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horzAnchor="margin" w:tblpY="-687"/>
        <w:tblW w:w="9889" w:type="dxa"/>
        <w:tblLayout w:type="fixed"/>
        <w:tblLook w:val="0000" w:firstRow="0" w:lastRow="0" w:firstColumn="0" w:lastColumn="0" w:noHBand="0" w:noVBand="0"/>
      </w:tblPr>
      <w:tblGrid>
        <w:gridCol w:w="6487"/>
        <w:gridCol w:w="3402"/>
      </w:tblGrid>
      <w:tr w:rsidR="009F6520" w:rsidRPr="00A60FD8" w14:paraId="685444E4" w14:textId="77777777" w:rsidTr="00876A8A">
        <w:trPr>
          <w:cantSplit/>
        </w:trPr>
        <w:tc>
          <w:tcPr>
            <w:tcW w:w="6487" w:type="dxa"/>
            <w:vAlign w:val="center"/>
          </w:tcPr>
          <w:p w14:paraId="534B6CDA" w14:textId="77777777" w:rsidR="009F6520" w:rsidRPr="00A60FD8" w:rsidRDefault="009F6520" w:rsidP="009F6520">
            <w:pPr>
              <w:shd w:val="solid" w:color="FFFFFF" w:fill="FFFFFF"/>
              <w:spacing w:before="0"/>
              <w:rPr>
                <w:rFonts w:ascii="Verdana" w:hAnsi="Verdana" w:cs="Times New Roman Bold"/>
                <w:b/>
                <w:bCs/>
                <w:sz w:val="26"/>
                <w:szCs w:val="26"/>
              </w:rPr>
            </w:pPr>
            <w:r w:rsidRPr="00A60FD8">
              <w:rPr>
                <w:rFonts w:ascii="Verdana" w:hAnsi="Verdana" w:cs="Times New Roman Bold"/>
                <w:b/>
                <w:bCs/>
                <w:sz w:val="26"/>
                <w:szCs w:val="26"/>
              </w:rPr>
              <w:t>Radiocommunication Study Groups</w:t>
            </w:r>
          </w:p>
        </w:tc>
        <w:tc>
          <w:tcPr>
            <w:tcW w:w="3402" w:type="dxa"/>
          </w:tcPr>
          <w:p w14:paraId="0F9BD558" w14:textId="77777777" w:rsidR="009F6520" w:rsidRPr="00A60FD8" w:rsidRDefault="00B91210" w:rsidP="00B91210">
            <w:pPr>
              <w:shd w:val="solid" w:color="FFFFFF" w:fill="FFFFFF"/>
              <w:spacing w:before="0" w:line="240" w:lineRule="atLeast"/>
            </w:pPr>
            <w:bookmarkStart w:id="0" w:name="ditulogo"/>
            <w:bookmarkEnd w:id="0"/>
            <w:r w:rsidRPr="00A60FD8">
              <w:drawing>
                <wp:inline distT="0" distB="0" distL="0" distR="0" wp14:anchorId="4E7DACDA" wp14:editId="465D0754">
                  <wp:extent cx="765175" cy="7651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TU official logo-blu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71186" cy="771186"/>
                          </a:xfrm>
                          <a:prstGeom prst="rect">
                            <a:avLst/>
                          </a:prstGeom>
                        </pic:spPr>
                      </pic:pic>
                    </a:graphicData>
                  </a:graphic>
                </wp:inline>
              </w:drawing>
            </w:r>
          </w:p>
        </w:tc>
      </w:tr>
      <w:tr w:rsidR="000069D4" w:rsidRPr="00A60FD8" w14:paraId="0B0B830C" w14:textId="77777777" w:rsidTr="00876A8A">
        <w:trPr>
          <w:cantSplit/>
        </w:trPr>
        <w:tc>
          <w:tcPr>
            <w:tcW w:w="6487" w:type="dxa"/>
            <w:tcBorders>
              <w:bottom w:val="single" w:sz="12" w:space="0" w:color="auto"/>
            </w:tcBorders>
          </w:tcPr>
          <w:p w14:paraId="03E3DA50" w14:textId="77777777" w:rsidR="000069D4" w:rsidRPr="00A60FD8" w:rsidRDefault="000069D4" w:rsidP="00A5173C">
            <w:pPr>
              <w:shd w:val="solid" w:color="FFFFFF" w:fill="FFFFFF"/>
              <w:spacing w:before="0" w:after="48"/>
              <w:rPr>
                <w:rFonts w:ascii="Verdana" w:hAnsi="Verdana" w:cs="Times New Roman Bold"/>
                <w:b/>
                <w:sz w:val="22"/>
                <w:szCs w:val="22"/>
              </w:rPr>
            </w:pPr>
          </w:p>
        </w:tc>
        <w:tc>
          <w:tcPr>
            <w:tcW w:w="3402" w:type="dxa"/>
            <w:tcBorders>
              <w:bottom w:val="single" w:sz="12" w:space="0" w:color="auto"/>
            </w:tcBorders>
          </w:tcPr>
          <w:p w14:paraId="573AEFB9" w14:textId="77777777" w:rsidR="000069D4" w:rsidRPr="00A60FD8" w:rsidRDefault="000069D4" w:rsidP="00A5173C">
            <w:pPr>
              <w:shd w:val="solid" w:color="FFFFFF" w:fill="FFFFFF"/>
              <w:spacing w:before="0" w:after="48" w:line="240" w:lineRule="atLeast"/>
              <w:rPr>
                <w:sz w:val="22"/>
                <w:szCs w:val="22"/>
              </w:rPr>
            </w:pPr>
          </w:p>
        </w:tc>
      </w:tr>
      <w:tr w:rsidR="000069D4" w:rsidRPr="00A60FD8" w14:paraId="1D60D84F" w14:textId="77777777" w:rsidTr="00876A8A">
        <w:trPr>
          <w:cantSplit/>
        </w:trPr>
        <w:tc>
          <w:tcPr>
            <w:tcW w:w="6487" w:type="dxa"/>
            <w:tcBorders>
              <w:top w:val="single" w:sz="12" w:space="0" w:color="auto"/>
            </w:tcBorders>
          </w:tcPr>
          <w:p w14:paraId="53AF19FB" w14:textId="77777777" w:rsidR="000069D4" w:rsidRPr="00A60FD8" w:rsidRDefault="000069D4" w:rsidP="00A5173C">
            <w:pPr>
              <w:shd w:val="solid" w:color="FFFFFF" w:fill="FFFFFF"/>
              <w:spacing w:before="0" w:after="48"/>
              <w:rPr>
                <w:rFonts w:ascii="Verdana" w:hAnsi="Verdana" w:cs="Times New Roman Bold"/>
                <w:bCs/>
                <w:sz w:val="22"/>
                <w:szCs w:val="22"/>
              </w:rPr>
            </w:pPr>
          </w:p>
        </w:tc>
        <w:tc>
          <w:tcPr>
            <w:tcW w:w="3402" w:type="dxa"/>
            <w:tcBorders>
              <w:top w:val="single" w:sz="12" w:space="0" w:color="auto"/>
            </w:tcBorders>
          </w:tcPr>
          <w:p w14:paraId="7F849BFB" w14:textId="77777777" w:rsidR="000069D4" w:rsidRPr="00A60FD8" w:rsidRDefault="000069D4" w:rsidP="00A5173C">
            <w:pPr>
              <w:shd w:val="solid" w:color="FFFFFF" w:fill="FFFFFF"/>
              <w:spacing w:before="0" w:after="48" w:line="240" w:lineRule="atLeast"/>
            </w:pPr>
          </w:p>
        </w:tc>
      </w:tr>
      <w:tr w:rsidR="00502650" w:rsidRPr="00A60FD8" w14:paraId="345BF9D6" w14:textId="77777777" w:rsidTr="00876A8A">
        <w:trPr>
          <w:cantSplit/>
        </w:trPr>
        <w:tc>
          <w:tcPr>
            <w:tcW w:w="6487" w:type="dxa"/>
            <w:vMerge w:val="restart"/>
          </w:tcPr>
          <w:p w14:paraId="509C42C7" w14:textId="76ED89B4" w:rsidR="00502650" w:rsidRPr="00A60FD8" w:rsidRDefault="00502650" w:rsidP="00502650">
            <w:pPr>
              <w:shd w:val="solid" w:color="FFFFFF" w:fill="FFFFFF"/>
              <w:tabs>
                <w:tab w:val="clear" w:pos="1134"/>
                <w:tab w:val="clear" w:pos="1871"/>
                <w:tab w:val="clear" w:pos="2268"/>
              </w:tabs>
              <w:spacing w:before="0" w:after="240"/>
              <w:ind w:left="1134" w:hanging="1134"/>
              <w:rPr>
                <w:rFonts w:ascii="Verdana" w:hAnsi="Verdana"/>
                <w:sz w:val="20"/>
              </w:rPr>
            </w:pPr>
            <w:bookmarkStart w:id="1" w:name="recibido"/>
            <w:bookmarkStart w:id="2" w:name="dnum" w:colFirst="1" w:colLast="1"/>
            <w:bookmarkEnd w:id="1"/>
            <w:r w:rsidRPr="00A60FD8">
              <w:rPr>
                <w:rFonts w:ascii="Verdana" w:hAnsi="Verdana"/>
                <w:sz w:val="20"/>
              </w:rPr>
              <w:t>Source:</w:t>
            </w:r>
            <w:r w:rsidRPr="00A60FD8">
              <w:rPr>
                <w:rFonts w:ascii="Verdana" w:hAnsi="Verdana"/>
                <w:sz w:val="20"/>
              </w:rPr>
              <w:tab/>
              <w:t>Document 5A/TEMP/171(Rev.1)</w:t>
            </w:r>
          </w:p>
        </w:tc>
        <w:tc>
          <w:tcPr>
            <w:tcW w:w="3402" w:type="dxa"/>
          </w:tcPr>
          <w:p w14:paraId="15BAA516" w14:textId="62A69238" w:rsidR="00502650" w:rsidRPr="00A60FD8" w:rsidRDefault="00502650" w:rsidP="00502650">
            <w:pPr>
              <w:shd w:val="solid" w:color="FFFFFF" w:fill="FFFFFF"/>
              <w:spacing w:before="0" w:line="240" w:lineRule="atLeast"/>
              <w:rPr>
                <w:rFonts w:ascii="Verdana" w:hAnsi="Verdana"/>
                <w:sz w:val="20"/>
                <w:lang w:eastAsia="zh-CN"/>
              </w:rPr>
            </w:pPr>
            <w:r w:rsidRPr="00A60FD8">
              <w:rPr>
                <w:rFonts w:ascii="Verdana" w:hAnsi="Verdana"/>
                <w:b/>
                <w:sz w:val="20"/>
                <w:lang w:eastAsia="zh-CN"/>
              </w:rPr>
              <w:t>Annex 23 to</w:t>
            </w:r>
            <w:r w:rsidRPr="00A60FD8">
              <w:rPr>
                <w:rFonts w:ascii="Verdana" w:hAnsi="Verdana"/>
                <w:b/>
                <w:sz w:val="20"/>
                <w:lang w:eastAsia="zh-CN"/>
              </w:rPr>
              <w:br/>
              <w:t>Document 5A/491-E</w:t>
            </w:r>
          </w:p>
        </w:tc>
      </w:tr>
      <w:tr w:rsidR="00502650" w:rsidRPr="00A60FD8" w14:paraId="1F01D74B" w14:textId="77777777" w:rsidTr="00876A8A">
        <w:trPr>
          <w:cantSplit/>
        </w:trPr>
        <w:tc>
          <w:tcPr>
            <w:tcW w:w="6487" w:type="dxa"/>
            <w:vMerge/>
          </w:tcPr>
          <w:p w14:paraId="478C4D1A" w14:textId="77777777" w:rsidR="00502650" w:rsidRPr="00A60FD8" w:rsidRDefault="00502650" w:rsidP="00502650">
            <w:pPr>
              <w:spacing w:before="60"/>
              <w:jc w:val="center"/>
              <w:rPr>
                <w:b/>
                <w:smallCaps/>
                <w:sz w:val="32"/>
                <w:lang w:eastAsia="zh-CN"/>
              </w:rPr>
            </w:pPr>
            <w:bookmarkStart w:id="3" w:name="ddate" w:colFirst="1" w:colLast="1"/>
            <w:bookmarkEnd w:id="2"/>
          </w:p>
        </w:tc>
        <w:tc>
          <w:tcPr>
            <w:tcW w:w="3402" w:type="dxa"/>
          </w:tcPr>
          <w:p w14:paraId="6C76A76C" w14:textId="0A45373A" w:rsidR="00502650" w:rsidRPr="00A60FD8" w:rsidRDefault="00502650" w:rsidP="00502650">
            <w:pPr>
              <w:shd w:val="solid" w:color="FFFFFF" w:fill="FFFFFF"/>
              <w:spacing w:before="0" w:line="240" w:lineRule="atLeast"/>
              <w:rPr>
                <w:rFonts w:ascii="Verdana" w:hAnsi="Verdana"/>
                <w:sz w:val="20"/>
                <w:lang w:eastAsia="zh-CN"/>
              </w:rPr>
            </w:pPr>
            <w:r w:rsidRPr="00A60FD8">
              <w:rPr>
                <w:rFonts w:ascii="Verdana" w:hAnsi="Verdana"/>
                <w:b/>
                <w:sz w:val="20"/>
                <w:lang w:eastAsia="zh-CN"/>
              </w:rPr>
              <w:t>26 November 2021</w:t>
            </w:r>
          </w:p>
        </w:tc>
      </w:tr>
      <w:tr w:rsidR="000069D4" w:rsidRPr="00A60FD8" w14:paraId="11EF412A" w14:textId="77777777" w:rsidTr="00876A8A">
        <w:trPr>
          <w:cantSplit/>
        </w:trPr>
        <w:tc>
          <w:tcPr>
            <w:tcW w:w="6487" w:type="dxa"/>
            <w:vMerge/>
          </w:tcPr>
          <w:p w14:paraId="24AD11DE" w14:textId="77777777" w:rsidR="000069D4" w:rsidRPr="00A60FD8" w:rsidRDefault="000069D4" w:rsidP="00A5173C">
            <w:pPr>
              <w:spacing w:before="60"/>
              <w:jc w:val="center"/>
              <w:rPr>
                <w:b/>
                <w:smallCaps/>
                <w:sz w:val="32"/>
                <w:lang w:eastAsia="zh-CN"/>
              </w:rPr>
            </w:pPr>
            <w:bookmarkStart w:id="4" w:name="dorlang" w:colFirst="1" w:colLast="1"/>
            <w:bookmarkEnd w:id="3"/>
          </w:p>
        </w:tc>
        <w:tc>
          <w:tcPr>
            <w:tcW w:w="3402" w:type="dxa"/>
          </w:tcPr>
          <w:p w14:paraId="1E933F47" w14:textId="77777777" w:rsidR="000069D4" w:rsidRPr="00A60FD8" w:rsidRDefault="00B91210" w:rsidP="00A5173C">
            <w:pPr>
              <w:shd w:val="solid" w:color="FFFFFF" w:fill="FFFFFF"/>
              <w:spacing w:before="0" w:line="240" w:lineRule="atLeast"/>
              <w:rPr>
                <w:rFonts w:ascii="Verdana" w:eastAsia="SimSun" w:hAnsi="Verdana"/>
                <w:sz w:val="20"/>
                <w:lang w:eastAsia="zh-CN"/>
              </w:rPr>
            </w:pPr>
            <w:r w:rsidRPr="00A60FD8">
              <w:rPr>
                <w:rFonts w:ascii="Verdana" w:eastAsia="SimSun" w:hAnsi="Verdana"/>
                <w:b/>
                <w:sz w:val="20"/>
                <w:lang w:eastAsia="zh-CN"/>
              </w:rPr>
              <w:t>English only</w:t>
            </w:r>
          </w:p>
        </w:tc>
      </w:tr>
      <w:tr w:rsidR="000069D4" w:rsidRPr="00A60FD8" w14:paraId="7C774BFD" w14:textId="77777777" w:rsidTr="00D046A7">
        <w:trPr>
          <w:cantSplit/>
        </w:trPr>
        <w:tc>
          <w:tcPr>
            <w:tcW w:w="9889" w:type="dxa"/>
            <w:gridSpan w:val="2"/>
          </w:tcPr>
          <w:p w14:paraId="22A3AED8" w14:textId="5417637F" w:rsidR="000069D4" w:rsidRPr="00A60FD8" w:rsidRDefault="00502650" w:rsidP="00B91210">
            <w:pPr>
              <w:pStyle w:val="Source"/>
              <w:rPr>
                <w:lang w:eastAsia="zh-CN"/>
              </w:rPr>
            </w:pPr>
            <w:bookmarkStart w:id="5" w:name="dsource" w:colFirst="0" w:colLast="0"/>
            <w:bookmarkEnd w:id="4"/>
            <w:r w:rsidRPr="00A60FD8">
              <w:rPr>
                <w:lang w:eastAsia="ja-JP"/>
              </w:rPr>
              <w:t>Annex 23 to Working Party 5A Chairman’s Report</w:t>
            </w:r>
          </w:p>
        </w:tc>
      </w:tr>
      <w:tr w:rsidR="000069D4" w:rsidRPr="00A60FD8" w14:paraId="4A0209FA" w14:textId="77777777" w:rsidTr="00D046A7">
        <w:trPr>
          <w:cantSplit/>
        </w:trPr>
        <w:tc>
          <w:tcPr>
            <w:tcW w:w="9889" w:type="dxa"/>
            <w:gridSpan w:val="2"/>
          </w:tcPr>
          <w:p w14:paraId="07AB199B" w14:textId="41CB582B" w:rsidR="000069D4" w:rsidRPr="00A60FD8" w:rsidRDefault="001C3FC0" w:rsidP="001C3FC0">
            <w:pPr>
              <w:pStyle w:val="Title1"/>
              <w:rPr>
                <w:lang w:eastAsia="zh-CN"/>
              </w:rPr>
            </w:pPr>
            <w:bookmarkStart w:id="6" w:name="drec" w:colFirst="0" w:colLast="0"/>
            <w:bookmarkEnd w:id="5"/>
            <w:r w:rsidRPr="00A60FD8">
              <w:rPr>
                <w:lang w:eastAsia="zh-CN"/>
              </w:rPr>
              <w:t xml:space="preserve">WORKING </w:t>
            </w:r>
            <w:r w:rsidRPr="00A60FD8">
              <w:t>DOCUMENT</w:t>
            </w:r>
            <w:r w:rsidRPr="00A60FD8">
              <w:rPr>
                <w:lang w:eastAsia="zh-CN"/>
              </w:rPr>
              <w:t xml:space="preserve"> TOWARDS A PRELIMINARY DRAFT NEW </w:t>
            </w:r>
            <w:r w:rsidRPr="00A60FD8">
              <w:rPr>
                <w:lang w:eastAsia="zh-CN"/>
              </w:rPr>
              <w:br/>
              <w:t>REPORT ITU-R M.[CAV]</w:t>
            </w:r>
          </w:p>
        </w:tc>
      </w:tr>
      <w:tr w:rsidR="000069D4" w:rsidRPr="00A60FD8" w14:paraId="48D5D732" w14:textId="77777777" w:rsidTr="00D046A7">
        <w:trPr>
          <w:cantSplit/>
        </w:trPr>
        <w:tc>
          <w:tcPr>
            <w:tcW w:w="9889" w:type="dxa"/>
            <w:gridSpan w:val="2"/>
          </w:tcPr>
          <w:p w14:paraId="4B459E47" w14:textId="364F5DFB" w:rsidR="000069D4" w:rsidRPr="00A60FD8" w:rsidRDefault="001C3FC0" w:rsidP="001C3FC0">
            <w:pPr>
              <w:pStyle w:val="Title4"/>
              <w:rPr>
                <w:lang w:eastAsia="zh-CN"/>
              </w:rPr>
            </w:pPr>
            <w:bookmarkStart w:id="7" w:name="dtitle1" w:colFirst="0" w:colLast="0"/>
            <w:bookmarkEnd w:id="6"/>
            <w:r w:rsidRPr="00A60FD8">
              <w:t>Connected Automated Vehicles (CAV)</w:t>
            </w:r>
          </w:p>
        </w:tc>
      </w:tr>
    </w:tbl>
    <w:p w14:paraId="38857723" w14:textId="77777777" w:rsidR="001C3FC0" w:rsidRPr="00A60FD8" w:rsidRDefault="001C3FC0" w:rsidP="00AD4151">
      <w:pPr>
        <w:pStyle w:val="Questionref"/>
        <w:rPr>
          <w:lang w:eastAsia="zh-CN"/>
        </w:rPr>
      </w:pPr>
      <w:bookmarkStart w:id="8" w:name="dbreak"/>
      <w:bookmarkStart w:id="9" w:name="_Hlk42090170"/>
      <w:bookmarkEnd w:id="7"/>
      <w:bookmarkEnd w:id="8"/>
      <w:r w:rsidRPr="00A60FD8">
        <w:rPr>
          <w:lang w:eastAsia="zh-CN"/>
        </w:rPr>
        <w:t>(Question ITU-R 261/</w:t>
      </w:r>
      <w:bookmarkEnd w:id="9"/>
      <w:r w:rsidRPr="00A60FD8">
        <w:rPr>
          <w:lang w:eastAsia="zh-CN"/>
        </w:rPr>
        <w:t>5)</w:t>
      </w:r>
    </w:p>
    <w:p w14:paraId="57ED3976" w14:textId="77777777" w:rsidR="001C7FC4" w:rsidRPr="00A60FD8" w:rsidRDefault="001C7FC4" w:rsidP="00C27341">
      <w:pPr>
        <w:rPr>
          <w:i/>
          <w:iCs/>
          <w:lang w:eastAsia="ja-JP"/>
        </w:rPr>
      </w:pPr>
    </w:p>
    <w:p w14:paraId="2F307F78" w14:textId="6B091EBD" w:rsidR="00C27341" w:rsidRPr="00A60FD8" w:rsidRDefault="00C27341" w:rsidP="00AD4151">
      <w:pPr>
        <w:pStyle w:val="EditorsNote"/>
        <w:rPr>
          <w:lang w:eastAsia="ja-JP"/>
        </w:rPr>
      </w:pPr>
      <w:r w:rsidRPr="00A60FD8">
        <w:rPr>
          <w:lang w:eastAsia="ja-JP"/>
        </w:rPr>
        <w:t>[</w:t>
      </w:r>
      <w:r w:rsidR="007E07FC" w:rsidRPr="00A60FD8">
        <w:rPr>
          <w:lang w:eastAsia="ja-JP"/>
        </w:rPr>
        <w:t>Editor</w:t>
      </w:r>
      <w:r w:rsidRPr="00A60FD8">
        <w:rPr>
          <w:lang w:eastAsia="ja-JP"/>
        </w:rPr>
        <w:t xml:space="preserve">’s </w:t>
      </w:r>
      <w:r w:rsidR="007E07FC" w:rsidRPr="00A60FD8">
        <w:rPr>
          <w:lang w:eastAsia="ja-JP"/>
        </w:rPr>
        <w:t>note</w:t>
      </w:r>
      <w:r w:rsidRPr="00A60FD8">
        <w:rPr>
          <w:lang w:eastAsia="ja-JP"/>
        </w:rPr>
        <w:t>: it is suggested to include Scope in this Report.]</w:t>
      </w:r>
    </w:p>
    <w:p w14:paraId="7059918E" w14:textId="4CD16EA5" w:rsidR="001C3FC0" w:rsidRPr="00A60FD8" w:rsidRDefault="001C3FC0" w:rsidP="001C3FC0">
      <w:pPr>
        <w:pStyle w:val="HeadingSum"/>
        <w:rPr>
          <w:sz w:val="22"/>
          <w:szCs w:val="22"/>
          <w:lang w:val="en-GB"/>
        </w:rPr>
      </w:pPr>
      <w:r w:rsidRPr="00A60FD8">
        <w:rPr>
          <w:sz w:val="22"/>
          <w:szCs w:val="22"/>
          <w:lang w:val="en-GB"/>
        </w:rPr>
        <w:t>Scope</w:t>
      </w:r>
    </w:p>
    <w:p w14:paraId="3731ED99" w14:textId="6EA8A0AA" w:rsidR="001C3FC0" w:rsidRPr="00A60FD8" w:rsidRDefault="001C3FC0" w:rsidP="001C3FC0">
      <w:pPr>
        <w:pStyle w:val="Summary"/>
        <w:rPr>
          <w:sz w:val="22"/>
          <w:szCs w:val="22"/>
          <w:lang w:val="en-GB"/>
        </w:rPr>
      </w:pPr>
      <w:r w:rsidRPr="00A60FD8">
        <w:rPr>
          <w:sz w:val="22"/>
          <w:szCs w:val="22"/>
          <w:lang w:val="en-GB"/>
        </w:rPr>
        <w:t>[This Report provides…]</w:t>
      </w:r>
    </w:p>
    <w:p w14:paraId="02844002" w14:textId="77777777" w:rsidR="007E07FC" w:rsidRPr="00A60FD8" w:rsidRDefault="007E07FC" w:rsidP="007E07FC">
      <w:pPr>
        <w:rPr>
          <w:i/>
          <w:iCs/>
          <w:lang w:eastAsia="ja-JP"/>
        </w:rPr>
      </w:pPr>
      <w:r w:rsidRPr="00A60FD8">
        <w:rPr>
          <w:i/>
          <w:iCs/>
          <w:lang w:eastAsia="ja-JP"/>
        </w:rPr>
        <w:t>[Editor’s note: Page numbers below need to be updated as this document is revised.]</w:t>
      </w:r>
    </w:p>
    <w:p w14:paraId="09B352EF" w14:textId="482464FD" w:rsidR="001C3FC0" w:rsidRPr="00A60FD8" w:rsidRDefault="001C3FC0" w:rsidP="001C3FC0">
      <w:pPr>
        <w:pStyle w:val="Title3"/>
        <w:spacing w:before="480"/>
        <w:rPr>
          <w:lang w:eastAsia="ja-JP"/>
        </w:rPr>
      </w:pPr>
      <w:r w:rsidRPr="00A60FD8">
        <w:rPr>
          <w:lang w:eastAsia="ja-JP"/>
        </w:rPr>
        <w:t>TABLE OF CONTENTS</w:t>
      </w:r>
    </w:p>
    <w:p w14:paraId="37431E32" w14:textId="7C3BFDCA" w:rsidR="001C3FC0" w:rsidRPr="00A60FD8" w:rsidRDefault="001C3FC0" w:rsidP="001C3FC0">
      <w:pPr>
        <w:jc w:val="right"/>
        <w:rPr>
          <w:b/>
          <w:bCs/>
          <w:lang w:eastAsia="ja-JP"/>
        </w:rPr>
      </w:pPr>
      <w:r w:rsidRPr="00A60FD8">
        <w:rPr>
          <w:b/>
          <w:bCs/>
          <w:lang w:eastAsia="ja-JP"/>
        </w:rPr>
        <w:t>Page</w:t>
      </w:r>
    </w:p>
    <w:p w14:paraId="3F8147B5" w14:textId="5A85C183" w:rsidR="001C3FC0" w:rsidRPr="00A60FD8" w:rsidRDefault="001C3FC0" w:rsidP="001C3FC0">
      <w:pPr>
        <w:pStyle w:val="TOC1"/>
        <w:tabs>
          <w:tab w:val="clear" w:pos="7938"/>
          <w:tab w:val="left" w:leader="dot" w:pos="9072"/>
        </w:tabs>
        <w:rPr>
          <w:rFonts w:asciiTheme="minorHAnsi" w:eastAsiaTheme="minorEastAsia" w:hAnsiTheme="minorHAnsi" w:cstheme="minorBidi"/>
          <w:sz w:val="22"/>
          <w:szCs w:val="22"/>
        </w:rPr>
      </w:pPr>
      <w:r w:rsidRPr="00A60FD8">
        <w:rPr>
          <w:lang w:eastAsia="zh-CN"/>
        </w:rPr>
        <w:fldChar w:fldCharType="begin"/>
      </w:r>
      <w:r w:rsidRPr="00A60FD8">
        <w:rPr>
          <w:lang w:eastAsia="zh-CN"/>
        </w:rPr>
        <w:instrText xml:space="preserve"> TOC \o "1-2" \h \z \t "Annex_No,1,Annex_title,1" </w:instrText>
      </w:r>
      <w:r w:rsidRPr="00A60FD8">
        <w:rPr>
          <w:lang w:eastAsia="zh-CN"/>
        </w:rPr>
        <w:fldChar w:fldCharType="separate"/>
      </w:r>
      <w:hyperlink w:anchor="_Toc88585970" w:history="1">
        <w:r w:rsidRPr="00A60FD8">
          <w:rPr>
            <w:rStyle w:val="Hyperlink"/>
            <w:lang w:eastAsia="zh-CN"/>
          </w:rPr>
          <w:t>1</w:t>
        </w:r>
        <w:r w:rsidRPr="00A60FD8">
          <w:rPr>
            <w:rFonts w:asciiTheme="minorHAnsi" w:eastAsiaTheme="minorEastAsia" w:hAnsiTheme="minorHAnsi" w:cstheme="minorBidi"/>
            <w:sz w:val="22"/>
            <w:szCs w:val="22"/>
          </w:rPr>
          <w:tab/>
        </w:r>
        <w:r w:rsidRPr="00A60FD8">
          <w:rPr>
            <w:rStyle w:val="Hyperlink"/>
            <w:lang w:eastAsia="zh-CN"/>
          </w:rPr>
          <w:t>Introduction</w:t>
        </w:r>
        <w:r w:rsidRPr="00A60FD8">
          <w:rPr>
            <w:webHidden/>
          </w:rPr>
          <w:tab/>
        </w:r>
        <w:r w:rsidR="0009470B" w:rsidRPr="00A60FD8">
          <w:rPr>
            <w:webHidden/>
          </w:rPr>
          <w:tab/>
        </w:r>
        <w:r w:rsidRPr="00A60FD8">
          <w:rPr>
            <w:webHidden/>
          </w:rPr>
          <w:fldChar w:fldCharType="begin"/>
        </w:r>
        <w:r w:rsidRPr="00A60FD8">
          <w:rPr>
            <w:webHidden/>
          </w:rPr>
          <w:instrText xml:space="preserve"> PAGEREF _Toc88585970 \h </w:instrText>
        </w:r>
        <w:r w:rsidRPr="00A60FD8">
          <w:rPr>
            <w:webHidden/>
          </w:rPr>
        </w:r>
        <w:r w:rsidRPr="00A60FD8">
          <w:rPr>
            <w:webHidden/>
          </w:rPr>
          <w:fldChar w:fldCharType="separate"/>
        </w:r>
        <w:r w:rsidRPr="00A60FD8">
          <w:rPr>
            <w:webHidden/>
          </w:rPr>
          <w:t>4</w:t>
        </w:r>
        <w:r w:rsidRPr="00A60FD8">
          <w:rPr>
            <w:webHidden/>
          </w:rPr>
          <w:fldChar w:fldCharType="end"/>
        </w:r>
      </w:hyperlink>
    </w:p>
    <w:p w14:paraId="5DA8BD06" w14:textId="585D9BE0" w:rsidR="001C3FC0" w:rsidRPr="00A60FD8" w:rsidRDefault="00C51FD4" w:rsidP="001C3FC0">
      <w:pPr>
        <w:pStyle w:val="TOC1"/>
        <w:tabs>
          <w:tab w:val="clear" w:pos="7938"/>
          <w:tab w:val="left" w:leader="dot" w:pos="9072"/>
        </w:tabs>
        <w:rPr>
          <w:rFonts w:asciiTheme="minorHAnsi" w:eastAsiaTheme="minorEastAsia" w:hAnsiTheme="minorHAnsi" w:cstheme="minorBidi"/>
          <w:sz w:val="22"/>
          <w:szCs w:val="22"/>
        </w:rPr>
      </w:pPr>
      <w:hyperlink w:anchor="_Toc88585971" w:history="1">
        <w:r w:rsidR="001C3FC0" w:rsidRPr="00A60FD8">
          <w:rPr>
            <w:rStyle w:val="Hyperlink"/>
            <w:lang w:eastAsia="zh-CN"/>
          </w:rPr>
          <w:t>2</w:t>
        </w:r>
        <w:r w:rsidR="001C3FC0" w:rsidRPr="00A60FD8">
          <w:rPr>
            <w:rFonts w:asciiTheme="minorHAnsi" w:eastAsiaTheme="minorEastAsia" w:hAnsiTheme="minorHAnsi" w:cstheme="minorBidi"/>
            <w:sz w:val="22"/>
            <w:szCs w:val="22"/>
          </w:rPr>
          <w:tab/>
        </w:r>
        <w:r w:rsidR="001C3FC0" w:rsidRPr="00A60FD8">
          <w:rPr>
            <w:rStyle w:val="Hyperlink"/>
            <w:lang w:eastAsia="zh-CN"/>
          </w:rPr>
          <w:t>Vocabulary</w:t>
        </w:r>
        <w:r w:rsidR="001C3FC0" w:rsidRPr="00A60FD8">
          <w:rPr>
            <w:webHidden/>
          </w:rPr>
          <w:tab/>
        </w:r>
        <w:r w:rsidR="0009470B" w:rsidRPr="00A60FD8">
          <w:rPr>
            <w:webHidden/>
          </w:rPr>
          <w:tab/>
        </w:r>
        <w:r w:rsidR="001C3FC0" w:rsidRPr="00A60FD8">
          <w:rPr>
            <w:webHidden/>
          </w:rPr>
          <w:fldChar w:fldCharType="begin"/>
        </w:r>
        <w:r w:rsidR="001C3FC0" w:rsidRPr="00A60FD8">
          <w:rPr>
            <w:webHidden/>
          </w:rPr>
          <w:instrText xml:space="preserve"> PAGEREF _Toc88585971 \h </w:instrText>
        </w:r>
        <w:r w:rsidR="001C3FC0" w:rsidRPr="00A60FD8">
          <w:rPr>
            <w:webHidden/>
          </w:rPr>
        </w:r>
        <w:r w:rsidR="001C3FC0" w:rsidRPr="00A60FD8">
          <w:rPr>
            <w:webHidden/>
          </w:rPr>
          <w:fldChar w:fldCharType="separate"/>
        </w:r>
        <w:r w:rsidR="001C3FC0" w:rsidRPr="00A60FD8">
          <w:rPr>
            <w:webHidden/>
          </w:rPr>
          <w:t>4</w:t>
        </w:r>
        <w:r w:rsidR="001C3FC0" w:rsidRPr="00A60FD8">
          <w:rPr>
            <w:webHidden/>
          </w:rPr>
          <w:fldChar w:fldCharType="end"/>
        </w:r>
      </w:hyperlink>
    </w:p>
    <w:p w14:paraId="2D6879F4" w14:textId="1A31BFB0" w:rsidR="001C3FC0" w:rsidRPr="00A60FD8" w:rsidRDefault="00C51FD4" w:rsidP="0009470B">
      <w:pPr>
        <w:pStyle w:val="TOC2"/>
        <w:tabs>
          <w:tab w:val="clear" w:pos="7938"/>
          <w:tab w:val="left" w:leader="dot" w:pos="9072"/>
        </w:tabs>
        <w:ind w:left="1134"/>
        <w:rPr>
          <w:rFonts w:asciiTheme="minorHAnsi" w:eastAsiaTheme="minorEastAsia" w:hAnsiTheme="minorHAnsi" w:cstheme="minorBidi"/>
          <w:sz w:val="22"/>
          <w:szCs w:val="22"/>
        </w:rPr>
      </w:pPr>
      <w:hyperlink w:anchor="_Toc88585972" w:history="1">
        <w:r w:rsidR="001C3FC0" w:rsidRPr="00A60FD8">
          <w:rPr>
            <w:rStyle w:val="Hyperlink"/>
            <w:lang w:eastAsia="zh-CN"/>
          </w:rPr>
          <w:t>2.1</w:t>
        </w:r>
        <w:r w:rsidR="001C3FC0" w:rsidRPr="00A60FD8">
          <w:rPr>
            <w:rFonts w:asciiTheme="minorHAnsi" w:eastAsiaTheme="minorEastAsia" w:hAnsiTheme="minorHAnsi" w:cstheme="minorBidi"/>
            <w:sz w:val="22"/>
            <w:szCs w:val="22"/>
          </w:rPr>
          <w:tab/>
        </w:r>
        <w:r w:rsidR="001C3FC0" w:rsidRPr="00A60FD8">
          <w:rPr>
            <w:rStyle w:val="Hyperlink"/>
            <w:lang w:eastAsia="zh-CN"/>
          </w:rPr>
          <w:t>Vocabulary of terms</w:t>
        </w:r>
        <w:r w:rsidR="001C3FC0" w:rsidRPr="00A60FD8">
          <w:rPr>
            <w:webHidden/>
          </w:rPr>
          <w:tab/>
        </w:r>
        <w:r w:rsidR="0009470B" w:rsidRPr="00A60FD8">
          <w:rPr>
            <w:webHidden/>
          </w:rPr>
          <w:tab/>
        </w:r>
        <w:r w:rsidR="001C3FC0" w:rsidRPr="00A60FD8">
          <w:rPr>
            <w:webHidden/>
          </w:rPr>
          <w:fldChar w:fldCharType="begin"/>
        </w:r>
        <w:r w:rsidR="001C3FC0" w:rsidRPr="00A60FD8">
          <w:rPr>
            <w:webHidden/>
          </w:rPr>
          <w:instrText xml:space="preserve"> PAGEREF _Toc88585972 \h </w:instrText>
        </w:r>
        <w:r w:rsidR="001C3FC0" w:rsidRPr="00A60FD8">
          <w:rPr>
            <w:webHidden/>
          </w:rPr>
        </w:r>
        <w:r w:rsidR="001C3FC0" w:rsidRPr="00A60FD8">
          <w:rPr>
            <w:webHidden/>
          </w:rPr>
          <w:fldChar w:fldCharType="separate"/>
        </w:r>
        <w:r w:rsidR="001C3FC0" w:rsidRPr="00A60FD8">
          <w:rPr>
            <w:webHidden/>
          </w:rPr>
          <w:t>4</w:t>
        </w:r>
        <w:r w:rsidR="001C3FC0" w:rsidRPr="00A60FD8">
          <w:rPr>
            <w:webHidden/>
          </w:rPr>
          <w:fldChar w:fldCharType="end"/>
        </w:r>
      </w:hyperlink>
    </w:p>
    <w:p w14:paraId="1C1B5943" w14:textId="01937837" w:rsidR="001C3FC0" w:rsidRPr="00A60FD8" w:rsidRDefault="00C51FD4" w:rsidP="0009470B">
      <w:pPr>
        <w:pStyle w:val="TOC2"/>
        <w:tabs>
          <w:tab w:val="clear" w:pos="7938"/>
          <w:tab w:val="left" w:leader="dot" w:pos="9072"/>
        </w:tabs>
        <w:ind w:left="1134"/>
        <w:rPr>
          <w:rFonts w:asciiTheme="minorHAnsi" w:eastAsiaTheme="minorEastAsia" w:hAnsiTheme="minorHAnsi" w:cstheme="minorBidi"/>
          <w:sz w:val="22"/>
          <w:szCs w:val="22"/>
        </w:rPr>
      </w:pPr>
      <w:hyperlink w:anchor="_Toc88585973" w:history="1">
        <w:r w:rsidR="001C3FC0" w:rsidRPr="00A60FD8">
          <w:rPr>
            <w:rStyle w:val="Hyperlink"/>
            <w:lang w:eastAsia="zh-CN"/>
          </w:rPr>
          <w:t>2.2</w:t>
        </w:r>
        <w:r w:rsidR="001C3FC0" w:rsidRPr="00A60FD8">
          <w:rPr>
            <w:rFonts w:asciiTheme="minorHAnsi" w:eastAsiaTheme="minorEastAsia" w:hAnsiTheme="minorHAnsi" w:cstheme="minorBidi"/>
            <w:sz w:val="22"/>
            <w:szCs w:val="22"/>
          </w:rPr>
          <w:tab/>
        </w:r>
        <w:r w:rsidR="001C3FC0" w:rsidRPr="00A60FD8">
          <w:rPr>
            <w:rStyle w:val="Hyperlink"/>
            <w:lang w:eastAsia="zh-CN"/>
          </w:rPr>
          <w:t>Acronyms and abbreviations</w:t>
        </w:r>
        <w:r w:rsidR="001C3FC0" w:rsidRPr="00A60FD8">
          <w:rPr>
            <w:webHidden/>
          </w:rPr>
          <w:tab/>
        </w:r>
        <w:r w:rsidR="0009470B" w:rsidRPr="00A60FD8">
          <w:rPr>
            <w:webHidden/>
          </w:rPr>
          <w:tab/>
        </w:r>
        <w:r w:rsidR="001C3FC0" w:rsidRPr="00A60FD8">
          <w:rPr>
            <w:webHidden/>
          </w:rPr>
          <w:fldChar w:fldCharType="begin"/>
        </w:r>
        <w:r w:rsidR="001C3FC0" w:rsidRPr="00A60FD8">
          <w:rPr>
            <w:webHidden/>
          </w:rPr>
          <w:instrText xml:space="preserve"> PAGEREF _Toc88585973 \h </w:instrText>
        </w:r>
        <w:r w:rsidR="001C3FC0" w:rsidRPr="00A60FD8">
          <w:rPr>
            <w:webHidden/>
          </w:rPr>
        </w:r>
        <w:r w:rsidR="001C3FC0" w:rsidRPr="00A60FD8">
          <w:rPr>
            <w:webHidden/>
          </w:rPr>
          <w:fldChar w:fldCharType="separate"/>
        </w:r>
        <w:r w:rsidR="001C3FC0" w:rsidRPr="00A60FD8">
          <w:rPr>
            <w:webHidden/>
          </w:rPr>
          <w:t>4</w:t>
        </w:r>
        <w:r w:rsidR="001C3FC0" w:rsidRPr="00A60FD8">
          <w:rPr>
            <w:webHidden/>
          </w:rPr>
          <w:fldChar w:fldCharType="end"/>
        </w:r>
      </w:hyperlink>
    </w:p>
    <w:p w14:paraId="603C2E16" w14:textId="11778F14" w:rsidR="001C3FC0" w:rsidRPr="00A60FD8" w:rsidRDefault="00C51FD4" w:rsidP="001C3FC0">
      <w:pPr>
        <w:pStyle w:val="TOC1"/>
        <w:tabs>
          <w:tab w:val="clear" w:pos="7938"/>
          <w:tab w:val="left" w:leader="dot" w:pos="9072"/>
        </w:tabs>
        <w:rPr>
          <w:rFonts w:asciiTheme="minorHAnsi" w:eastAsiaTheme="minorEastAsia" w:hAnsiTheme="minorHAnsi" w:cstheme="minorBidi"/>
          <w:sz w:val="22"/>
          <w:szCs w:val="22"/>
        </w:rPr>
      </w:pPr>
      <w:hyperlink w:anchor="_Toc88585974" w:history="1">
        <w:r w:rsidR="001C3FC0" w:rsidRPr="00A60FD8">
          <w:rPr>
            <w:rStyle w:val="Hyperlink"/>
            <w:lang w:eastAsia="zh-CN"/>
          </w:rPr>
          <w:t>3</w:t>
        </w:r>
        <w:r w:rsidR="001C3FC0" w:rsidRPr="00A60FD8">
          <w:rPr>
            <w:rFonts w:asciiTheme="minorHAnsi" w:eastAsiaTheme="minorEastAsia" w:hAnsiTheme="minorHAnsi" w:cstheme="minorBidi"/>
            <w:sz w:val="22"/>
            <w:szCs w:val="22"/>
          </w:rPr>
          <w:tab/>
        </w:r>
        <w:r w:rsidR="001C3FC0" w:rsidRPr="00A60FD8">
          <w:rPr>
            <w:rStyle w:val="Hyperlink"/>
            <w:lang w:eastAsia="zh-CN"/>
          </w:rPr>
          <w:t>Related ITU-R Texts</w:t>
        </w:r>
        <w:r w:rsidR="001C3FC0" w:rsidRPr="00A60FD8">
          <w:rPr>
            <w:webHidden/>
          </w:rPr>
          <w:tab/>
        </w:r>
        <w:r w:rsidR="0009470B" w:rsidRPr="00A60FD8">
          <w:rPr>
            <w:webHidden/>
          </w:rPr>
          <w:tab/>
        </w:r>
        <w:r w:rsidR="001C3FC0" w:rsidRPr="00A60FD8">
          <w:rPr>
            <w:webHidden/>
          </w:rPr>
          <w:fldChar w:fldCharType="begin"/>
        </w:r>
        <w:r w:rsidR="001C3FC0" w:rsidRPr="00A60FD8">
          <w:rPr>
            <w:webHidden/>
          </w:rPr>
          <w:instrText xml:space="preserve"> PAGEREF _Toc88585974 \h </w:instrText>
        </w:r>
        <w:r w:rsidR="001C3FC0" w:rsidRPr="00A60FD8">
          <w:rPr>
            <w:webHidden/>
          </w:rPr>
        </w:r>
        <w:r w:rsidR="001C3FC0" w:rsidRPr="00A60FD8">
          <w:rPr>
            <w:webHidden/>
          </w:rPr>
          <w:fldChar w:fldCharType="separate"/>
        </w:r>
        <w:r w:rsidR="001C3FC0" w:rsidRPr="00A60FD8">
          <w:rPr>
            <w:webHidden/>
          </w:rPr>
          <w:t>4</w:t>
        </w:r>
        <w:r w:rsidR="001C3FC0" w:rsidRPr="00A60FD8">
          <w:rPr>
            <w:webHidden/>
          </w:rPr>
          <w:fldChar w:fldCharType="end"/>
        </w:r>
      </w:hyperlink>
    </w:p>
    <w:p w14:paraId="7FC0FE85" w14:textId="32B8B57B" w:rsidR="001C3FC0" w:rsidRPr="00A60FD8" w:rsidRDefault="00C51FD4" w:rsidP="001C3FC0">
      <w:pPr>
        <w:pStyle w:val="TOC1"/>
        <w:tabs>
          <w:tab w:val="clear" w:pos="7938"/>
          <w:tab w:val="left" w:leader="dot" w:pos="9072"/>
        </w:tabs>
        <w:rPr>
          <w:rFonts w:asciiTheme="minorHAnsi" w:eastAsiaTheme="minorEastAsia" w:hAnsiTheme="minorHAnsi" w:cstheme="minorBidi"/>
          <w:sz w:val="22"/>
          <w:szCs w:val="22"/>
        </w:rPr>
      </w:pPr>
      <w:hyperlink w:anchor="_Toc88585975" w:history="1">
        <w:r w:rsidR="001C3FC0" w:rsidRPr="00A60FD8">
          <w:rPr>
            <w:rStyle w:val="Hyperlink"/>
            <w:lang w:eastAsia="zh-CN"/>
          </w:rPr>
          <w:t>4</w:t>
        </w:r>
        <w:r w:rsidR="001C3FC0" w:rsidRPr="00A60FD8">
          <w:rPr>
            <w:rFonts w:asciiTheme="minorHAnsi" w:eastAsiaTheme="minorEastAsia" w:hAnsiTheme="minorHAnsi" w:cstheme="minorBidi"/>
            <w:sz w:val="22"/>
            <w:szCs w:val="22"/>
          </w:rPr>
          <w:tab/>
        </w:r>
        <w:r w:rsidR="001C3FC0" w:rsidRPr="00A60FD8">
          <w:rPr>
            <w:rStyle w:val="Hyperlink"/>
            <w:lang w:eastAsia="zh-CN"/>
          </w:rPr>
          <w:t>Connected automated vehicles in the context of ITS</w:t>
        </w:r>
        <w:r w:rsidR="001C3FC0" w:rsidRPr="00A60FD8">
          <w:rPr>
            <w:webHidden/>
          </w:rPr>
          <w:tab/>
        </w:r>
        <w:r w:rsidR="0009470B" w:rsidRPr="00A60FD8">
          <w:rPr>
            <w:webHidden/>
          </w:rPr>
          <w:tab/>
        </w:r>
        <w:r w:rsidR="001C3FC0" w:rsidRPr="00A60FD8">
          <w:rPr>
            <w:webHidden/>
          </w:rPr>
          <w:fldChar w:fldCharType="begin"/>
        </w:r>
        <w:r w:rsidR="001C3FC0" w:rsidRPr="00A60FD8">
          <w:rPr>
            <w:webHidden/>
          </w:rPr>
          <w:instrText xml:space="preserve"> PAGEREF _Toc88585975 \h </w:instrText>
        </w:r>
        <w:r w:rsidR="001C3FC0" w:rsidRPr="00A60FD8">
          <w:rPr>
            <w:webHidden/>
          </w:rPr>
        </w:r>
        <w:r w:rsidR="001C3FC0" w:rsidRPr="00A60FD8">
          <w:rPr>
            <w:webHidden/>
          </w:rPr>
          <w:fldChar w:fldCharType="separate"/>
        </w:r>
        <w:r w:rsidR="001C3FC0" w:rsidRPr="00A60FD8">
          <w:rPr>
            <w:webHidden/>
          </w:rPr>
          <w:t>5</w:t>
        </w:r>
        <w:r w:rsidR="001C3FC0" w:rsidRPr="00A60FD8">
          <w:rPr>
            <w:webHidden/>
          </w:rPr>
          <w:fldChar w:fldCharType="end"/>
        </w:r>
      </w:hyperlink>
    </w:p>
    <w:p w14:paraId="29F1302D" w14:textId="7316EC09" w:rsidR="001C3FC0" w:rsidRPr="00A60FD8" w:rsidRDefault="00C51FD4" w:rsidP="0009470B">
      <w:pPr>
        <w:pStyle w:val="TOC2"/>
        <w:tabs>
          <w:tab w:val="clear" w:pos="7938"/>
          <w:tab w:val="left" w:leader="dot" w:pos="9072"/>
        </w:tabs>
        <w:ind w:left="1134"/>
        <w:rPr>
          <w:rFonts w:asciiTheme="minorHAnsi" w:eastAsiaTheme="minorEastAsia" w:hAnsiTheme="minorHAnsi" w:cstheme="minorBidi"/>
          <w:sz w:val="22"/>
          <w:szCs w:val="22"/>
        </w:rPr>
      </w:pPr>
      <w:hyperlink w:anchor="_Toc88585976" w:history="1">
        <w:r w:rsidR="001C3FC0" w:rsidRPr="00A60FD8">
          <w:rPr>
            <w:rStyle w:val="Hyperlink"/>
            <w:lang w:eastAsia="zh-CN"/>
          </w:rPr>
          <w:t>4.1</w:t>
        </w:r>
        <w:r w:rsidR="001C3FC0" w:rsidRPr="00A60FD8">
          <w:rPr>
            <w:rFonts w:asciiTheme="minorHAnsi" w:eastAsiaTheme="minorEastAsia" w:hAnsiTheme="minorHAnsi" w:cstheme="minorBidi"/>
            <w:sz w:val="22"/>
            <w:szCs w:val="22"/>
          </w:rPr>
          <w:tab/>
        </w:r>
        <w:r w:rsidR="001C3FC0" w:rsidRPr="00A60FD8">
          <w:rPr>
            <w:rStyle w:val="Hyperlink"/>
            <w:lang w:eastAsia="zh-CN"/>
          </w:rPr>
          <w:t>Communication methods</w:t>
        </w:r>
        <w:r w:rsidR="001C3FC0" w:rsidRPr="00A60FD8">
          <w:rPr>
            <w:webHidden/>
          </w:rPr>
          <w:tab/>
        </w:r>
        <w:r w:rsidR="0009470B" w:rsidRPr="00A60FD8">
          <w:rPr>
            <w:webHidden/>
          </w:rPr>
          <w:tab/>
        </w:r>
        <w:r w:rsidR="001C3FC0" w:rsidRPr="00A60FD8">
          <w:rPr>
            <w:webHidden/>
          </w:rPr>
          <w:fldChar w:fldCharType="begin"/>
        </w:r>
        <w:r w:rsidR="001C3FC0" w:rsidRPr="00A60FD8">
          <w:rPr>
            <w:webHidden/>
          </w:rPr>
          <w:instrText xml:space="preserve"> PAGEREF _Toc88585976 \h </w:instrText>
        </w:r>
        <w:r w:rsidR="001C3FC0" w:rsidRPr="00A60FD8">
          <w:rPr>
            <w:webHidden/>
          </w:rPr>
        </w:r>
        <w:r w:rsidR="001C3FC0" w:rsidRPr="00A60FD8">
          <w:rPr>
            <w:webHidden/>
          </w:rPr>
          <w:fldChar w:fldCharType="separate"/>
        </w:r>
        <w:r w:rsidR="001C3FC0" w:rsidRPr="00A60FD8">
          <w:rPr>
            <w:webHidden/>
          </w:rPr>
          <w:t>9</w:t>
        </w:r>
        <w:r w:rsidR="001C3FC0" w:rsidRPr="00A60FD8">
          <w:rPr>
            <w:webHidden/>
          </w:rPr>
          <w:fldChar w:fldCharType="end"/>
        </w:r>
      </w:hyperlink>
    </w:p>
    <w:p w14:paraId="24D1EB91" w14:textId="516A0E3E" w:rsidR="001C3FC0" w:rsidRPr="00A60FD8" w:rsidRDefault="00C51FD4" w:rsidP="0009470B">
      <w:pPr>
        <w:pStyle w:val="TOC2"/>
        <w:tabs>
          <w:tab w:val="clear" w:pos="7938"/>
          <w:tab w:val="left" w:leader="dot" w:pos="9072"/>
        </w:tabs>
        <w:ind w:left="1134"/>
        <w:rPr>
          <w:rFonts w:asciiTheme="minorHAnsi" w:eastAsiaTheme="minorEastAsia" w:hAnsiTheme="minorHAnsi" w:cstheme="minorBidi"/>
          <w:sz w:val="22"/>
          <w:szCs w:val="22"/>
        </w:rPr>
      </w:pPr>
      <w:hyperlink w:anchor="_Toc88585977" w:history="1">
        <w:r w:rsidR="001C3FC0" w:rsidRPr="00A60FD8">
          <w:rPr>
            <w:rStyle w:val="Hyperlink"/>
            <w:lang w:eastAsia="zh-CN"/>
          </w:rPr>
          <w:t>4.2</w:t>
        </w:r>
        <w:r w:rsidR="001C3FC0" w:rsidRPr="00A60FD8">
          <w:rPr>
            <w:rFonts w:asciiTheme="minorHAnsi" w:eastAsiaTheme="minorEastAsia" w:hAnsiTheme="minorHAnsi" w:cstheme="minorBidi"/>
            <w:sz w:val="22"/>
            <w:szCs w:val="22"/>
          </w:rPr>
          <w:tab/>
        </w:r>
        <w:r w:rsidR="001C3FC0" w:rsidRPr="00A60FD8">
          <w:rPr>
            <w:rStyle w:val="Hyperlink"/>
            <w:lang w:eastAsia="zh-CN"/>
          </w:rPr>
          <w:t>Types of transmission in communication</w:t>
        </w:r>
        <w:r w:rsidR="001C3FC0" w:rsidRPr="00A60FD8">
          <w:rPr>
            <w:webHidden/>
          </w:rPr>
          <w:tab/>
        </w:r>
        <w:r w:rsidR="0009470B" w:rsidRPr="00A60FD8">
          <w:rPr>
            <w:webHidden/>
          </w:rPr>
          <w:tab/>
        </w:r>
        <w:r w:rsidR="001C3FC0" w:rsidRPr="00A60FD8">
          <w:rPr>
            <w:webHidden/>
          </w:rPr>
          <w:fldChar w:fldCharType="begin"/>
        </w:r>
        <w:r w:rsidR="001C3FC0" w:rsidRPr="00A60FD8">
          <w:rPr>
            <w:webHidden/>
          </w:rPr>
          <w:instrText xml:space="preserve"> PAGEREF _Toc88585977 \h </w:instrText>
        </w:r>
        <w:r w:rsidR="001C3FC0" w:rsidRPr="00A60FD8">
          <w:rPr>
            <w:webHidden/>
          </w:rPr>
        </w:r>
        <w:r w:rsidR="001C3FC0" w:rsidRPr="00A60FD8">
          <w:rPr>
            <w:webHidden/>
          </w:rPr>
          <w:fldChar w:fldCharType="separate"/>
        </w:r>
        <w:r w:rsidR="001C3FC0" w:rsidRPr="00A60FD8">
          <w:rPr>
            <w:webHidden/>
          </w:rPr>
          <w:t>9</w:t>
        </w:r>
        <w:r w:rsidR="001C3FC0" w:rsidRPr="00A60FD8">
          <w:rPr>
            <w:webHidden/>
          </w:rPr>
          <w:fldChar w:fldCharType="end"/>
        </w:r>
      </w:hyperlink>
    </w:p>
    <w:p w14:paraId="2446DC84" w14:textId="6CB13138" w:rsidR="001C3FC0" w:rsidRPr="00A60FD8" w:rsidRDefault="00C51FD4" w:rsidP="001C3FC0">
      <w:pPr>
        <w:pStyle w:val="TOC1"/>
        <w:tabs>
          <w:tab w:val="clear" w:pos="7938"/>
          <w:tab w:val="left" w:leader="dot" w:pos="9072"/>
        </w:tabs>
        <w:rPr>
          <w:rFonts w:asciiTheme="minorHAnsi" w:eastAsiaTheme="minorEastAsia" w:hAnsiTheme="minorHAnsi" w:cstheme="minorBidi"/>
          <w:sz w:val="22"/>
          <w:szCs w:val="22"/>
        </w:rPr>
      </w:pPr>
      <w:hyperlink w:anchor="_Toc88585978" w:history="1">
        <w:r w:rsidR="001C3FC0" w:rsidRPr="00A60FD8">
          <w:rPr>
            <w:rStyle w:val="Hyperlink"/>
            <w:lang w:eastAsia="zh-CN"/>
          </w:rPr>
          <w:t>5</w:t>
        </w:r>
        <w:r w:rsidR="001C3FC0" w:rsidRPr="00A60FD8">
          <w:rPr>
            <w:rFonts w:asciiTheme="minorHAnsi" w:eastAsiaTheme="minorEastAsia" w:hAnsiTheme="minorHAnsi" w:cstheme="minorBidi"/>
            <w:sz w:val="22"/>
            <w:szCs w:val="22"/>
          </w:rPr>
          <w:tab/>
        </w:r>
        <w:r w:rsidR="001C3FC0" w:rsidRPr="00A60FD8">
          <w:rPr>
            <w:rStyle w:val="Hyperlink"/>
            <w:lang w:eastAsia="zh-CN"/>
          </w:rPr>
          <w:t>Radiocommunication elements for CAVs</w:t>
        </w:r>
        <w:r w:rsidR="001C3FC0" w:rsidRPr="00A60FD8">
          <w:rPr>
            <w:webHidden/>
          </w:rPr>
          <w:tab/>
        </w:r>
        <w:r w:rsidR="0009470B" w:rsidRPr="00A60FD8">
          <w:rPr>
            <w:webHidden/>
          </w:rPr>
          <w:tab/>
        </w:r>
        <w:r w:rsidR="001C3FC0" w:rsidRPr="00A60FD8">
          <w:rPr>
            <w:webHidden/>
          </w:rPr>
          <w:fldChar w:fldCharType="begin"/>
        </w:r>
        <w:r w:rsidR="001C3FC0" w:rsidRPr="00A60FD8">
          <w:rPr>
            <w:webHidden/>
          </w:rPr>
          <w:instrText xml:space="preserve"> PAGEREF _Toc88585978 \h </w:instrText>
        </w:r>
        <w:r w:rsidR="001C3FC0" w:rsidRPr="00A60FD8">
          <w:rPr>
            <w:webHidden/>
          </w:rPr>
        </w:r>
        <w:r w:rsidR="001C3FC0" w:rsidRPr="00A60FD8">
          <w:rPr>
            <w:webHidden/>
          </w:rPr>
          <w:fldChar w:fldCharType="separate"/>
        </w:r>
        <w:r w:rsidR="001C3FC0" w:rsidRPr="00A60FD8">
          <w:rPr>
            <w:webHidden/>
          </w:rPr>
          <w:t>9</w:t>
        </w:r>
        <w:r w:rsidR="001C3FC0" w:rsidRPr="00A60FD8">
          <w:rPr>
            <w:webHidden/>
          </w:rPr>
          <w:fldChar w:fldCharType="end"/>
        </w:r>
      </w:hyperlink>
    </w:p>
    <w:p w14:paraId="4D866854" w14:textId="64BA233C" w:rsidR="001C3FC0" w:rsidRPr="00A60FD8" w:rsidRDefault="00C51FD4" w:rsidP="001C3FC0">
      <w:pPr>
        <w:pStyle w:val="TOC1"/>
        <w:tabs>
          <w:tab w:val="clear" w:pos="7938"/>
          <w:tab w:val="left" w:leader="dot" w:pos="9072"/>
        </w:tabs>
        <w:rPr>
          <w:rFonts w:asciiTheme="minorHAnsi" w:eastAsiaTheme="minorEastAsia" w:hAnsiTheme="minorHAnsi" w:cstheme="minorBidi"/>
          <w:sz w:val="22"/>
          <w:szCs w:val="22"/>
        </w:rPr>
      </w:pPr>
      <w:hyperlink w:anchor="_Toc88585979" w:history="1">
        <w:r w:rsidR="001C3FC0" w:rsidRPr="00A60FD8">
          <w:rPr>
            <w:rStyle w:val="Hyperlink"/>
            <w:lang w:eastAsia="zh-CN"/>
          </w:rPr>
          <w:t>6</w:t>
        </w:r>
        <w:r w:rsidR="001C3FC0" w:rsidRPr="00A60FD8">
          <w:rPr>
            <w:rFonts w:asciiTheme="minorHAnsi" w:eastAsiaTheme="minorEastAsia" w:hAnsiTheme="minorHAnsi" w:cstheme="minorBidi"/>
            <w:sz w:val="22"/>
            <w:szCs w:val="22"/>
          </w:rPr>
          <w:tab/>
        </w:r>
        <w:r w:rsidR="001C3FC0" w:rsidRPr="00A60FD8">
          <w:rPr>
            <w:rStyle w:val="Hyperlink"/>
            <w:lang w:eastAsia="zh-CN"/>
          </w:rPr>
          <w:t>Overall objectives and radiocommunication requirements for CAVs</w:t>
        </w:r>
        <w:r w:rsidR="001C3FC0" w:rsidRPr="00A60FD8">
          <w:rPr>
            <w:webHidden/>
          </w:rPr>
          <w:tab/>
        </w:r>
        <w:r w:rsidR="0009470B" w:rsidRPr="00A60FD8">
          <w:rPr>
            <w:webHidden/>
          </w:rPr>
          <w:tab/>
        </w:r>
        <w:r w:rsidR="001C3FC0" w:rsidRPr="00A60FD8">
          <w:rPr>
            <w:webHidden/>
          </w:rPr>
          <w:fldChar w:fldCharType="begin"/>
        </w:r>
        <w:r w:rsidR="001C3FC0" w:rsidRPr="00A60FD8">
          <w:rPr>
            <w:webHidden/>
          </w:rPr>
          <w:instrText xml:space="preserve"> PAGEREF _Toc88585979 \h </w:instrText>
        </w:r>
        <w:r w:rsidR="001C3FC0" w:rsidRPr="00A60FD8">
          <w:rPr>
            <w:webHidden/>
          </w:rPr>
        </w:r>
        <w:r w:rsidR="001C3FC0" w:rsidRPr="00A60FD8">
          <w:rPr>
            <w:webHidden/>
          </w:rPr>
          <w:fldChar w:fldCharType="separate"/>
        </w:r>
        <w:r w:rsidR="001C3FC0" w:rsidRPr="00A60FD8">
          <w:rPr>
            <w:webHidden/>
          </w:rPr>
          <w:t>10</w:t>
        </w:r>
        <w:r w:rsidR="001C3FC0" w:rsidRPr="00A60FD8">
          <w:rPr>
            <w:webHidden/>
          </w:rPr>
          <w:fldChar w:fldCharType="end"/>
        </w:r>
      </w:hyperlink>
    </w:p>
    <w:p w14:paraId="385D3715" w14:textId="53E6923B" w:rsidR="001C3FC0" w:rsidRPr="00A60FD8" w:rsidRDefault="00C51FD4" w:rsidP="0009470B">
      <w:pPr>
        <w:pStyle w:val="TOC2"/>
        <w:tabs>
          <w:tab w:val="clear" w:pos="7938"/>
          <w:tab w:val="left" w:leader="dot" w:pos="9072"/>
        </w:tabs>
        <w:ind w:left="1134"/>
        <w:rPr>
          <w:rFonts w:asciiTheme="minorHAnsi" w:eastAsiaTheme="minorEastAsia" w:hAnsiTheme="minorHAnsi" w:cstheme="minorBidi"/>
          <w:sz w:val="22"/>
          <w:szCs w:val="22"/>
        </w:rPr>
      </w:pPr>
      <w:hyperlink w:anchor="_Toc88585980" w:history="1">
        <w:r w:rsidR="001C3FC0" w:rsidRPr="00A60FD8">
          <w:rPr>
            <w:rStyle w:val="Hyperlink"/>
            <w:lang w:eastAsia="zh-CN"/>
          </w:rPr>
          <w:t>6.1</w:t>
        </w:r>
        <w:r w:rsidR="001C3FC0" w:rsidRPr="00A60FD8">
          <w:rPr>
            <w:rFonts w:asciiTheme="minorHAnsi" w:eastAsiaTheme="minorEastAsia" w:hAnsiTheme="minorHAnsi" w:cstheme="minorBidi"/>
            <w:sz w:val="22"/>
            <w:szCs w:val="22"/>
          </w:rPr>
          <w:tab/>
        </w:r>
        <w:r w:rsidR="001C3FC0" w:rsidRPr="00A60FD8">
          <w:rPr>
            <w:rStyle w:val="Hyperlink"/>
            <w:lang w:eastAsia="zh-CN"/>
          </w:rPr>
          <w:t>Higher layer including application layer requirements</w:t>
        </w:r>
        <w:r w:rsidR="001C3FC0" w:rsidRPr="00A60FD8">
          <w:rPr>
            <w:webHidden/>
          </w:rPr>
          <w:tab/>
        </w:r>
        <w:r w:rsidR="0009470B" w:rsidRPr="00A60FD8">
          <w:rPr>
            <w:webHidden/>
          </w:rPr>
          <w:tab/>
        </w:r>
        <w:r w:rsidR="001C3FC0" w:rsidRPr="00A60FD8">
          <w:rPr>
            <w:webHidden/>
          </w:rPr>
          <w:fldChar w:fldCharType="begin"/>
        </w:r>
        <w:r w:rsidR="001C3FC0" w:rsidRPr="00A60FD8">
          <w:rPr>
            <w:webHidden/>
          </w:rPr>
          <w:instrText xml:space="preserve"> PAGEREF _Toc88585980 \h </w:instrText>
        </w:r>
        <w:r w:rsidR="001C3FC0" w:rsidRPr="00A60FD8">
          <w:rPr>
            <w:webHidden/>
          </w:rPr>
        </w:r>
        <w:r w:rsidR="001C3FC0" w:rsidRPr="00A60FD8">
          <w:rPr>
            <w:webHidden/>
          </w:rPr>
          <w:fldChar w:fldCharType="separate"/>
        </w:r>
        <w:r w:rsidR="001C3FC0" w:rsidRPr="00A60FD8">
          <w:rPr>
            <w:webHidden/>
          </w:rPr>
          <w:t>11</w:t>
        </w:r>
        <w:r w:rsidR="001C3FC0" w:rsidRPr="00A60FD8">
          <w:rPr>
            <w:webHidden/>
          </w:rPr>
          <w:fldChar w:fldCharType="end"/>
        </w:r>
      </w:hyperlink>
    </w:p>
    <w:p w14:paraId="6B16EEED" w14:textId="04915302" w:rsidR="001C3FC0" w:rsidRPr="00A60FD8" w:rsidRDefault="00C51FD4" w:rsidP="0009470B">
      <w:pPr>
        <w:pStyle w:val="TOC2"/>
        <w:tabs>
          <w:tab w:val="clear" w:pos="7938"/>
          <w:tab w:val="left" w:leader="dot" w:pos="9072"/>
        </w:tabs>
        <w:ind w:left="1134"/>
        <w:rPr>
          <w:rFonts w:asciiTheme="minorHAnsi" w:eastAsiaTheme="minorEastAsia" w:hAnsiTheme="minorHAnsi" w:cstheme="minorBidi"/>
          <w:sz w:val="22"/>
          <w:szCs w:val="22"/>
        </w:rPr>
      </w:pPr>
      <w:hyperlink w:anchor="_Toc88585981" w:history="1">
        <w:r w:rsidR="001C3FC0" w:rsidRPr="00A60FD8">
          <w:rPr>
            <w:rStyle w:val="Hyperlink"/>
            <w:lang w:eastAsia="zh-CN"/>
          </w:rPr>
          <w:t>6.2</w:t>
        </w:r>
        <w:r w:rsidR="001C3FC0" w:rsidRPr="00A60FD8">
          <w:rPr>
            <w:rFonts w:asciiTheme="minorHAnsi" w:eastAsiaTheme="minorEastAsia" w:hAnsiTheme="minorHAnsi" w:cstheme="minorBidi"/>
            <w:sz w:val="22"/>
            <w:szCs w:val="22"/>
          </w:rPr>
          <w:tab/>
        </w:r>
        <w:r w:rsidR="001C3FC0" w:rsidRPr="00A60FD8">
          <w:rPr>
            <w:rStyle w:val="Hyperlink"/>
            <w:lang w:eastAsia="zh-CN"/>
          </w:rPr>
          <w:t>Radiocommunication requirements: sensors, interoperability,</w:t>
        </w:r>
        <w:r w:rsidR="0009470B" w:rsidRPr="00A60FD8">
          <w:rPr>
            <w:rStyle w:val="Hyperlink"/>
            <w:lang w:eastAsia="zh-CN"/>
          </w:rPr>
          <w:br/>
        </w:r>
        <w:r w:rsidR="001C3FC0" w:rsidRPr="00A60FD8">
          <w:rPr>
            <w:rStyle w:val="Hyperlink"/>
            <w:lang w:eastAsia="zh-CN"/>
          </w:rPr>
          <w:t xml:space="preserve"> radio interfaces, data rate, latency, reliability</w:t>
        </w:r>
        <w:r w:rsidR="001C3FC0" w:rsidRPr="00A60FD8">
          <w:rPr>
            <w:webHidden/>
          </w:rPr>
          <w:tab/>
        </w:r>
        <w:r w:rsidR="0009470B" w:rsidRPr="00A60FD8">
          <w:rPr>
            <w:webHidden/>
          </w:rPr>
          <w:tab/>
        </w:r>
        <w:r w:rsidR="001C3FC0" w:rsidRPr="00A60FD8">
          <w:rPr>
            <w:webHidden/>
          </w:rPr>
          <w:fldChar w:fldCharType="begin"/>
        </w:r>
        <w:r w:rsidR="001C3FC0" w:rsidRPr="00A60FD8">
          <w:rPr>
            <w:webHidden/>
          </w:rPr>
          <w:instrText xml:space="preserve"> PAGEREF _Toc88585981 \h </w:instrText>
        </w:r>
        <w:r w:rsidR="001C3FC0" w:rsidRPr="00A60FD8">
          <w:rPr>
            <w:webHidden/>
          </w:rPr>
        </w:r>
        <w:r w:rsidR="001C3FC0" w:rsidRPr="00A60FD8">
          <w:rPr>
            <w:webHidden/>
          </w:rPr>
          <w:fldChar w:fldCharType="separate"/>
        </w:r>
        <w:r w:rsidR="001C3FC0" w:rsidRPr="00A60FD8">
          <w:rPr>
            <w:webHidden/>
          </w:rPr>
          <w:t>12</w:t>
        </w:r>
        <w:r w:rsidR="001C3FC0" w:rsidRPr="00A60FD8">
          <w:rPr>
            <w:webHidden/>
          </w:rPr>
          <w:fldChar w:fldCharType="end"/>
        </w:r>
      </w:hyperlink>
    </w:p>
    <w:p w14:paraId="69D8F32E" w14:textId="34F9BC9B" w:rsidR="001C3FC0" w:rsidRPr="00A60FD8" w:rsidRDefault="00C51FD4" w:rsidP="0009470B">
      <w:pPr>
        <w:pStyle w:val="TOC2"/>
        <w:tabs>
          <w:tab w:val="clear" w:pos="7938"/>
          <w:tab w:val="left" w:leader="dot" w:pos="9072"/>
        </w:tabs>
        <w:ind w:left="1134"/>
        <w:rPr>
          <w:rFonts w:asciiTheme="minorHAnsi" w:eastAsiaTheme="minorEastAsia" w:hAnsiTheme="minorHAnsi" w:cstheme="minorBidi"/>
          <w:sz w:val="22"/>
          <w:szCs w:val="22"/>
        </w:rPr>
      </w:pPr>
      <w:hyperlink w:anchor="_Toc88585982" w:history="1">
        <w:r w:rsidR="001C3FC0" w:rsidRPr="00A60FD8">
          <w:rPr>
            <w:rStyle w:val="Hyperlink"/>
            <w:lang w:eastAsia="zh-CN"/>
          </w:rPr>
          <w:t>6.3</w:t>
        </w:r>
        <w:r w:rsidR="001C3FC0" w:rsidRPr="00A60FD8">
          <w:rPr>
            <w:rFonts w:asciiTheme="minorHAnsi" w:eastAsiaTheme="minorEastAsia" w:hAnsiTheme="minorHAnsi" w:cstheme="minorBidi"/>
            <w:sz w:val="22"/>
            <w:szCs w:val="22"/>
          </w:rPr>
          <w:tab/>
        </w:r>
        <w:r w:rsidR="001C3FC0" w:rsidRPr="00A60FD8">
          <w:rPr>
            <w:rStyle w:val="Hyperlink"/>
            <w:lang w:eastAsia="zh-CN"/>
          </w:rPr>
          <w:t>Use Cases</w:t>
        </w:r>
        <w:r w:rsidR="001C3FC0" w:rsidRPr="00A60FD8">
          <w:rPr>
            <w:webHidden/>
          </w:rPr>
          <w:tab/>
        </w:r>
        <w:r w:rsidR="0009470B" w:rsidRPr="00A60FD8">
          <w:rPr>
            <w:webHidden/>
          </w:rPr>
          <w:tab/>
        </w:r>
        <w:r w:rsidR="001C3FC0" w:rsidRPr="00A60FD8">
          <w:rPr>
            <w:webHidden/>
          </w:rPr>
          <w:fldChar w:fldCharType="begin"/>
        </w:r>
        <w:r w:rsidR="001C3FC0" w:rsidRPr="00A60FD8">
          <w:rPr>
            <w:webHidden/>
          </w:rPr>
          <w:instrText xml:space="preserve"> PAGEREF _Toc88585982 \h </w:instrText>
        </w:r>
        <w:r w:rsidR="001C3FC0" w:rsidRPr="00A60FD8">
          <w:rPr>
            <w:webHidden/>
          </w:rPr>
        </w:r>
        <w:r w:rsidR="001C3FC0" w:rsidRPr="00A60FD8">
          <w:rPr>
            <w:webHidden/>
          </w:rPr>
          <w:fldChar w:fldCharType="separate"/>
        </w:r>
        <w:r w:rsidR="001C3FC0" w:rsidRPr="00A60FD8">
          <w:rPr>
            <w:webHidden/>
          </w:rPr>
          <w:t>15</w:t>
        </w:r>
        <w:r w:rsidR="001C3FC0" w:rsidRPr="00A60FD8">
          <w:rPr>
            <w:webHidden/>
          </w:rPr>
          <w:fldChar w:fldCharType="end"/>
        </w:r>
      </w:hyperlink>
    </w:p>
    <w:p w14:paraId="42F619EE" w14:textId="6BC56684" w:rsidR="001C3FC0" w:rsidRPr="00A60FD8" w:rsidRDefault="00C51FD4" w:rsidP="0009470B">
      <w:pPr>
        <w:pStyle w:val="TOC2"/>
        <w:tabs>
          <w:tab w:val="clear" w:pos="7938"/>
          <w:tab w:val="left" w:leader="dot" w:pos="9072"/>
        </w:tabs>
        <w:ind w:left="1134"/>
        <w:rPr>
          <w:rFonts w:asciiTheme="minorHAnsi" w:eastAsiaTheme="minorEastAsia" w:hAnsiTheme="minorHAnsi" w:cstheme="minorBidi"/>
          <w:sz w:val="22"/>
          <w:szCs w:val="22"/>
        </w:rPr>
      </w:pPr>
      <w:hyperlink w:anchor="_Toc88585983" w:history="1">
        <w:r w:rsidR="001C3FC0" w:rsidRPr="00A60FD8">
          <w:rPr>
            <w:rStyle w:val="Hyperlink"/>
            <w:lang w:eastAsia="zh-CN"/>
          </w:rPr>
          <w:t>6.4</w:t>
        </w:r>
        <w:r w:rsidR="001C3FC0" w:rsidRPr="00A60FD8">
          <w:rPr>
            <w:rFonts w:asciiTheme="minorHAnsi" w:eastAsiaTheme="minorEastAsia" w:hAnsiTheme="minorHAnsi" w:cstheme="minorBidi"/>
            <w:sz w:val="22"/>
            <w:szCs w:val="22"/>
          </w:rPr>
          <w:tab/>
        </w:r>
        <w:r w:rsidR="001C3FC0" w:rsidRPr="00A60FD8">
          <w:rPr>
            <w:rStyle w:val="Hyperlink"/>
            <w:lang w:eastAsia="zh-CN"/>
          </w:rPr>
          <w:t>Functional elements of the use cases</w:t>
        </w:r>
        <w:r w:rsidR="001C3FC0" w:rsidRPr="00A60FD8">
          <w:rPr>
            <w:webHidden/>
          </w:rPr>
          <w:tab/>
        </w:r>
        <w:r w:rsidR="0009470B" w:rsidRPr="00A60FD8">
          <w:rPr>
            <w:webHidden/>
          </w:rPr>
          <w:tab/>
        </w:r>
        <w:r w:rsidR="001C3FC0" w:rsidRPr="00A60FD8">
          <w:rPr>
            <w:webHidden/>
          </w:rPr>
          <w:fldChar w:fldCharType="begin"/>
        </w:r>
        <w:r w:rsidR="001C3FC0" w:rsidRPr="00A60FD8">
          <w:rPr>
            <w:webHidden/>
          </w:rPr>
          <w:instrText xml:space="preserve"> PAGEREF _Toc88585983 \h </w:instrText>
        </w:r>
        <w:r w:rsidR="001C3FC0" w:rsidRPr="00A60FD8">
          <w:rPr>
            <w:webHidden/>
          </w:rPr>
        </w:r>
        <w:r w:rsidR="001C3FC0" w:rsidRPr="00A60FD8">
          <w:rPr>
            <w:webHidden/>
          </w:rPr>
          <w:fldChar w:fldCharType="separate"/>
        </w:r>
        <w:r w:rsidR="001C3FC0" w:rsidRPr="00A60FD8">
          <w:rPr>
            <w:webHidden/>
          </w:rPr>
          <w:t>27</w:t>
        </w:r>
        <w:r w:rsidR="001C3FC0" w:rsidRPr="00A60FD8">
          <w:rPr>
            <w:webHidden/>
          </w:rPr>
          <w:fldChar w:fldCharType="end"/>
        </w:r>
      </w:hyperlink>
    </w:p>
    <w:p w14:paraId="764DA0B7" w14:textId="2B179D17" w:rsidR="001C3FC0" w:rsidRPr="00A60FD8" w:rsidRDefault="00C51FD4" w:rsidP="0009470B">
      <w:pPr>
        <w:pStyle w:val="TOC2"/>
        <w:tabs>
          <w:tab w:val="clear" w:pos="7938"/>
          <w:tab w:val="left" w:leader="dot" w:pos="9072"/>
        </w:tabs>
        <w:ind w:left="1134"/>
        <w:rPr>
          <w:rFonts w:asciiTheme="minorHAnsi" w:eastAsiaTheme="minorEastAsia" w:hAnsiTheme="minorHAnsi" w:cstheme="minorBidi"/>
          <w:sz w:val="22"/>
          <w:szCs w:val="22"/>
        </w:rPr>
      </w:pPr>
      <w:hyperlink w:anchor="_Toc88585984" w:history="1">
        <w:r w:rsidR="001C3FC0" w:rsidRPr="00A60FD8">
          <w:rPr>
            <w:rStyle w:val="Hyperlink"/>
            <w:lang w:eastAsia="zh-CN"/>
          </w:rPr>
          <w:t>6.</w:t>
        </w:r>
        <w:r w:rsidR="001C3FC0" w:rsidRPr="00A60FD8">
          <w:rPr>
            <w:rStyle w:val="Hyperlink"/>
            <w:lang w:eastAsia="ja-JP"/>
          </w:rPr>
          <w:t>5</w:t>
        </w:r>
        <w:r w:rsidR="001C3FC0" w:rsidRPr="00A60FD8">
          <w:rPr>
            <w:rFonts w:asciiTheme="minorHAnsi" w:eastAsiaTheme="minorEastAsia" w:hAnsiTheme="minorHAnsi" w:cstheme="minorBidi"/>
            <w:sz w:val="22"/>
            <w:szCs w:val="22"/>
          </w:rPr>
          <w:tab/>
        </w:r>
        <w:r w:rsidR="001C3FC0" w:rsidRPr="00A60FD8">
          <w:rPr>
            <w:rStyle w:val="Hyperlink"/>
            <w:lang w:eastAsia="zh-CN"/>
          </w:rPr>
          <w:t>Summary of the radiocommunication requirements to meet the</w:t>
        </w:r>
        <w:r w:rsidR="0009470B" w:rsidRPr="00A60FD8">
          <w:rPr>
            <w:rStyle w:val="Hyperlink"/>
            <w:lang w:eastAsia="zh-CN"/>
          </w:rPr>
          <w:br/>
        </w:r>
        <w:r w:rsidR="001C3FC0" w:rsidRPr="00A60FD8">
          <w:rPr>
            <w:rStyle w:val="Hyperlink"/>
            <w:lang w:eastAsia="zh-CN"/>
          </w:rPr>
          <w:t xml:space="preserve"> CAV functionalities</w:t>
        </w:r>
        <w:r w:rsidR="001C3FC0" w:rsidRPr="00A60FD8">
          <w:rPr>
            <w:webHidden/>
          </w:rPr>
          <w:tab/>
        </w:r>
        <w:r w:rsidR="0009470B" w:rsidRPr="00A60FD8">
          <w:rPr>
            <w:webHidden/>
          </w:rPr>
          <w:tab/>
        </w:r>
        <w:r w:rsidR="001C3FC0" w:rsidRPr="00A60FD8">
          <w:rPr>
            <w:webHidden/>
          </w:rPr>
          <w:fldChar w:fldCharType="begin"/>
        </w:r>
        <w:r w:rsidR="001C3FC0" w:rsidRPr="00A60FD8">
          <w:rPr>
            <w:webHidden/>
          </w:rPr>
          <w:instrText xml:space="preserve"> PAGEREF _Toc88585984 \h </w:instrText>
        </w:r>
        <w:r w:rsidR="001C3FC0" w:rsidRPr="00A60FD8">
          <w:rPr>
            <w:webHidden/>
          </w:rPr>
        </w:r>
        <w:r w:rsidR="001C3FC0" w:rsidRPr="00A60FD8">
          <w:rPr>
            <w:webHidden/>
          </w:rPr>
          <w:fldChar w:fldCharType="separate"/>
        </w:r>
        <w:r w:rsidR="001C3FC0" w:rsidRPr="00A60FD8">
          <w:rPr>
            <w:webHidden/>
          </w:rPr>
          <w:t>54</w:t>
        </w:r>
        <w:r w:rsidR="001C3FC0" w:rsidRPr="00A60FD8">
          <w:rPr>
            <w:webHidden/>
          </w:rPr>
          <w:fldChar w:fldCharType="end"/>
        </w:r>
      </w:hyperlink>
    </w:p>
    <w:p w14:paraId="1B1B83D8" w14:textId="4384417E" w:rsidR="001C3FC0" w:rsidRPr="00A60FD8" w:rsidRDefault="00C51FD4" w:rsidP="001C3FC0">
      <w:pPr>
        <w:pStyle w:val="TOC1"/>
        <w:tabs>
          <w:tab w:val="clear" w:pos="7938"/>
          <w:tab w:val="left" w:leader="dot" w:pos="9072"/>
        </w:tabs>
        <w:rPr>
          <w:rFonts w:asciiTheme="minorHAnsi" w:eastAsiaTheme="minorEastAsia" w:hAnsiTheme="minorHAnsi" w:cstheme="minorBidi"/>
          <w:sz w:val="22"/>
          <w:szCs w:val="22"/>
        </w:rPr>
      </w:pPr>
      <w:hyperlink w:anchor="_Toc88585985" w:history="1">
        <w:r w:rsidR="001C3FC0" w:rsidRPr="00A60FD8">
          <w:rPr>
            <w:rStyle w:val="Hyperlink"/>
            <w:lang w:eastAsia="zh-CN"/>
          </w:rPr>
          <w:t>7</w:t>
        </w:r>
        <w:r w:rsidR="001C3FC0" w:rsidRPr="00A60FD8">
          <w:rPr>
            <w:rFonts w:asciiTheme="minorHAnsi" w:eastAsiaTheme="minorEastAsia" w:hAnsiTheme="minorHAnsi" w:cstheme="minorBidi"/>
            <w:sz w:val="22"/>
            <w:szCs w:val="22"/>
          </w:rPr>
          <w:tab/>
        </w:r>
        <w:r w:rsidR="001C3FC0" w:rsidRPr="00A60FD8">
          <w:rPr>
            <w:rStyle w:val="Hyperlink"/>
            <w:lang w:eastAsia="zh-CN"/>
          </w:rPr>
          <w:t>Radiocommunication systems that support CAV</w:t>
        </w:r>
        <w:r w:rsidR="001C3FC0" w:rsidRPr="00A60FD8">
          <w:rPr>
            <w:webHidden/>
          </w:rPr>
          <w:tab/>
        </w:r>
        <w:r w:rsidR="0009470B" w:rsidRPr="00A60FD8">
          <w:rPr>
            <w:webHidden/>
          </w:rPr>
          <w:tab/>
        </w:r>
        <w:r w:rsidR="001C3FC0" w:rsidRPr="00A60FD8">
          <w:rPr>
            <w:webHidden/>
          </w:rPr>
          <w:fldChar w:fldCharType="begin"/>
        </w:r>
        <w:r w:rsidR="001C3FC0" w:rsidRPr="00A60FD8">
          <w:rPr>
            <w:webHidden/>
          </w:rPr>
          <w:instrText xml:space="preserve"> PAGEREF _Toc88585985 \h </w:instrText>
        </w:r>
        <w:r w:rsidR="001C3FC0" w:rsidRPr="00A60FD8">
          <w:rPr>
            <w:webHidden/>
          </w:rPr>
        </w:r>
        <w:r w:rsidR="001C3FC0" w:rsidRPr="00A60FD8">
          <w:rPr>
            <w:webHidden/>
          </w:rPr>
          <w:fldChar w:fldCharType="separate"/>
        </w:r>
        <w:r w:rsidR="001C3FC0" w:rsidRPr="00A60FD8">
          <w:rPr>
            <w:webHidden/>
          </w:rPr>
          <w:t>56</w:t>
        </w:r>
        <w:r w:rsidR="001C3FC0" w:rsidRPr="00A60FD8">
          <w:rPr>
            <w:webHidden/>
          </w:rPr>
          <w:fldChar w:fldCharType="end"/>
        </w:r>
      </w:hyperlink>
    </w:p>
    <w:p w14:paraId="099DB696" w14:textId="43D14D73" w:rsidR="001C3FC0" w:rsidRPr="00A60FD8" w:rsidRDefault="00C51FD4" w:rsidP="0009470B">
      <w:pPr>
        <w:pStyle w:val="TOC2"/>
        <w:tabs>
          <w:tab w:val="clear" w:pos="7938"/>
          <w:tab w:val="left" w:leader="dot" w:pos="9072"/>
        </w:tabs>
        <w:ind w:left="1134"/>
        <w:rPr>
          <w:rFonts w:asciiTheme="minorHAnsi" w:eastAsiaTheme="minorEastAsia" w:hAnsiTheme="minorHAnsi" w:cstheme="minorBidi"/>
          <w:sz w:val="22"/>
          <w:szCs w:val="22"/>
        </w:rPr>
      </w:pPr>
      <w:hyperlink w:anchor="_Toc88585986" w:history="1">
        <w:r w:rsidR="001C3FC0" w:rsidRPr="00A60FD8">
          <w:rPr>
            <w:rStyle w:val="Hyperlink"/>
          </w:rPr>
          <w:t>7.1</w:t>
        </w:r>
        <w:r w:rsidR="001C3FC0" w:rsidRPr="00A60FD8">
          <w:rPr>
            <w:rFonts w:asciiTheme="minorHAnsi" w:eastAsiaTheme="minorEastAsia" w:hAnsiTheme="minorHAnsi" w:cstheme="minorBidi"/>
            <w:sz w:val="22"/>
            <w:szCs w:val="22"/>
          </w:rPr>
          <w:tab/>
        </w:r>
        <w:r w:rsidR="001C3FC0" w:rsidRPr="00A60FD8">
          <w:rPr>
            <w:rStyle w:val="Hyperlink"/>
          </w:rPr>
          <w:t>IEEE Family</w:t>
        </w:r>
        <w:r w:rsidR="001C3FC0" w:rsidRPr="00A60FD8">
          <w:rPr>
            <w:webHidden/>
          </w:rPr>
          <w:tab/>
        </w:r>
        <w:r w:rsidR="0009470B" w:rsidRPr="00A60FD8">
          <w:rPr>
            <w:webHidden/>
          </w:rPr>
          <w:tab/>
        </w:r>
        <w:r w:rsidR="001C3FC0" w:rsidRPr="00A60FD8">
          <w:rPr>
            <w:webHidden/>
          </w:rPr>
          <w:fldChar w:fldCharType="begin"/>
        </w:r>
        <w:r w:rsidR="001C3FC0" w:rsidRPr="00A60FD8">
          <w:rPr>
            <w:webHidden/>
          </w:rPr>
          <w:instrText xml:space="preserve"> PAGEREF _Toc88585986 \h </w:instrText>
        </w:r>
        <w:r w:rsidR="001C3FC0" w:rsidRPr="00A60FD8">
          <w:rPr>
            <w:webHidden/>
          </w:rPr>
        </w:r>
        <w:r w:rsidR="001C3FC0" w:rsidRPr="00A60FD8">
          <w:rPr>
            <w:webHidden/>
          </w:rPr>
          <w:fldChar w:fldCharType="separate"/>
        </w:r>
        <w:r w:rsidR="001C3FC0" w:rsidRPr="00A60FD8">
          <w:rPr>
            <w:webHidden/>
          </w:rPr>
          <w:t>57</w:t>
        </w:r>
        <w:r w:rsidR="001C3FC0" w:rsidRPr="00A60FD8">
          <w:rPr>
            <w:webHidden/>
          </w:rPr>
          <w:fldChar w:fldCharType="end"/>
        </w:r>
      </w:hyperlink>
    </w:p>
    <w:p w14:paraId="0272460D" w14:textId="4F9503FA" w:rsidR="001C3FC0" w:rsidRPr="00A60FD8" w:rsidRDefault="00C51FD4" w:rsidP="0009470B">
      <w:pPr>
        <w:pStyle w:val="TOC2"/>
        <w:tabs>
          <w:tab w:val="clear" w:pos="7938"/>
          <w:tab w:val="left" w:leader="dot" w:pos="9072"/>
        </w:tabs>
        <w:ind w:left="1134"/>
        <w:rPr>
          <w:rFonts w:asciiTheme="minorHAnsi" w:eastAsiaTheme="minorEastAsia" w:hAnsiTheme="minorHAnsi" w:cstheme="minorBidi"/>
          <w:sz w:val="22"/>
          <w:szCs w:val="22"/>
        </w:rPr>
      </w:pPr>
      <w:hyperlink w:anchor="_Toc88585987" w:history="1">
        <w:r w:rsidR="001C3FC0" w:rsidRPr="00A60FD8">
          <w:rPr>
            <w:rStyle w:val="Hyperlink"/>
          </w:rPr>
          <w:t>7.2</w:t>
        </w:r>
        <w:r w:rsidR="001C3FC0" w:rsidRPr="00A60FD8">
          <w:rPr>
            <w:rFonts w:asciiTheme="minorHAnsi" w:eastAsiaTheme="minorEastAsia" w:hAnsiTheme="minorHAnsi" w:cstheme="minorBidi"/>
            <w:sz w:val="22"/>
            <w:szCs w:val="22"/>
          </w:rPr>
          <w:tab/>
        </w:r>
        <w:r w:rsidR="001C3FC0" w:rsidRPr="00A60FD8">
          <w:rPr>
            <w:rStyle w:val="Hyperlink"/>
          </w:rPr>
          <w:t>3GPP - Sidelink</w:t>
        </w:r>
        <w:r w:rsidR="001C3FC0" w:rsidRPr="00A60FD8">
          <w:rPr>
            <w:webHidden/>
          </w:rPr>
          <w:tab/>
        </w:r>
        <w:r w:rsidR="0009470B" w:rsidRPr="00A60FD8">
          <w:rPr>
            <w:webHidden/>
          </w:rPr>
          <w:tab/>
        </w:r>
        <w:r w:rsidR="001C3FC0" w:rsidRPr="00A60FD8">
          <w:rPr>
            <w:webHidden/>
          </w:rPr>
          <w:fldChar w:fldCharType="begin"/>
        </w:r>
        <w:r w:rsidR="001C3FC0" w:rsidRPr="00A60FD8">
          <w:rPr>
            <w:webHidden/>
          </w:rPr>
          <w:instrText xml:space="preserve"> PAGEREF _Toc88585987 \h </w:instrText>
        </w:r>
        <w:r w:rsidR="001C3FC0" w:rsidRPr="00A60FD8">
          <w:rPr>
            <w:webHidden/>
          </w:rPr>
        </w:r>
        <w:r w:rsidR="001C3FC0" w:rsidRPr="00A60FD8">
          <w:rPr>
            <w:webHidden/>
          </w:rPr>
          <w:fldChar w:fldCharType="separate"/>
        </w:r>
        <w:r w:rsidR="001C3FC0" w:rsidRPr="00A60FD8">
          <w:rPr>
            <w:webHidden/>
          </w:rPr>
          <w:t>57</w:t>
        </w:r>
        <w:r w:rsidR="001C3FC0" w:rsidRPr="00A60FD8">
          <w:rPr>
            <w:webHidden/>
          </w:rPr>
          <w:fldChar w:fldCharType="end"/>
        </w:r>
      </w:hyperlink>
    </w:p>
    <w:p w14:paraId="74F624FB" w14:textId="22C66770" w:rsidR="001C3FC0" w:rsidRPr="00A60FD8" w:rsidRDefault="00C51FD4" w:rsidP="0009470B">
      <w:pPr>
        <w:pStyle w:val="TOC2"/>
        <w:tabs>
          <w:tab w:val="clear" w:pos="7938"/>
          <w:tab w:val="left" w:leader="dot" w:pos="9072"/>
        </w:tabs>
        <w:ind w:left="1134"/>
        <w:rPr>
          <w:rFonts w:asciiTheme="minorHAnsi" w:eastAsiaTheme="minorEastAsia" w:hAnsiTheme="minorHAnsi" w:cstheme="minorBidi"/>
          <w:sz w:val="22"/>
          <w:szCs w:val="22"/>
        </w:rPr>
      </w:pPr>
      <w:hyperlink w:anchor="_Toc88585988" w:history="1">
        <w:r w:rsidR="001C3FC0" w:rsidRPr="00A60FD8">
          <w:rPr>
            <w:rStyle w:val="Hyperlink"/>
          </w:rPr>
          <w:t xml:space="preserve">7.3 </w:t>
        </w:r>
        <w:r w:rsidR="001C3FC0" w:rsidRPr="00A60FD8">
          <w:rPr>
            <w:rFonts w:asciiTheme="minorHAnsi" w:eastAsiaTheme="minorEastAsia" w:hAnsiTheme="minorHAnsi" w:cstheme="minorBidi"/>
            <w:sz w:val="22"/>
            <w:szCs w:val="22"/>
          </w:rPr>
          <w:tab/>
        </w:r>
        <w:r w:rsidR="001C3FC0" w:rsidRPr="00A60FD8">
          <w:rPr>
            <w:rStyle w:val="Hyperlink"/>
          </w:rPr>
          <w:t>IMT network connected V2X for CAVs</w:t>
        </w:r>
        <w:r w:rsidR="001C3FC0" w:rsidRPr="00A60FD8">
          <w:rPr>
            <w:webHidden/>
          </w:rPr>
          <w:tab/>
        </w:r>
        <w:r w:rsidR="0009470B" w:rsidRPr="00A60FD8">
          <w:rPr>
            <w:webHidden/>
          </w:rPr>
          <w:tab/>
        </w:r>
        <w:r w:rsidR="001C3FC0" w:rsidRPr="00A60FD8">
          <w:rPr>
            <w:webHidden/>
          </w:rPr>
          <w:fldChar w:fldCharType="begin"/>
        </w:r>
        <w:r w:rsidR="001C3FC0" w:rsidRPr="00A60FD8">
          <w:rPr>
            <w:webHidden/>
          </w:rPr>
          <w:instrText xml:space="preserve"> PAGEREF _Toc88585988 \h </w:instrText>
        </w:r>
        <w:r w:rsidR="001C3FC0" w:rsidRPr="00A60FD8">
          <w:rPr>
            <w:webHidden/>
          </w:rPr>
        </w:r>
        <w:r w:rsidR="001C3FC0" w:rsidRPr="00A60FD8">
          <w:rPr>
            <w:webHidden/>
          </w:rPr>
          <w:fldChar w:fldCharType="separate"/>
        </w:r>
        <w:r w:rsidR="001C3FC0" w:rsidRPr="00A60FD8">
          <w:rPr>
            <w:webHidden/>
          </w:rPr>
          <w:t>58</w:t>
        </w:r>
        <w:r w:rsidR="001C3FC0" w:rsidRPr="00A60FD8">
          <w:rPr>
            <w:webHidden/>
          </w:rPr>
          <w:fldChar w:fldCharType="end"/>
        </w:r>
      </w:hyperlink>
    </w:p>
    <w:p w14:paraId="21F59D3C" w14:textId="307AF075" w:rsidR="001C3FC0" w:rsidRPr="00A60FD8" w:rsidRDefault="00C51FD4" w:rsidP="0009470B">
      <w:pPr>
        <w:pStyle w:val="TOC2"/>
        <w:tabs>
          <w:tab w:val="clear" w:pos="7938"/>
          <w:tab w:val="left" w:leader="dot" w:pos="9072"/>
        </w:tabs>
        <w:ind w:left="1134"/>
        <w:rPr>
          <w:rFonts w:asciiTheme="minorHAnsi" w:eastAsiaTheme="minorEastAsia" w:hAnsiTheme="minorHAnsi" w:cstheme="minorBidi"/>
          <w:sz w:val="22"/>
          <w:szCs w:val="22"/>
        </w:rPr>
      </w:pPr>
      <w:hyperlink w:anchor="_Toc88585989" w:history="1">
        <w:r w:rsidR="001C3FC0" w:rsidRPr="00A60FD8">
          <w:rPr>
            <w:rStyle w:val="Hyperlink"/>
          </w:rPr>
          <w:t>7.4</w:t>
        </w:r>
        <w:r w:rsidR="001C3FC0" w:rsidRPr="00A60FD8">
          <w:rPr>
            <w:rFonts w:asciiTheme="minorHAnsi" w:eastAsiaTheme="minorEastAsia" w:hAnsiTheme="minorHAnsi" w:cstheme="minorBidi"/>
            <w:sz w:val="22"/>
            <w:szCs w:val="22"/>
          </w:rPr>
          <w:tab/>
        </w:r>
        <w:r w:rsidR="001C3FC0" w:rsidRPr="00A60FD8">
          <w:rPr>
            <w:rStyle w:val="Hyperlink"/>
          </w:rPr>
          <w:t>Future development</w:t>
        </w:r>
        <w:r w:rsidR="001C3FC0" w:rsidRPr="00A60FD8">
          <w:rPr>
            <w:webHidden/>
          </w:rPr>
          <w:tab/>
        </w:r>
        <w:r w:rsidR="0009470B" w:rsidRPr="00A60FD8">
          <w:rPr>
            <w:webHidden/>
          </w:rPr>
          <w:tab/>
        </w:r>
        <w:r w:rsidR="001C3FC0" w:rsidRPr="00A60FD8">
          <w:rPr>
            <w:webHidden/>
          </w:rPr>
          <w:fldChar w:fldCharType="begin"/>
        </w:r>
        <w:r w:rsidR="001C3FC0" w:rsidRPr="00A60FD8">
          <w:rPr>
            <w:webHidden/>
          </w:rPr>
          <w:instrText xml:space="preserve"> PAGEREF _Toc88585989 \h </w:instrText>
        </w:r>
        <w:r w:rsidR="001C3FC0" w:rsidRPr="00A60FD8">
          <w:rPr>
            <w:webHidden/>
          </w:rPr>
        </w:r>
        <w:r w:rsidR="001C3FC0" w:rsidRPr="00A60FD8">
          <w:rPr>
            <w:webHidden/>
          </w:rPr>
          <w:fldChar w:fldCharType="separate"/>
        </w:r>
        <w:r w:rsidR="001C3FC0" w:rsidRPr="00A60FD8">
          <w:rPr>
            <w:webHidden/>
          </w:rPr>
          <w:t>59</w:t>
        </w:r>
        <w:r w:rsidR="001C3FC0" w:rsidRPr="00A60FD8">
          <w:rPr>
            <w:webHidden/>
          </w:rPr>
          <w:fldChar w:fldCharType="end"/>
        </w:r>
      </w:hyperlink>
    </w:p>
    <w:p w14:paraId="669DCE80" w14:textId="776777E4" w:rsidR="001C3FC0" w:rsidRPr="00A60FD8" w:rsidRDefault="00C51FD4" w:rsidP="001C3FC0">
      <w:pPr>
        <w:pStyle w:val="TOC1"/>
        <w:tabs>
          <w:tab w:val="clear" w:pos="7938"/>
          <w:tab w:val="left" w:leader="dot" w:pos="9072"/>
        </w:tabs>
        <w:rPr>
          <w:rFonts w:asciiTheme="minorHAnsi" w:eastAsiaTheme="minorEastAsia" w:hAnsiTheme="minorHAnsi" w:cstheme="minorBidi"/>
          <w:sz w:val="22"/>
          <w:szCs w:val="22"/>
        </w:rPr>
      </w:pPr>
      <w:hyperlink w:anchor="_Toc88585990" w:history="1">
        <w:r w:rsidR="001C3FC0" w:rsidRPr="00A60FD8">
          <w:rPr>
            <w:rStyle w:val="Hyperlink"/>
            <w:lang w:eastAsia="zh-CN"/>
          </w:rPr>
          <w:t>8</w:t>
        </w:r>
        <w:r w:rsidR="001C3FC0" w:rsidRPr="00A60FD8">
          <w:rPr>
            <w:rFonts w:asciiTheme="minorHAnsi" w:eastAsiaTheme="minorEastAsia" w:hAnsiTheme="minorHAnsi" w:cstheme="minorBidi"/>
            <w:sz w:val="22"/>
            <w:szCs w:val="22"/>
          </w:rPr>
          <w:tab/>
        </w:r>
        <w:r w:rsidR="001C3FC0" w:rsidRPr="00A60FD8">
          <w:rPr>
            <w:rStyle w:val="Hyperlink"/>
            <w:lang w:eastAsia="zh-CN"/>
          </w:rPr>
          <w:t>Spectrum needs for CAV radiocommunication</w:t>
        </w:r>
        <w:r w:rsidR="001C3FC0" w:rsidRPr="00A60FD8">
          <w:rPr>
            <w:webHidden/>
          </w:rPr>
          <w:tab/>
        </w:r>
        <w:r w:rsidR="0009470B" w:rsidRPr="00A60FD8">
          <w:rPr>
            <w:webHidden/>
          </w:rPr>
          <w:tab/>
        </w:r>
        <w:r w:rsidR="001C3FC0" w:rsidRPr="00A60FD8">
          <w:rPr>
            <w:webHidden/>
          </w:rPr>
          <w:fldChar w:fldCharType="begin"/>
        </w:r>
        <w:r w:rsidR="001C3FC0" w:rsidRPr="00A60FD8">
          <w:rPr>
            <w:webHidden/>
          </w:rPr>
          <w:instrText xml:space="preserve"> PAGEREF _Toc88585990 \h </w:instrText>
        </w:r>
        <w:r w:rsidR="001C3FC0" w:rsidRPr="00A60FD8">
          <w:rPr>
            <w:webHidden/>
          </w:rPr>
        </w:r>
        <w:r w:rsidR="001C3FC0" w:rsidRPr="00A60FD8">
          <w:rPr>
            <w:webHidden/>
          </w:rPr>
          <w:fldChar w:fldCharType="separate"/>
        </w:r>
        <w:r w:rsidR="001C3FC0" w:rsidRPr="00A60FD8">
          <w:rPr>
            <w:webHidden/>
          </w:rPr>
          <w:t>59</w:t>
        </w:r>
        <w:r w:rsidR="001C3FC0" w:rsidRPr="00A60FD8">
          <w:rPr>
            <w:webHidden/>
          </w:rPr>
          <w:fldChar w:fldCharType="end"/>
        </w:r>
      </w:hyperlink>
    </w:p>
    <w:p w14:paraId="4F07FE2F" w14:textId="576F594B" w:rsidR="001C3FC0" w:rsidRPr="00A60FD8" w:rsidRDefault="00C51FD4" w:rsidP="0009470B">
      <w:pPr>
        <w:pStyle w:val="TOC2"/>
        <w:tabs>
          <w:tab w:val="clear" w:pos="7938"/>
          <w:tab w:val="left" w:leader="dot" w:pos="9072"/>
        </w:tabs>
        <w:ind w:left="1134"/>
        <w:rPr>
          <w:rFonts w:asciiTheme="minorHAnsi" w:eastAsiaTheme="minorEastAsia" w:hAnsiTheme="minorHAnsi" w:cstheme="minorBidi"/>
          <w:sz w:val="22"/>
          <w:szCs w:val="22"/>
        </w:rPr>
      </w:pPr>
      <w:hyperlink w:anchor="_Toc88585991" w:history="1">
        <w:r w:rsidR="001C3FC0" w:rsidRPr="00A60FD8">
          <w:rPr>
            <w:rStyle w:val="Hyperlink"/>
            <w:lang w:eastAsia="zh-CN"/>
          </w:rPr>
          <w:t>8.1</w:t>
        </w:r>
        <w:r w:rsidR="001C3FC0" w:rsidRPr="00A60FD8">
          <w:rPr>
            <w:rFonts w:asciiTheme="minorHAnsi" w:eastAsiaTheme="minorEastAsia" w:hAnsiTheme="minorHAnsi" w:cstheme="minorBidi"/>
            <w:sz w:val="22"/>
            <w:szCs w:val="22"/>
          </w:rPr>
          <w:tab/>
        </w:r>
        <w:r w:rsidR="001C3FC0" w:rsidRPr="00A60FD8">
          <w:rPr>
            <w:rStyle w:val="Hyperlink"/>
          </w:rPr>
          <w:t>Suitable frequency bands</w:t>
        </w:r>
        <w:r w:rsidR="001C3FC0" w:rsidRPr="00A60FD8">
          <w:rPr>
            <w:webHidden/>
          </w:rPr>
          <w:tab/>
        </w:r>
        <w:r w:rsidR="0009470B" w:rsidRPr="00A60FD8">
          <w:rPr>
            <w:webHidden/>
          </w:rPr>
          <w:tab/>
        </w:r>
        <w:r w:rsidR="001C3FC0" w:rsidRPr="00A60FD8">
          <w:rPr>
            <w:webHidden/>
          </w:rPr>
          <w:fldChar w:fldCharType="begin"/>
        </w:r>
        <w:r w:rsidR="001C3FC0" w:rsidRPr="00A60FD8">
          <w:rPr>
            <w:webHidden/>
          </w:rPr>
          <w:instrText xml:space="preserve"> PAGEREF _Toc88585991 \h </w:instrText>
        </w:r>
        <w:r w:rsidR="001C3FC0" w:rsidRPr="00A60FD8">
          <w:rPr>
            <w:webHidden/>
          </w:rPr>
        </w:r>
        <w:r w:rsidR="001C3FC0" w:rsidRPr="00A60FD8">
          <w:rPr>
            <w:webHidden/>
          </w:rPr>
          <w:fldChar w:fldCharType="separate"/>
        </w:r>
        <w:r w:rsidR="001C3FC0" w:rsidRPr="00A60FD8">
          <w:rPr>
            <w:webHidden/>
          </w:rPr>
          <w:t>59</w:t>
        </w:r>
        <w:r w:rsidR="001C3FC0" w:rsidRPr="00A60FD8">
          <w:rPr>
            <w:webHidden/>
          </w:rPr>
          <w:fldChar w:fldCharType="end"/>
        </w:r>
      </w:hyperlink>
    </w:p>
    <w:p w14:paraId="00AF2A51" w14:textId="65C168A3" w:rsidR="001C3FC0" w:rsidRPr="00A60FD8" w:rsidRDefault="00C51FD4" w:rsidP="0009470B">
      <w:pPr>
        <w:pStyle w:val="TOC2"/>
        <w:tabs>
          <w:tab w:val="clear" w:pos="7938"/>
          <w:tab w:val="left" w:leader="dot" w:pos="9072"/>
        </w:tabs>
        <w:ind w:left="1134"/>
        <w:rPr>
          <w:rFonts w:asciiTheme="minorHAnsi" w:eastAsiaTheme="minorEastAsia" w:hAnsiTheme="minorHAnsi" w:cstheme="minorBidi"/>
          <w:sz w:val="22"/>
          <w:szCs w:val="22"/>
        </w:rPr>
      </w:pPr>
      <w:hyperlink w:anchor="_Toc88585992" w:history="1">
        <w:r w:rsidR="001C3FC0" w:rsidRPr="00A60FD8">
          <w:rPr>
            <w:rStyle w:val="Hyperlink"/>
            <w:lang w:eastAsia="zh-CN"/>
          </w:rPr>
          <w:t>8.2</w:t>
        </w:r>
        <w:r w:rsidR="001C3FC0" w:rsidRPr="00A60FD8">
          <w:rPr>
            <w:rFonts w:asciiTheme="minorHAnsi" w:eastAsiaTheme="minorEastAsia" w:hAnsiTheme="minorHAnsi" w:cstheme="minorBidi"/>
            <w:sz w:val="22"/>
            <w:szCs w:val="22"/>
          </w:rPr>
          <w:tab/>
        </w:r>
        <w:r w:rsidR="001C3FC0" w:rsidRPr="00A60FD8">
          <w:rPr>
            <w:rStyle w:val="Hyperlink"/>
          </w:rPr>
          <w:t>Spectrum bandwidth needed</w:t>
        </w:r>
        <w:r w:rsidR="001C3FC0" w:rsidRPr="00A60FD8">
          <w:rPr>
            <w:webHidden/>
          </w:rPr>
          <w:tab/>
        </w:r>
        <w:r w:rsidR="0009470B" w:rsidRPr="00A60FD8">
          <w:rPr>
            <w:webHidden/>
          </w:rPr>
          <w:tab/>
        </w:r>
        <w:r w:rsidR="001C3FC0" w:rsidRPr="00A60FD8">
          <w:rPr>
            <w:webHidden/>
          </w:rPr>
          <w:fldChar w:fldCharType="begin"/>
        </w:r>
        <w:r w:rsidR="001C3FC0" w:rsidRPr="00A60FD8">
          <w:rPr>
            <w:webHidden/>
          </w:rPr>
          <w:instrText xml:space="preserve"> PAGEREF _Toc88585992 \h </w:instrText>
        </w:r>
        <w:r w:rsidR="001C3FC0" w:rsidRPr="00A60FD8">
          <w:rPr>
            <w:webHidden/>
          </w:rPr>
        </w:r>
        <w:r w:rsidR="001C3FC0" w:rsidRPr="00A60FD8">
          <w:rPr>
            <w:webHidden/>
          </w:rPr>
          <w:fldChar w:fldCharType="separate"/>
        </w:r>
        <w:r w:rsidR="001C3FC0" w:rsidRPr="00A60FD8">
          <w:rPr>
            <w:webHidden/>
          </w:rPr>
          <w:t>59</w:t>
        </w:r>
        <w:r w:rsidR="001C3FC0" w:rsidRPr="00A60FD8">
          <w:rPr>
            <w:webHidden/>
          </w:rPr>
          <w:fldChar w:fldCharType="end"/>
        </w:r>
      </w:hyperlink>
    </w:p>
    <w:p w14:paraId="5AF725B7" w14:textId="47D81F9D" w:rsidR="001C3FC0" w:rsidRPr="00A60FD8" w:rsidRDefault="00C51FD4" w:rsidP="001C3FC0">
      <w:pPr>
        <w:pStyle w:val="TOC1"/>
        <w:tabs>
          <w:tab w:val="clear" w:pos="7938"/>
          <w:tab w:val="left" w:leader="dot" w:pos="9072"/>
        </w:tabs>
        <w:rPr>
          <w:rFonts w:asciiTheme="minorHAnsi" w:eastAsiaTheme="minorEastAsia" w:hAnsiTheme="minorHAnsi" w:cstheme="minorBidi"/>
          <w:sz w:val="22"/>
          <w:szCs w:val="22"/>
        </w:rPr>
      </w:pPr>
      <w:hyperlink w:anchor="_Toc88585993" w:history="1">
        <w:r w:rsidR="001C3FC0" w:rsidRPr="00A60FD8">
          <w:rPr>
            <w:rStyle w:val="Hyperlink"/>
            <w:lang w:eastAsia="zh-CN"/>
          </w:rPr>
          <w:t>9</w:t>
        </w:r>
        <w:r w:rsidR="001C3FC0" w:rsidRPr="00A60FD8">
          <w:rPr>
            <w:rFonts w:asciiTheme="minorHAnsi" w:eastAsiaTheme="minorEastAsia" w:hAnsiTheme="minorHAnsi" w:cstheme="minorBidi"/>
            <w:sz w:val="22"/>
            <w:szCs w:val="22"/>
          </w:rPr>
          <w:tab/>
        </w:r>
        <w:r w:rsidR="001C3FC0" w:rsidRPr="00A60FD8">
          <w:rPr>
            <w:rStyle w:val="Hyperlink"/>
            <w:lang w:eastAsia="zh-CN"/>
          </w:rPr>
          <w:t>Spectrum harmonization</w:t>
        </w:r>
        <w:r w:rsidR="001C3FC0" w:rsidRPr="00A60FD8">
          <w:rPr>
            <w:webHidden/>
          </w:rPr>
          <w:tab/>
        </w:r>
        <w:r w:rsidR="0009470B" w:rsidRPr="00A60FD8">
          <w:rPr>
            <w:webHidden/>
          </w:rPr>
          <w:tab/>
        </w:r>
        <w:r w:rsidR="001C3FC0" w:rsidRPr="00A60FD8">
          <w:rPr>
            <w:webHidden/>
          </w:rPr>
          <w:fldChar w:fldCharType="begin"/>
        </w:r>
        <w:r w:rsidR="001C3FC0" w:rsidRPr="00A60FD8">
          <w:rPr>
            <w:webHidden/>
          </w:rPr>
          <w:instrText xml:space="preserve"> PAGEREF _Toc88585993 \h </w:instrText>
        </w:r>
        <w:r w:rsidR="001C3FC0" w:rsidRPr="00A60FD8">
          <w:rPr>
            <w:webHidden/>
          </w:rPr>
        </w:r>
        <w:r w:rsidR="001C3FC0" w:rsidRPr="00A60FD8">
          <w:rPr>
            <w:webHidden/>
          </w:rPr>
          <w:fldChar w:fldCharType="separate"/>
        </w:r>
        <w:r w:rsidR="001C3FC0" w:rsidRPr="00A60FD8">
          <w:rPr>
            <w:webHidden/>
          </w:rPr>
          <w:t>74</w:t>
        </w:r>
        <w:r w:rsidR="001C3FC0" w:rsidRPr="00A60FD8">
          <w:rPr>
            <w:webHidden/>
          </w:rPr>
          <w:fldChar w:fldCharType="end"/>
        </w:r>
      </w:hyperlink>
    </w:p>
    <w:p w14:paraId="566EB17A" w14:textId="4941A12D" w:rsidR="001C3FC0" w:rsidRPr="00A60FD8" w:rsidRDefault="00C51FD4" w:rsidP="001C3FC0">
      <w:pPr>
        <w:pStyle w:val="TOC1"/>
        <w:tabs>
          <w:tab w:val="clear" w:pos="7938"/>
          <w:tab w:val="left" w:leader="dot" w:pos="9072"/>
        </w:tabs>
        <w:rPr>
          <w:rFonts w:asciiTheme="minorHAnsi" w:eastAsiaTheme="minorEastAsia" w:hAnsiTheme="minorHAnsi" w:cstheme="minorBidi"/>
          <w:sz w:val="22"/>
          <w:szCs w:val="22"/>
        </w:rPr>
      </w:pPr>
      <w:hyperlink w:anchor="_Toc88585994" w:history="1">
        <w:r w:rsidR="001C3FC0" w:rsidRPr="00A60FD8">
          <w:rPr>
            <w:rStyle w:val="Hyperlink"/>
            <w:lang w:eastAsia="zh-CN"/>
          </w:rPr>
          <w:t>10</w:t>
        </w:r>
        <w:r w:rsidR="001C3FC0" w:rsidRPr="00A60FD8">
          <w:rPr>
            <w:rFonts w:asciiTheme="minorHAnsi" w:eastAsiaTheme="minorEastAsia" w:hAnsiTheme="minorHAnsi" w:cstheme="minorBidi"/>
            <w:sz w:val="22"/>
            <w:szCs w:val="22"/>
          </w:rPr>
          <w:tab/>
        </w:r>
        <w:r w:rsidR="001C3FC0" w:rsidRPr="00A60FD8">
          <w:rPr>
            <w:rStyle w:val="Hyperlink"/>
            <w:lang w:eastAsia="zh-CN"/>
          </w:rPr>
          <w:t>Relevant provisions in the Radio Regulations</w:t>
        </w:r>
        <w:r w:rsidR="001C3FC0" w:rsidRPr="00A60FD8">
          <w:rPr>
            <w:webHidden/>
          </w:rPr>
          <w:tab/>
        </w:r>
        <w:r w:rsidR="0009470B" w:rsidRPr="00A60FD8">
          <w:rPr>
            <w:webHidden/>
          </w:rPr>
          <w:tab/>
        </w:r>
        <w:r w:rsidR="001C3FC0" w:rsidRPr="00A60FD8">
          <w:rPr>
            <w:webHidden/>
          </w:rPr>
          <w:fldChar w:fldCharType="begin"/>
        </w:r>
        <w:r w:rsidR="001C3FC0" w:rsidRPr="00A60FD8">
          <w:rPr>
            <w:webHidden/>
          </w:rPr>
          <w:instrText xml:space="preserve"> PAGEREF _Toc88585994 \h </w:instrText>
        </w:r>
        <w:r w:rsidR="001C3FC0" w:rsidRPr="00A60FD8">
          <w:rPr>
            <w:webHidden/>
          </w:rPr>
        </w:r>
        <w:r w:rsidR="001C3FC0" w:rsidRPr="00A60FD8">
          <w:rPr>
            <w:webHidden/>
          </w:rPr>
          <w:fldChar w:fldCharType="separate"/>
        </w:r>
        <w:r w:rsidR="001C3FC0" w:rsidRPr="00A60FD8">
          <w:rPr>
            <w:webHidden/>
          </w:rPr>
          <w:t>74</w:t>
        </w:r>
        <w:r w:rsidR="001C3FC0" w:rsidRPr="00A60FD8">
          <w:rPr>
            <w:webHidden/>
          </w:rPr>
          <w:fldChar w:fldCharType="end"/>
        </w:r>
      </w:hyperlink>
    </w:p>
    <w:p w14:paraId="6F9B6C03" w14:textId="75D11EB3" w:rsidR="001C3FC0" w:rsidRPr="00A60FD8" w:rsidRDefault="00C51FD4" w:rsidP="001C3FC0">
      <w:pPr>
        <w:pStyle w:val="TOC1"/>
        <w:tabs>
          <w:tab w:val="clear" w:pos="7938"/>
          <w:tab w:val="left" w:leader="dot" w:pos="9072"/>
        </w:tabs>
        <w:rPr>
          <w:rFonts w:asciiTheme="minorHAnsi" w:eastAsiaTheme="minorEastAsia" w:hAnsiTheme="minorHAnsi" w:cstheme="minorBidi"/>
          <w:sz w:val="22"/>
          <w:szCs w:val="22"/>
        </w:rPr>
      </w:pPr>
      <w:hyperlink w:anchor="_Toc88585995" w:history="1">
        <w:r w:rsidR="001C3FC0" w:rsidRPr="00A60FD8">
          <w:rPr>
            <w:rStyle w:val="Hyperlink"/>
            <w:lang w:eastAsia="zh-CN"/>
          </w:rPr>
          <w:t>11</w:t>
        </w:r>
        <w:r w:rsidR="001C3FC0" w:rsidRPr="00A60FD8">
          <w:rPr>
            <w:rFonts w:asciiTheme="minorHAnsi" w:eastAsiaTheme="minorEastAsia" w:hAnsiTheme="minorHAnsi" w:cstheme="minorBidi"/>
            <w:sz w:val="22"/>
            <w:szCs w:val="22"/>
          </w:rPr>
          <w:tab/>
        </w:r>
        <w:r w:rsidR="001C3FC0" w:rsidRPr="00A60FD8">
          <w:rPr>
            <w:rStyle w:val="Hyperlink"/>
            <w:lang w:eastAsia="zh-CN"/>
          </w:rPr>
          <w:t>Status of global development on CAV</w:t>
        </w:r>
        <w:r w:rsidR="001C3FC0" w:rsidRPr="00A60FD8">
          <w:rPr>
            <w:webHidden/>
          </w:rPr>
          <w:tab/>
        </w:r>
        <w:r w:rsidR="0009470B" w:rsidRPr="00A60FD8">
          <w:rPr>
            <w:webHidden/>
          </w:rPr>
          <w:tab/>
        </w:r>
        <w:r w:rsidR="001C3FC0" w:rsidRPr="00A60FD8">
          <w:rPr>
            <w:webHidden/>
          </w:rPr>
          <w:fldChar w:fldCharType="begin"/>
        </w:r>
        <w:r w:rsidR="001C3FC0" w:rsidRPr="00A60FD8">
          <w:rPr>
            <w:webHidden/>
          </w:rPr>
          <w:instrText xml:space="preserve"> PAGEREF _Toc88585995 \h </w:instrText>
        </w:r>
        <w:r w:rsidR="001C3FC0" w:rsidRPr="00A60FD8">
          <w:rPr>
            <w:webHidden/>
          </w:rPr>
        </w:r>
        <w:r w:rsidR="001C3FC0" w:rsidRPr="00A60FD8">
          <w:rPr>
            <w:webHidden/>
          </w:rPr>
          <w:fldChar w:fldCharType="separate"/>
        </w:r>
        <w:r w:rsidR="001C3FC0" w:rsidRPr="00A60FD8">
          <w:rPr>
            <w:webHidden/>
          </w:rPr>
          <w:t>74</w:t>
        </w:r>
        <w:r w:rsidR="001C3FC0" w:rsidRPr="00A60FD8">
          <w:rPr>
            <w:webHidden/>
          </w:rPr>
          <w:fldChar w:fldCharType="end"/>
        </w:r>
      </w:hyperlink>
    </w:p>
    <w:p w14:paraId="388B8F00" w14:textId="7293B3AF" w:rsidR="001C3FC0" w:rsidRPr="00A60FD8" w:rsidRDefault="00C51FD4" w:rsidP="0009470B">
      <w:pPr>
        <w:pStyle w:val="TOC2"/>
        <w:tabs>
          <w:tab w:val="clear" w:pos="7938"/>
          <w:tab w:val="left" w:leader="dot" w:pos="9072"/>
        </w:tabs>
        <w:ind w:left="1134"/>
        <w:rPr>
          <w:rFonts w:asciiTheme="minorHAnsi" w:eastAsiaTheme="minorEastAsia" w:hAnsiTheme="minorHAnsi" w:cstheme="minorBidi"/>
          <w:sz w:val="22"/>
          <w:szCs w:val="22"/>
        </w:rPr>
      </w:pPr>
      <w:hyperlink w:anchor="_Toc88585996" w:history="1">
        <w:r w:rsidR="001C3FC0" w:rsidRPr="00A60FD8">
          <w:rPr>
            <w:rStyle w:val="Hyperlink"/>
            <w:lang w:eastAsia="zh-CN"/>
          </w:rPr>
          <w:t>11.1</w:t>
        </w:r>
        <w:r w:rsidR="001C3FC0" w:rsidRPr="00A60FD8">
          <w:rPr>
            <w:rFonts w:asciiTheme="minorHAnsi" w:eastAsiaTheme="minorEastAsia" w:hAnsiTheme="minorHAnsi" w:cstheme="minorBidi"/>
            <w:sz w:val="22"/>
            <w:szCs w:val="22"/>
          </w:rPr>
          <w:tab/>
        </w:r>
        <w:r w:rsidR="001C3FC0" w:rsidRPr="00A60FD8">
          <w:rPr>
            <w:rStyle w:val="Hyperlink"/>
            <w:lang w:eastAsia="zh-CN"/>
          </w:rPr>
          <w:t>Region 1 – Europe, Africa and Middle East</w:t>
        </w:r>
        <w:r w:rsidR="001C3FC0" w:rsidRPr="00A60FD8">
          <w:rPr>
            <w:webHidden/>
          </w:rPr>
          <w:tab/>
        </w:r>
        <w:r w:rsidR="0009470B" w:rsidRPr="00A60FD8">
          <w:rPr>
            <w:webHidden/>
          </w:rPr>
          <w:tab/>
        </w:r>
        <w:r w:rsidR="001C3FC0" w:rsidRPr="00A60FD8">
          <w:rPr>
            <w:webHidden/>
          </w:rPr>
          <w:fldChar w:fldCharType="begin"/>
        </w:r>
        <w:r w:rsidR="001C3FC0" w:rsidRPr="00A60FD8">
          <w:rPr>
            <w:webHidden/>
          </w:rPr>
          <w:instrText xml:space="preserve"> PAGEREF _Toc88585996 \h </w:instrText>
        </w:r>
        <w:r w:rsidR="001C3FC0" w:rsidRPr="00A60FD8">
          <w:rPr>
            <w:webHidden/>
          </w:rPr>
        </w:r>
        <w:r w:rsidR="001C3FC0" w:rsidRPr="00A60FD8">
          <w:rPr>
            <w:webHidden/>
          </w:rPr>
          <w:fldChar w:fldCharType="separate"/>
        </w:r>
        <w:r w:rsidR="001C3FC0" w:rsidRPr="00A60FD8">
          <w:rPr>
            <w:webHidden/>
          </w:rPr>
          <w:t>74</w:t>
        </w:r>
        <w:r w:rsidR="001C3FC0" w:rsidRPr="00A60FD8">
          <w:rPr>
            <w:webHidden/>
          </w:rPr>
          <w:fldChar w:fldCharType="end"/>
        </w:r>
      </w:hyperlink>
    </w:p>
    <w:p w14:paraId="5CF9B9A8" w14:textId="276127C1" w:rsidR="001C3FC0" w:rsidRPr="00A60FD8" w:rsidRDefault="00C51FD4" w:rsidP="0009470B">
      <w:pPr>
        <w:pStyle w:val="TOC2"/>
        <w:tabs>
          <w:tab w:val="clear" w:pos="7938"/>
          <w:tab w:val="left" w:leader="dot" w:pos="9072"/>
        </w:tabs>
        <w:ind w:left="1134"/>
        <w:rPr>
          <w:rFonts w:asciiTheme="minorHAnsi" w:eastAsiaTheme="minorEastAsia" w:hAnsiTheme="minorHAnsi" w:cstheme="minorBidi"/>
          <w:sz w:val="22"/>
          <w:szCs w:val="22"/>
        </w:rPr>
      </w:pPr>
      <w:hyperlink w:anchor="_Toc88585997" w:history="1">
        <w:r w:rsidR="001C3FC0" w:rsidRPr="00A60FD8">
          <w:rPr>
            <w:rStyle w:val="Hyperlink"/>
            <w:lang w:eastAsia="zh-CN"/>
          </w:rPr>
          <w:t>11.2</w:t>
        </w:r>
        <w:r w:rsidR="001C3FC0" w:rsidRPr="00A60FD8">
          <w:rPr>
            <w:rFonts w:asciiTheme="minorHAnsi" w:eastAsiaTheme="minorEastAsia" w:hAnsiTheme="minorHAnsi" w:cstheme="minorBidi"/>
            <w:sz w:val="22"/>
            <w:szCs w:val="22"/>
          </w:rPr>
          <w:tab/>
        </w:r>
        <w:r w:rsidR="001C3FC0" w:rsidRPr="00A60FD8">
          <w:rPr>
            <w:rStyle w:val="Hyperlink"/>
            <w:lang w:eastAsia="zh-CN"/>
          </w:rPr>
          <w:t>Region 2 – Americas</w:t>
        </w:r>
        <w:r w:rsidR="001C3FC0" w:rsidRPr="00A60FD8">
          <w:rPr>
            <w:webHidden/>
          </w:rPr>
          <w:tab/>
        </w:r>
        <w:r w:rsidR="0009470B" w:rsidRPr="00A60FD8">
          <w:rPr>
            <w:webHidden/>
          </w:rPr>
          <w:tab/>
        </w:r>
        <w:r w:rsidR="001C3FC0" w:rsidRPr="00A60FD8">
          <w:rPr>
            <w:webHidden/>
          </w:rPr>
          <w:fldChar w:fldCharType="begin"/>
        </w:r>
        <w:r w:rsidR="001C3FC0" w:rsidRPr="00A60FD8">
          <w:rPr>
            <w:webHidden/>
          </w:rPr>
          <w:instrText xml:space="preserve"> PAGEREF _Toc88585997 \h </w:instrText>
        </w:r>
        <w:r w:rsidR="001C3FC0" w:rsidRPr="00A60FD8">
          <w:rPr>
            <w:webHidden/>
          </w:rPr>
        </w:r>
        <w:r w:rsidR="001C3FC0" w:rsidRPr="00A60FD8">
          <w:rPr>
            <w:webHidden/>
          </w:rPr>
          <w:fldChar w:fldCharType="separate"/>
        </w:r>
        <w:r w:rsidR="001C3FC0" w:rsidRPr="00A60FD8">
          <w:rPr>
            <w:webHidden/>
          </w:rPr>
          <w:t>87</w:t>
        </w:r>
        <w:r w:rsidR="001C3FC0" w:rsidRPr="00A60FD8">
          <w:rPr>
            <w:webHidden/>
          </w:rPr>
          <w:fldChar w:fldCharType="end"/>
        </w:r>
      </w:hyperlink>
    </w:p>
    <w:p w14:paraId="735446E2" w14:textId="553ECF3C" w:rsidR="001C3FC0" w:rsidRPr="00A60FD8" w:rsidRDefault="00C51FD4" w:rsidP="0009470B">
      <w:pPr>
        <w:pStyle w:val="TOC2"/>
        <w:tabs>
          <w:tab w:val="clear" w:pos="7938"/>
          <w:tab w:val="left" w:leader="dot" w:pos="9072"/>
        </w:tabs>
        <w:ind w:left="1134"/>
        <w:rPr>
          <w:rFonts w:asciiTheme="minorHAnsi" w:eastAsiaTheme="minorEastAsia" w:hAnsiTheme="minorHAnsi" w:cstheme="minorBidi"/>
          <w:sz w:val="22"/>
          <w:szCs w:val="22"/>
        </w:rPr>
      </w:pPr>
      <w:hyperlink w:anchor="_Toc88585998" w:history="1">
        <w:r w:rsidR="001C3FC0" w:rsidRPr="00A60FD8">
          <w:rPr>
            <w:rStyle w:val="Hyperlink"/>
            <w:lang w:eastAsia="zh-CN"/>
          </w:rPr>
          <w:t>11.3</w:t>
        </w:r>
        <w:r w:rsidR="001C3FC0" w:rsidRPr="00A60FD8">
          <w:rPr>
            <w:rFonts w:asciiTheme="minorHAnsi" w:eastAsiaTheme="minorEastAsia" w:hAnsiTheme="minorHAnsi" w:cstheme="minorBidi"/>
            <w:sz w:val="22"/>
            <w:szCs w:val="22"/>
          </w:rPr>
          <w:tab/>
        </w:r>
        <w:r w:rsidR="001C3FC0" w:rsidRPr="00A60FD8">
          <w:rPr>
            <w:rStyle w:val="Hyperlink"/>
            <w:lang w:eastAsia="zh-CN"/>
          </w:rPr>
          <w:t>Region 3 – Asia-Pacific</w:t>
        </w:r>
        <w:r w:rsidR="001C3FC0" w:rsidRPr="00A60FD8">
          <w:rPr>
            <w:webHidden/>
          </w:rPr>
          <w:tab/>
        </w:r>
        <w:r w:rsidR="0009470B" w:rsidRPr="00A60FD8">
          <w:rPr>
            <w:webHidden/>
          </w:rPr>
          <w:tab/>
        </w:r>
        <w:r w:rsidR="001C3FC0" w:rsidRPr="00A60FD8">
          <w:rPr>
            <w:webHidden/>
          </w:rPr>
          <w:fldChar w:fldCharType="begin"/>
        </w:r>
        <w:r w:rsidR="001C3FC0" w:rsidRPr="00A60FD8">
          <w:rPr>
            <w:webHidden/>
          </w:rPr>
          <w:instrText xml:space="preserve"> PAGEREF _Toc88585998 \h </w:instrText>
        </w:r>
        <w:r w:rsidR="001C3FC0" w:rsidRPr="00A60FD8">
          <w:rPr>
            <w:webHidden/>
          </w:rPr>
        </w:r>
        <w:r w:rsidR="001C3FC0" w:rsidRPr="00A60FD8">
          <w:rPr>
            <w:webHidden/>
          </w:rPr>
          <w:fldChar w:fldCharType="separate"/>
        </w:r>
        <w:r w:rsidR="001C3FC0" w:rsidRPr="00A60FD8">
          <w:rPr>
            <w:webHidden/>
          </w:rPr>
          <w:t>88</w:t>
        </w:r>
        <w:r w:rsidR="001C3FC0" w:rsidRPr="00A60FD8">
          <w:rPr>
            <w:webHidden/>
          </w:rPr>
          <w:fldChar w:fldCharType="end"/>
        </w:r>
      </w:hyperlink>
    </w:p>
    <w:p w14:paraId="033038AD" w14:textId="65A10C82" w:rsidR="001C3FC0" w:rsidRPr="00A60FD8" w:rsidRDefault="00C51FD4" w:rsidP="001C3FC0">
      <w:pPr>
        <w:pStyle w:val="TOC1"/>
        <w:tabs>
          <w:tab w:val="clear" w:pos="7938"/>
          <w:tab w:val="left" w:leader="dot" w:pos="9072"/>
        </w:tabs>
        <w:rPr>
          <w:rFonts w:asciiTheme="minorHAnsi" w:eastAsiaTheme="minorEastAsia" w:hAnsiTheme="minorHAnsi" w:cstheme="minorBidi"/>
          <w:sz w:val="22"/>
          <w:szCs w:val="22"/>
        </w:rPr>
      </w:pPr>
      <w:hyperlink w:anchor="_Toc88585999" w:history="1">
        <w:r w:rsidR="001C3FC0" w:rsidRPr="00A60FD8">
          <w:rPr>
            <w:rStyle w:val="Hyperlink"/>
            <w:lang w:eastAsia="zh-CN"/>
          </w:rPr>
          <w:t>12</w:t>
        </w:r>
        <w:r w:rsidR="001C3FC0" w:rsidRPr="00A60FD8">
          <w:rPr>
            <w:rFonts w:asciiTheme="minorHAnsi" w:eastAsiaTheme="minorEastAsia" w:hAnsiTheme="minorHAnsi" w:cstheme="minorBidi"/>
            <w:sz w:val="22"/>
            <w:szCs w:val="22"/>
          </w:rPr>
          <w:tab/>
        </w:r>
        <w:r w:rsidR="001C3FC0" w:rsidRPr="00A60FD8">
          <w:rPr>
            <w:rStyle w:val="Hyperlink"/>
            <w:lang w:eastAsia="zh-CN"/>
          </w:rPr>
          <w:t>References</w:t>
        </w:r>
        <w:r w:rsidR="001C3FC0" w:rsidRPr="00A60FD8">
          <w:rPr>
            <w:webHidden/>
          </w:rPr>
          <w:tab/>
        </w:r>
        <w:r w:rsidR="0009470B" w:rsidRPr="00A60FD8">
          <w:rPr>
            <w:webHidden/>
          </w:rPr>
          <w:tab/>
        </w:r>
        <w:r w:rsidR="001C3FC0" w:rsidRPr="00A60FD8">
          <w:rPr>
            <w:webHidden/>
          </w:rPr>
          <w:fldChar w:fldCharType="begin"/>
        </w:r>
        <w:r w:rsidR="001C3FC0" w:rsidRPr="00A60FD8">
          <w:rPr>
            <w:webHidden/>
          </w:rPr>
          <w:instrText xml:space="preserve"> PAGEREF _Toc88585999 \h </w:instrText>
        </w:r>
        <w:r w:rsidR="001C3FC0" w:rsidRPr="00A60FD8">
          <w:rPr>
            <w:webHidden/>
          </w:rPr>
        </w:r>
        <w:r w:rsidR="001C3FC0" w:rsidRPr="00A60FD8">
          <w:rPr>
            <w:webHidden/>
          </w:rPr>
          <w:fldChar w:fldCharType="separate"/>
        </w:r>
        <w:r w:rsidR="001C3FC0" w:rsidRPr="00A60FD8">
          <w:rPr>
            <w:webHidden/>
          </w:rPr>
          <w:t>91</w:t>
        </w:r>
        <w:r w:rsidR="001C3FC0" w:rsidRPr="00A60FD8">
          <w:rPr>
            <w:webHidden/>
          </w:rPr>
          <w:fldChar w:fldCharType="end"/>
        </w:r>
      </w:hyperlink>
    </w:p>
    <w:p w14:paraId="173A8CA3" w14:textId="60007A98" w:rsidR="001C3FC0" w:rsidRPr="00A60FD8" w:rsidRDefault="00C51FD4" w:rsidP="001C3FC0">
      <w:pPr>
        <w:pStyle w:val="TOC1"/>
        <w:tabs>
          <w:tab w:val="clear" w:pos="7938"/>
          <w:tab w:val="left" w:leader="dot" w:pos="9072"/>
        </w:tabs>
        <w:rPr>
          <w:rFonts w:asciiTheme="minorHAnsi" w:eastAsiaTheme="minorEastAsia" w:hAnsiTheme="minorHAnsi" w:cstheme="minorBidi"/>
          <w:sz w:val="22"/>
          <w:szCs w:val="22"/>
        </w:rPr>
      </w:pPr>
      <w:hyperlink w:anchor="_Toc88586000" w:history="1">
        <w:r w:rsidR="001C3FC0" w:rsidRPr="00A60FD8">
          <w:rPr>
            <w:lang w:eastAsia="zh-CN"/>
          </w:rPr>
          <w:t>Annex 1</w:t>
        </w:r>
      </w:hyperlink>
      <w:r w:rsidR="0009470B" w:rsidRPr="00A60FD8">
        <w:rPr>
          <w:lang w:eastAsia="zh-CN"/>
        </w:rPr>
        <w:t xml:space="preserve"> – </w:t>
      </w:r>
      <w:hyperlink w:anchor="_Toc88586001" w:history="1">
        <w:r w:rsidR="001C3FC0" w:rsidRPr="00A60FD8">
          <w:rPr>
            <w:rStyle w:val="Hyperlink"/>
            <w:rFonts w:eastAsia="Meiryo UI"/>
            <w:snapToGrid w:val="0"/>
          </w:rPr>
          <w:t xml:space="preserve">The functional elements </w:t>
        </w:r>
        <w:r w:rsidR="001C3FC0" w:rsidRPr="00A60FD8">
          <w:rPr>
            <w:rStyle w:val="Hyperlink"/>
            <w:rFonts w:eastAsia="Meiryo UI"/>
          </w:rPr>
          <w:t>that</w:t>
        </w:r>
        <w:r w:rsidR="001C3FC0" w:rsidRPr="00A60FD8">
          <w:rPr>
            <w:rStyle w:val="Hyperlink"/>
            <w:rFonts w:eastAsia="Meiryo UI"/>
            <w:snapToGrid w:val="0"/>
          </w:rPr>
          <w:t xml:space="preserve"> are not considered</w:t>
        </w:r>
        <w:r w:rsidR="001C3FC0" w:rsidRPr="00A60FD8">
          <w:rPr>
            <w:webHidden/>
          </w:rPr>
          <w:tab/>
        </w:r>
        <w:r w:rsidR="0009470B" w:rsidRPr="00A60FD8">
          <w:rPr>
            <w:webHidden/>
          </w:rPr>
          <w:tab/>
        </w:r>
        <w:r w:rsidR="001C3FC0" w:rsidRPr="00A60FD8">
          <w:rPr>
            <w:webHidden/>
          </w:rPr>
          <w:fldChar w:fldCharType="begin"/>
        </w:r>
        <w:r w:rsidR="001C3FC0" w:rsidRPr="00A60FD8">
          <w:rPr>
            <w:webHidden/>
          </w:rPr>
          <w:instrText xml:space="preserve"> PAGEREF _Toc88586001 \h </w:instrText>
        </w:r>
        <w:r w:rsidR="001C3FC0" w:rsidRPr="00A60FD8">
          <w:rPr>
            <w:webHidden/>
          </w:rPr>
        </w:r>
        <w:r w:rsidR="001C3FC0" w:rsidRPr="00A60FD8">
          <w:rPr>
            <w:webHidden/>
          </w:rPr>
          <w:fldChar w:fldCharType="separate"/>
        </w:r>
        <w:r w:rsidR="001C3FC0" w:rsidRPr="00A60FD8">
          <w:rPr>
            <w:webHidden/>
          </w:rPr>
          <w:t>93</w:t>
        </w:r>
        <w:r w:rsidR="001C3FC0" w:rsidRPr="00A60FD8">
          <w:rPr>
            <w:webHidden/>
          </w:rPr>
          <w:fldChar w:fldCharType="end"/>
        </w:r>
      </w:hyperlink>
    </w:p>
    <w:p w14:paraId="3C3214F8" w14:textId="1250E938" w:rsidR="007E07FC" w:rsidRPr="00A60FD8" w:rsidRDefault="001C3FC0" w:rsidP="001C3FC0">
      <w:pPr>
        <w:tabs>
          <w:tab w:val="left" w:leader="dot" w:pos="9072"/>
        </w:tabs>
        <w:rPr>
          <w:lang w:eastAsia="zh-CN"/>
        </w:rPr>
      </w:pPr>
      <w:r w:rsidRPr="00A60FD8">
        <w:rPr>
          <w:lang w:eastAsia="zh-CN"/>
        </w:rPr>
        <w:fldChar w:fldCharType="end"/>
      </w:r>
    </w:p>
    <w:p w14:paraId="450FB999" w14:textId="033F380D" w:rsidR="00266B05" w:rsidRPr="00A60FD8" w:rsidRDefault="00266B05" w:rsidP="001C3FC0">
      <w:pPr>
        <w:tabs>
          <w:tab w:val="left" w:leader="dot" w:pos="9072"/>
        </w:tabs>
        <w:rPr>
          <w:rFonts w:eastAsiaTheme="minorEastAsia"/>
          <w:lang w:eastAsia="zh-CN"/>
        </w:rPr>
      </w:pPr>
    </w:p>
    <w:p w14:paraId="2B55EC71" w14:textId="6C302686" w:rsidR="00266B05" w:rsidRPr="00A60FD8" w:rsidRDefault="00266B05" w:rsidP="001C3FC0">
      <w:pPr>
        <w:tabs>
          <w:tab w:val="left" w:leader="dot" w:pos="9072"/>
        </w:tabs>
        <w:rPr>
          <w:rFonts w:eastAsiaTheme="minorEastAsia"/>
          <w:lang w:eastAsia="zh-CN"/>
        </w:rPr>
      </w:pPr>
    </w:p>
    <w:p w14:paraId="759C2816" w14:textId="7D97097F" w:rsidR="00266B05" w:rsidRPr="00A60FD8" w:rsidRDefault="007E07FC" w:rsidP="00463A89">
      <w:pPr>
        <w:tabs>
          <w:tab w:val="left" w:leader="dot" w:pos="9072"/>
        </w:tabs>
        <w:rPr>
          <w:rFonts w:eastAsiaTheme="minorEastAsia"/>
          <w:lang w:eastAsia="zh-CN"/>
        </w:rPr>
      </w:pPr>
      <w:r w:rsidRPr="00A60FD8">
        <w:rPr>
          <w:lang w:eastAsia="zh-CN"/>
        </w:rPr>
        <w:br w:type="page"/>
      </w:r>
    </w:p>
    <w:p w14:paraId="0ECFA56D" w14:textId="77777777" w:rsidR="001C3FC0" w:rsidRPr="00A60FD8" w:rsidRDefault="001C3FC0" w:rsidP="001C3FC0">
      <w:pPr>
        <w:pStyle w:val="Heading1"/>
        <w:ind w:left="0" w:firstLine="0"/>
        <w:rPr>
          <w:lang w:eastAsia="zh-CN"/>
        </w:rPr>
      </w:pPr>
      <w:bookmarkStart w:id="10" w:name="_Toc88585970"/>
      <w:r w:rsidRPr="00A60FD8">
        <w:rPr>
          <w:lang w:eastAsia="zh-CN"/>
        </w:rPr>
        <w:lastRenderedPageBreak/>
        <w:t>1</w:t>
      </w:r>
      <w:r w:rsidRPr="00A60FD8">
        <w:rPr>
          <w:lang w:eastAsia="zh-CN"/>
        </w:rPr>
        <w:tab/>
        <w:t>Introduction</w:t>
      </w:r>
      <w:bookmarkEnd w:id="10"/>
    </w:p>
    <w:p w14:paraId="4F09F4C1" w14:textId="77777777" w:rsidR="001C3FC0" w:rsidRPr="00A60FD8" w:rsidRDefault="001C3FC0" w:rsidP="001C3FC0">
      <w:pPr>
        <w:jc w:val="both"/>
        <w:rPr>
          <w:lang w:eastAsia="zh-CN"/>
        </w:rPr>
      </w:pPr>
      <w:r w:rsidRPr="00A60FD8">
        <w:rPr>
          <w:lang w:eastAsia="zh-CN"/>
        </w:rPr>
        <w:t>There are around 1.5 billion road vehicles in the world, including trucks and buses. Connected Automated Vehicles (CAVs) have the potential to reduce crashes, thereby reducing traffic fatalities and crash-related injuries. CAVs also provide information to road operators about congestion and traffic crashes to support increased efficiency of traffic and comfortable driving.</w:t>
      </w:r>
    </w:p>
    <w:p w14:paraId="4BFF65C2" w14:textId="77777777" w:rsidR="001C3FC0" w:rsidRPr="00A60FD8" w:rsidRDefault="001C3FC0" w:rsidP="001C3FC0">
      <w:pPr>
        <w:jc w:val="both"/>
        <w:rPr>
          <w:lang w:eastAsia="zh-CN"/>
        </w:rPr>
      </w:pPr>
      <w:r w:rsidRPr="00A60FD8">
        <w:rPr>
          <w:lang w:eastAsia="zh-CN"/>
        </w:rPr>
        <w:t xml:space="preserve">There is a potential for CAVs to smooth traffic flows. This could reduce the congestion, increase fuel and energy economy, and increase the road and highway capacity. </w:t>
      </w:r>
    </w:p>
    <w:p w14:paraId="1FEF8E8F" w14:textId="77777777" w:rsidR="001C3FC0" w:rsidRPr="00A60FD8" w:rsidRDefault="001C3FC0" w:rsidP="001C3FC0">
      <w:pPr>
        <w:jc w:val="both"/>
        <w:rPr>
          <w:lang w:eastAsia="ko-KR"/>
        </w:rPr>
      </w:pPr>
      <w:r w:rsidRPr="00A60FD8">
        <w:rPr>
          <w:color w:val="000000" w:themeColor="text1"/>
        </w:rPr>
        <w:t xml:space="preserve">Higher levels of vehicle automation are currently under extensive development. </w:t>
      </w:r>
      <w:r w:rsidRPr="00A60FD8">
        <w:rPr>
          <w:lang w:eastAsia="ko-KR"/>
        </w:rPr>
        <w:t>Automated Vehicles (AVs), also sometimes referred to as driverless vehicles or autonomous vehicles, are under development by most of the major global automakers. Developments are important in technical areas, but also in regulatory areas, as the potential impacts on society become better understood.</w:t>
      </w:r>
      <w:r w:rsidRPr="00A60FD8">
        <w:rPr>
          <w:i/>
          <w:lang w:eastAsia="ko-KR"/>
        </w:rPr>
        <w:t xml:space="preserve"> </w:t>
      </w:r>
    </w:p>
    <w:p w14:paraId="443CB793" w14:textId="77777777" w:rsidR="001C3FC0" w:rsidRPr="00A60FD8" w:rsidRDefault="001C3FC0" w:rsidP="001C3FC0">
      <w:pPr>
        <w:jc w:val="both"/>
        <w:rPr>
          <w:lang w:eastAsia="zh-CN"/>
        </w:rPr>
      </w:pPr>
      <w:r w:rsidRPr="00A60FD8">
        <w:rPr>
          <w:color w:val="000000" w:themeColor="text1"/>
        </w:rPr>
        <w:t>Wireless communication requirements are a consideration for inclusion of coordinated automated driving maneuvers and other advanced use cases in connected automated vehicle developments and deployments. Harmonization of frequency bands facilitates global markets and innovation. As well, spectrum harmonization may be the best approach to facilitate interoperability among CAVs.</w:t>
      </w:r>
    </w:p>
    <w:p w14:paraId="685B6202" w14:textId="77777777" w:rsidR="001C3FC0" w:rsidRPr="00A60FD8" w:rsidRDefault="001C3FC0" w:rsidP="001C3FC0">
      <w:pPr>
        <w:jc w:val="both"/>
        <w:rPr>
          <w:lang w:eastAsia="zh-CN"/>
        </w:rPr>
      </w:pPr>
      <w:r w:rsidRPr="00A60FD8">
        <w:rPr>
          <w:lang w:eastAsia="zh-CN"/>
        </w:rPr>
        <w:t xml:space="preserve">CAVs are being planned to be or are deployed in various regions encompassing various stages of automation involving different levels of human intervention and radiocommunications for CAVs may be implemented in frequency bands already allocated to the land mobile service. </w:t>
      </w:r>
    </w:p>
    <w:p w14:paraId="14CBDE3D" w14:textId="77777777" w:rsidR="001C3FC0" w:rsidRPr="00A60FD8" w:rsidRDefault="001C3FC0" w:rsidP="001C3FC0">
      <w:pPr>
        <w:jc w:val="both"/>
        <w:rPr>
          <w:lang w:eastAsia="zh-CN"/>
        </w:rPr>
      </w:pPr>
      <w:r w:rsidRPr="00A60FD8">
        <w:rPr>
          <w:lang w:eastAsia="zh-CN"/>
        </w:rPr>
        <w:t>This Report addresses overall objectives and radiocommunication requirements for CAVs, including the consideration of global or regional harmonization of frequency spectrum for CAVs</w:t>
      </w:r>
      <w:proofErr w:type="gramStart"/>
      <w:r w:rsidRPr="00A60FD8">
        <w:rPr>
          <w:lang w:eastAsia="zh-CN"/>
        </w:rPr>
        <w:t xml:space="preserve">.  </w:t>
      </w:r>
      <w:proofErr w:type="gramEnd"/>
    </w:p>
    <w:p w14:paraId="6C199922" w14:textId="77777777" w:rsidR="001C3FC0" w:rsidRPr="00A60FD8" w:rsidRDefault="001C3FC0" w:rsidP="001C3FC0">
      <w:pPr>
        <w:pStyle w:val="Heading1"/>
        <w:rPr>
          <w:lang w:eastAsia="zh-CN"/>
        </w:rPr>
      </w:pPr>
      <w:bookmarkStart w:id="11" w:name="_Toc44056703"/>
      <w:bookmarkStart w:id="12" w:name="_Toc88585971"/>
      <w:r w:rsidRPr="00A60FD8">
        <w:rPr>
          <w:lang w:eastAsia="zh-CN"/>
        </w:rPr>
        <w:t>2</w:t>
      </w:r>
      <w:r w:rsidRPr="00A60FD8">
        <w:rPr>
          <w:lang w:eastAsia="zh-CN"/>
        </w:rPr>
        <w:tab/>
        <w:t>Vocabulary</w:t>
      </w:r>
      <w:bookmarkEnd w:id="11"/>
      <w:bookmarkEnd w:id="12"/>
    </w:p>
    <w:p w14:paraId="2D14986D" w14:textId="77777777" w:rsidR="001C3FC0" w:rsidRPr="00A60FD8" w:rsidRDefault="001C3FC0" w:rsidP="001C3FC0">
      <w:pPr>
        <w:pStyle w:val="Heading2"/>
        <w:rPr>
          <w:lang w:eastAsia="zh-CN"/>
        </w:rPr>
      </w:pPr>
      <w:bookmarkStart w:id="13" w:name="_Toc44056704"/>
      <w:bookmarkStart w:id="14" w:name="_Toc88585972"/>
      <w:r w:rsidRPr="00A60FD8">
        <w:rPr>
          <w:lang w:eastAsia="zh-CN"/>
        </w:rPr>
        <w:t>2.1</w:t>
      </w:r>
      <w:r w:rsidRPr="00A60FD8">
        <w:rPr>
          <w:lang w:eastAsia="zh-CN"/>
        </w:rPr>
        <w:tab/>
        <w:t>Vocabulary of terms</w:t>
      </w:r>
      <w:bookmarkEnd w:id="13"/>
      <w:bookmarkEnd w:id="14"/>
    </w:p>
    <w:p w14:paraId="0A2856CE" w14:textId="77777777" w:rsidR="001C3FC0" w:rsidRPr="00A60FD8" w:rsidRDefault="001C3FC0" w:rsidP="001C3FC0">
      <w:pPr>
        <w:pStyle w:val="Heading2"/>
        <w:spacing w:after="120"/>
        <w:rPr>
          <w:lang w:eastAsia="zh-CN"/>
        </w:rPr>
      </w:pPr>
      <w:bookmarkStart w:id="15" w:name="_Toc44056705"/>
      <w:bookmarkStart w:id="16" w:name="_Toc88585973"/>
      <w:r w:rsidRPr="00A60FD8">
        <w:rPr>
          <w:lang w:eastAsia="zh-CN"/>
        </w:rPr>
        <w:t>2.2</w:t>
      </w:r>
      <w:r w:rsidRPr="00A60FD8">
        <w:rPr>
          <w:lang w:eastAsia="zh-CN"/>
        </w:rPr>
        <w:tab/>
        <w:t>Acronyms and abbreviations</w:t>
      </w:r>
      <w:bookmarkEnd w:id="15"/>
      <w:bookmarkEnd w:id="1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224"/>
      </w:tblGrid>
      <w:tr w:rsidR="001C3FC0" w:rsidRPr="00A60FD8" w14:paraId="3EE933C6" w14:textId="77777777" w:rsidTr="001C3FC0">
        <w:tc>
          <w:tcPr>
            <w:tcW w:w="1838" w:type="dxa"/>
          </w:tcPr>
          <w:p w14:paraId="4896E212" w14:textId="77777777" w:rsidR="001C3FC0" w:rsidRPr="00A60FD8" w:rsidRDefault="001C3FC0" w:rsidP="001C3FC0">
            <w:r w:rsidRPr="00A60FD8">
              <w:t>CAV</w:t>
            </w:r>
          </w:p>
        </w:tc>
        <w:tc>
          <w:tcPr>
            <w:tcW w:w="7224" w:type="dxa"/>
          </w:tcPr>
          <w:p w14:paraId="5F6BA015" w14:textId="77777777" w:rsidR="001C3FC0" w:rsidRPr="00A60FD8" w:rsidRDefault="001C3FC0" w:rsidP="001C3FC0">
            <w:r w:rsidRPr="00A60FD8">
              <w:t>Connected automated vehicle</w:t>
            </w:r>
          </w:p>
        </w:tc>
      </w:tr>
      <w:tr w:rsidR="001C3FC0" w:rsidRPr="00A60FD8" w14:paraId="3F017FE5" w14:textId="77777777" w:rsidTr="001C3FC0">
        <w:tc>
          <w:tcPr>
            <w:tcW w:w="1838" w:type="dxa"/>
          </w:tcPr>
          <w:p w14:paraId="13740D39" w14:textId="77777777" w:rsidR="001C3FC0" w:rsidRPr="00A60FD8" w:rsidRDefault="001C3FC0" w:rsidP="001C3FC0">
            <w:r w:rsidRPr="00A60FD8">
              <w:t>ITS</w:t>
            </w:r>
          </w:p>
        </w:tc>
        <w:tc>
          <w:tcPr>
            <w:tcW w:w="7224" w:type="dxa"/>
          </w:tcPr>
          <w:p w14:paraId="662BF276" w14:textId="77777777" w:rsidR="001C3FC0" w:rsidRPr="00A60FD8" w:rsidRDefault="001C3FC0" w:rsidP="001C3FC0">
            <w:r w:rsidRPr="00A60FD8">
              <w:t>Intelligent Transport System</w:t>
            </w:r>
          </w:p>
        </w:tc>
      </w:tr>
      <w:tr w:rsidR="001C3FC0" w:rsidRPr="00A60FD8" w14:paraId="7E7804D2" w14:textId="77777777" w:rsidTr="001C3FC0">
        <w:tc>
          <w:tcPr>
            <w:tcW w:w="1838" w:type="dxa"/>
          </w:tcPr>
          <w:p w14:paraId="379444AA" w14:textId="77777777" w:rsidR="001C3FC0" w:rsidRPr="00A60FD8" w:rsidRDefault="001C3FC0" w:rsidP="001C3FC0">
            <w:r w:rsidRPr="00A60FD8">
              <w:rPr>
                <w:rFonts w:eastAsia="Malgun Gothic"/>
                <w:lang w:eastAsia="ko-KR"/>
              </w:rPr>
              <w:t>V2I</w:t>
            </w:r>
          </w:p>
        </w:tc>
        <w:tc>
          <w:tcPr>
            <w:tcW w:w="7224" w:type="dxa"/>
          </w:tcPr>
          <w:p w14:paraId="4E1B0ABE" w14:textId="77777777" w:rsidR="001C3FC0" w:rsidRPr="00A60FD8" w:rsidRDefault="001C3FC0" w:rsidP="001C3FC0">
            <w:r w:rsidRPr="00A60FD8">
              <w:rPr>
                <w:rFonts w:eastAsia="Malgun Gothic"/>
                <w:lang w:eastAsia="ko-KR"/>
              </w:rPr>
              <w:t>Vehicle to Infrastructure</w:t>
            </w:r>
          </w:p>
        </w:tc>
      </w:tr>
      <w:tr w:rsidR="001C3FC0" w:rsidRPr="00A60FD8" w14:paraId="727A46F9" w14:textId="77777777" w:rsidTr="001C3FC0">
        <w:tc>
          <w:tcPr>
            <w:tcW w:w="1838" w:type="dxa"/>
          </w:tcPr>
          <w:p w14:paraId="5D5DD869" w14:textId="77777777" w:rsidR="001C3FC0" w:rsidRPr="00A60FD8" w:rsidRDefault="001C3FC0" w:rsidP="001C3FC0">
            <w:pPr>
              <w:rPr>
                <w:rFonts w:eastAsia="Malgun Gothic"/>
                <w:lang w:eastAsia="ko-KR"/>
              </w:rPr>
            </w:pPr>
            <w:r w:rsidRPr="00A60FD8">
              <w:rPr>
                <w:rFonts w:eastAsia="Malgun Gothic"/>
                <w:lang w:eastAsia="ko-KR"/>
              </w:rPr>
              <w:t>V2N</w:t>
            </w:r>
          </w:p>
        </w:tc>
        <w:tc>
          <w:tcPr>
            <w:tcW w:w="7224" w:type="dxa"/>
          </w:tcPr>
          <w:p w14:paraId="7444122D" w14:textId="77777777" w:rsidR="001C3FC0" w:rsidRPr="00A60FD8" w:rsidRDefault="001C3FC0" w:rsidP="001C3FC0">
            <w:pPr>
              <w:rPr>
                <w:rFonts w:eastAsia="Malgun Gothic"/>
                <w:lang w:eastAsia="ko-KR"/>
              </w:rPr>
            </w:pPr>
            <w:r w:rsidRPr="00A60FD8">
              <w:rPr>
                <w:rFonts w:eastAsia="Malgun Gothic"/>
                <w:lang w:eastAsia="ko-KR"/>
              </w:rPr>
              <w:t>Vehicle to Network</w:t>
            </w:r>
          </w:p>
        </w:tc>
      </w:tr>
      <w:tr w:rsidR="001C3FC0" w:rsidRPr="00A60FD8" w14:paraId="1AC2EDC0" w14:textId="77777777" w:rsidTr="001C3FC0">
        <w:tc>
          <w:tcPr>
            <w:tcW w:w="1838" w:type="dxa"/>
          </w:tcPr>
          <w:p w14:paraId="5801BDC2" w14:textId="77777777" w:rsidR="001C3FC0" w:rsidRPr="00A60FD8" w:rsidRDefault="001C3FC0" w:rsidP="001C3FC0">
            <w:pPr>
              <w:rPr>
                <w:rFonts w:eastAsia="Malgun Gothic"/>
                <w:lang w:eastAsia="ko-KR"/>
              </w:rPr>
            </w:pPr>
            <w:r w:rsidRPr="00A60FD8">
              <w:rPr>
                <w:rFonts w:eastAsia="Malgun Gothic"/>
                <w:lang w:eastAsia="ko-KR"/>
              </w:rPr>
              <w:t>V2N2V</w:t>
            </w:r>
          </w:p>
        </w:tc>
        <w:tc>
          <w:tcPr>
            <w:tcW w:w="7224" w:type="dxa"/>
          </w:tcPr>
          <w:p w14:paraId="55D9ACB1" w14:textId="77777777" w:rsidR="001C3FC0" w:rsidRPr="00A60FD8" w:rsidRDefault="001C3FC0" w:rsidP="001C3FC0">
            <w:pPr>
              <w:rPr>
                <w:rFonts w:eastAsia="Malgun Gothic"/>
                <w:lang w:eastAsia="ko-KR"/>
              </w:rPr>
            </w:pPr>
            <w:r w:rsidRPr="00A60FD8">
              <w:rPr>
                <w:rFonts w:eastAsia="Malgun Gothic"/>
                <w:lang w:eastAsia="ko-KR"/>
              </w:rPr>
              <w:t>Vehicle to Network to Vehicle</w:t>
            </w:r>
          </w:p>
        </w:tc>
      </w:tr>
      <w:tr w:rsidR="001C3FC0" w:rsidRPr="00A60FD8" w14:paraId="40B147F4" w14:textId="77777777" w:rsidTr="001C3FC0">
        <w:tc>
          <w:tcPr>
            <w:tcW w:w="1838" w:type="dxa"/>
          </w:tcPr>
          <w:p w14:paraId="4327A45C" w14:textId="77777777" w:rsidR="001C3FC0" w:rsidRPr="00A60FD8" w:rsidRDefault="001C3FC0" w:rsidP="001C3FC0">
            <w:pPr>
              <w:rPr>
                <w:rFonts w:eastAsia="Malgun Gothic"/>
                <w:lang w:eastAsia="ko-KR"/>
              </w:rPr>
            </w:pPr>
            <w:r w:rsidRPr="00A60FD8">
              <w:rPr>
                <w:rFonts w:eastAsia="Malgun Gothic"/>
                <w:lang w:eastAsia="ko-KR"/>
              </w:rPr>
              <w:t>V2P</w:t>
            </w:r>
          </w:p>
        </w:tc>
        <w:tc>
          <w:tcPr>
            <w:tcW w:w="7224" w:type="dxa"/>
          </w:tcPr>
          <w:p w14:paraId="62D92D72" w14:textId="77777777" w:rsidR="001C3FC0" w:rsidRPr="00A60FD8" w:rsidRDefault="001C3FC0" w:rsidP="001C3FC0">
            <w:pPr>
              <w:rPr>
                <w:rFonts w:eastAsia="Malgun Gothic"/>
                <w:lang w:eastAsia="ko-KR"/>
              </w:rPr>
            </w:pPr>
            <w:r w:rsidRPr="00A60FD8">
              <w:rPr>
                <w:rFonts w:eastAsia="Malgun Gothic"/>
                <w:lang w:eastAsia="ko-KR"/>
              </w:rPr>
              <w:t>Vehicle to Pedestrian</w:t>
            </w:r>
          </w:p>
        </w:tc>
      </w:tr>
      <w:tr w:rsidR="001C3FC0" w:rsidRPr="00A60FD8" w14:paraId="26782C23" w14:textId="77777777" w:rsidTr="001C3FC0">
        <w:tc>
          <w:tcPr>
            <w:tcW w:w="1838" w:type="dxa"/>
          </w:tcPr>
          <w:p w14:paraId="6C2237CD" w14:textId="77777777" w:rsidR="001C3FC0" w:rsidRPr="00A60FD8" w:rsidRDefault="001C3FC0" w:rsidP="001C3FC0">
            <w:pPr>
              <w:rPr>
                <w:rFonts w:eastAsia="Malgun Gothic"/>
                <w:lang w:eastAsia="ko-KR"/>
              </w:rPr>
            </w:pPr>
            <w:r w:rsidRPr="00A60FD8">
              <w:rPr>
                <w:rFonts w:eastAsia="Malgun Gothic"/>
                <w:lang w:eastAsia="ko-KR"/>
              </w:rPr>
              <w:t>V2V</w:t>
            </w:r>
          </w:p>
        </w:tc>
        <w:tc>
          <w:tcPr>
            <w:tcW w:w="7224" w:type="dxa"/>
          </w:tcPr>
          <w:p w14:paraId="77C39D58" w14:textId="77777777" w:rsidR="001C3FC0" w:rsidRPr="00A60FD8" w:rsidRDefault="001C3FC0" w:rsidP="001C3FC0">
            <w:pPr>
              <w:rPr>
                <w:rFonts w:eastAsia="Malgun Gothic"/>
                <w:lang w:eastAsia="ko-KR"/>
              </w:rPr>
            </w:pPr>
            <w:r w:rsidRPr="00A60FD8">
              <w:rPr>
                <w:rFonts w:eastAsia="Malgun Gothic"/>
                <w:lang w:eastAsia="ko-KR"/>
              </w:rPr>
              <w:t xml:space="preserve">Vehicle to Vehicle </w:t>
            </w:r>
          </w:p>
        </w:tc>
      </w:tr>
      <w:tr w:rsidR="001C3FC0" w:rsidRPr="00A60FD8" w14:paraId="33DEA98D" w14:textId="77777777" w:rsidTr="001C3FC0">
        <w:tc>
          <w:tcPr>
            <w:tcW w:w="1838" w:type="dxa"/>
          </w:tcPr>
          <w:p w14:paraId="6B41F53B" w14:textId="77777777" w:rsidR="001C3FC0" w:rsidRPr="00A60FD8" w:rsidRDefault="001C3FC0" w:rsidP="001C3FC0">
            <w:pPr>
              <w:rPr>
                <w:rFonts w:eastAsia="Malgun Gothic"/>
                <w:lang w:eastAsia="ko-KR"/>
              </w:rPr>
            </w:pPr>
            <w:r w:rsidRPr="00A60FD8">
              <w:rPr>
                <w:rFonts w:eastAsia="Malgun Gothic"/>
                <w:lang w:eastAsia="ko-KR"/>
              </w:rPr>
              <w:t>V2X</w:t>
            </w:r>
          </w:p>
          <w:p w14:paraId="5C69D351" w14:textId="77777777" w:rsidR="001C3FC0" w:rsidRPr="00A60FD8" w:rsidRDefault="001C3FC0" w:rsidP="001C3FC0">
            <w:pPr>
              <w:rPr>
                <w:rFonts w:eastAsia="Malgun Gothic"/>
                <w:lang w:eastAsia="ko-KR"/>
              </w:rPr>
            </w:pPr>
            <w:r w:rsidRPr="00A60FD8">
              <w:rPr>
                <w:rFonts w:eastAsia="Malgun Gothic"/>
                <w:lang w:eastAsia="ko-KR"/>
              </w:rPr>
              <w:t>V2VRU</w:t>
            </w:r>
          </w:p>
          <w:p w14:paraId="62DCA011" w14:textId="77777777" w:rsidR="001C3FC0" w:rsidRPr="00A60FD8" w:rsidRDefault="001C3FC0" w:rsidP="001C3FC0">
            <w:pPr>
              <w:rPr>
                <w:rFonts w:eastAsia="Malgun Gothic"/>
                <w:lang w:eastAsia="ko-KR"/>
              </w:rPr>
            </w:pPr>
            <w:r w:rsidRPr="00A60FD8">
              <w:rPr>
                <w:rFonts w:eastAsia="Malgun Gothic"/>
                <w:lang w:eastAsia="ko-KR"/>
              </w:rPr>
              <w:t>VRU</w:t>
            </w:r>
          </w:p>
        </w:tc>
        <w:tc>
          <w:tcPr>
            <w:tcW w:w="7224" w:type="dxa"/>
          </w:tcPr>
          <w:p w14:paraId="44F59D9E" w14:textId="77777777" w:rsidR="001C3FC0" w:rsidRPr="00A60FD8" w:rsidRDefault="001C3FC0" w:rsidP="001C3FC0">
            <w:pPr>
              <w:rPr>
                <w:rFonts w:eastAsia="Malgun Gothic"/>
                <w:lang w:eastAsia="ko-KR"/>
              </w:rPr>
            </w:pPr>
            <w:r w:rsidRPr="00A60FD8">
              <w:rPr>
                <w:rFonts w:eastAsia="Malgun Gothic"/>
                <w:lang w:eastAsia="ko-KR"/>
              </w:rPr>
              <w:t>Vehicle to Anything</w:t>
            </w:r>
          </w:p>
          <w:p w14:paraId="1DAC9064" w14:textId="77777777" w:rsidR="001C3FC0" w:rsidRPr="00A60FD8" w:rsidRDefault="001C3FC0" w:rsidP="001C3FC0">
            <w:pPr>
              <w:rPr>
                <w:rFonts w:eastAsia="Malgun Gothic"/>
                <w:lang w:eastAsia="ko-KR"/>
              </w:rPr>
            </w:pPr>
            <w:r w:rsidRPr="00A60FD8">
              <w:rPr>
                <w:rFonts w:eastAsia="Malgun Gothic"/>
                <w:lang w:eastAsia="ko-KR"/>
              </w:rPr>
              <w:t>Vehicle-to-Vulnerable Road User</w:t>
            </w:r>
          </w:p>
          <w:p w14:paraId="002C0594" w14:textId="77777777" w:rsidR="001C3FC0" w:rsidRPr="00A60FD8" w:rsidRDefault="001C3FC0" w:rsidP="001C3FC0">
            <w:pPr>
              <w:rPr>
                <w:rFonts w:eastAsia="Malgun Gothic"/>
                <w:lang w:eastAsia="ko-KR"/>
              </w:rPr>
            </w:pPr>
            <w:r w:rsidRPr="00A60FD8">
              <w:rPr>
                <w:rFonts w:eastAsia="Malgun Gothic"/>
                <w:lang w:eastAsia="ko-KR"/>
              </w:rPr>
              <w:t>Vulnerable Road User</w:t>
            </w:r>
          </w:p>
        </w:tc>
      </w:tr>
    </w:tbl>
    <w:p w14:paraId="001B5534" w14:textId="77777777" w:rsidR="001C3FC0" w:rsidRPr="00A60FD8" w:rsidRDefault="001C3FC0" w:rsidP="001C3FC0">
      <w:pPr>
        <w:pStyle w:val="Heading1"/>
        <w:keepLines w:val="0"/>
        <w:rPr>
          <w:lang w:eastAsia="zh-CN"/>
        </w:rPr>
      </w:pPr>
      <w:bookmarkStart w:id="17" w:name="_Toc44056706"/>
      <w:bookmarkStart w:id="18" w:name="_Toc88585974"/>
      <w:r w:rsidRPr="00A60FD8">
        <w:rPr>
          <w:lang w:eastAsia="zh-CN"/>
        </w:rPr>
        <w:t>3</w:t>
      </w:r>
      <w:r w:rsidRPr="00A60FD8">
        <w:rPr>
          <w:lang w:eastAsia="zh-CN"/>
        </w:rPr>
        <w:tab/>
        <w:t>Related ITU-R Texts</w:t>
      </w:r>
      <w:bookmarkEnd w:id="17"/>
      <w:bookmarkEnd w:id="18"/>
    </w:p>
    <w:p w14:paraId="33A058A0" w14:textId="77777777" w:rsidR="001C3FC0" w:rsidRPr="00A60FD8" w:rsidRDefault="00C51FD4" w:rsidP="001C3FC0">
      <w:pPr>
        <w:pStyle w:val="Reftext"/>
        <w:rPr>
          <w:rFonts w:eastAsiaTheme="minorHAnsi"/>
          <w:lang w:eastAsia="ja-JP"/>
        </w:rPr>
      </w:pPr>
      <w:hyperlink r:id="rId12" w:history="1">
        <w:r w:rsidR="001C3FC0" w:rsidRPr="00A60FD8">
          <w:t xml:space="preserve">Recommendation </w:t>
        </w:r>
        <w:r w:rsidR="001C3FC0" w:rsidRPr="00A60FD8">
          <w:rPr>
            <w:rStyle w:val="Hyperlink"/>
            <w:lang w:eastAsia="ja-JP"/>
          </w:rPr>
          <w:t>ITU-R M.1452</w:t>
        </w:r>
      </w:hyperlink>
      <w:r w:rsidR="001C3FC0" w:rsidRPr="00A60FD8">
        <w:rPr>
          <w:lang w:eastAsia="ja-JP"/>
        </w:rPr>
        <w:t xml:space="preserve"> “Millimetre wave vehicular collision avoidance radars and radiocommunication systems for intelligent transport system application”</w:t>
      </w:r>
    </w:p>
    <w:p w14:paraId="2974B676" w14:textId="77777777" w:rsidR="001C3FC0" w:rsidRPr="00A60FD8" w:rsidRDefault="00C51FD4" w:rsidP="001C3FC0">
      <w:pPr>
        <w:pStyle w:val="Reftext"/>
        <w:rPr>
          <w:lang w:eastAsia="ja-JP"/>
        </w:rPr>
      </w:pPr>
      <w:hyperlink r:id="rId13" w:history="1">
        <w:r w:rsidR="001C3FC0" w:rsidRPr="00A60FD8">
          <w:t xml:space="preserve">Recommendation </w:t>
        </w:r>
        <w:r w:rsidR="001C3FC0" w:rsidRPr="00A60FD8">
          <w:rPr>
            <w:rStyle w:val="Hyperlink"/>
            <w:lang w:eastAsia="ja-JP"/>
          </w:rPr>
          <w:t>ITU-R M.1453</w:t>
        </w:r>
      </w:hyperlink>
      <w:r w:rsidR="001C3FC0" w:rsidRPr="00A60FD8">
        <w:rPr>
          <w:lang w:eastAsia="ja-JP"/>
        </w:rPr>
        <w:t xml:space="preserve"> “Intelligent transport systems - Dedicated short range communications at 5.8 GHz”</w:t>
      </w:r>
    </w:p>
    <w:p w14:paraId="7D88A7E7" w14:textId="77777777" w:rsidR="001C3FC0" w:rsidRPr="00A60FD8" w:rsidRDefault="00C51FD4" w:rsidP="001C3FC0">
      <w:pPr>
        <w:pStyle w:val="Reftext"/>
        <w:rPr>
          <w:lang w:eastAsia="ja-JP"/>
        </w:rPr>
      </w:pPr>
      <w:hyperlink r:id="rId14" w:history="1">
        <w:r w:rsidR="001C3FC0" w:rsidRPr="00A60FD8">
          <w:t xml:space="preserve">Recommendation </w:t>
        </w:r>
        <w:r w:rsidR="001C3FC0" w:rsidRPr="00A60FD8">
          <w:rPr>
            <w:rStyle w:val="Hyperlink"/>
            <w:lang w:eastAsia="ja-JP"/>
          </w:rPr>
          <w:t>ITU-R M.1890</w:t>
        </w:r>
      </w:hyperlink>
      <w:r w:rsidR="001C3FC0" w:rsidRPr="00A60FD8">
        <w:rPr>
          <w:lang w:eastAsia="ja-JP"/>
        </w:rPr>
        <w:t xml:space="preserve"> “Operational radiocommunication objectives and requirements for advanced Intelligent Transport Systems”</w:t>
      </w:r>
    </w:p>
    <w:p w14:paraId="7E9E3D5A" w14:textId="77777777" w:rsidR="001C3FC0" w:rsidRPr="00A60FD8" w:rsidRDefault="00C51FD4" w:rsidP="001C3FC0">
      <w:pPr>
        <w:pStyle w:val="Reftext"/>
        <w:rPr>
          <w:lang w:eastAsia="ja-JP"/>
        </w:rPr>
      </w:pPr>
      <w:hyperlink r:id="rId15" w:history="1">
        <w:r w:rsidR="001C3FC0" w:rsidRPr="00A60FD8">
          <w:t xml:space="preserve">Recommendation </w:t>
        </w:r>
        <w:r w:rsidR="001C3FC0" w:rsidRPr="00A60FD8">
          <w:rPr>
            <w:rStyle w:val="Hyperlink"/>
            <w:lang w:eastAsia="ja-JP"/>
          </w:rPr>
          <w:t>ITU-R M.2057</w:t>
        </w:r>
      </w:hyperlink>
      <w:r w:rsidR="001C3FC0" w:rsidRPr="00A60FD8">
        <w:rPr>
          <w:lang w:eastAsia="ja-JP"/>
        </w:rPr>
        <w:t xml:space="preserve"> “Systems characteristics of automotive radars operating in the frequency band 76-81 GHz for intelligent transport systems applications”</w:t>
      </w:r>
    </w:p>
    <w:p w14:paraId="17A4B064" w14:textId="77777777" w:rsidR="001C3FC0" w:rsidRPr="00A60FD8" w:rsidRDefault="001C3FC0" w:rsidP="001C3FC0">
      <w:pPr>
        <w:pStyle w:val="Reftext"/>
        <w:rPr>
          <w:lang w:eastAsia="ja-JP"/>
        </w:rPr>
      </w:pPr>
      <w:r w:rsidRPr="00A60FD8">
        <w:t xml:space="preserve">Recommendation </w:t>
      </w:r>
      <w:hyperlink r:id="rId16" w:history="1">
        <w:r w:rsidRPr="00A60FD8">
          <w:rPr>
            <w:rStyle w:val="Hyperlink"/>
            <w:lang w:eastAsia="ja-JP"/>
          </w:rPr>
          <w:t>ITU-R M.2084</w:t>
        </w:r>
      </w:hyperlink>
      <w:r w:rsidRPr="00A60FD8">
        <w:rPr>
          <w:lang w:eastAsia="ja-JP"/>
        </w:rPr>
        <w:t xml:space="preserve"> “Radio interface standards of vehicle-to-vehicle and vehicle-to-infrastructure two-way communications for Intelligent Transport System applications”</w:t>
      </w:r>
    </w:p>
    <w:p w14:paraId="240FA833" w14:textId="77777777" w:rsidR="001C3FC0" w:rsidRPr="00A60FD8" w:rsidRDefault="001C3FC0" w:rsidP="001C3FC0">
      <w:pPr>
        <w:pStyle w:val="Reftext"/>
        <w:rPr>
          <w:lang w:eastAsia="ja-JP"/>
        </w:rPr>
      </w:pPr>
      <w:r w:rsidRPr="00A60FD8">
        <w:t xml:space="preserve">Recommendation </w:t>
      </w:r>
      <w:hyperlink r:id="rId17" w:history="1">
        <w:r w:rsidRPr="00A60FD8">
          <w:rPr>
            <w:rStyle w:val="Hyperlink"/>
            <w:lang w:eastAsia="ja-JP"/>
          </w:rPr>
          <w:t>ITU-R M.2121</w:t>
        </w:r>
      </w:hyperlink>
      <w:r w:rsidRPr="00A60FD8">
        <w:rPr>
          <w:lang w:eastAsia="ja-JP"/>
        </w:rPr>
        <w:t xml:space="preserve"> “Harmonization of frequency bands for Intelligent Transport Systems in the mobile service”</w:t>
      </w:r>
    </w:p>
    <w:p w14:paraId="07B46507" w14:textId="77777777" w:rsidR="001C3FC0" w:rsidRPr="00A60FD8" w:rsidRDefault="001C3FC0" w:rsidP="001C3FC0">
      <w:pPr>
        <w:pStyle w:val="Reftext"/>
        <w:rPr>
          <w:lang w:eastAsia="ja-JP"/>
        </w:rPr>
      </w:pPr>
      <w:r w:rsidRPr="00A60FD8">
        <w:t>Report</w:t>
      </w:r>
      <w:hyperlink r:id="rId18" w:history="1">
        <w:r w:rsidRPr="00A60FD8">
          <w:t xml:space="preserve"> </w:t>
        </w:r>
        <w:r w:rsidRPr="00A60FD8">
          <w:rPr>
            <w:rStyle w:val="Hyperlink"/>
            <w:lang w:eastAsia="ja-JP"/>
          </w:rPr>
          <w:t>ITU-R M.2228</w:t>
        </w:r>
      </w:hyperlink>
      <w:r w:rsidRPr="00A60FD8">
        <w:rPr>
          <w:lang w:eastAsia="ja-JP"/>
        </w:rPr>
        <w:t xml:space="preserve"> “Advanced intelligent transport systems (ITS) radiocommunications”</w:t>
      </w:r>
    </w:p>
    <w:p w14:paraId="2E946F5F" w14:textId="77777777" w:rsidR="001C3FC0" w:rsidRPr="00A60FD8" w:rsidRDefault="001C3FC0" w:rsidP="001C3FC0">
      <w:pPr>
        <w:pStyle w:val="Reftext"/>
        <w:rPr>
          <w:lang w:eastAsia="ja-JP"/>
        </w:rPr>
      </w:pPr>
      <w:r w:rsidRPr="00A60FD8">
        <w:t xml:space="preserve">Report </w:t>
      </w:r>
      <w:hyperlink r:id="rId19" w:history="1">
        <w:r w:rsidRPr="00A60FD8">
          <w:rPr>
            <w:rStyle w:val="Hyperlink"/>
            <w:lang w:eastAsia="ja-JP"/>
          </w:rPr>
          <w:t>ITU-R M.2322</w:t>
        </w:r>
      </w:hyperlink>
      <w:r w:rsidRPr="00A60FD8">
        <w:rPr>
          <w:lang w:eastAsia="ja-JP"/>
        </w:rPr>
        <w:t xml:space="preserve"> “Systems characteristics and compatibility of automotive radars operating in the frequency band 77.5-78 GHz for sharing studies”</w:t>
      </w:r>
    </w:p>
    <w:p w14:paraId="0F816156" w14:textId="77777777" w:rsidR="001C3FC0" w:rsidRPr="00A60FD8" w:rsidRDefault="001C3FC0" w:rsidP="001C3FC0">
      <w:pPr>
        <w:pStyle w:val="Reftext"/>
        <w:rPr>
          <w:lang w:eastAsia="ja-JP"/>
        </w:rPr>
      </w:pPr>
      <w:r w:rsidRPr="00A60FD8">
        <w:t xml:space="preserve">Report </w:t>
      </w:r>
      <w:hyperlink r:id="rId20" w:history="1">
        <w:r w:rsidRPr="00A60FD8">
          <w:rPr>
            <w:rStyle w:val="Hyperlink"/>
            <w:lang w:eastAsia="ja-JP"/>
          </w:rPr>
          <w:t>ITU-R M.2444</w:t>
        </w:r>
      </w:hyperlink>
      <w:r w:rsidRPr="00A60FD8">
        <w:rPr>
          <w:lang w:eastAsia="ja-JP"/>
        </w:rPr>
        <w:t xml:space="preserve"> “Examples of arrangements for Intelligent Transport Systems deployments under the mobile service”</w:t>
      </w:r>
    </w:p>
    <w:p w14:paraId="717FE134" w14:textId="77777777" w:rsidR="001C3FC0" w:rsidRPr="00A60FD8" w:rsidRDefault="001C3FC0" w:rsidP="001C3FC0">
      <w:pPr>
        <w:pStyle w:val="Reftext"/>
        <w:rPr>
          <w:lang w:eastAsia="ja-JP"/>
        </w:rPr>
      </w:pPr>
      <w:r w:rsidRPr="00A60FD8">
        <w:t xml:space="preserve">Report </w:t>
      </w:r>
      <w:hyperlink r:id="rId21" w:history="1">
        <w:r w:rsidRPr="00A60FD8">
          <w:rPr>
            <w:rStyle w:val="Hyperlink"/>
            <w:lang w:eastAsia="ja-JP"/>
          </w:rPr>
          <w:t>ITU-R M.2445</w:t>
        </w:r>
      </w:hyperlink>
      <w:r w:rsidRPr="00A60FD8">
        <w:rPr>
          <w:lang w:eastAsia="ja-JP"/>
        </w:rPr>
        <w:t xml:space="preserve"> “Intelligent transport systems (ITS) usage”</w:t>
      </w:r>
    </w:p>
    <w:p w14:paraId="51EF743C" w14:textId="77777777" w:rsidR="001C3FC0" w:rsidRPr="00A60FD8" w:rsidRDefault="001C3FC0" w:rsidP="001C3FC0">
      <w:pPr>
        <w:pStyle w:val="Reftext"/>
        <w:rPr>
          <w:lang w:eastAsia="ja-JP"/>
        </w:rPr>
      </w:pPr>
      <w:r w:rsidRPr="00A60FD8">
        <w:rPr>
          <w:lang w:eastAsia="ja-JP"/>
        </w:rPr>
        <w:t>[Draft new] Report ITU-R M.[IMT.C-V2X] “Application of the Terrestrial Component of IMT for Cellular-V2X”</w:t>
      </w:r>
    </w:p>
    <w:p w14:paraId="6A4B14CF" w14:textId="77777777" w:rsidR="001C3FC0" w:rsidRPr="00A60FD8" w:rsidRDefault="001C3FC0" w:rsidP="001C3FC0">
      <w:pPr>
        <w:pStyle w:val="Reftext"/>
        <w:rPr>
          <w:b/>
          <w:bCs/>
          <w:i/>
          <w:iCs/>
          <w:lang w:eastAsia="zh-CN"/>
        </w:rPr>
      </w:pPr>
      <w:r w:rsidRPr="00A60FD8">
        <w:rPr>
          <w:lang w:eastAsia="ja-JP"/>
        </w:rPr>
        <w:t xml:space="preserve">Handbook on </w:t>
      </w:r>
      <w:r w:rsidRPr="00A60FD8">
        <w:rPr>
          <w:bdr w:val="none" w:sz="0" w:space="0" w:color="auto" w:frame="1"/>
          <w:shd w:val="clear" w:color="auto" w:fill="FFFFFF"/>
        </w:rPr>
        <w:t>Land Mobile (including Wireless Access) - Volume 4: Intelligent Transport Systems</w:t>
      </w:r>
      <w:r w:rsidRPr="00A60FD8">
        <w:t>.</w:t>
      </w:r>
      <w:r w:rsidRPr="00A60FD8">
        <w:br/>
      </w:r>
      <w:r w:rsidRPr="00A60FD8">
        <w:rPr>
          <w:iCs/>
        </w:rPr>
        <w:t>Year 2021</w:t>
      </w:r>
    </w:p>
    <w:p w14:paraId="5D6A426F" w14:textId="77777777" w:rsidR="001C3FC0" w:rsidRPr="00A60FD8" w:rsidRDefault="001C3FC0" w:rsidP="001C3FC0">
      <w:pPr>
        <w:pStyle w:val="Heading1"/>
        <w:keepNext w:val="0"/>
        <w:keepLines w:val="0"/>
        <w:rPr>
          <w:lang w:eastAsia="zh-CN"/>
        </w:rPr>
      </w:pPr>
      <w:bookmarkStart w:id="19" w:name="_Toc44056707"/>
      <w:bookmarkStart w:id="20" w:name="_Toc88585975"/>
      <w:r w:rsidRPr="00A60FD8">
        <w:rPr>
          <w:lang w:eastAsia="zh-CN"/>
        </w:rPr>
        <w:t>4</w:t>
      </w:r>
      <w:r w:rsidRPr="00A60FD8">
        <w:rPr>
          <w:lang w:eastAsia="zh-CN"/>
        </w:rPr>
        <w:tab/>
        <w:t>Connected automated vehicles in the context of ITS</w:t>
      </w:r>
      <w:bookmarkEnd w:id="19"/>
      <w:bookmarkEnd w:id="20"/>
      <w:r w:rsidRPr="00A60FD8">
        <w:rPr>
          <w:lang w:eastAsia="zh-CN"/>
        </w:rPr>
        <w:t xml:space="preserve"> </w:t>
      </w:r>
    </w:p>
    <w:p w14:paraId="5083721E" w14:textId="77777777" w:rsidR="001C3FC0" w:rsidRPr="00A60FD8" w:rsidRDefault="001C3FC0" w:rsidP="001C3FC0">
      <w:pPr>
        <w:rPr>
          <w:lang w:eastAsia="ko-KR"/>
        </w:rPr>
      </w:pPr>
      <w:r w:rsidRPr="00A60FD8">
        <w:rPr>
          <w:lang w:eastAsia="ko-KR"/>
        </w:rPr>
        <w:t xml:space="preserve">There are some specific terms used that are related to CAV, including: </w:t>
      </w:r>
    </w:p>
    <w:p w14:paraId="5DBDC1E9" w14:textId="77777777" w:rsidR="001C3FC0" w:rsidRPr="00A60FD8" w:rsidRDefault="001C3FC0" w:rsidP="001C3FC0">
      <w:pPr>
        <w:pStyle w:val="enumlev1"/>
        <w:jc w:val="both"/>
        <w:rPr>
          <w:lang w:eastAsia="ko-KR"/>
        </w:rPr>
      </w:pPr>
      <w:r w:rsidRPr="00A60FD8">
        <w:rPr>
          <w:lang w:eastAsia="ko-KR"/>
        </w:rPr>
        <w:t>1)</w:t>
      </w:r>
      <w:r w:rsidRPr="00A60FD8">
        <w:rPr>
          <w:lang w:eastAsia="ko-KR"/>
        </w:rPr>
        <w:tab/>
        <w:t>Connected Vehicle (CV). A vehicle is referred to as a CV if V2X communication equipment is mounted and an Advanced ITS application is supported by using cooperative V2X connectivity.</w:t>
      </w:r>
    </w:p>
    <w:p w14:paraId="53C4FFC1" w14:textId="77777777" w:rsidR="001C3FC0" w:rsidRPr="00A60FD8" w:rsidRDefault="001C3FC0" w:rsidP="001C3FC0">
      <w:pPr>
        <w:pStyle w:val="enumlev1"/>
        <w:jc w:val="both"/>
        <w:rPr>
          <w:lang w:eastAsia="ko-KR"/>
        </w:rPr>
      </w:pPr>
      <w:r w:rsidRPr="00A60FD8">
        <w:rPr>
          <w:lang w:eastAsia="ko-KR"/>
        </w:rPr>
        <w:t>2)</w:t>
      </w:r>
      <w:r w:rsidRPr="00A60FD8">
        <w:rPr>
          <w:lang w:eastAsia="ko-KR"/>
        </w:rPr>
        <w:tab/>
        <w:t>Automated Vehicle (AV). A vehicle is referred to as an AV if in-vehicle perception sensors like automotive radar, camera, lidar are mounted and automated driving applications are supported using those sensors only.</w:t>
      </w:r>
    </w:p>
    <w:p w14:paraId="47946F79" w14:textId="1108888B" w:rsidR="001C3FC0" w:rsidRPr="00A60FD8" w:rsidRDefault="00AD4151" w:rsidP="00AD4151">
      <w:pPr>
        <w:pStyle w:val="enumlev1"/>
        <w:rPr>
          <w:i/>
          <w:lang w:eastAsia="zh-CN"/>
        </w:rPr>
      </w:pPr>
      <w:r w:rsidRPr="00A60FD8">
        <w:rPr>
          <w:lang w:eastAsia="ko-KR"/>
        </w:rPr>
        <w:tab/>
      </w:r>
      <w:r w:rsidR="001C3FC0" w:rsidRPr="00A60FD8">
        <w:rPr>
          <w:lang w:eastAsia="ko-KR"/>
        </w:rPr>
        <w:t>To better define what is meant by the term “AV”, SAE International has developed a standard description of six levels of vehicle automation, ranging from Level 0 – no automation, to Level 5 – full automation</w:t>
      </w:r>
      <w:r w:rsidR="001C3FC0" w:rsidRPr="00A60FD8">
        <w:rPr>
          <w:rStyle w:val="FootnoteReference"/>
          <w:lang w:eastAsia="ko-KR"/>
        </w:rPr>
        <w:footnoteReference w:id="1"/>
      </w:r>
      <w:r w:rsidR="001C3FC0" w:rsidRPr="00A60FD8">
        <w:rPr>
          <w:lang w:eastAsia="ko-KR"/>
        </w:rPr>
        <w:t>. These descriptions of the six levels of driving automation provide a thorough, systematic technical definition of CAVs. While the capabilities for Level 5 - full automation in all conditions - have generated public expectations, the realization of Level 5 automation has not been as rapid as initially thought. For the purposes of this Report, Levels 3, 4 and 5 form the ‘automated’ portion of the CAV definition. This is viewed as necessary, but not yet sufficient, for the overall CAV definition.</w:t>
      </w:r>
    </w:p>
    <w:p w14:paraId="24853F10" w14:textId="77777777" w:rsidR="001C3FC0" w:rsidRPr="00A60FD8" w:rsidRDefault="001C3FC0" w:rsidP="001C3FC0">
      <w:pPr>
        <w:pStyle w:val="enumlev1"/>
        <w:jc w:val="both"/>
        <w:rPr>
          <w:lang w:eastAsia="ko-KR"/>
        </w:rPr>
      </w:pPr>
      <w:r w:rsidRPr="00A60FD8">
        <w:rPr>
          <w:lang w:eastAsia="ko-KR"/>
        </w:rPr>
        <w:t>3)</w:t>
      </w:r>
      <w:r w:rsidRPr="00A60FD8">
        <w:rPr>
          <w:lang w:eastAsia="ko-KR"/>
        </w:rPr>
        <w:tab/>
        <w:t>Connected Automated Vehicles (CAV). A vehicle is referred to as a CAV if in-vehicle perception sensors and V2X communication equipment are mounted and automated driving applications are supported using both in-vehicle perception sensors and cooperative V2X connectivity.</w:t>
      </w:r>
    </w:p>
    <w:p w14:paraId="26D114F1" w14:textId="77777777" w:rsidR="001C3FC0" w:rsidRPr="00A60FD8" w:rsidRDefault="001C3FC0" w:rsidP="001C3FC0">
      <w:pPr>
        <w:pStyle w:val="enumlev1"/>
        <w:rPr>
          <w:lang w:eastAsia="ko-KR"/>
        </w:rPr>
      </w:pPr>
      <w:r w:rsidRPr="00A60FD8">
        <w:rPr>
          <w:lang w:eastAsia="ko-KR"/>
        </w:rPr>
        <w:tab/>
        <w:t xml:space="preserve">For the purposes of this Report, the definition of CAV is: </w:t>
      </w:r>
    </w:p>
    <w:p w14:paraId="3E1D2A02" w14:textId="77777777" w:rsidR="001C3FC0" w:rsidRPr="00A60FD8" w:rsidRDefault="001C3FC0" w:rsidP="001C3FC0">
      <w:pPr>
        <w:pStyle w:val="enumlev1"/>
        <w:spacing w:before="120"/>
        <w:rPr>
          <w:lang w:eastAsia="ko-KR"/>
        </w:rPr>
      </w:pPr>
      <w:r w:rsidRPr="00A60FD8">
        <w:rPr>
          <w:i/>
          <w:lang w:eastAsia="ko-KR"/>
        </w:rPr>
        <w:lastRenderedPageBreak/>
        <w:tab/>
      </w:r>
      <w:r w:rsidRPr="00A60FD8">
        <w:rPr>
          <w:lang w:eastAsia="ko-KR"/>
        </w:rPr>
        <w:t>CAVs are vehicles with V2X communication capability blended with automated functionality beginning at SAE Level 2+ up to Level 5. The latter consists of a combination of advanced driver assistance system (ADAS) using sensors such radar, camera, and lidar (line-of-sight technologies). The V2X communication extends the awareness horizon of ADAS by obtaining information outside the detection range of on-board sensors, providing information of one’s own vehicle, and communicating intention mutually with other vehicles and infrastructure via V2X connectivity as well as by charting both location and intention of other road users such as vehicles, and it has the ability to “see” and “talk” beyond other objects in real-time (non-line-of-sight). This can enhance safety and efficiency in automated driving control based on the automated driving system.</w:t>
      </w:r>
    </w:p>
    <w:p w14:paraId="7FE15B00" w14:textId="77777777" w:rsidR="001C3FC0" w:rsidRPr="00A60FD8" w:rsidRDefault="001C3FC0" w:rsidP="001C3FC0">
      <w:pPr>
        <w:pStyle w:val="enumlev1"/>
        <w:jc w:val="both"/>
        <w:rPr>
          <w:lang w:eastAsia="ko-KR"/>
        </w:rPr>
      </w:pPr>
      <w:r w:rsidRPr="00A60FD8">
        <w:rPr>
          <w:lang w:eastAsia="ko-KR"/>
        </w:rPr>
        <w:t>4)</w:t>
      </w:r>
      <w:r w:rsidRPr="00A60FD8">
        <w:rPr>
          <w:lang w:eastAsia="ko-KR"/>
        </w:rPr>
        <w:tab/>
        <w:t>Connected and Cooperative Automated Vehicle (CCAV). The intended understanding is essentially the same as CAV above.</w:t>
      </w:r>
    </w:p>
    <w:p w14:paraId="036D0BC2" w14:textId="77777777" w:rsidR="001C3FC0" w:rsidRPr="00A60FD8" w:rsidRDefault="001C3FC0" w:rsidP="001C3FC0">
      <w:pPr>
        <w:pStyle w:val="enumlev1"/>
        <w:jc w:val="both"/>
        <w:rPr>
          <w:lang w:eastAsia="ko-KR"/>
        </w:rPr>
      </w:pPr>
      <w:r w:rsidRPr="00A60FD8">
        <w:rPr>
          <w:lang w:eastAsia="ko-KR"/>
        </w:rPr>
        <w:t>5)</w:t>
      </w:r>
      <w:r w:rsidRPr="00A60FD8">
        <w:rPr>
          <w:lang w:eastAsia="ko-KR"/>
        </w:rPr>
        <w:tab/>
        <w:t>Connected and Cooperative Automated Mobility (CCAM). The intended understanding is essentially the same as CAV above.</w:t>
      </w:r>
    </w:p>
    <w:p w14:paraId="0968D597" w14:textId="77777777" w:rsidR="001C3FC0" w:rsidRPr="00A60FD8" w:rsidRDefault="001C3FC0" w:rsidP="001C3FC0">
      <w:pPr>
        <w:pStyle w:val="enumlev1"/>
        <w:jc w:val="both"/>
        <w:rPr>
          <w:lang w:eastAsia="ko-KR"/>
        </w:rPr>
      </w:pPr>
      <w:r w:rsidRPr="00A60FD8">
        <w:rPr>
          <w:lang w:eastAsia="ko-KR"/>
        </w:rPr>
        <w:t>6)</w:t>
      </w:r>
      <w:r w:rsidRPr="00A60FD8">
        <w:rPr>
          <w:lang w:eastAsia="ko-KR"/>
        </w:rPr>
        <w:tab/>
        <w:t>Connected Automated Driving (CAD). The intended understanding is essentially the same as CAV above.</w:t>
      </w:r>
    </w:p>
    <w:p w14:paraId="15D6B99B" w14:textId="77777777" w:rsidR="001C3FC0" w:rsidRPr="00A60FD8" w:rsidRDefault="001C3FC0" w:rsidP="001C3FC0">
      <w:pPr>
        <w:pStyle w:val="enumlev1"/>
        <w:jc w:val="both"/>
        <w:rPr>
          <w:lang w:eastAsia="ko-KR"/>
        </w:rPr>
      </w:pPr>
      <w:r w:rsidRPr="00A60FD8">
        <w:rPr>
          <w:lang w:eastAsia="ko-KR"/>
        </w:rPr>
        <w:t>7)</w:t>
      </w:r>
      <w:r w:rsidRPr="00A60FD8">
        <w:rPr>
          <w:lang w:eastAsia="ko-KR"/>
        </w:rPr>
        <w:tab/>
        <w:t xml:space="preserve">[IoT based CAV (referred to as IoT-CAV). Recently, a vehicle is labeled as IoT-CAV if the ultra-connectivity using IoT devices and platforms is applied for CAV.] </w:t>
      </w:r>
    </w:p>
    <w:p w14:paraId="699B282D" w14:textId="77777777" w:rsidR="001C3FC0" w:rsidRPr="00A60FD8" w:rsidRDefault="001C3FC0" w:rsidP="001C3FC0">
      <w:pPr>
        <w:pStyle w:val="enumlev1"/>
        <w:jc w:val="both"/>
        <w:rPr>
          <w:lang w:eastAsia="ko-KR"/>
        </w:rPr>
      </w:pPr>
      <w:r w:rsidRPr="00A60FD8">
        <w:rPr>
          <w:lang w:eastAsia="ko-KR"/>
        </w:rPr>
        <w:t>8)</w:t>
      </w:r>
      <w:r w:rsidRPr="00A60FD8">
        <w:rPr>
          <w:lang w:eastAsia="ko-KR"/>
        </w:rPr>
        <w:tab/>
        <w:t>Vehicle to Anything (V2X). V2X consists of short range communication - V2V, V2I, V2P; and, optionally, long range communication with V2N. Both short-range and long-range V2X support a hybrid communication concept to serve for CAV applications.</w:t>
      </w:r>
    </w:p>
    <w:p w14:paraId="00614162" w14:textId="77777777" w:rsidR="001C3FC0" w:rsidRPr="00A60FD8" w:rsidRDefault="001C3FC0" w:rsidP="001C3FC0">
      <w:pPr>
        <w:pStyle w:val="enumlev1"/>
        <w:jc w:val="both"/>
        <w:rPr>
          <w:lang w:eastAsia="ko-KR"/>
        </w:rPr>
      </w:pPr>
      <w:r w:rsidRPr="00A60FD8">
        <w:rPr>
          <w:lang w:eastAsia="ko-KR"/>
        </w:rPr>
        <w:t>9)</w:t>
      </w:r>
      <w:r w:rsidRPr="00A60FD8">
        <w:rPr>
          <w:lang w:eastAsia="ko-KR"/>
        </w:rPr>
        <w:tab/>
        <w:t>Cooperative ITS (C-ITS). Refers to a system in which road users and traffic managers fuse information from many sources in real-time, exchange and share that road-segment specific information, and use it to coordinate their actions. This cooperative element – enabled by digital connectivity between vehicles and between vehicles and transport infrastructure – is expected to significantly improve road safety through crash prevention, increase transportation system and traffic efficiency, support the safety and speed of first responders, address the environmental degradation brought about by transportation, and support the comfort and ease of driving, by helping the driver (or with automation, the vehicle) to take the right decisions and adapt to the traffic situation including avoid emerging threats and hazards.</w:t>
      </w:r>
    </w:p>
    <w:p w14:paraId="2E1609D2" w14:textId="77777777" w:rsidR="001C3FC0" w:rsidRPr="00A60FD8" w:rsidRDefault="001C3FC0" w:rsidP="001C3FC0">
      <w:pPr>
        <w:jc w:val="both"/>
        <w:rPr>
          <w:lang w:eastAsia="ko-KR"/>
        </w:rPr>
      </w:pPr>
      <w:r w:rsidRPr="00A60FD8">
        <w:rPr>
          <w:lang w:eastAsia="ko-KR"/>
        </w:rPr>
        <w:t>As indicated in the definition of CAV, V2X communication is an essential component of CAVs. V2X communication provides ears and mouth to the automated vehicle and enables cooperative ITS where the end users are not only consuming information but also providing it. V2X communication can enable and/or enhance applications intended to improve road traffic safety and boost road traffic efficiency on all SAE levels.</w:t>
      </w:r>
    </w:p>
    <w:p w14:paraId="1E838021" w14:textId="77777777" w:rsidR="001C3FC0" w:rsidRPr="00A60FD8" w:rsidRDefault="001C3FC0" w:rsidP="001C3FC0">
      <w:pPr>
        <w:jc w:val="both"/>
        <w:rPr>
          <w:lang w:eastAsia="ko-KR"/>
        </w:rPr>
      </w:pPr>
      <w:r w:rsidRPr="00A60FD8">
        <w:rPr>
          <w:lang w:eastAsia="ko-KR"/>
        </w:rPr>
        <w:t>A vehicle possesses information on its own status and the surrounding traffic environment obtained from GNSS and on-board sensors. Such information is required for, and contributes to,</w:t>
      </w:r>
      <w:r w:rsidRPr="00A60FD8">
        <w:rPr>
          <w:rFonts w:eastAsia="Malgun Gothic"/>
          <w:lang w:eastAsia="ko-KR"/>
        </w:rPr>
        <w:t xml:space="preserve"> smooth automatic driving.</w:t>
      </w:r>
      <w:r w:rsidRPr="00A60FD8">
        <w:rPr>
          <w:lang w:eastAsia="ko-KR"/>
        </w:rPr>
        <w:t xml:space="preserve"> In addition, </w:t>
      </w:r>
      <w:r w:rsidRPr="00A60FD8">
        <w:rPr>
          <w:rFonts w:eastAsia="Malgun Gothic"/>
          <w:lang w:eastAsia="ko-KR"/>
        </w:rPr>
        <w:t>cooperative V2X connectivity enables mutual communication among the vehicles or between the vehicle and the external stakeholders, such as road administrators, traffic managers. N</w:t>
      </w:r>
      <w:r w:rsidRPr="00A60FD8">
        <w:rPr>
          <w:lang w:eastAsia="ko-KR"/>
        </w:rPr>
        <w:t>egotiation between the vehicles can be initiated with communicating the intentions to the surrounding vehicles. Requests for mediation may be made by the vehicle to the traffic manager.</w:t>
      </w:r>
    </w:p>
    <w:p w14:paraId="35D734C0" w14:textId="77777777" w:rsidR="001C3FC0" w:rsidRPr="00A60FD8" w:rsidRDefault="001C3FC0" w:rsidP="001C3FC0">
      <w:pPr>
        <w:jc w:val="both"/>
        <w:rPr>
          <w:lang w:eastAsia="ko-KR"/>
        </w:rPr>
      </w:pPr>
      <w:r w:rsidRPr="00A60FD8">
        <w:rPr>
          <w:lang w:eastAsia="ko-KR"/>
        </w:rPr>
        <w:t xml:space="preserve">There are specific relationships between applied technologies and vehicle functionality. The vehicles can be classified into Connected Vehicle (CV), Automated Vehicle (AV), Connected and Automated Vehicle (CAV) (or CAV equivalent terminologies) from the view of applied technologies and expected vehicle functionality. CAV contains the scope and contents of the CV and AV domains to </w:t>
      </w:r>
      <w:r w:rsidRPr="00A60FD8">
        <w:rPr>
          <w:lang w:eastAsia="ko-KR"/>
        </w:rPr>
        <w:lastRenderedPageBreak/>
        <w:t xml:space="preserve">enhance the in-vehicle perception sensors (ADAS) of AV with short range ad hoc V2X communication. </w:t>
      </w:r>
    </w:p>
    <w:p w14:paraId="1C0F7D86" w14:textId="77777777" w:rsidR="001C3FC0" w:rsidRPr="00A60FD8" w:rsidRDefault="001C3FC0" w:rsidP="001C3FC0">
      <w:pPr>
        <w:rPr>
          <w:lang w:eastAsia="ja-JP"/>
        </w:rPr>
      </w:pPr>
      <w:r w:rsidRPr="00A60FD8">
        <w:rPr>
          <w:lang w:eastAsia="ja-JP"/>
        </w:rPr>
        <w:t xml:space="preserve">Figure 4-1 illustrates relationship between CAV, </w:t>
      </w:r>
      <w:proofErr w:type="gramStart"/>
      <w:r w:rsidRPr="00A60FD8">
        <w:rPr>
          <w:lang w:eastAsia="ja-JP"/>
        </w:rPr>
        <w:t>CV</w:t>
      </w:r>
      <w:proofErr w:type="gramEnd"/>
      <w:r w:rsidRPr="00A60FD8">
        <w:rPr>
          <w:lang w:eastAsia="ja-JP"/>
        </w:rPr>
        <w:t xml:space="preserve"> and AV.</w:t>
      </w:r>
    </w:p>
    <w:p w14:paraId="194F3401" w14:textId="77777777" w:rsidR="001C3FC0" w:rsidRPr="00A60FD8" w:rsidRDefault="001C3FC0" w:rsidP="001C3FC0">
      <w:pPr>
        <w:pStyle w:val="FigureNo"/>
        <w:rPr>
          <w:lang w:eastAsia="ko-KR"/>
        </w:rPr>
      </w:pPr>
      <w:r w:rsidRPr="00A60FD8">
        <w:rPr>
          <w:lang w:eastAsia="ko-KR"/>
        </w:rPr>
        <w:t>FIGURE 4-1</w:t>
      </w:r>
    </w:p>
    <w:p w14:paraId="0E8AD84B" w14:textId="77777777" w:rsidR="001C3FC0" w:rsidRPr="00A60FD8" w:rsidRDefault="001C3FC0" w:rsidP="001C3FC0">
      <w:pPr>
        <w:pStyle w:val="Figuretitle"/>
        <w:rPr>
          <w:lang w:eastAsia="ko-KR"/>
        </w:rPr>
      </w:pPr>
      <w:r w:rsidRPr="00A60FD8">
        <w:rPr>
          <w:lang w:eastAsia="ko-KR"/>
        </w:rPr>
        <w:t xml:space="preserve">Relationship between CAV, </w:t>
      </w:r>
      <w:proofErr w:type="gramStart"/>
      <w:r w:rsidRPr="00A60FD8">
        <w:rPr>
          <w:lang w:eastAsia="ko-KR"/>
        </w:rPr>
        <w:t>CV</w:t>
      </w:r>
      <w:proofErr w:type="gramEnd"/>
      <w:r w:rsidRPr="00A60FD8">
        <w:rPr>
          <w:lang w:eastAsia="ko-KR"/>
        </w:rPr>
        <w:t xml:space="preserve"> and AV</w:t>
      </w:r>
    </w:p>
    <w:p w14:paraId="7F98651F" w14:textId="77777777" w:rsidR="001C3FC0" w:rsidRPr="00A60FD8" w:rsidRDefault="001C3FC0" w:rsidP="001C3FC0">
      <w:pPr>
        <w:pStyle w:val="Figure"/>
        <w:rPr>
          <w:rFonts w:eastAsia="Malgun Gothic"/>
          <w:noProof w:val="0"/>
          <w:lang w:eastAsia="ko-KR"/>
        </w:rPr>
      </w:pPr>
      <w:r w:rsidRPr="00A60FD8">
        <w:rPr>
          <w:rFonts w:eastAsia="Malgun Gothic"/>
          <w:noProof w:val="0"/>
          <w:lang w:eastAsia="en-US"/>
        </w:rPr>
        <w:drawing>
          <wp:inline distT="0" distB="0" distL="0" distR="0" wp14:anchorId="5BE751AE" wp14:editId="54356A3C">
            <wp:extent cx="4054191" cy="3279932"/>
            <wp:effectExtent l="0" t="0" r="381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Fig_1_rev (002).png"/>
                    <pic:cNvPicPr/>
                  </pic:nvPicPr>
                  <pic:blipFill>
                    <a:blip r:embed="rId22">
                      <a:extLst>
                        <a:ext uri="{28A0092B-C50C-407E-A947-70E740481C1C}">
                          <a14:useLocalDpi xmlns:a14="http://schemas.microsoft.com/office/drawing/2010/main" val="0"/>
                        </a:ext>
                      </a:extLst>
                    </a:blip>
                    <a:stretch>
                      <a:fillRect/>
                    </a:stretch>
                  </pic:blipFill>
                  <pic:spPr>
                    <a:xfrm>
                      <a:off x="0" y="0"/>
                      <a:ext cx="4054191" cy="3279932"/>
                    </a:xfrm>
                    <a:prstGeom prst="rect">
                      <a:avLst/>
                    </a:prstGeom>
                  </pic:spPr>
                </pic:pic>
              </a:graphicData>
            </a:graphic>
          </wp:inline>
        </w:drawing>
      </w:r>
    </w:p>
    <w:p w14:paraId="146C5917" w14:textId="77777777" w:rsidR="001C3FC0" w:rsidRPr="00A60FD8" w:rsidRDefault="001C3FC0" w:rsidP="0009470B">
      <w:pPr>
        <w:keepNext/>
        <w:jc w:val="both"/>
        <w:rPr>
          <w:b/>
          <w:bCs/>
          <w:lang w:eastAsia="ko-KR"/>
        </w:rPr>
      </w:pPr>
      <w:r w:rsidRPr="00A60FD8">
        <w:rPr>
          <w:b/>
          <w:bCs/>
          <w:lang w:eastAsia="ko-KR"/>
        </w:rPr>
        <w:t>Relationship for crash avoidance between short range ad hoc communication (V2V, V2I, V2P) and Advanced Driver Assistance Systems (ADAS) based on in-vehicle perception sensors:</w:t>
      </w:r>
    </w:p>
    <w:p w14:paraId="1BA28087" w14:textId="77777777" w:rsidR="001C3FC0" w:rsidRPr="00A60FD8" w:rsidRDefault="001C3FC0" w:rsidP="001C3FC0">
      <w:pPr>
        <w:keepNext/>
        <w:keepLines/>
        <w:jc w:val="both"/>
        <w:rPr>
          <w:lang w:eastAsia="ko-KR"/>
        </w:rPr>
      </w:pPr>
      <w:r w:rsidRPr="00A60FD8">
        <w:rPr>
          <w:lang w:eastAsia="ko-KR"/>
        </w:rPr>
        <w:t xml:space="preserve">I) </w:t>
      </w:r>
      <w:r w:rsidRPr="00A60FD8">
        <w:rPr>
          <w:lang w:eastAsia="ko-KR"/>
        </w:rPr>
        <w:tab/>
        <w:t>Vehicle versus vehicle crashes: when looking at vehicle versus vehicle crashes, different driving scenarios can be distinguished where ADAS can avoid certain percentages of such accidents. A BASt study</w:t>
      </w:r>
      <w:r w:rsidRPr="00A60FD8">
        <w:rPr>
          <w:rStyle w:val="FootnoteReference"/>
          <w:lang w:eastAsia="ko-KR"/>
        </w:rPr>
        <w:footnoteReference w:id="2"/>
      </w:r>
      <w:r w:rsidRPr="00A60FD8">
        <w:rPr>
          <w:lang w:eastAsia="ko-KR"/>
        </w:rPr>
        <w:t xml:space="preserve"> gives potential percentages of the total crash avoidance depending on different driving maneuvers. Overall, up to 50% of vehicle versus vehicle road traffic crashes can be addressed by ADAS, see Table 4-1.</w:t>
      </w:r>
    </w:p>
    <w:p w14:paraId="44298539" w14:textId="77777777" w:rsidR="001C3FC0" w:rsidRPr="00A60FD8" w:rsidRDefault="001C3FC0" w:rsidP="0009470B">
      <w:pPr>
        <w:pStyle w:val="TableNo"/>
        <w:spacing w:before="480"/>
      </w:pPr>
      <w:r w:rsidRPr="00A60FD8">
        <w:t>Table 4-1</w:t>
      </w:r>
    </w:p>
    <w:p w14:paraId="07E8AECE" w14:textId="77777777" w:rsidR="001C3FC0" w:rsidRPr="00A60FD8" w:rsidRDefault="001C3FC0" w:rsidP="001C3FC0">
      <w:pPr>
        <w:pStyle w:val="Tabletitle"/>
      </w:pPr>
      <w:r w:rsidRPr="00A60FD8">
        <w:t>Driving maneuvers and corresponding crash avoidance potential by ADAS. Source BASt</w:t>
      </w:r>
    </w:p>
    <w:tbl>
      <w:tblPr>
        <w:tblStyle w:val="TableGrid"/>
        <w:tblW w:w="6941" w:type="dxa"/>
        <w:jc w:val="center"/>
        <w:tblLayout w:type="fixed"/>
        <w:tblLook w:val="04A0" w:firstRow="1" w:lastRow="0" w:firstColumn="1" w:lastColumn="0" w:noHBand="0" w:noVBand="1"/>
      </w:tblPr>
      <w:tblGrid>
        <w:gridCol w:w="3970"/>
        <w:gridCol w:w="1412"/>
        <w:gridCol w:w="1559"/>
      </w:tblGrid>
      <w:tr w:rsidR="001C3FC0" w:rsidRPr="00A60FD8" w14:paraId="795022C8" w14:textId="77777777" w:rsidTr="00A60FD8">
        <w:trPr>
          <w:tblHeader/>
          <w:jc w:val="center"/>
        </w:trPr>
        <w:tc>
          <w:tcPr>
            <w:tcW w:w="3970" w:type="dxa"/>
            <w:vAlign w:val="center"/>
          </w:tcPr>
          <w:p w14:paraId="0486D92D" w14:textId="77777777" w:rsidR="001C3FC0" w:rsidRPr="00A60FD8" w:rsidRDefault="001C3FC0" w:rsidP="001C3FC0">
            <w:pPr>
              <w:pStyle w:val="Tablehead"/>
            </w:pPr>
          </w:p>
        </w:tc>
        <w:tc>
          <w:tcPr>
            <w:tcW w:w="1412" w:type="dxa"/>
            <w:vAlign w:val="center"/>
          </w:tcPr>
          <w:p w14:paraId="444639A3" w14:textId="77777777" w:rsidR="001C3FC0" w:rsidRPr="00A60FD8" w:rsidRDefault="001C3FC0" w:rsidP="001C3FC0">
            <w:pPr>
              <w:pStyle w:val="Tablehead"/>
            </w:pPr>
            <w:r w:rsidRPr="00A60FD8">
              <w:t>All crashes</w:t>
            </w:r>
          </w:p>
        </w:tc>
        <w:tc>
          <w:tcPr>
            <w:tcW w:w="1559" w:type="dxa"/>
            <w:vAlign w:val="center"/>
          </w:tcPr>
          <w:p w14:paraId="551DF516" w14:textId="77777777" w:rsidR="001C3FC0" w:rsidRPr="00A60FD8" w:rsidRDefault="001C3FC0" w:rsidP="001C3FC0">
            <w:pPr>
              <w:pStyle w:val="Tablehead"/>
            </w:pPr>
            <w:r w:rsidRPr="00A60FD8">
              <w:t>Severe crashes</w:t>
            </w:r>
          </w:p>
        </w:tc>
      </w:tr>
      <w:tr w:rsidR="001C3FC0" w:rsidRPr="00A60FD8" w14:paraId="419647AB" w14:textId="77777777" w:rsidTr="001C3FC0">
        <w:trPr>
          <w:jc w:val="center"/>
        </w:trPr>
        <w:tc>
          <w:tcPr>
            <w:tcW w:w="3970" w:type="dxa"/>
          </w:tcPr>
          <w:p w14:paraId="1253520A" w14:textId="77777777" w:rsidR="001C3FC0" w:rsidRPr="00A60FD8" w:rsidRDefault="001C3FC0" w:rsidP="001C3FC0">
            <w:pPr>
              <w:pStyle w:val="Tabletext"/>
            </w:pPr>
            <w:r w:rsidRPr="00A60FD8">
              <w:t>Turning-in/ crossing vehicle</w:t>
            </w:r>
          </w:p>
        </w:tc>
        <w:tc>
          <w:tcPr>
            <w:tcW w:w="1412" w:type="dxa"/>
            <w:vAlign w:val="center"/>
          </w:tcPr>
          <w:p w14:paraId="217EF505" w14:textId="77777777" w:rsidR="001C3FC0" w:rsidRPr="00A60FD8" w:rsidRDefault="001C3FC0" w:rsidP="001C3FC0">
            <w:pPr>
              <w:pStyle w:val="Tabletext"/>
              <w:jc w:val="center"/>
            </w:pPr>
            <w:r w:rsidRPr="00A60FD8">
              <w:t>16.3%</w:t>
            </w:r>
          </w:p>
        </w:tc>
        <w:tc>
          <w:tcPr>
            <w:tcW w:w="1559" w:type="dxa"/>
            <w:vAlign w:val="center"/>
          </w:tcPr>
          <w:p w14:paraId="1E8A7AD0" w14:textId="77777777" w:rsidR="001C3FC0" w:rsidRPr="00A60FD8" w:rsidRDefault="001C3FC0" w:rsidP="001C3FC0">
            <w:pPr>
              <w:pStyle w:val="Tabletext"/>
              <w:jc w:val="center"/>
            </w:pPr>
            <w:r w:rsidRPr="00A60FD8">
              <w:t>21.2%</w:t>
            </w:r>
          </w:p>
        </w:tc>
      </w:tr>
      <w:tr w:rsidR="001C3FC0" w:rsidRPr="00A60FD8" w14:paraId="01AB6F4D" w14:textId="77777777" w:rsidTr="001C3FC0">
        <w:trPr>
          <w:jc w:val="center"/>
        </w:trPr>
        <w:tc>
          <w:tcPr>
            <w:tcW w:w="3970" w:type="dxa"/>
          </w:tcPr>
          <w:p w14:paraId="3D483740" w14:textId="77777777" w:rsidR="001C3FC0" w:rsidRPr="00A60FD8" w:rsidRDefault="001C3FC0" w:rsidP="001C3FC0">
            <w:pPr>
              <w:pStyle w:val="Tabletext"/>
            </w:pPr>
            <w:r w:rsidRPr="00A60FD8">
              <w:t>Turning with oncoming vehicle</w:t>
            </w:r>
          </w:p>
        </w:tc>
        <w:tc>
          <w:tcPr>
            <w:tcW w:w="1412" w:type="dxa"/>
            <w:vAlign w:val="center"/>
          </w:tcPr>
          <w:p w14:paraId="167C5AB5" w14:textId="77777777" w:rsidR="001C3FC0" w:rsidRPr="00A60FD8" w:rsidRDefault="001C3FC0" w:rsidP="001C3FC0">
            <w:pPr>
              <w:pStyle w:val="Tabletext"/>
              <w:jc w:val="center"/>
            </w:pPr>
            <w:r w:rsidRPr="00A60FD8">
              <w:t>2.2%</w:t>
            </w:r>
          </w:p>
        </w:tc>
        <w:tc>
          <w:tcPr>
            <w:tcW w:w="1559" w:type="dxa"/>
            <w:vAlign w:val="center"/>
          </w:tcPr>
          <w:p w14:paraId="3BB09E08" w14:textId="77777777" w:rsidR="001C3FC0" w:rsidRPr="00A60FD8" w:rsidRDefault="001C3FC0" w:rsidP="001C3FC0">
            <w:pPr>
              <w:pStyle w:val="Tabletext"/>
              <w:jc w:val="center"/>
            </w:pPr>
            <w:r w:rsidRPr="00A60FD8">
              <w:t>4.1%</w:t>
            </w:r>
          </w:p>
        </w:tc>
      </w:tr>
      <w:tr w:rsidR="001C3FC0" w:rsidRPr="00A60FD8" w14:paraId="6A639AF4" w14:textId="77777777" w:rsidTr="001C3FC0">
        <w:trPr>
          <w:jc w:val="center"/>
        </w:trPr>
        <w:tc>
          <w:tcPr>
            <w:tcW w:w="3970" w:type="dxa"/>
          </w:tcPr>
          <w:p w14:paraId="28D9A102" w14:textId="77777777" w:rsidR="001C3FC0" w:rsidRPr="00A60FD8" w:rsidRDefault="001C3FC0" w:rsidP="001C3FC0">
            <w:pPr>
              <w:pStyle w:val="Tabletext"/>
            </w:pPr>
            <w:r w:rsidRPr="00A60FD8">
              <w:t>Turning with rear-end crash</w:t>
            </w:r>
          </w:p>
        </w:tc>
        <w:tc>
          <w:tcPr>
            <w:tcW w:w="1412" w:type="dxa"/>
            <w:vAlign w:val="center"/>
          </w:tcPr>
          <w:p w14:paraId="4002A0DF" w14:textId="77777777" w:rsidR="001C3FC0" w:rsidRPr="00A60FD8" w:rsidRDefault="001C3FC0" w:rsidP="001C3FC0">
            <w:pPr>
              <w:pStyle w:val="Tabletext"/>
              <w:jc w:val="center"/>
            </w:pPr>
            <w:r w:rsidRPr="00A60FD8">
              <w:t>3.8%</w:t>
            </w:r>
          </w:p>
        </w:tc>
        <w:tc>
          <w:tcPr>
            <w:tcW w:w="1559" w:type="dxa"/>
            <w:vAlign w:val="center"/>
          </w:tcPr>
          <w:p w14:paraId="3FE25F02" w14:textId="77777777" w:rsidR="001C3FC0" w:rsidRPr="00A60FD8" w:rsidRDefault="001C3FC0" w:rsidP="001C3FC0">
            <w:pPr>
              <w:pStyle w:val="Tabletext"/>
              <w:jc w:val="center"/>
            </w:pPr>
            <w:r w:rsidRPr="00A60FD8">
              <w:t>2.4%</w:t>
            </w:r>
          </w:p>
        </w:tc>
      </w:tr>
      <w:tr w:rsidR="001C3FC0" w:rsidRPr="00A60FD8" w14:paraId="1B070820" w14:textId="77777777" w:rsidTr="001C3FC0">
        <w:trPr>
          <w:jc w:val="center"/>
        </w:trPr>
        <w:tc>
          <w:tcPr>
            <w:tcW w:w="3970" w:type="dxa"/>
          </w:tcPr>
          <w:p w14:paraId="0A3C6A92" w14:textId="77777777" w:rsidR="001C3FC0" w:rsidRPr="00A60FD8" w:rsidRDefault="001C3FC0" w:rsidP="001C3FC0">
            <w:pPr>
              <w:pStyle w:val="Tabletext"/>
            </w:pPr>
            <w:r w:rsidRPr="00A60FD8">
              <w:t>Longitudinal traffic with real-end crash</w:t>
            </w:r>
          </w:p>
        </w:tc>
        <w:tc>
          <w:tcPr>
            <w:tcW w:w="1412" w:type="dxa"/>
            <w:vAlign w:val="center"/>
          </w:tcPr>
          <w:p w14:paraId="4AD1140B" w14:textId="77777777" w:rsidR="001C3FC0" w:rsidRPr="00A60FD8" w:rsidRDefault="001C3FC0" w:rsidP="001C3FC0">
            <w:pPr>
              <w:pStyle w:val="Tabletext"/>
              <w:jc w:val="center"/>
            </w:pPr>
            <w:r w:rsidRPr="00A60FD8">
              <w:t>21.9%</w:t>
            </w:r>
          </w:p>
        </w:tc>
        <w:tc>
          <w:tcPr>
            <w:tcW w:w="1559" w:type="dxa"/>
            <w:vAlign w:val="center"/>
          </w:tcPr>
          <w:p w14:paraId="51FABBE4" w14:textId="77777777" w:rsidR="001C3FC0" w:rsidRPr="00A60FD8" w:rsidRDefault="001C3FC0" w:rsidP="001C3FC0">
            <w:pPr>
              <w:pStyle w:val="Tabletext"/>
              <w:jc w:val="center"/>
            </w:pPr>
            <w:r w:rsidRPr="00A60FD8">
              <w:t>15.1%</w:t>
            </w:r>
          </w:p>
        </w:tc>
      </w:tr>
      <w:tr w:rsidR="001C3FC0" w:rsidRPr="00A60FD8" w14:paraId="617675DB" w14:textId="77777777" w:rsidTr="001C3FC0">
        <w:trPr>
          <w:jc w:val="center"/>
        </w:trPr>
        <w:tc>
          <w:tcPr>
            <w:tcW w:w="3970" w:type="dxa"/>
          </w:tcPr>
          <w:p w14:paraId="77CF757C" w14:textId="77777777" w:rsidR="001C3FC0" w:rsidRPr="00A60FD8" w:rsidRDefault="001C3FC0" w:rsidP="001C3FC0">
            <w:pPr>
              <w:pStyle w:val="Tabletext"/>
            </w:pPr>
            <w:r w:rsidRPr="00A60FD8">
              <w:lastRenderedPageBreak/>
              <w:t>Longitudinal traffic with lane-change crash</w:t>
            </w:r>
          </w:p>
        </w:tc>
        <w:tc>
          <w:tcPr>
            <w:tcW w:w="1412" w:type="dxa"/>
            <w:vAlign w:val="center"/>
          </w:tcPr>
          <w:p w14:paraId="6CDB0949" w14:textId="77777777" w:rsidR="001C3FC0" w:rsidRPr="00A60FD8" w:rsidRDefault="001C3FC0" w:rsidP="001C3FC0">
            <w:pPr>
              <w:pStyle w:val="Tabletext"/>
              <w:jc w:val="center"/>
            </w:pPr>
            <w:r w:rsidRPr="00A60FD8">
              <w:t>6.1%</w:t>
            </w:r>
          </w:p>
        </w:tc>
        <w:tc>
          <w:tcPr>
            <w:tcW w:w="1559" w:type="dxa"/>
            <w:vAlign w:val="center"/>
          </w:tcPr>
          <w:p w14:paraId="2A001D72" w14:textId="77777777" w:rsidR="001C3FC0" w:rsidRPr="00A60FD8" w:rsidRDefault="001C3FC0" w:rsidP="001C3FC0">
            <w:pPr>
              <w:pStyle w:val="Tabletext"/>
              <w:jc w:val="center"/>
            </w:pPr>
            <w:r w:rsidRPr="00A60FD8">
              <w:t>3.1%</w:t>
            </w:r>
          </w:p>
        </w:tc>
      </w:tr>
      <w:tr w:rsidR="001C3FC0" w:rsidRPr="00A60FD8" w14:paraId="48F3B6F5" w14:textId="77777777" w:rsidTr="001C3FC0">
        <w:trPr>
          <w:jc w:val="center"/>
        </w:trPr>
        <w:tc>
          <w:tcPr>
            <w:tcW w:w="3970" w:type="dxa"/>
          </w:tcPr>
          <w:p w14:paraId="18942B6D" w14:textId="77777777" w:rsidR="001C3FC0" w:rsidRPr="00A60FD8" w:rsidRDefault="001C3FC0" w:rsidP="001C3FC0">
            <w:pPr>
              <w:pStyle w:val="Tabletext"/>
            </w:pPr>
            <w:r w:rsidRPr="00A60FD8">
              <w:t xml:space="preserve">Total </w:t>
            </w:r>
          </w:p>
        </w:tc>
        <w:tc>
          <w:tcPr>
            <w:tcW w:w="1412" w:type="dxa"/>
            <w:vAlign w:val="center"/>
          </w:tcPr>
          <w:p w14:paraId="0752B869" w14:textId="77777777" w:rsidR="001C3FC0" w:rsidRPr="00A60FD8" w:rsidRDefault="001C3FC0" w:rsidP="001C3FC0">
            <w:pPr>
              <w:pStyle w:val="Tabletext"/>
              <w:jc w:val="center"/>
            </w:pPr>
            <w:r w:rsidRPr="00A60FD8">
              <w:t>50%</w:t>
            </w:r>
          </w:p>
        </w:tc>
        <w:tc>
          <w:tcPr>
            <w:tcW w:w="1559" w:type="dxa"/>
            <w:vAlign w:val="center"/>
          </w:tcPr>
          <w:p w14:paraId="0B795662" w14:textId="77777777" w:rsidR="001C3FC0" w:rsidRPr="00A60FD8" w:rsidRDefault="001C3FC0" w:rsidP="001C3FC0">
            <w:pPr>
              <w:pStyle w:val="Tabletext"/>
              <w:jc w:val="center"/>
            </w:pPr>
            <w:r w:rsidRPr="00A60FD8">
              <w:t>46%</w:t>
            </w:r>
          </w:p>
        </w:tc>
      </w:tr>
    </w:tbl>
    <w:p w14:paraId="48BEA82D" w14:textId="77777777" w:rsidR="001C3FC0" w:rsidRPr="00A60FD8" w:rsidRDefault="001C3FC0" w:rsidP="001C3FC0">
      <w:pPr>
        <w:pStyle w:val="Tablefin"/>
      </w:pPr>
    </w:p>
    <w:p w14:paraId="554691A6" w14:textId="4A330DF1" w:rsidR="001C3FC0" w:rsidRPr="00A60FD8" w:rsidRDefault="001C3FC0" w:rsidP="001C3FC0">
      <w:pPr>
        <w:jc w:val="both"/>
        <w:rPr>
          <w:lang w:eastAsia="ko-KR"/>
        </w:rPr>
      </w:pPr>
      <w:r w:rsidRPr="00A60FD8">
        <w:rPr>
          <w:lang w:eastAsia="ko-KR"/>
        </w:rPr>
        <w:t>Direct communication among vehicles, or V2V, has the potential to address approximately 80 percent of unimpaired</w:t>
      </w:r>
      <w:r w:rsidRPr="00A60FD8">
        <w:rPr>
          <w:rStyle w:val="FootnoteReference"/>
          <w:lang w:eastAsia="ko-KR"/>
        </w:rPr>
        <w:footnoteReference w:id="3"/>
      </w:r>
      <w:r w:rsidRPr="00A60FD8">
        <w:rPr>
          <w:lang w:eastAsia="ko-KR"/>
        </w:rPr>
        <w:t xml:space="preserve"> multi-vehicle crashes</w:t>
      </w:r>
      <w:r w:rsidRPr="00A60FD8">
        <w:rPr>
          <w:rStyle w:val="FootnoteReference"/>
          <w:lang w:eastAsia="ko-KR"/>
        </w:rPr>
        <w:footnoteReference w:id="4"/>
      </w:r>
      <w:r w:rsidRPr="00A60FD8">
        <w:rPr>
          <w:lang w:eastAsia="ko-KR"/>
        </w:rPr>
        <w:t xml:space="preserve"> and if collective perception service is included in combined V2V and V2I technologies the potential to address vehicles versus VRU crashes is with around 80 percent in the same order to protect VRU (based on crash data, in Japan 76%, in Germany 83% and in US 84%)</w:t>
      </w:r>
      <w:r w:rsidRPr="00A60FD8">
        <w:rPr>
          <w:rStyle w:val="FootnoteReference"/>
          <w:lang w:eastAsia="ko-KR"/>
        </w:rPr>
        <w:footnoteReference w:id="5"/>
      </w:r>
      <w:r w:rsidRPr="00A60FD8">
        <w:rPr>
          <w:lang w:eastAsia="ko-KR"/>
        </w:rPr>
        <w:t xml:space="preserve">. However, the combination of direct V2X communication with in-vehicle perception ADAS technologies offers additional safety benefits beyond those that either technology could provide on its own. V2V, V2I and Vehicle-to-Pedestrian (V2P) or Vehicle-to-Vulnerable Road User (V2VRU) communication systems complement the Line-of-Sight (LoS) ADAS with additional information such as Non-Line-of-Sight (NLoS) object detection, intention recognition, vehicle speed, acceleration information, as well as other status information. V2V message types like Basic Safety Messages (BSM), Cooperative Awareness Message (CAM), Decentralized Environmental Notification Message (DENM), Collective Perception Messages (CPM), Maneuver Coordination Messages (MCM) and V2I message types like SPaT and MAP are used to communicate directly among V2X vehicles and the infrastructure. Using direct V2X communication, there will be fewer restrictions due to LoS </w:t>
      </w:r>
      <w:r w:rsidR="00A60FD8" w:rsidRPr="00A60FD8">
        <w:rPr>
          <w:lang w:eastAsia="ko-KR"/>
        </w:rPr>
        <w:t>obscuration</w:t>
      </w:r>
      <w:r w:rsidRPr="00A60FD8">
        <w:rPr>
          <w:lang w:eastAsia="ko-KR"/>
        </w:rPr>
        <w:t xml:space="preserve">. Also, kinematics data and driver behaviour information such as pedal actuation is exchanged. </w:t>
      </w:r>
    </w:p>
    <w:p w14:paraId="0F4E7C34" w14:textId="77777777" w:rsidR="001C3FC0" w:rsidRPr="00A60FD8" w:rsidRDefault="001C3FC0" w:rsidP="001C3FC0">
      <w:pPr>
        <w:jc w:val="both"/>
        <w:rPr>
          <w:lang w:eastAsia="ko-KR"/>
        </w:rPr>
      </w:pPr>
      <w:r w:rsidRPr="00A60FD8">
        <w:rPr>
          <w:lang w:eastAsia="ko-KR"/>
        </w:rPr>
        <w:t>Short range ad hoc communication is able to close the gap and to address vehicle versus vehicle crashes which cannot be prevented by in-vehicle perception ADAS alone.</w:t>
      </w:r>
    </w:p>
    <w:p w14:paraId="50FF83C6" w14:textId="501341B1" w:rsidR="001C3FC0" w:rsidRPr="00A60FD8" w:rsidRDefault="001C3FC0" w:rsidP="001C3FC0">
      <w:pPr>
        <w:jc w:val="both"/>
      </w:pPr>
      <w:r w:rsidRPr="00A60FD8">
        <w:t xml:space="preserve">II) </w:t>
      </w:r>
      <w:r w:rsidRPr="00A60FD8">
        <w:tab/>
        <w:t>Vehicle versus Vulnerable Road User (VRU) crashes: The effectiveness of preventing vehicle vs VRU crashes using in-vehicle perception ADAS has been analyzed in PROSPECT D2.3</w:t>
      </w:r>
      <w:r w:rsidRPr="00A60FD8">
        <w:rPr>
          <w:rStyle w:val="FootnoteReference"/>
          <w:rFonts w:eastAsiaTheme="majorEastAsia"/>
        </w:rPr>
        <w:footnoteReference w:id="6"/>
      </w:r>
      <w:r w:rsidRPr="00A60FD8">
        <w:t>. An overall potential of 55% in fatality and injury reduction was determined for state of the art ADAS.</w:t>
      </w:r>
    </w:p>
    <w:p w14:paraId="756F1533" w14:textId="77777777" w:rsidR="001C3FC0" w:rsidRPr="00A60FD8" w:rsidRDefault="001C3FC0" w:rsidP="001C3FC0">
      <w:pPr>
        <w:jc w:val="both"/>
        <w:rPr>
          <w:lang w:eastAsia="ko-KR"/>
        </w:rPr>
      </w:pPr>
      <w:r w:rsidRPr="00A60FD8">
        <w:rPr>
          <w:lang w:eastAsia="ko-KR"/>
        </w:rPr>
        <w:t>Short range ad hoc communication is able to close the gap and to address vehicle versus VRU crashes which cannot be prevented by ADAS.</w:t>
      </w:r>
    </w:p>
    <w:p w14:paraId="418D304D" w14:textId="77777777" w:rsidR="001C3FC0" w:rsidRPr="00A60FD8" w:rsidRDefault="001C3FC0" w:rsidP="001C3FC0">
      <w:pPr>
        <w:spacing w:after="120"/>
        <w:jc w:val="both"/>
        <w:rPr>
          <w:color w:val="000000" w:themeColor="text1"/>
        </w:rPr>
      </w:pPr>
      <w:r w:rsidRPr="00A60FD8">
        <w:rPr>
          <w:color w:val="000000" w:themeColor="text1"/>
        </w:rPr>
        <w:t xml:space="preserve">At a fundamental level, the ‘basic safety’ use cases; described, for example, in Report </w:t>
      </w:r>
      <w:r w:rsidRPr="00A60FD8">
        <w:rPr>
          <w:rStyle w:val="Hyperlink"/>
        </w:rPr>
        <w:t xml:space="preserve">ITU-R </w:t>
      </w:r>
      <w:hyperlink r:id="rId23" w:history="1">
        <w:r w:rsidRPr="00A60FD8">
          <w:rPr>
            <w:rStyle w:val="Hyperlink"/>
          </w:rPr>
          <w:t>M.2445</w:t>
        </w:r>
      </w:hyperlink>
      <w:r w:rsidRPr="00A60FD8">
        <w:rPr>
          <w:color w:val="000000" w:themeColor="text1"/>
        </w:rPr>
        <w:t xml:space="preserve"> (11/2018) - Intelligent transport systems (ITS) usage, provide the foundational safety-of-operation required for CAVs. These use cases also provide the rationale for the inclusion of wireless communication capabilities as a basis for the definition of CAVs. Therefore, the advanced ITS radio </w:t>
      </w:r>
      <w:r w:rsidRPr="00A60FD8">
        <w:rPr>
          <w:color w:val="000000" w:themeColor="text1"/>
        </w:rPr>
        <w:lastRenderedPageBreak/>
        <w:t xml:space="preserve">interface standards in Recommendation </w:t>
      </w:r>
      <w:r w:rsidRPr="00A60FD8">
        <w:rPr>
          <w:rStyle w:val="Hyperlink"/>
        </w:rPr>
        <w:t xml:space="preserve">ITU-R </w:t>
      </w:r>
      <w:hyperlink r:id="rId24" w:history="1">
        <w:r w:rsidRPr="00A60FD8">
          <w:rPr>
            <w:rStyle w:val="Hyperlink"/>
          </w:rPr>
          <w:t>M.2084</w:t>
        </w:r>
      </w:hyperlink>
      <w:r w:rsidRPr="00A60FD8">
        <w:rPr>
          <w:color w:val="000000" w:themeColor="text1"/>
        </w:rPr>
        <w:t xml:space="preserve"> (11/2019) - Radio interface standards of vehicle-to-vehicle and vehicle-to-infrastructure two-way communications for Intelligent Transport System applications, provide the minimum connectivity requirement in the definition of CAVs. Furthermore, CAV developments are expected to generate additional communication capabilities necessary for Level 5 – full automation – by 2023.</w:t>
      </w:r>
    </w:p>
    <w:p w14:paraId="6082CDAA" w14:textId="77777777" w:rsidR="001C3FC0" w:rsidRPr="00A60FD8" w:rsidRDefault="001C3FC0" w:rsidP="001C3FC0">
      <w:pPr>
        <w:pStyle w:val="Heading2"/>
        <w:keepNext w:val="0"/>
        <w:keepLines w:val="0"/>
        <w:rPr>
          <w:lang w:eastAsia="zh-CN"/>
        </w:rPr>
      </w:pPr>
      <w:bookmarkStart w:id="21" w:name="_Toc44056708"/>
      <w:bookmarkStart w:id="22" w:name="_Toc88585976"/>
      <w:r w:rsidRPr="00A60FD8">
        <w:rPr>
          <w:lang w:eastAsia="zh-CN"/>
        </w:rPr>
        <w:t>4.1</w:t>
      </w:r>
      <w:r w:rsidRPr="00A60FD8">
        <w:rPr>
          <w:lang w:eastAsia="zh-CN"/>
        </w:rPr>
        <w:tab/>
        <w:t xml:space="preserve">Communication </w:t>
      </w:r>
      <w:bookmarkEnd w:id="21"/>
      <w:r w:rsidRPr="00A60FD8">
        <w:rPr>
          <w:lang w:eastAsia="zh-CN"/>
        </w:rPr>
        <w:t>methods</w:t>
      </w:r>
      <w:bookmarkEnd w:id="22"/>
    </w:p>
    <w:p w14:paraId="1518EED8" w14:textId="77777777" w:rsidR="001C3FC0" w:rsidRPr="00A60FD8" w:rsidRDefault="001C3FC0" w:rsidP="001C3FC0">
      <w:pPr>
        <w:pStyle w:val="Heading2"/>
        <w:rPr>
          <w:lang w:eastAsia="zh-CN"/>
        </w:rPr>
      </w:pPr>
      <w:bookmarkStart w:id="23" w:name="_Toc88585977"/>
      <w:r w:rsidRPr="00A60FD8">
        <w:rPr>
          <w:lang w:eastAsia="zh-CN"/>
        </w:rPr>
        <w:t>4.2</w:t>
      </w:r>
      <w:r w:rsidRPr="00A60FD8">
        <w:rPr>
          <w:lang w:eastAsia="zh-CN"/>
        </w:rPr>
        <w:tab/>
        <w:t>Types of transmission in communication</w:t>
      </w:r>
      <w:bookmarkEnd w:id="23"/>
    </w:p>
    <w:p w14:paraId="788F8026" w14:textId="77777777" w:rsidR="001C3FC0" w:rsidRPr="00A60FD8" w:rsidRDefault="001C3FC0" w:rsidP="001C3FC0">
      <w:pPr>
        <w:rPr>
          <w:lang w:eastAsia="ko-KR"/>
        </w:rPr>
      </w:pPr>
      <w:r w:rsidRPr="00A60FD8">
        <w:rPr>
          <w:lang w:eastAsia="ko-KR"/>
        </w:rPr>
        <w:t xml:space="preserve">Three types of </w:t>
      </w:r>
      <w:r w:rsidRPr="00A60FD8">
        <w:rPr>
          <w:lang w:eastAsia="zh-CN"/>
        </w:rPr>
        <w:t>transmission</w:t>
      </w:r>
      <w:r w:rsidRPr="00A60FD8">
        <w:rPr>
          <w:lang w:eastAsia="ko-KR"/>
        </w:rPr>
        <w:t xml:space="preserve"> methods are used for CAV communications.</w:t>
      </w:r>
    </w:p>
    <w:p w14:paraId="34342E09" w14:textId="77777777" w:rsidR="001C3FC0" w:rsidRPr="00A60FD8" w:rsidRDefault="001C3FC0" w:rsidP="001C3FC0">
      <w:pPr>
        <w:rPr>
          <w:lang w:eastAsia="ko-KR"/>
        </w:rPr>
      </w:pPr>
      <w:r w:rsidRPr="00A60FD8">
        <w:rPr>
          <w:lang w:eastAsia="ko-KR"/>
        </w:rPr>
        <w:t>Transmission of a message from one point to another point can be implemented by unicast, while a message transmission from one point to multiple points can be implemented by multicast or broadcast. The unicast can also be used to deliver the same message to multiple points by transmitting it to multiple destinations sequentially, i.e. one by one. There is some flexibility in selecting which type of transmission in communication to be used for implementing the V2V/V2I/V2N communications, depending on use cases.</w:t>
      </w:r>
    </w:p>
    <w:p w14:paraId="50D6EF67" w14:textId="77777777" w:rsidR="001C3FC0" w:rsidRPr="00A60FD8" w:rsidRDefault="001C3FC0" w:rsidP="001C3FC0">
      <w:pPr>
        <w:pStyle w:val="Heading3"/>
        <w:rPr>
          <w:lang w:eastAsia="zh-CN"/>
        </w:rPr>
      </w:pPr>
      <w:r w:rsidRPr="00A60FD8">
        <w:rPr>
          <w:lang w:eastAsia="zh-CN"/>
        </w:rPr>
        <w:t>4.2.1</w:t>
      </w:r>
      <w:r w:rsidRPr="00A60FD8">
        <w:rPr>
          <w:lang w:eastAsia="zh-CN"/>
        </w:rPr>
        <w:tab/>
        <w:t xml:space="preserve">Unicast </w:t>
      </w:r>
    </w:p>
    <w:p w14:paraId="60AB1DFB" w14:textId="77777777" w:rsidR="001C3FC0" w:rsidRPr="00A60FD8" w:rsidRDefault="001C3FC0" w:rsidP="001C3FC0">
      <w:pPr>
        <w:rPr>
          <w:lang w:eastAsia="ko-KR"/>
        </w:rPr>
      </w:pPr>
      <w:r w:rsidRPr="00A60FD8">
        <w:rPr>
          <w:lang w:eastAsia="ko-KR"/>
        </w:rPr>
        <w:t xml:space="preserve">Unicast is a transmission of a piece of information from a single source to a specified destination. This method is used for 1 to 1 communication. This type of communication is useful when there is a single source and a single recipient. As an example, a message may be sent by the V2X server to a specific vehicle’s V2X client. </w:t>
      </w:r>
    </w:p>
    <w:p w14:paraId="1FA9FEAD" w14:textId="77777777" w:rsidR="001C3FC0" w:rsidRPr="00A60FD8" w:rsidRDefault="001C3FC0" w:rsidP="001C3FC0">
      <w:pPr>
        <w:pStyle w:val="Heading3"/>
      </w:pPr>
      <w:bookmarkStart w:id="24" w:name="_Toc44056709"/>
      <w:r w:rsidRPr="00A60FD8">
        <w:t>4.2.2</w:t>
      </w:r>
      <w:r w:rsidRPr="00A60FD8">
        <w:tab/>
        <w:t>Multicast</w:t>
      </w:r>
      <w:bookmarkEnd w:id="24"/>
      <w:r w:rsidRPr="00A60FD8">
        <w:t xml:space="preserve"> / Groupcast</w:t>
      </w:r>
    </w:p>
    <w:p w14:paraId="579BFA2E" w14:textId="77777777" w:rsidR="001C3FC0" w:rsidRPr="00A60FD8" w:rsidRDefault="001C3FC0" w:rsidP="001C3FC0">
      <w:pPr>
        <w:rPr>
          <w:sz w:val="22"/>
        </w:rPr>
      </w:pPr>
      <w:r w:rsidRPr="00A60FD8">
        <w:rPr>
          <w:lang w:eastAsia="ko-KR"/>
        </w:rPr>
        <w:t xml:space="preserve">Multicast is a transmission of a piece of information from a single source or more sources to multiple destinations. This method is used for 1 to multiple communication, e.g. group communication. </w:t>
      </w:r>
      <w:r w:rsidRPr="00A60FD8">
        <w:t>The source of the transmission is the same, with more than one recipient. As an example, a V2X server hosted in a roadside infrastructure may send a message to the V2X clients of a selected group of vehicles that satisfy some classification criteria. Unlike broadcast transmission below, multicast receivers/clients receive a stream of information only if they have previously determined to do so by joining the specific multicast group. Multicast transmission can provide traffic bandwidth savings, up to 1/N of the bandwidth being compared with N separate unicast</w:t>
      </w:r>
      <w:r w:rsidRPr="00A60FD8">
        <w:rPr>
          <w:lang w:eastAsia="ja-JP"/>
        </w:rPr>
        <w:t>s</w:t>
      </w:r>
      <w:r w:rsidRPr="00A60FD8">
        <w:t>.</w:t>
      </w:r>
    </w:p>
    <w:p w14:paraId="15D98D8E" w14:textId="77777777" w:rsidR="001C3FC0" w:rsidRPr="00A60FD8" w:rsidRDefault="001C3FC0" w:rsidP="001C3FC0">
      <w:pPr>
        <w:pStyle w:val="Heading3"/>
        <w:rPr>
          <w:lang w:eastAsia="zh-CN"/>
        </w:rPr>
      </w:pPr>
      <w:r w:rsidRPr="00A60FD8">
        <w:rPr>
          <w:lang w:eastAsia="zh-CN"/>
        </w:rPr>
        <w:t>4.2.3</w:t>
      </w:r>
      <w:r w:rsidRPr="00A60FD8">
        <w:rPr>
          <w:lang w:eastAsia="zh-CN"/>
        </w:rPr>
        <w:tab/>
        <w:t>Broadcast</w:t>
      </w:r>
    </w:p>
    <w:p w14:paraId="56184811" w14:textId="77777777" w:rsidR="001C3FC0" w:rsidRPr="00A60FD8" w:rsidRDefault="001C3FC0" w:rsidP="001C3FC0">
      <w:pPr>
        <w:rPr>
          <w:sz w:val="22"/>
        </w:rPr>
      </w:pPr>
      <w:r w:rsidRPr="00A60FD8">
        <w:rPr>
          <w:lang w:eastAsia="ko-KR"/>
        </w:rPr>
        <w:t xml:space="preserve">Broadcast is a transmission of a piece of information from a single source to all other connected destinations. This method is used for CAV communication among unspecified number of vehicles, e.g. traffic light information and/or road sign information to vehicles around there. </w:t>
      </w:r>
      <w:r w:rsidRPr="00A60FD8">
        <w:t>The source of the transmission can be different, so it is n to m. As an example, a roadside unit may transmit speed-limit alert information which may be received by multiple vehicles nearby and at the same time an incoming emergency vehicle may transmit information about its presence.</w:t>
      </w:r>
    </w:p>
    <w:p w14:paraId="7C9198F3" w14:textId="77777777" w:rsidR="001C3FC0" w:rsidRPr="00A60FD8" w:rsidRDefault="001C3FC0" w:rsidP="001C3FC0">
      <w:pPr>
        <w:pStyle w:val="Heading1"/>
        <w:keepNext w:val="0"/>
        <w:keepLines w:val="0"/>
        <w:rPr>
          <w:lang w:eastAsia="zh-CN"/>
        </w:rPr>
      </w:pPr>
      <w:bookmarkStart w:id="25" w:name="_Toc44056710"/>
      <w:bookmarkStart w:id="26" w:name="_Toc88585978"/>
      <w:r w:rsidRPr="00A60FD8">
        <w:rPr>
          <w:lang w:eastAsia="zh-CN"/>
        </w:rPr>
        <w:t>5</w:t>
      </w:r>
      <w:r w:rsidRPr="00A60FD8">
        <w:rPr>
          <w:lang w:eastAsia="zh-CN"/>
        </w:rPr>
        <w:tab/>
        <w:t>Radiocommunication elements for CAVs</w:t>
      </w:r>
      <w:bookmarkEnd w:id="25"/>
      <w:bookmarkEnd w:id="26"/>
    </w:p>
    <w:p w14:paraId="1670FBCC" w14:textId="77777777" w:rsidR="00052AE0" w:rsidRPr="00A60FD8" w:rsidRDefault="001C3FC0" w:rsidP="001C3FC0">
      <w:pPr>
        <w:jc w:val="both"/>
        <w:rPr>
          <w:lang w:eastAsia="zh-CN"/>
        </w:rPr>
      </w:pPr>
      <w:r w:rsidRPr="00A60FD8">
        <w:rPr>
          <w:lang w:eastAsia="zh-CN"/>
        </w:rPr>
        <w:t xml:space="preserve">There are two main radiocommunication elements for operation of CAVs – ad hoc wireless direct communication and cellular connectivity (requiring base station coverage). Ad hoc communication is essential for CAVs and cellular connectivity is important. The radiocommunication technologies (or access layer technologies) are also supported by higher layer technologies for supporting the V2X messages. </w:t>
      </w:r>
    </w:p>
    <w:p w14:paraId="78A5AE3E" w14:textId="50EC5B22" w:rsidR="001C3FC0" w:rsidRPr="00A60FD8" w:rsidRDefault="001C3FC0" w:rsidP="001C3FC0">
      <w:pPr>
        <w:jc w:val="both"/>
        <w:rPr>
          <w:lang w:eastAsia="zh-CN"/>
        </w:rPr>
      </w:pPr>
      <w:r w:rsidRPr="00A60FD8">
        <w:rPr>
          <w:lang w:eastAsia="zh-CN"/>
        </w:rPr>
        <w:t>Access layer technologies:</w:t>
      </w:r>
    </w:p>
    <w:p w14:paraId="071A660E" w14:textId="77777777" w:rsidR="001C3FC0" w:rsidRPr="00A60FD8" w:rsidRDefault="001C3FC0" w:rsidP="001C3FC0">
      <w:pPr>
        <w:jc w:val="both"/>
        <w:rPr>
          <w:lang w:eastAsia="zh-CN"/>
        </w:rPr>
      </w:pPr>
      <w:r w:rsidRPr="00A60FD8">
        <w:rPr>
          <w:lang w:eastAsia="zh-CN"/>
        </w:rPr>
        <w:lastRenderedPageBreak/>
        <w:t xml:space="preserve">The ad hoc access layer V2X communication technologies are: </w:t>
      </w:r>
    </w:p>
    <w:p w14:paraId="1AC9DF5C" w14:textId="77777777" w:rsidR="001C3FC0" w:rsidRPr="00A60FD8" w:rsidRDefault="001C3FC0" w:rsidP="001C3FC0">
      <w:pPr>
        <w:pStyle w:val="enumlev1"/>
        <w:jc w:val="both"/>
        <w:rPr>
          <w:lang w:eastAsia="zh-CN"/>
        </w:rPr>
      </w:pPr>
      <w:r w:rsidRPr="00A60FD8">
        <w:rPr>
          <w:lang w:eastAsia="zh-CN"/>
        </w:rPr>
        <w:t>–</w:t>
      </w:r>
      <w:r w:rsidRPr="00A60FD8">
        <w:rPr>
          <w:lang w:eastAsia="zh-CN"/>
        </w:rPr>
        <w:tab/>
        <w:t xml:space="preserve">IEEE based, </w:t>
      </w:r>
    </w:p>
    <w:p w14:paraId="4D8A8FB5" w14:textId="77777777" w:rsidR="001C3FC0" w:rsidRPr="00A60FD8" w:rsidRDefault="001C3FC0" w:rsidP="001C3FC0">
      <w:pPr>
        <w:pStyle w:val="enumlev1"/>
        <w:jc w:val="both"/>
        <w:rPr>
          <w:lang w:eastAsia="zh-CN"/>
        </w:rPr>
      </w:pPr>
      <w:r w:rsidRPr="00A60FD8">
        <w:rPr>
          <w:lang w:eastAsia="zh-CN"/>
        </w:rPr>
        <w:t>–</w:t>
      </w:r>
      <w:r w:rsidRPr="00A60FD8">
        <w:rPr>
          <w:lang w:eastAsia="zh-CN"/>
        </w:rPr>
        <w:tab/>
        <w:t>3GPP based.</w:t>
      </w:r>
    </w:p>
    <w:p w14:paraId="57B7F0F0" w14:textId="4E97208B" w:rsidR="001C3FC0" w:rsidRPr="00A60FD8" w:rsidRDefault="001C3FC0" w:rsidP="001C3FC0">
      <w:pPr>
        <w:jc w:val="both"/>
        <w:rPr>
          <w:lang w:eastAsia="zh-CN"/>
        </w:rPr>
      </w:pPr>
      <w:r w:rsidRPr="00A60FD8">
        <w:rPr>
          <w:lang w:eastAsia="zh-CN"/>
        </w:rPr>
        <w:t>IEEE technology is based on the amendment to IEEE 802.11 called IEEE 802.11p (2010), now part of IEEE 802.11-2016</w:t>
      </w:r>
      <w:r w:rsidRPr="00A60FD8">
        <w:rPr>
          <w:rStyle w:val="FootnoteReference"/>
        </w:rPr>
        <w:footnoteReference w:id="7"/>
      </w:r>
      <w:r w:rsidRPr="00A60FD8">
        <w:rPr>
          <w:lang w:eastAsia="zh-CN"/>
        </w:rPr>
        <w:t>. This access technology is deployed in Europe under the name of ITS-G5, and dedicated short-range communication (DSRC) in the US as well as ITS Connect in Japan. A successor to IEEE 802.11p is currently being developed in IEEE under the working name IEEE 802.11bd.</w:t>
      </w:r>
    </w:p>
    <w:p w14:paraId="16C853E2" w14:textId="358B9369" w:rsidR="00052AE0" w:rsidRPr="00A60FD8" w:rsidRDefault="003804C1" w:rsidP="001C3FC0">
      <w:pPr>
        <w:jc w:val="both"/>
        <w:rPr>
          <w:i/>
          <w:lang w:eastAsia="zh-CN"/>
        </w:rPr>
      </w:pPr>
      <w:r w:rsidRPr="00A60FD8">
        <w:rPr>
          <w:i/>
          <w:lang w:eastAsia="zh-CN"/>
        </w:rPr>
        <w:t>[</w:t>
      </w:r>
      <w:r w:rsidR="00C96E10" w:rsidRPr="00A60FD8">
        <w:rPr>
          <w:i/>
          <w:lang w:eastAsia="zh-CN"/>
        </w:rPr>
        <w:t>E</w:t>
      </w:r>
      <w:r w:rsidR="00052AE0" w:rsidRPr="00A60FD8">
        <w:rPr>
          <w:i/>
          <w:lang w:eastAsia="zh-CN"/>
        </w:rPr>
        <w:t>ditor’s note – contributions are expected to resolve the text in the following sentence in square brackets</w:t>
      </w:r>
      <w:r w:rsidRPr="00A60FD8">
        <w:rPr>
          <w:i/>
          <w:lang w:eastAsia="zh-CN"/>
        </w:rPr>
        <w:t>]</w:t>
      </w:r>
    </w:p>
    <w:p w14:paraId="45410AC8" w14:textId="77B5A033" w:rsidR="00052AE0" w:rsidRPr="00A60FD8" w:rsidRDefault="00052AE0" w:rsidP="001C3FC0">
      <w:pPr>
        <w:jc w:val="both"/>
        <w:rPr>
          <w:lang w:eastAsia="zh-CN"/>
        </w:rPr>
      </w:pPr>
      <w:r w:rsidRPr="00A60FD8">
        <w:rPr>
          <w:lang w:eastAsia="zh-CN"/>
        </w:rPr>
        <w:t>[Both IEEE 802.11p and IEEE 802.11bd can use the same frequency channel in the same geographical area at the same time in a spectrum efficient manner.]</w:t>
      </w:r>
    </w:p>
    <w:p w14:paraId="46A30D64" w14:textId="62A83A64" w:rsidR="001C3FC0" w:rsidRPr="00A60FD8" w:rsidRDefault="003804C1" w:rsidP="001C3FC0">
      <w:pPr>
        <w:jc w:val="both"/>
        <w:rPr>
          <w:i/>
          <w:lang w:eastAsia="zh-CN"/>
        </w:rPr>
      </w:pPr>
      <w:r w:rsidRPr="00A60FD8">
        <w:rPr>
          <w:i/>
          <w:lang w:eastAsia="zh-CN"/>
        </w:rPr>
        <w:t>[</w:t>
      </w:r>
      <w:r w:rsidR="00C96E10" w:rsidRPr="00A60FD8">
        <w:rPr>
          <w:i/>
          <w:lang w:eastAsia="zh-CN"/>
        </w:rPr>
        <w:t xml:space="preserve">Editor’s </w:t>
      </w:r>
      <w:r w:rsidR="001C3FC0" w:rsidRPr="00A60FD8">
        <w:rPr>
          <w:i/>
          <w:lang w:eastAsia="zh-CN"/>
        </w:rPr>
        <w:t xml:space="preserve">note – question about whether this paragraph and </w:t>
      </w:r>
      <w:r w:rsidR="00052AE0" w:rsidRPr="00A60FD8">
        <w:rPr>
          <w:i/>
          <w:lang w:eastAsia="zh-CN"/>
        </w:rPr>
        <w:t xml:space="preserve">possibly the </w:t>
      </w:r>
      <w:r w:rsidR="001C3FC0" w:rsidRPr="00A60FD8">
        <w:rPr>
          <w:i/>
          <w:lang w:eastAsia="zh-CN"/>
        </w:rPr>
        <w:t>following sentence is required; should this be limited to technical terms, or more general level language; many different text modifications were proposed, but agreement could not be achieved</w:t>
      </w:r>
      <w:r w:rsidR="00052AE0" w:rsidRPr="00A60FD8">
        <w:rPr>
          <w:i/>
          <w:lang w:eastAsia="zh-CN"/>
        </w:rPr>
        <w:t>, in particular, regarding backwards compatibility</w:t>
      </w:r>
      <w:r w:rsidR="001C3FC0" w:rsidRPr="00A60FD8">
        <w:rPr>
          <w:i/>
          <w:lang w:eastAsia="zh-CN"/>
        </w:rPr>
        <w:t>; contributions to the next WP5A meeting for clarification are requested</w:t>
      </w:r>
      <w:r w:rsidRPr="00A60FD8">
        <w:rPr>
          <w:i/>
          <w:lang w:eastAsia="zh-CN"/>
        </w:rPr>
        <w:t>]</w:t>
      </w:r>
    </w:p>
    <w:p w14:paraId="784585DF" w14:textId="77777777" w:rsidR="001C3FC0" w:rsidRPr="00A60FD8" w:rsidRDefault="001C3FC0" w:rsidP="001C3FC0">
      <w:pPr>
        <w:keepNext/>
        <w:jc w:val="both"/>
        <w:rPr>
          <w:lang w:eastAsia="zh-CN"/>
        </w:rPr>
      </w:pPr>
      <w:r w:rsidRPr="00A60FD8">
        <w:rPr>
          <w:lang w:eastAsia="zh-CN"/>
        </w:rPr>
        <w:t>[3GPP based access layer technology supporting ad hoc communication is LTE-V2X (release 14) and 5G-NR V2X (release 16). These two radio technologies cannot talk to each other, are not backward compatible nor coexistent in the same channel and consequently cannot share the same frequency channel.</w:t>
      </w:r>
    </w:p>
    <w:p w14:paraId="1E2DC655" w14:textId="77777777" w:rsidR="001C3FC0" w:rsidRPr="00A60FD8" w:rsidRDefault="001C3FC0" w:rsidP="001C3FC0">
      <w:pPr>
        <w:jc w:val="both"/>
        <w:rPr>
          <w:lang w:eastAsia="zh-CN"/>
        </w:rPr>
      </w:pPr>
      <w:r w:rsidRPr="00A60FD8">
        <w:rPr>
          <w:lang w:eastAsia="zh-CN"/>
        </w:rPr>
        <w:t xml:space="preserve">The cellular connectivity is based on 4G and 5G, requiring coverage by base stations and subscriptions to traditional operators.] </w:t>
      </w:r>
    </w:p>
    <w:p w14:paraId="5D1E6A57" w14:textId="77777777" w:rsidR="001C3FC0" w:rsidRPr="00A60FD8" w:rsidRDefault="001C3FC0" w:rsidP="001C3FC0">
      <w:pPr>
        <w:keepNext/>
        <w:jc w:val="both"/>
        <w:rPr>
          <w:lang w:eastAsia="zh-CN"/>
        </w:rPr>
      </w:pPr>
      <w:r w:rsidRPr="00A60FD8">
        <w:rPr>
          <w:lang w:eastAsia="zh-CN"/>
        </w:rPr>
        <w:t>Higher layer technologies for V2X above access layer are available at:</w:t>
      </w:r>
    </w:p>
    <w:p w14:paraId="72E28609" w14:textId="77777777" w:rsidR="001C3FC0" w:rsidRPr="00A60FD8" w:rsidRDefault="001C3FC0" w:rsidP="001C3FC0">
      <w:pPr>
        <w:pStyle w:val="enumlev1"/>
        <w:rPr>
          <w:lang w:eastAsia="zh-CN"/>
        </w:rPr>
      </w:pPr>
      <w:r w:rsidRPr="00A60FD8">
        <w:rPr>
          <w:lang w:eastAsia="zh-CN"/>
        </w:rPr>
        <w:t>–</w:t>
      </w:r>
      <w:r w:rsidRPr="00A60FD8">
        <w:rPr>
          <w:lang w:eastAsia="zh-CN"/>
        </w:rPr>
        <w:tab/>
        <w:t>ETSI ITS set of standards,</w:t>
      </w:r>
    </w:p>
    <w:p w14:paraId="773CFFD3" w14:textId="77777777" w:rsidR="001C3FC0" w:rsidRPr="00A60FD8" w:rsidRDefault="001C3FC0" w:rsidP="001C3FC0">
      <w:pPr>
        <w:pStyle w:val="enumlev1"/>
        <w:rPr>
          <w:lang w:eastAsia="zh-CN"/>
        </w:rPr>
      </w:pPr>
      <w:r w:rsidRPr="00A60FD8">
        <w:rPr>
          <w:lang w:eastAsia="zh-CN"/>
        </w:rPr>
        <w:t>–</w:t>
      </w:r>
      <w:r w:rsidRPr="00A60FD8">
        <w:rPr>
          <w:lang w:eastAsia="zh-CN"/>
        </w:rPr>
        <w:tab/>
        <w:t>CEN set of standards,</w:t>
      </w:r>
    </w:p>
    <w:p w14:paraId="7A2F4BE4" w14:textId="77777777" w:rsidR="001C3FC0" w:rsidRPr="00A60FD8" w:rsidRDefault="001C3FC0" w:rsidP="001C3FC0">
      <w:pPr>
        <w:pStyle w:val="enumlev1"/>
        <w:rPr>
          <w:lang w:eastAsia="zh-CN"/>
        </w:rPr>
      </w:pPr>
      <w:r w:rsidRPr="00A60FD8">
        <w:rPr>
          <w:lang w:eastAsia="zh-CN"/>
        </w:rPr>
        <w:t>–</w:t>
      </w:r>
      <w:r w:rsidRPr="00A60FD8">
        <w:rPr>
          <w:lang w:eastAsia="zh-CN"/>
        </w:rPr>
        <w:tab/>
        <w:t>IEEE 1609 set of standards,</w:t>
      </w:r>
    </w:p>
    <w:p w14:paraId="037F6EFB" w14:textId="77777777" w:rsidR="001C3FC0" w:rsidRPr="00A60FD8" w:rsidRDefault="001C3FC0" w:rsidP="001C3FC0">
      <w:pPr>
        <w:pStyle w:val="enumlev1"/>
        <w:rPr>
          <w:lang w:eastAsia="zh-CN"/>
        </w:rPr>
      </w:pPr>
      <w:r w:rsidRPr="00A60FD8">
        <w:rPr>
          <w:lang w:eastAsia="zh-CN"/>
        </w:rPr>
        <w:t>–</w:t>
      </w:r>
      <w:r w:rsidRPr="00A60FD8">
        <w:rPr>
          <w:lang w:eastAsia="zh-CN"/>
        </w:rPr>
        <w:tab/>
        <w:t xml:space="preserve">SAE set of standards. </w:t>
      </w:r>
    </w:p>
    <w:p w14:paraId="5848E1CF" w14:textId="77777777" w:rsidR="001C3FC0" w:rsidRPr="00A60FD8" w:rsidRDefault="001C3FC0" w:rsidP="001C3FC0">
      <w:pPr>
        <w:pStyle w:val="Heading1"/>
        <w:keepNext w:val="0"/>
        <w:keepLines w:val="0"/>
        <w:rPr>
          <w:lang w:eastAsia="zh-CN"/>
        </w:rPr>
      </w:pPr>
      <w:bookmarkStart w:id="27" w:name="_Toc44056711"/>
      <w:bookmarkStart w:id="28" w:name="_Toc88585979"/>
      <w:r w:rsidRPr="00A60FD8">
        <w:rPr>
          <w:lang w:eastAsia="zh-CN"/>
        </w:rPr>
        <w:t>6</w:t>
      </w:r>
      <w:r w:rsidRPr="00A60FD8">
        <w:rPr>
          <w:lang w:eastAsia="zh-CN"/>
        </w:rPr>
        <w:tab/>
        <w:t>Overall objectives and radiocommunication requirements for CAVs</w:t>
      </w:r>
      <w:bookmarkEnd w:id="27"/>
      <w:bookmarkEnd w:id="28"/>
    </w:p>
    <w:p w14:paraId="7F0BA507" w14:textId="7F93D1D8" w:rsidR="001C3FC0" w:rsidRPr="00A60FD8" w:rsidRDefault="001C3FC0" w:rsidP="001C3FC0">
      <w:pPr>
        <w:jc w:val="both"/>
        <w:rPr>
          <w:lang w:eastAsia="ko-KR"/>
        </w:rPr>
      </w:pPr>
      <w:r w:rsidRPr="00A60FD8">
        <w:rPr>
          <w:lang w:eastAsia="ko-KR"/>
        </w:rPr>
        <w:t xml:space="preserve">CAV development is an evolution and not a revolution. CAVs will exist side-by-side with other non-automated road users for the foreseeable future. Different use cases and levels of automation have different requirements. SAE level 1 and level 2 automation systems are already on the market illustrated through, e.g., adaptive cruise control and lane keep assistance systems, these are solely based </w:t>
      </w:r>
      <w:r w:rsidR="00C51FD4" w:rsidRPr="00A60FD8">
        <w:rPr>
          <w:lang w:eastAsia="ko-KR"/>
        </w:rPr>
        <w:t>online</w:t>
      </w:r>
      <w:r w:rsidRPr="00A60FD8">
        <w:rPr>
          <w:lang w:eastAsia="ko-KR"/>
        </w:rPr>
        <w:t>-of-sight sensors such on-board camera and radar. Ad hoc V2X communication based on IEEE 802.11p as part of IEEE 802.11-2016 are deployed in Road Side Units and serial vehicles in all three regions, Europe (ITS-G5), US (WAVE) and Japan (ITS Connect), for increasing road traffic safety by extending the awareness horizon for the driver (increasing the time to react on dangerous events). Next step is to marry ADAS with ad hoc V2X communication and include the ad hoc V2X communication as a new sensor to the overall sensor fusion framework towards V2X enhanced ADAS.</w:t>
      </w:r>
    </w:p>
    <w:p w14:paraId="518B139D" w14:textId="77777777" w:rsidR="00052AE0" w:rsidRPr="00A60FD8" w:rsidRDefault="001C3FC0" w:rsidP="001C3FC0">
      <w:pPr>
        <w:jc w:val="both"/>
        <w:rPr>
          <w:lang w:eastAsia="ko-KR"/>
        </w:rPr>
      </w:pPr>
      <w:r w:rsidRPr="00A60FD8">
        <w:rPr>
          <w:lang w:eastAsia="ko-KR"/>
        </w:rPr>
        <w:lastRenderedPageBreak/>
        <w:t xml:space="preserve">In the CAV domain, vehicles will support additional functionalities with the evolution of new use cases and capabilities. Once the ad hoc V2X sensor is included in the sensor set, new V2X features, like cooperative maneuvers for automated driving operations, will be enabled, as well as enhancements to ADAS features such as cooperative ACC that can avoid rear-end collisions as well as increase road traffic efficiency (closer spacing between vehicles and reduced fuel consumption). Technologies for ad hoc V2X communication include IEEE 802.11p (ITS-G5, WAVE, ITS-Connect) that has been proven for safety-related communications through extensive testing, and deployment; and, 3GPP LTE V2X that has demonstrated safety-related communications and is being tested and initially deployed; with a continued roadmap for future technology development as NR V2X becomes available for testing. </w:t>
      </w:r>
    </w:p>
    <w:p w14:paraId="7148C7DC" w14:textId="38C99D1E" w:rsidR="00052AE0" w:rsidRPr="00A60FD8" w:rsidRDefault="003804C1" w:rsidP="001C3FC0">
      <w:pPr>
        <w:jc w:val="both"/>
        <w:rPr>
          <w:i/>
          <w:lang w:eastAsia="zh-CN"/>
        </w:rPr>
      </w:pPr>
      <w:r w:rsidRPr="00A60FD8">
        <w:rPr>
          <w:i/>
          <w:lang w:eastAsia="zh-CN"/>
        </w:rPr>
        <w:t>[</w:t>
      </w:r>
      <w:r w:rsidR="00C96E10" w:rsidRPr="00A60FD8">
        <w:rPr>
          <w:i/>
          <w:lang w:eastAsia="zh-CN"/>
        </w:rPr>
        <w:t>E</w:t>
      </w:r>
      <w:r w:rsidR="00052AE0" w:rsidRPr="00A60FD8">
        <w:rPr>
          <w:i/>
          <w:lang w:eastAsia="zh-CN"/>
        </w:rPr>
        <w:t>ditor’s note – contributions are expected to resolve the text in the following sentence in square brackets</w:t>
      </w:r>
      <w:r w:rsidRPr="00A60FD8">
        <w:rPr>
          <w:i/>
          <w:lang w:eastAsia="zh-CN"/>
        </w:rPr>
        <w:t>]</w:t>
      </w:r>
    </w:p>
    <w:p w14:paraId="102263C5" w14:textId="77777777" w:rsidR="00662121" w:rsidRPr="00A60FD8" w:rsidRDefault="001C3FC0" w:rsidP="001C3FC0">
      <w:pPr>
        <w:jc w:val="both"/>
        <w:rPr>
          <w:lang w:eastAsia="ko-KR"/>
        </w:rPr>
      </w:pPr>
      <w:r w:rsidRPr="00A60FD8">
        <w:rPr>
          <w:lang w:eastAsia="ko-KR"/>
        </w:rPr>
        <w:t>[</w:t>
      </w:r>
      <w:r w:rsidR="00052AE0" w:rsidRPr="00A60FD8">
        <w:rPr>
          <w:lang w:eastAsia="ko-KR"/>
        </w:rPr>
        <w:t>All proposed applications in the CAV domain (e.g., platooning, collective perception, maneuver coordination) are fully supported by IEEE 802.11p based V2X technologies.</w:t>
      </w:r>
      <w:r w:rsidRPr="00A60FD8">
        <w:rPr>
          <w:lang w:eastAsia="ko-KR"/>
        </w:rPr>
        <w:t xml:space="preserve">] </w:t>
      </w:r>
    </w:p>
    <w:p w14:paraId="7CC6EDC8" w14:textId="277F0C9A" w:rsidR="001C3FC0" w:rsidRPr="00A60FD8" w:rsidRDefault="001C3FC0" w:rsidP="001C3FC0">
      <w:pPr>
        <w:jc w:val="both"/>
        <w:rPr>
          <w:lang w:eastAsia="ko-KR"/>
        </w:rPr>
      </w:pPr>
      <w:r w:rsidRPr="00A60FD8">
        <w:rPr>
          <w:lang w:eastAsia="ko-KR"/>
        </w:rPr>
        <w:t>The applications, however, cannot be supported by one single radio on one frequency channel. The necessary exchange of data by direct communication to support CAV applications is estimated by automotive and other industry proponents to need at least</w:t>
      </w:r>
      <w:r w:rsidRPr="00A60FD8">
        <w:rPr>
          <w:strike/>
          <w:lang w:eastAsia="ko-KR"/>
        </w:rPr>
        <w:t xml:space="preserve"> </w:t>
      </w:r>
      <w:r w:rsidRPr="00A60FD8">
        <w:rPr>
          <w:lang w:eastAsia="ko-KR"/>
        </w:rPr>
        <w:t>70-75 MHz of spectrum</w:t>
      </w:r>
      <w:r w:rsidRPr="00A60FD8">
        <w:rPr>
          <w:rStyle w:val="FootnoteReference"/>
        </w:rPr>
        <w:t>,</w:t>
      </w:r>
      <w:r w:rsidRPr="00A60FD8">
        <w:rPr>
          <w:rStyle w:val="FootnoteReference"/>
          <w:lang w:eastAsia="ko-KR"/>
        </w:rPr>
        <w:footnoteReference w:id="8"/>
      </w:r>
      <w:r w:rsidRPr="00A60FD8">
        <w:rPr>
          <w:rStyle w:val="FootnoteReference"/>
        </w:rPr>
        <w:t>,</w:t>
      </w:r>
      <w:r w:rsidRPr="00A60FD8">
        <w:rPr>
          <w:rStyle w:val="FootnoteReference"/>
        </w:rPr>
        <w:footnoteReference w:id="9"/>
      </w:r>
      <w:r w:rsidRPr="00A60FD8">
        <w:rPr>
          <w:lang w:eastAsia="ko-KR"/>
        </w:rPr>
        <w:t>. A study from an automotive and mobile industry association also notes that the evaluation of the spectrum needs for advanced use cases is not a trivial task</w:t>
      </w:r>
      <w:bookmarkStart w:id="29" w:name="_Hlk86248374"/>
      <w:r w:rsidRPr="00A60FD8">
        <w:rPr>
          <w:lang w:eastAsia="ko-KR"/>
        </w:rPr>
        <w:t>, in the sense that many CAV use cases may or may not occur at the same time and place, and this can result in a highly time variable demand for spectrum at any given location</w:t>
      </w:r>
      <w:bookmarkEnd w:id="29"/>
      <w:r w:rsidRPr="00A60FD8">
        <w:rPr>
          <w:lang w:eastAsia="ko-KR"/>
        </w:rPr>
        <w:t>. Nevertheless, the study concludes that 70-75 MHz of ITS spectrum in the 5.9</w:t>
      </w:r>
      <w:r w:rsidR="00A60FD8" w:rsidRPr="00A60FD8">
        <w:rPr>
          <w:lang w:eastAsia="ko-KR"/>
        </w:rPr>
        <w:t> </w:t>
      </w:r>
      <w:r w:rsidRPr="00A60FD8">
        <w:rPr>
          <w:lang w:eastAsia="ko-KR"/>
        </w:rPr>
        <w:t>GHz band (as presently allocated in many regions and under consideration in other regions) is needed to support the basic safety and advanced use cases under consideration today. Like any emerging sector, there could be unforeseen ITS use cases that would require even more spectrum as the market evolves</w:t>
      </w:r>
      <w:r w:rsidRPr="00A60FD8">
        <w:rPr>
          <w:position w:val="6"/>
          <w:sz w:val="18"/>
          <w:lang w:eastAsia="ko-KR"/>
        </w:rPr>
        <w:footnoteReference w:id="10"/>
      </w:r>
      <w:r w:rsidRPr="00A60FD8">
        <w:rPr>
          <w:lang w:eastAsia="ko-KR"/>
        </w:rPr>
        <w:t>.</w:t>
      </w:r>
    </w:p>
    <w:p w14:paraId="769D15C0" w14:textId="4CE3DD55" w:rsidR="001C3FC0" w:rsidRPr="00A60FD8" w:rsidRDefault="001C3FC0" w:rsidP="001C3FC0">
      <w:pPr>
        <w:jc w:val="both"/>
        <w:rPr>
          <w:i/>
          <w:lang w:eastAsia="ko-KR"/>
        </w:rPr>
      </w:pPr>
      <w:r w:rsidRPr="00A60FD8">
        <w:rPr>
          <w:i/>
          <w:lang w:eastAsia="ko-KR"/>
        </w:rPr>
        <w:t>[</w:t>
      </w:r>
      <w:r w:rsidR="0046126B" w:rsidRPr="00A60FD8">
        <w:rPr>
          <w:i/>
          <w:lang w:eastAsia="ko-KR"/>
        </w:rPr>
        <w:t>E</w:t>
      </w:r>
      <w:r w:rsidRPr="00A60FD8">
        <w:rPr>
          <w:i/>
          <w:lang w:eastAsia="ko-KR"/>
        </w:rPr>
        <w:t>ditor’s note – determine if the following sentence can be deleted based on contents of section 11, or should be moved to a different part of this document.]</w:t>
      </w:r>
    </w:p>
    <w:p w14:paraId="03586FF3" w14:textId="77777777" w:rsidR="001C3FC0" w:rsidRPr="00A60FD8" w:rsidRDefault="001C3FC0" w:rsidP="001C3FC0">
      <w:pPr>
        <w:jc w:val="both"/>
        <w:rPr>
          <w:lang w:eastAsia="ko-KR"/>
        </w:rPr>
      </w:pPr>
      <w:r w:rsidRPr="00A60FD8">
        <w:rPr>
          <w:lang w:eastAsia="ko-KR"/>
        </w:rPr>
        <w:t xml:space="preserve">[Several countries have allocated the ITS spectrum to LTE V2X technology in 5.9 GHz frequency range.] </w:t>
      </w:r>
    </w:p>
    <w:p w14:paraId="72CB60DE" w14:textId="22160BED" w:rsidR="001C3FC0" w:rsidRPr="00A60FD8" w:rsidRDefault="001C3FC0" w:rsidP="001C3FC0">
      <w:pPr>
        <w:jc w:val="both"/>
        <w:rPr>
          <w:i/>
          <w:lang w:eastAsia="ko-KR"/>
        </w:rPr>
      </w:pPr>
      <w:r w:rsidRPr="00A60FD8">
        <w:rPr>
          <w:i/>
          <w:lang w:eastAsia="ko-KR"/>
        </w:rPr>
        <w:t>[</w:t>
      </w:r>
      <w:r w:rsidR="0046126B" w:rsidRPr="00A60FD8">
        <w:rPr>
          <w:i/>
          <w:lang w:eastAsia="ko-KR"/>
        </w:rPr>
        <w:t>E</w:t>
      </w:r>
      <w:r w:rsidRPr="00A60FD8">
        <w:rPr>
          <w:i/>
          <w:lang w:eastAsia="ko-KR"/>
        </w:rPr>
        <w:t>ditor’s note – determine what to do with the following sentence, based on the resolution of remaining issues in section 5.]</w:t>
      </w:r>
    </w:p>
    <w:p w14:paraId="7F500933" w14:textId="77777777" w:rsidR="001C3FC0" w:rsidRPr="00A60FD8" w:rsidRDefault="001C3FC0" w:rsidP="001C3FC0">
      <w:pPr>
        <w:jc w:val="both"/>
        <w:rPr>
          <w:lang w:eastAsia="ko-KR"/>
        </w:rPr>
      </w:pPr>
      <w:r w:rsidRPr="00A60FD8">
        <w:rPr>
          <w:lang w:eastAsia="ko-KR"/>
        </w:rPr>
        <w:lastRenderedPageBreak/>
        <w:t>[All proposed applications in the CAV domain (e.g., basic safety, platooning, collective perception, maneuver coordination) are planned to be fully supported by NR V2X and LTE V2X technologies.]</w:t>
      </w:r>
    </w:p>
    <w:p w14:paraId="3C7DE0BD" w14:textId="77777777" w:rsidR="001C3FC0" w:rsidRPr="00A60FD8" w:rsidRDefault="001C3FC0" w:rsidP="001C3FC0">
      <w:pPr>
        <w:pStyle w:val="Heading2"/>
        <w:keepNext w:val="0"/>
        <w:keepLines w:val="0"/>
        <w:rPr>
          <w:lang w:eastAsia="zh-CN"/>
        </w:rPr>
      </w:pPr>
      <w:bookmarkStart w:id="30" w:name="_Toc44056712"/>
      <w:bookmarkStart w:id="31" w:name="_Toc88585980"/>
      <w:r w:rsidRPr="00A60FD8">
        <w:rPr>
          <w:lang w:eastAsia="zh-CN"/>
        </w:rPr>
        <w:t>6.1</w:t>
      </w:r>
      <w:r w:rsidRPr="00A60FD8">
        <w:rPr>
          <w:lang w:eastAsia="zh-CN"/>
        </w:rPr>
        <w:tab/>
        <w:t>Higher layer including application layer requirements</w:t>
      </w:r>
      <w:bookmarkEnd w:id="30"/>
      <w:bookmarkEnd w:id="31"/>
    </w:p>
    <w:p w14:paraId="44238C33" w14:textId="77777777" w:rsidR="001C3FC0" w:rsidRPr="00A60FD8" w:rsidRDefault="001C3FC0" w:rsidP="001C3FC0">
      <w:pPr>
        <w:pStyle w:val="Headingb"/>
      </w:pPr>
      <w:r w:rsidRPr="00A60FD8">
        <w:t xml:space="preserve">CAV requirements (higher layer requirements): </w:t>
      </w:r>
    </w:p>
    <w:p w14:paraId="22C65CB1" w14:textId="77777777" w:rsidR="001C3FC0" w:rsidRPr="00A60FD8" w:rsidRDefault="001C3FC0" w:rsidP="001C3FC0">
      <w:pPr>
        <w:jc w:val="both"/>
        <w:rPr>
          <w:lang w:eastAsia="ko-KR"/>
        </w:rPr>
      </w:pPr>
      <w:r w:rsidRPr="00A60FD8">
        <w:rPr>
          <w:lang w:eastAsia="ko-KR"/>
        </w:rPr>
        <w:t xml:space="preserve">Ad hoc V2X communication will be an essential part for CAVs. Nevertheless, there are many other parts in the CAV domain that needs more attention such as functional safety, robust positioning, sensor fusion, machine learning, high definition maps etc. All parts need to be carefully orchestrated to make CAVs happen. In this respect, communication is just one piece in this giant puzzle. </w:t>
      </w:r>
    </w:p>
    <w:p w14:paraId="2EDEB5D0" w14:textId="77777777" w:rsidR="001C3FC0" w:rsidRPr="00A60FD8" w:rsidRDefault="001C3FC0" w:rsidP="001C3FC0">
      <w:pPr>
        <w:jc w:val="both"/>
        <w:rPr>
          <w:lang w:eastAsia="ko-KR"/>
        </w:rPr>
      </w:pPr>
      <w:r w:rsidRPr="00A60FD8">
        <w:rPr>
          <w:lang w:eastAsia="ko-KR"/>
        </w:rPr>
        <w:t xml:space="preserve">It takes around 3-5 years for adding a new feature to a vehicle, this long product development cycle is due to the rigorous process of placing safe products on the market. Vehicles have an average lifetime of 12 years. Given the long product development cycles and expected life-time, certainty of continuity is of utmost importance for vehicle manufacturers. Further, new technology for inclusion in vehicles needs to be mature when the product development starts, and it needs to be available for the coming 15 years. </w:t>
      </w:r>
    </w:p>
    <w:p w14:paraId="30F1B94A" w14:textId="77777777" w:rsidR="001C3FC0" w:rsidRPr="00A60FD8" w:rsidRDefault="001C3FC0" w:rsidP="001C3FC0">
      <w:pPr>
        <w:rPr>
          <w:lang w:eastAsia="ko-KR"/>
        </w:rPr>
      </w:pPr>
      <w:r w:rsidRPr="00A60FD8">
        <w:rPr>
          <w:lang w:eastAsia="ko-KR"/>
        </w:rPr>
        <w:t xml:space="preserve">V2N network specific requirement for CAV are being considered for: </w:t>
      </w:r>
    </w:p>
    <w:p w14:paraId="445E25B9" w14:textId="77777777" w:rsidR="001C3FC0" w:rsidRPr="00A60FD8" w:rsidRDefault="001C3FC0" w:rsidP="001C3FC0">
      <w:pPr>
        <w:pStyle w:val="enumlev1"/>
        <w:rPr>
          <w:lang w:eastAsia="ko-KR"/>
        </w:rPr>
      </w:pPr>
      <w:r w:rsidRPr="00A60FD8">
        <w:rPr>
          <w:lang w:eastAsia="ko-KR"/>
        </w:rPr>
        <w:t>–</w:t>
      </w:r>
      <w:r w:rsidRPr="00A60FD8">
        <w:rPr>
          <w:lang w:eastAsia="ko-KR"/>
        </w:rPr>
        <w:tab/>
        <w:t>full road coverage with cellular communication.</w:t>
      </w:r>
    </w:p>
    <w:p w14:paraId="6AD9FBE0" w14:textId="77777777" w:rsidR="001C3FC0" w:rsidRPr="00A60FD8" w:rsidRDefault="001C3FC0" w:rsidP="001C3FC0">
      <w:pPr>
        <w:pStyle w:val="enumlev1"/>
        <w:rPr>
          <w:lang w:eastAsia="ko-KR"/>
        </w:rPr>
      </w:pPr>
      <w:r w:rsidRPr="00A60FD8">
        <w:rPr>
          <w:lang w:eastAsia="ko-KR"/>
        </w:rPr>
        <w:t>–</w:t>
      </w:r>
      <w:r w:rsidRPr="00A60FD8">
        <w:rPr>
          <w:lang w:eastAsia="ko-KR"/>
        </w:rPr>
        <w:tab/>
        <w:t>cross-border interoperability.</w:t>
      </w:r>
    </w:p>
    <w:p w14:paraId="47A0C021" w14:textId="77777777" w:rsidR="001C3FC0" w:rsidRPr="00A60FD8" w:rsidRDefault="001C3FC0" w:rsidP="001C3FC0">
      <w:pPr>
        <w:pStyle w:val="enumlev1"/>
        <w:rPr>
          <w:lang w:eastAsia="ko-KR"/>
        </w:rPr>
      </w:pPr>
      <w:r w:rsidRPr="00A60FD8">
        <w:rPr>
          <w:lang w:eastAsia="ko-KR"/>
        </w:rPr>
        <w:t>–</w:t>
      </w:r>
      <w:r w:rsidRPr="00A60FD8">
        <w:rPr>
          <w:lang w:eastAsia="ko-KR"/>
        </w:rPr>
        <w:tab/>
        <w:t>cross-provider interoperability.</w:t>
      </w:r>
    </w:p>
    <w:p w14:paraId="7CF78049" w14:textId="0F6AEB8E" w:rsidR="001C3FC0" w:rsidRPr="00A60FD8" w:rsidRDefault="001C3FC0" w:rsidP="001C3FC0">
      <w:pPr>
        <w:pStyle w:val="Headingb"/>
      </w:pPr>
      <w:r w:rsidRPr="00A60FD8">
        <w:t>[6.x</w:t>
      </w:r>
      <w:r w:rsidRPr="00A60FD8">
        <w:tab/>
        <w:t>Security Requirements]</w:t>
      </w:r>
    </w:p>
    <w:p w14:paraId="3E01699B" w14:textId="77777777" w:rsidR="001C3FC0" w:rsidRPr="00A60FD8" w:rsidRDefault="001C3FC0" w:rsidP="001C3FC0">
      <w:pPr>
        <w:rPr>
          <w:i/>
        </w:rPr>
      </w:pPr>
      <w:r w:rsidRPr="00A60FD8">
        <w:rPr>
          <w:i/>
          <w:lang w:eastAsia="zh-CN"/>
        </w:rPr>
        <w:t>[TBD]</w:t>
      </w:r>
    </w:p>
    <w:p w14:paraId="573D272A" w14:textId="77777777" w:rsidR="001C3FC0" w:rsidRPr="00A60FD8" w:rsidRDefault="001C3FC0" w:rsidP="001C3FC0">
      <w:pPr>
        <w:pStyle w:val="Heading2"/>
        <w:keepNext w:val="0"/>
        <w:keepLines w:val="0"/>
        <w:rPr>
          <w:lang w:eastAsia="zh-CN"/>
        </w:rPr>
      </w:pPr>
      <w:bookmarkStart w:id="32" w:name="_Toc44056713"/>
      <w:bookmarkStart w:id="33" w:name="_Toc88585981"/>
      <w:r w:rsidRPr="00A60FD8">
        <w:rPr>
          <w:lang w:eastAsia="zh-CN"/>
        </w:rPr>
        <w:t>6.2</w:t>
      </w:r>
      <w:r w:rsidRPr="00A60FD8">
        <w:rPr>
          <w:lang w:eastAsia="zh-CN"/>
        </w:rPr>
        <w:tab/>
        <w:t>Radiocommunication requirements: sensors, interoperability, radio interfaces, data rate, latency, reliability</w:t>
      </w:r>
      <w:bookmarkEnd w:id="32"/>
      <w:bookmarkEnd w:id="33"/>
    </w:p>
    <w:p w14:paraId="60145783" w14:textId="6262F780" w:rsidR="001C3FC0" w:rsidRPr="00A60FD8" w:rsidRDefault="001C3FC0" w:rsidP="00AD4151">
      <w:pPr>
        <w:pStyle w:val="EditorsNote"/>
      </w:pPr>
      <w:r w:rsidRPr="00A60FD8">
        <w:t>[</w:t>
      </w:r>
      <w:r w:rsidR="00AD4151" w:rsidRPr="00A60FD8">
        <w:t>Editor's</w:t>
      </w:r>
      <w:r w:rsidRPr="00A60FD8">
        <w:t xml:space="preserve"> note: For missing information, further input expected – topics on Interoperability / backward compatibility / coexistence are suggested.] Access layer requirements for direct V2X</w:t>
      </w:r>
    </w:p>
    <w:p w14:paraId="076E33F4" w14:textId="77777777" w:rsidR="001C3FC0" w:rsidRPr="00A60FD8" w:rsidRDefault="001C3FC0" w:rsidP="001C3FC0">
      <w:pPr>
        <w:pStyle w:val="Headingi"/>
        <w:rPr>
          <w:lang w:eastAsia="ko-KR"/>
        </w:rPr>
      </w:pPr>
      <w:r w:rsidRPr="00A60FD8">
        <w:rPr>
          <w:lang w:eastAsia="ko-KR"/>
        </w:rPr>
        <w:t>1)</w:t>
      </w:r>
      <w:r w:rsidRPr="00A60FD8">
        <w:rPr>
          <w:lang w:eastAsia="ko-KR"/>
        </w:rPr>
        <w:tab/>
        <w:t>Communication topology</w:t>
      </w:r>
    </w:p>
    <w:p w14:paraId="29CBD8AE" w14:textId="77777777" w:rsidR="001C3FC0" w:rsidRPr="00A60FD8" w:rsidRDefault="001C3FC0" w:rsidP="001C3FC0">
      <w:pPr>
        <w:rPr>
          <w:lang w:eastAsia="ko-KR"/>
        </w:rPr>
      </w:pPr>
      <w:r w:rsidRPr="00A60FD8">
        <w:rPr>
          <w:lang w:eastAsia="ko-KR"/>
        </w:rPr>
        <w:t>By nature, V2X communication is a many-to-many omnidirectional type of transmission in communication</w:t>
      </w:r>
      <w:r w:rsidRPr="00A60FD8">
        <w:rPr>
          <w:strike/>
          <w:lang w:eastAsia="ko-KR"/>
        </w:rPr>
        <w:t>.</w:t>
      </w:r>
      <w:r w:rsidRPr="00A60FD8">
        <w:rPr>
          <w:lang w:eastAsia="ko-KR"/>
        </w:rPr>
        <w:t xml:space="preserve"> Some use cases may be able to leverage unicast, multicast (groupcast), as well.</w:t>
      </w:r>
    </w:p>
    <w:p w14:paraId="0C44582A" w14:textId="77777777" w:rsidR="001C3FC0" w:rsidRPr="00A60FD8" w:rsidRDefault="001C3FC0" w:rsidP="001C3FC0">
      <w:pPr>
        <w:pStyle w:val="Headingi"/>
        <w:rPr>
          <w:lang w:eastAsia="ko-KR"/>
        </w:rPr>
      </w:pPr>
      <w:r w:rsidRPr="00A60FD8">
        <w:rPr>
          <w:lang w:eastAsia="ko-KR"/>
        </w:rPr>
        <w:t>2)</w:t>
      </w:r>
      <w:r w:rsidRPr="00A60FD8">
        <w:rPr>
          <w:lang w:eastAsia="ko-KR"/>
        </w:rPr>
        <w:tab/>
        <w:t>Dynamic channel:</w:t>
      </w:r>
    </w:p>
    <w:p w14:paraId="34F70BA4" w14:textId="77777777" w:rsidR="001C3FC0" w:rsidRPr="00A60FD8" w:rsidRDefault="001C3FC0" w:rsidP="001C3FC0">
      <w:pPr>
        <w:jc w:val="both"/>
        <w:rPr>
          <w:lang w:eastAsia="ko-KR"/>
        </w:rPr>
      </w:pPr>
      <w:r w:rsidRPr="00A60FD8">
        <w:rPr>
          <w:lang w:eastAsia="ko-KR"/>
        </w:rPr>
        <w:t>The highly mobile environment of road traffic leads to much higher requirements on the V2X receiver. Consequently, CAV services using the ad hoc V2X radio requires continuous adaption to the current channel status, which is affected by, e.g., severe multipath, and/or doppler effect of the channel resources. IEEE 802.11p V2X receivers need to comply with dynamic channel conditions as described in, e.g., ETSI EN 302 663 Annex A. 3GPP V2X receivers need to comply with dynamic channel conditions as described in e.g., 3GPP TS 36.101 and 38.101 for LTE-V2X and NR-V2X respectively. Despite the reason for poorer wireless communication, CAV services need to have graceful performance degradation.</w:t>
      </w:r>
    </w:p>
    <w:p w14:paraId="048657E4" w14:textId="77777777" w:rsidR="001C3FC0" w:rsidRPr="00A60FD8" w:rsidRDefault="001C3FC0" w:rsidP="001C3FC0">
      <w:pPr>
        <w:pStyle w:val="Headingi"/>
        <w:rPr>
          <w:lang w:eastAsia="ko-KR"/>
        </w:rPr>
      </w:pPr>
      <w:r w:rsidRPr="00A60FD8">
        <w:rPr>
          <w:lang w:eastAsia="ko-KR"/>
        </w:rPr>
        <w:t>3)</w:t>
      </w:r>
      <w:r w:rsidRPr="00A60FD8">
        <w:rPr>
          <w:lang w:eastAsia="ko-KR"/>
        </w:rPr>
        <w:tab/>
        <w:t>Dynamic number of participants</w:t>
      </w:r>
    </w:p>
    <w:p w14:paraId="30E679FB" w14:textId="77777777" w:rsidR="001C3FC0" w:rsidRPr="00A60FD8" w:rsidRDefault="001C3FC0" w:rsidP="001C3FC0">
      <w:pPr>
        <w:jc w:val="both"/>
        <w:rPr>
          <w:lang w:eastAsia="ko-KR"/>
        </w:rPr>
      </w:pPr>
      <w:r w:rsidRPr="00A60FD8">
        <w:rPr>
          <w:lang w:eastAsia="ko-KR"/>
        </w:rPr>
        <w:t xml:space="preserve">Dynamic load change in the channel due to few to very many traffic participants at the same time in the communication range of ITS stations. High density scenarios show that 100-800 vehicles can be in the functional relevant distance of the communications zone. Vulnerable Road Users (VRU) like </w:t>
      </w:r>
      <w:r w:rsidRPr="00A60FD8">
        <w:rPr>
          <w:lang w:eastAsia="ko-KR"/>
        </w:rPr>
        <w:lastRenderedPageBreak/>
        <w:t>bicyclist and pedestrians can be V2X traffic participants and have to be calculated in addition to motor vehicles.</w:t>
      </w:r>
    </w:p>
    <w:p w14:paraId="14E255D9" w14:textId="77777777" w:rsidR="001C3FC0" w:rsidRPr="00A60FD8" w:rsidRDefault="001C3FC0" w:rsidP="001C3FC0">
      <w:pPr>
        <w:pStyle w:val="Headingi"/>
        <w:rPr>
          <w:lang w:eastAsia="ko-KR"/>
        </w:rPr>
      </w:pPr>
      <w:r w:rsidRPr="00A60FD8">
        <w:rPr>
          <w:lang w:eastAsia="ko-KR"/>
        </w:rPr>
        <w:t>4)</w:t>
      </w:r>
      <w:r w:rsidRPr="00A60FD8">
        <w:rPr>
          <w:lang w:eastAsia="ko-KR"/>
        </w:rPr>
        <w:tab/>
        <w:t>Dynamic use of channels:</w:t>
      </w:r>
    </w:p>
    <w:p w14:paraId="4A041A22" w14:textId="77777777" w:rsidR="001C3FC0" w:rsidRPr="00A60FD8" w:rsidRDefault="001C3FC0" w:rsidP="001C3FC0">
      <w:pPr>
        <w:jc w:val="both"/>
        <w:rPr>
          <w:lang w:eastAsia="ko-KR"/>
        </w:rPr>
      </w:pPr>
      <w:r w:rsidRPr="00A60FD8">
        <w:rPr>
          <w:lang w:eastAsia="ko-KR"/>
        </w:rPr>
        <w:t>Further, not all CAV services can be hosted on one channel but needs to be divided between channels using several radios and multi-channel operation.</w:t>
      </w:r>
    </w:p>
    <w:p w14:paraId="1A6B5BF3" w14:textId="77777777" w:rsidR="001C3FC0" w:rsidRPr="00A60FD8" w:rsidRDefault="001C3FC0" w:rsidP="001C3FC0">
      <w:pPr>
        <w:pStyle w:val="Headingi"/>
        <w:rPr>
          <w:lang w:eastAsia="ko-KR"/>
        </w:rPr>
      </w:pPr>
      <w:r w:rsidRPr="00A60FD8">
        <w:rPr>
          <w:lang w:eastAsia="ko-KR"/>
        </w:rPr>
        <w:t>5)</w:t>
      </w:r>
      <w:r w:rsidRPr="00A60FD8">
        <w:rPr>
          <w:lang w:eastAsia="ko-KR"/>
        </w:rPr>
        <w:tab/>
        <w:t>Dynamic V2X message:</w:t>
      </w:r>
    </w:p>
    <w:p w14:paraId="23B34BB3" w14:textId="77777777" w:rsidR="001C3FC0" w:rsidRPr="00A60FD8" w:rsidRDefault="001C3FC0" w:rsidP="001C3FC0">
      <w:pPr>
        <w:jc w:val="both"/>
      </w:pPr>
      <w:r w:rsidRPr="00A60FD8">
        <w:t>For the most efficient use of spectrum V2X messages are generated only if required and necessary content is adapted by the application layer to the minimum number of messages. V2X messages change dynamically in sending rate and message size over time with an aperiodic behaviour. An analysis of this behaviour for the broadly used ETSI Cooperative Awareness Message (CAM) is given in IEEE “Empirical Models for the Realistic Generation of Cooperative Awareness Messages in Vehicular Networks”</w:t>
      </w:r>
      <w:r w:rsidRPr="00A60FD8">
        <w:rPr>
          <w:vertAlign w:val="superscript"/>
        </w:rPr>
        <w:footnoteReference w:id="11"/>
      </w:r>
      <w:r w:rsidRPr="00A60FD8">
        <w:t>. Other CAV related messages such as Collective Perception Messages (CPM), Maneuuver Coordination Messages (MCM), Personal Safety Messages (PSM) / Vulnerable Road User (VRU) Awareness Messages (VAM), deploy the same dynamic generation rules. In addition to spectrum efficiency, this dynamic generation supports the principle of data minimization for privacy reasons.</w:t>
      </w:r>
    </w:p>
    <w:p w14:paraId="306BE460" w14:textId="77777777" w:rsidR="001C3FC0" w:rsidRPr="00A60FD8" w:rsidRDefault="001C3FC0" w:rsidP="001C3FC0">
      <w:pPr>
        <w:pStyle w:val="Headingi"/>
        <w:rPr>
          <w:lang w:eastAsia="ko-KR"/>
        </w:rPr>
      </w:pPr>
      <w:r w:rsidRPr="00A60FD8">
        <w:rPr>
          <w:lang w:eastAsia="ko-KR"/>
        </w:rPr>
        <w:t>6)</w:t>
      </w:r>
      <w:r w:rsidRPr="00A60FD8">
        <w:rPr>
          <w:lang w:eastAsia="ko-KR"/>
        </w:rPr>
        <w:tab/>
        <w:t xml:space="preserve">Communication ranges: </w:t>
      </w:r>
    </w:p>
    <w:p w14:paraId="36250241" w14:textId="77777777" w:rsidR="001C3FC0" w:rsidRPr="00A60FD8" w:rsidRDefault="001C3FC0" w:rsidP="001C3FC0">
      <w:pPr>
        <w:jc w:val="both"/>
        <w:rPr>
          <w:lang w:eastAsia="ko-KR"/>
        </w:rPr>
      </w:pPr>
      <w:r w:rsidRPr="00A60FD8">
        <w:rPr>
          <w:lang w:eastAsia="ko-KR"/>
        </w:rPr>
        <w:t>V2X applications intended to reduce traffic accidents in short range need 80-90% packet success rate at 150 m in urban, suburban environment and up to 500 m in highway environment or fast rural environment in combination with omnidirectional communication requirement</w:t>
      </w:r>
      <w:r w:rsidRPr="00A60FD8">
        <w:rPr>
          <w:rStyle w:val="FootnoteReference"/>
          <w:lang w:eastAsia="ko-KR"/>
        </w:rPr>
        <w:footnoteReference w:id="12"/>
      </w:r>
      <w:r w:rsidRPr="00A60FD8">
        <w:rPr>
          <w:lang w:eastAsia="ko-KR"/>
        </w:rPr>
        <w:t>. Automotive safety proponents have established requirements of 300 meter range with at least 90% “Service Level Reliability” to ensure less than 5% probability of two consecutive failed vehicle safety messages</w:t>
      </w:r>
      <w:r w:rsidRPr="00A60FD8">
        <w:rPr>
          <w:rStyle w:val="FootnoteReference"/>
          <w:lang w:eastAsia="ko-KR"/>
        </w:rPr>
        <w:footnoteReference w:id="13"/>
      </w:r>
      <w:r w:rsidRPr="00A60FD8">
        <w:rPr>
          <w:lang w:eastAsia="ko-KR"/>
        </w:rPr>
        <w:t>.</w:t>
      </w:r>
    </w:p>
    <w:p w14:paraId="44D4471D" w14:textId="77777777" w:rsidR="001C3FC0" w:rsidRPr="00A60FD8" w:rsidRDefault="001C3FC0" w:rsidP="001C3FC0">
      <w:pPr>
        <w:pStyle w:val="Headingi"/>
        <w:rPr>
          <w:lang w:eastAsia="ko-KR"/>
        </w:rPr>
      </w:pPr>
      <w:r w:rsidRPr="00A60FD8">
        <w:rPr>
          <w:lang w:eastAsia="ko-KR"/>
        </w:rPr>
        <w:t>7)</w:t>
      </w:r>
      <w:r w:rsidRPr="00A60FD8">
        <w:rPr>
          <w:lang w:eastAsia="ko-KR"/>
        </w:rPr>
        <w:tab/>
        <w:t>Selection of V2X modulation characteristics:</w:t>
      </w:r>
    </w:p>
    <w:p w14:paraId="1EB8F2A9" w14:textId="77777777" w:rsidR="001C3FC0" w:rsidRPr="00A60FD8" w:rsidRDefault="001C3FC0" w:rsidP="001C3FC0">
      <w:r w:rsidRPr="00A60FD8">
        <w:t xml:space="preserve">The requirements for most, especially safety applications, CAV applications (V2X services using the following messages BSM/CAM, CPM, MCM, PSM/VAM) are: </w:t>
      </w:r>
    </w:p>
    <w:p w14:paraId="3842100B" w14:textId="77777777" w:rsidR="001C3FC0" w:rsidRPr="00A60FD8" w:rsidRDefault="001C3FC0" w:rsidP="001C3FC0">
      <w:pPr>
        <w:pStyle w:val="enumlev1"/>
      </w:pPr>
      <w:r w:rsidRPr="00A60FD8">
        <w:rPr>
          <w:lang w:eastAsia="ko-KR"/>
        </w:rPr>
        <w:t>–</w:t>
      </w:r>
      <w:r w:rsidRPr="00A60FD8">
        <w:rPr>
          <w:lang w:eastAsia="ko-KR"/>
        </w:rPr>
        <w:tab/>
      </w:r>
      <w:r w:rsidRPr="00A60FD8">
        <w:t>dynamic radio channel changes, e.g. mobile environment,</w:t>
      </w:r>
    </w:p>
    <w:p w14:paraId="596E36E2" w14:textId="77777777" w:rsidR="001C3FC0" w:rsidRPr="00A60FD8" w:rsidRDefault="001C3FC0" w:rsidP="001C3FC0">
      <w:pPr>
        <w:pStyle w:val="enumlev1"/>
      </w:pPr>
      <w:r w:rsidRPr="00A60FD8">
        <w:rPr>
          <w:lang w:eastAsia="ko-KR"/>
        </w:rPr>
        <w:t>–</w:t>
      </w:r>
      <w:r w:rsidRPr="00A60FD8">
        <w:rPr>
          <w:lang w:eastAsia="ko-KR"/>
        </w:rPr>
        <w:tab/>
      </w:r>
      <w:r w:rsidRPr="00A60FD8">
        <w:t>dynamic message generation, e.g. dynamic changes in Tx rate and message size from message to message,</w:t>
      </w:r>
    </w:p>
    <w:p w14:paraId="743C617A" w14:textId="77777777" w:rsidR="001C3FC0" w:rsidRPr="00A60FD8" w:rsidRDefault="001C3FC0" w:rsidP="001C3FC0">
      <w:pPr>
        <w:pStyle w:val="enumlev1"/>
      </w:pPr>
      <w:r w:rsidRPr="00A60FD8">
        <w:rPr>
          <w:lang w:eastAsia="ko-KR"/>
        </w:rPr>
        <w:t>–</w:t>
      </w:r>
      <w:r w:rsidRPr="00A60FD8">
        <w:rPr>
          <w:lang w:eastAsia="ko-KR"/>
        </w:rPr>
        <w:tab/>
      </w:r>
      <w:r w:rsidRPr="00A60FD8">
        <w:t>omnidirectional communication,</w:t>
      </w:r>
    </w:p>
    <w:p w14:paraId="4B747C4E" w14:textId="77777777" w:rsidR="001C3FC0" w:rsidRPr="00A60FD8" w:rsidRDefault="001C3FC0" w:rsidP="001C3FC0">
      <w:pPr>
        <w:pStyle w:val="enumlev1"/>
      </w:pPr>
      <w:r w:rsidRPr="00A60FD8">
        <w:rPr>
          <w:lang w:eastAsia="ko-KR"/>
        </w:rPr>
        <w:lastRenderedPageBreak/>
        <w:t>–</w:t>
      </w:r>
      <w:r w:rsidRPr="00A60FD8">
        <w:rPr>
          <w:lang w:eastAsia="ko-KR"/>
        </w:rPr>
        <w:tab/>
      </w:r>
      <w:r w:rsidRPr="00A60FD8">
        <w:t>dynamic channel load at up to 99.9% Service Level Reliability at 300 m range</w:t>
      </w:r>
      <w:r w:rsidRPr="00A60FD8">
        <w:rPr>
          <w:rStyle w:val="FootnoteReference"/>
        </w:rPr>
        <w:footnoteReference w:id="14"/>
      </w:r>
      <w:r w:rsidRPr="00A60FD8">
        <w:t xml:space="preserve">, and at least 500 m range with Packet Success Rate of 90%. </w:t>
      </w:r>
    </w:p>
    <w:p w14:paraId="4ED1A742" w14:textId="77777777" w:rsidR="001C3FC0" w:rsidRPr="00A60FD8" w:rsidRDefault="001C3FC0" w:rsidP="001C3FC0">
      <w:pPr>
        <w:jc w:val="both"/>
      </w:pPr>
      <w:r w:rsidRPr="00A60FD8">
        <w:t xml:space="preserve">These requirements lead to a preferred selection of low data rates and the choice of a robust modulation like QPSK ½ </w:t>
      </w:r>
      <w:r w:rsidRPr="00A60FD8">
        <w:rPr>
          <w:vertAlign w:val="superscript"/>
        </w:rPr>
        <w:footnoteReference w:id="15"/>
      </w:r>
      <w:r w:rsidRPr="00A60FD8">
        <w:t>. There are some CAV applications which can use higher order modulations and/or multiple/directional antenna systems, e.g. truck platooning.</w:t>
      </w:r>
    </w:p>
    <w:p w14:paraId="5C0A7088" w14:textId="77777777" w:rsidR="001C3FC0" w:rsidRPr="00A60FD8" w:rsidRDefault="001C3FC0" w:rsidP="001C3FC0">
      <w:pPr>
        <w:pStyle w:val="Headingi"/>
        <w:rPr>
          <w:lang w:eastAsia="ko-KR"/>
        </w:rPr>
      </w:pPr>
      <w:r w:rsidRPr="00A60FD8">
        <w:rPr>
          <w:lang w:eastAsia="ko-KR"/>
        </w:rPr>
        <w:t>8)</w:t>
      </w:r>
      <w:r w:rsidRPr="00A60FD8">
        <w:rPr>
          <w:lang w:eastAsia="ko-KR"/>
        </w:rPr>
        <w:tab/>
        <w:t>Service layer latency:</w:t>
      </w:r>
    </w:p>
    <w:p w14:paraId="178BFE48" w14:textId="77777777" w:rsidR="001C3FC0" w:rsidRPr="00A60FD8" w:rsidRDefault="001C3FC0" w:rsidP="001C3FC0">
      <w:pPr>
        <w:rPr>
          <w:lang w:eastAsia="ko-KR"/>
        </w:rPr>
      </w:pPr>
      <w:r w:rsidRPr="00A60FD8">
        <w:rPr>
          <w:lang w:eastAsia="ko-KR"/>
        </w:rPr>
        <w:t>Service layer latency is below 10 ms as shown in table 6.2-1 “Technical characteristics on Advanced ITS and CAV”.</w:t>
      </w:r>
    </w:p>
    <w:p w14:paraId="70A6C0B5" w14:textId="77777777" w:rsidR="001C3FC0" w:rsidRPr="00A60FD8" w:rsidRDefault="001C3FC0" w:rsidP="001C3FC0">
      <w:pPr>
        <w:jc w:val="both"/>
        <w:rPr>
          <w:lang w:eastAsia="ko-KR"/>
        </w:rPr>
      </w:pPr>
      <w:r w:rsidRPr="00A60FD8">
        <w:rPr>
          <w:lang w:eastAsia="ko-KR"/>
        </w:rPr>
        <w:t xml:space="preserve">From the view of wireless connectivity, V2X communication technology for many new CAV applications need to support lower latency and higher reliability. The </w:t>
      </w:r>
      <w:r w:rsidRPr="00A60FD8">
        <w:rPr>
          <w:color w:val="000000" w:themeColor="text1"/>
        </w:rPr>
        <w:t>3rd Generation Partnership Project (3GPP) specifications</w:t>
      </w:r>
      <w:r w:rsidRPr="00A60FD8">
        <w:rPr>
          <w:lang w:eastAsia="ko-KR"/>
        </w:rPr>
        <w:t>, ETSI, SAE, and IEEE standards provide the categories of enhanced V2X applications and technical requirements in terms of packet size, data latency, reliability, and data rate for currently-defined CAV applications. Based on these specifications and standards, the radio communication technology for certain latency-sensitive CAV applications requires less than 10 msec in packet latency on the service / application level</w:t>
      </w:r>
      <w:r w:rsidRPr="00A60FD8">
        <w:rPr>
          <w:rStyle w:val="FootnoteReference"/>
          <w:lang w:eastAsia="ko-KR"/>
        </w:rPr>
        <w:footnoteReference w:id="16"/>
      </w:r>
      <w:r w:rsidRPr="00A60FD8">
        <w:rPr>
          <w:lang w:eastAsia="ko-KR"/>
        </w:rPr>
        <w:t xml:space="preserve"> and greater than 90% packet success rate</w:t>
      </w:r>
      <w:proofErr w:type="gramStart"/>
      <w:r w:rsidRPr="00A60FD8">
        <w:rPr>
          <w:lang w:eastAsia="ko-KR"/>
        </w:rPr>
        <w:t xml:space="preserve">.  </w:t>
      </w:r>
      <w:proofErr w:type="gramEnd"/>
      <w:r w:rsidRPr="00A60FD8">
        <w:rPr>
          <w:lang w:eastAsia="ko-KR"/>
        </w:rPr>
        <w:t>While Packet Success Rate has been a generic metric in V2X communications requirements, the newer Service Level Reliability metric, which establishes statistical performance requirements for consecutive packets lost for certain use cases such as cross traffic left-turn assist (as shown in the following table), is considered the most critical requirement for ensuring reliable operation of V2X crash imminent safety use cases by automotive safety proponents.</w:t>
      </w:r>
    </w:p>
    <w:p w14:paraId="483BD491" w14:textId="77777777" w:rsidR="001C3FC0" w:rsidRPr="00A60FD8" w:rsidRDefault="001C3FC0" w:rsidP="001C3FC0">
      <w:pPr>
        <w:pStyle w:val="TableNo"/>
        <w:rPr>
          <w:lang w:eastAsia="ko-KR"/>
        </w:rPr>
      </w:pPr>
      <w:r w:rsidRPr="00A60FD8">
        <w:rPr>
          <w:lang w:eastAsia="ko-KR"/>
        </w:rPr>
        <w:t>TABLE 6.2-1</w:t>
      </w:r>
    </w:p>
    <w:p w14:paraId="3A569F69" w14:textId="77777777" w:rsidR="001C3FC0" w:rsidRPr="00A60FD8" w:rsidRDefault="001C3FC0" w:rsidP="001C3FC0">
      <w:pPr>
        <w:pStyle w:val="Tabletitle"/>
        <w:rPr>
          <w:lang w:eastAsia="ko-KR"/>
        </w:rPr>
      </w:pPr>
      <w:r w:rsidRPr="00A60FD8">
        <w:rPr>
          <w:lang w:eastAsia="ko-KR"/>
        </w:rPr>
        <w:t>Technical characteristics of Advanced ITS and CAV</w:t>
      </w:r>
    </w:p>
    <w:p w14:paraId="282E45BB" w14:textId="77777777" w:rsidR="001C3FC0" w:rsidRPr="00A60FD8" w:rsidRDefault="001C3FC0" w:rsidP="001C3FC0">
      <w:pPr>
        <w:pStyle w:val="EditorsNote"/>
        <w:rPr>
          <w:lang w:eastAsia="ko-KR"/>
        </w:rPr>
      </w:pPr>
      <w:r w:rsidRPr="00A60FD8">
        <w:rPr>
          <w:lang w:eastAsia="ko-KR"/>
        </w:rPr>
        <w:t>[Editor’s note: Korea to propose text revision to clarify typical cellular coverage range for CAV]</w:t>
      </w:r>
    </w:p>
    <w:tbl>
      <w:tblPr>
        <w:tblW w:w="96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3262"/>
        <w:gridCol w:w="2693"/>
        <w:gridCol w:w="3684"/>
      </w:tblGrid>
      <w:tr w:rsidR="001C3FC0" w:rsidRPr="00A60FD8" w14:paraId="2A00229A" w14:textId="77777777" w:rsidTr="001C3FC0">
        <w:trPr>
          <w:tblHeader/>
          <w:jc w:val="center"/>
        </w:trPr>
        <w:tc>
          <w:tcPr>
            <w:tcW w:w="1692" w:type="pct"/>
          </w:tcPr>
          <w:p w14:paraId="1235CE75" w14:textId="77777777" w:rsidR="001C3FC0" w:rsidRPr="00A60FD8" w:rsidRDefault="001C3FC0" w:rsidP="001C3FC0">
            <w:pPr>
              <w:pStyle w:val="Tablehead"/>
            </w:pPr>
            <w:r w:rsidRPr="00A60FD8">
              <w:lastRenderedPageBreak/>
              <w:t>Items</w:t>
            </w:r>
          </w:p>
        </w:tc>
        <w:tc>
          <w:tcPr>
            <w:tcW w:w="1397" w:type="pct"/>
          </w:tcPr>
          <w:p w14:paraId="353E28D5" w14:textId="77777777" w:rsidR="001C3FC0" w:rsidRPr="00A60FD8" w:rsidRDefault="001C3FC0" w:rsidP="001C3FC0">
            <w:pPr>
              <w:pStyle w:val="Tablehead"/>
            </w:pPr>
            <w:r w:rsidRPr="00A60FD8">
              <w:t>Advanced ITS</w:t>
            </w:r>
          </w:p>
        </w:tc>
        <w:tc>
          <w:tcPr>
            <w:tcW w:w="1911" w:type="pct"/>
          </w:tcPr>
          <w:p w14:paraId="2CB1546A" w14:textId="77777777" w:rsidR="001C3FC0" w:rsidRPr="00A60FD8" w:rsidRDefault="001C3FC0" w:rsidP="001C3FC0">
            <w:pPr>
              <w:pStyle w:val="Tablehead"/>
              <w:rPr>
                <w:rFonts w:eastAsia="Malgun Gothic"/>
              </w:rPr>
            </w:pPr>
            <w:r w:rsidRPr="00A60FD8">
              <w:rPr>
                <w:rFonts w:eastAsia="Malgun Gothic"/>
              </w:rPr>
              <w:t>CAV</w:t>
            </w:r>
          </w:p>
        </w:tc>
      </w:tr>
      <w:tr w:rsidR="001C3FC0" w:rsidRPr="00A60FD8" w14:paraId="428E952A" w14:textId="77777777" w:rsidTr="001C3FC0">
        <w:trPr>
          <w:trHeight w:val="302"/>
          <w:jc w:val="center"/>
        </w:trPr>
        <w:tc>
          <w:tcPr>
            <w:tcW w:w="1692" w:type="pct"/>
          </w:tcPr>
          <w:p w14:paraId="623C3B58" w14:textId="77777777" w:rsidR="001C3FC0" w:rsidRPr="00A60FD8" w:rsidRDefault="001C3FC0" w:rsidP="001C3FC0">
            <w:pPr>
              <w:pStyle w:val="Tabletext"/>
            </w:pPr>
            <w:r w:rsidRPr="00A60FD8">
              <w:t xml:space="preserve">Use cases / Applications </w:t>
            </w:r>
          </w:p>
        </w:tc>
        <w:tc>
          <w:tcPr>
            <w:tcW w:w="1397" w:type="pct"/>
          </w:tcPr>
          <w:p w14:paraId="3BBD9129" w14:textId="77777777" w:rsidR="001C3FC0" w:rsidRPr="00A60FD8" w:rsidRDefault="001C3FC0" w:rsidP="001C3FC0">
            <w:pPr>
              <w:pStyle w:val="Tabletext"/>
            </w:pPr>
            <w:r w:rsidRPr="00A60FD8">
              <w:t>Cooperative Awareness</w:t>
            </w:r>
          </w:p>
          <w:p w14:paraId="7276A4D6" w14:textId="77777777" w:rsidR="001C3FC0" w:rsidRPr="00A60FD8" w:rsidRDefault="001C3FC0" w:rsidP="001C3FC0">
            <w:pPr>
              <w:pStyle w:val="Tabletext"/>
            </w:pPr>
            <w:r w:rsidRPr="00A60FD8">
              <w:t>Collective Perception</w:t>
            </w:r>
          </w:p>
        </w:tc>
        <w:tc>
          <w:tcPr>
            <w:tcW w:w="1911" w:type="pct"/>
          </w:tcPr>
          <w:p w14:paraId="4C9EA8DE" w14:textId="77777777" w:rsidR="001C3FC0" w:rsidRPr="00A60FD8" w:rsidRDefault="001C3FC0" w:rsidP="001C3FC0">
            <w:pPr>
              <w:pStyle w:val="Tablehead"/>
              <w:jc w:val="left"/>
              <w:rPr>
                <w:rFonts w:ascii="Times New Roman" w:hAnsi="Times New Roman"/>
                <w:b w:val="0"/>
                <w:lang w:eastAsia="ko-KR"/>
              </w:rPr>
            </w:pPr>
            <w:r w:rsidRPr="00A60FD8">
              <w:rPr>
                <w:rFonts w:ascii="Times New Roman" w:hAnsi="Times New Roman"/>
                <w:b w:val="0"/>
                <w:lang w:eastAsia="ko-KR"/>
              </w:rPr>
              <w:t>Cooperative Driving with Maneuver Coordination Service</w:t>
            </w:r>
          </w:p>
          <w:p w14:paraId="7DC121B0" w14:textId="77777777" w:rsidR="001C3FC0" w:rsidRPr="00A60FD8" w:rsidRDefault="001C3FC0" w:rsidP="001C3FC0">
            <w:pPr>
              <w:pStyle w:val="Tablehead"/>
              <w:jc w:val="left"/>
              <w:rPr>
                <w:rFonts w:ascii="Times New Roman" w:hAnsi="Times New Roman"/>
                <w:b w:val="0"/>
              </w:rPr>
            </w:pPr>
            <w:r w:rsidRPr="00A60FD8">
              <w:rPr>
                <w:rFonts w:ascii="Times New Roman" w:hAnsi="Times New Roman"/>
                <w:b w:val="0"/>
                <w:lang w:eastAsia="ko-KR"/>
              </w:rPr>
              <w:t>Platooning</w:t>
            </w:r>
          </w:p>
          <w:p w14:paraId="7536635B" w14:textId="77777777" w:rsidR="001C3FC0" w:rsidRPr="00A60FD8" w:rsidRDefault="001C3FC0" w:rsidP="001C3FC0">
            <w:pPr>
              <w:pStyle w:val="Tablehead"/>
              <w:jc w:val="left"/>
              <w:rPr>
                <w:rFonts w:ascii="Times New Roman" w:hAnsi="Times New Roman"/>
                <w:b w:val="0"/>
              </w:rPr>
            </w:pPr>
            <w:r w:rsidRPr="00A60FD8">
              <w:rPr>
                <w:rFonts w:ascii="Times New Roman" w:hAnsi="Times New Roman"/>
                <w:b w:val="0"/>
                <w:lang w:eastAsia="ko-KR"/>
              </w:rPr>
              <w:t>Automated</w:t>
            </w:r>
            <w:r w:rsidRPr="00A60FD8">
              <w:rPr>
                <w:rFonts w:ascii="Times New Roman" w:hAnsi="Times New Roman"/>
                <w:b w:val="0"/>
              </w:rPr>
              <w:t xml:space="preserve"> </w:t>
            </w:r>
            <w:r w:rsidRPr="00A60FD8">
              <w:rPr>
                <w:rFonts w:ascii="Times New Roman" w:hAnsi="Times New Roman"/>
                <w:b w:val="0"/>
                <w:lang w:eastAsia="ko-KR"/>
              </w:rPr>
              <w:t>Valet</w:t>
            </w:r>
            <w:r w:rsidRPr="00A60FD8">
              <w:rPr>
                <w:rFonts w:ascii="Times New Roman" w:hAnsi="Times New Roman"/>
                <w:b w:val="0"/>
              </w:rPr>
              <w:t xml:space="preserve"> </w:t>
            </w:r>
            <w:r w:rsidRPr="00A60FD8">
              <w:rPr>
                <w:rFonts w:ascii="Times New Roman" w:hAnsi="Times New Roman"/>
                <w:b w:val="0"/>
                <w:lang w:eastAsia="ko-KR"/>
              </w:rPr>
              <w:t>Parking</w:t>
            </w:r>
          </w:p>
        </w:tc>
      </w:tr>
      <w:tr w:rsidR="001C3FC0" w:rsidRPr="00A60FD8" w14:paraId="494A0F53" w14:textId="77777777" w:rsidTr="001C3FC0">
        <w:trPr>
          <w:trHeight w:val="302"/>
          <w:jc w:val="center"/>
        </w:trPr>
        <w:tc>
          <w:tcPr>
            <w:tcW w:w="1692" w:type="pct"/>
          </w:tcPr>
          <w:p w14:paraId="72FD56E1" w14:textId="77777777" w:rsidR="001C3FC0" w:rsidRPr="00A60FD8" w:rsidRDefault="001C3FC0" w:rsidP="001C3FC0">
            <w:pPr>
              <w:pStyle w:val="Tabletext"/>
            </w:pPr>
            <w:r w:rsidRPr="00A60FD8">
              <w:t xml:space="preserve">ITS Connectivity Scope </w:t>
            </w:r>
          </w:p>
        </w:tc>
        <w:tc>
          <w:tcPr>
            <w:tcW w:w="1397" w:type="pct"/>
          </w:tcPr>
          <w:p w14:paraId="7BFAE1C8" w14:textId="77777777" w:rsidR="001C3FC0" w:rsidRPr="00A60FD8" w:rsidRDefault="001C3FC0" w:rsidP="001C3FC0">
            <w:pPr>
              <w:pStyle w:val="Tabletext"/>
            </w:pPr>
            <w:r w:rsidRPr="00A60FD8">
              <w:rPr>
                <w:lang w:eastAsia="ko-KR"/>
              </w:rPr>
              <w:t>V2V,</w:t>
            </w:r>
            <w:r w:rsidRPr="00A60FD8">
              <w:t xml:space="preserve"> V2I, V2N*,</w:t>
            </w:r>
            <w:r w:rsidRPr="00A60FD8">
              <w:rPr>
                <w:lang w:eastAsia="ko-KR"/>
              </w:rPr>
              <w:t>V2P</w:t>
            </w:r>
          </w:p>
        </w:tc>
        <w:tc>
          <w:tcPr>
            <w:tcW w:w="1911" w:type="pct"/>
          </w:tcPr>
          <w:p w14:paraId="62B4B329" w14:textId="77777777" w:rsidR="001C3FC0" w:rsidRPr="00A60FD8" w:rsidRDefault="001C3FC0" w:rsidP="001C3FC0">
            <w:pPr>
              <w:pStyle w:val="Tabletext"/>
            </w:pPr>
            <w:r w:rsidRPr="00A60FD8">
              <w:rPr>
                <w:lang w:eastAsia="ko-KR"/>
              </w:rPr>
              <w:t>V2V,</w:t>
            </w:r>
            <w:r w:rsidRPr="00A60FD8">
              <w:t xml:space="preserve"> V2I, V2N*</w:t>
            </w:r>
            <w:r w:rsidRPr="00A60FD8">
              <w:rPr>
                <w:lang w:eastAsia="ko-KR"/>
              </w:rPr>
              <w:t>, V2P</w:t>
            </w:r>
          </w:p>
        </w:tc>
      </w:tr>
      <w:tr w:rsidR="001C3FC0" w:rsidRPr="00A60FD8" w14:paraId="1DA7CB7E" w14:textId="77777777" w:rsidTr="001C3FC0">
        <w:trPr>
          <w:trHeight w:val="331"/>
          <w:jc w:val="center"/>
        </w:trPr>
        <w:tc>
          <w:tcPr>
            <w:tcW w:w="5000" w:type="pct"/>
            <w:gridSpan w:val="3"/>
          </w:tcPr>
          <w:p w14:paraId="393ABE6A" w14:textId="77777777" w:rsidR="001C3FC0" w:rsidRPr="00A60FD8" w:rsidRDefault="001C3FC0" w:rsidP="001C3FC0">
            <w:pPr>
              <w:pStyle w:val="Tabletext"/>
              <w:rPr>
                <w:b/>
              </w:rPr>
            </w:pPr>
            <w:r w:rsidRPr="00A60FD8">
              <w:rPr>
                <w:b/>
              </w:rPr>
              <w:t>Radio Performance</w:t>
            </w:r>
          </w:p>
        </w:tc>
      </w:tr>
      <w:tr w:rsidR="001C3FC0" w:rsidRPr="00A60FD8" w14:paraId="369E1FFC" w14:textId="77777777" w:rsidTr="001C3FC0">
        <w:trPr>
          <w:jc w:val="center"/>
        </w:trPr>
        <w:tc>
          <w:tcPr>
            <w:tcW w:w="1692" w:type="pct"/>
          </w:tcPr>
          <w:p w14:paraId="4936523A" w14:textId="77777777" w:rsidR="001C3FC0" w:rsidRPr="00A60FD8" w:rsidRDefault="001C3FC0" w:rsidP="001C3FC0">
            <w:pPr>
              <w:pStyle w:val="Tabletext"/>
            </w:pPr>
            <w:r w:rsidRPr="00A60FD8">
              <w:t>Typical Coverage Range</w:t>
            </w:r>
          </w:p>
        </w:tc>
        <w:tc>
          <w:tcPr>
            <w:tcW w:w="1397" w:type="pct"/>
          </w:tcPr>
          <w:p w14:paraId="43FD506A" w14:textId="77777777" w:rsidR="001C3FC0" w:rsidRPr="00A60FD8" w:rsidRDefault="001C3FC0" w:rsidP="001C3FC0">
            <w:pPr>
              <w:pStyle w:val="Tabletext"/>
            </w:pPr>
            <w:r w:rsidRPr="00A60FD8">
              <w:t>Short range ad hoc and direct communication up to 1 </w:t>
            </w:r>
            <w:r w:rsidRPr="00A60FD8">
              <w:rPr>
                <w:lang w:eastAsia="ko-KR"/>
              </w:rPr>
              <w:t>000 m</w:t>
            </w:r>
            <w:r w:rsidRPr="00A60FD8">
              <w:t xml:space="preserve"> </w:t>
            </w:r>
          </w:p>
        </w:tc>
        <w:tc>
          <w:tcPr>
            <w:tcW w:w="1911" w:type="pct"/>
          </w:tcPr>
          <w:p w14:paraId="6802C813" w14:textId="77777777" w:rsidR="001C3FC0" w:rsidRPr="00A60FD8" w:rsidRDefault="001C3FC0" w:rsidP="001C3FC0">
            <w:pPr>
              <w:pStyle w:val="Tabletext"/>
            </w:pPr>
            <w:r w:rsidRPr="00A60FD8">
              <w:t xml:space="preserve">Short range ad hoc and direct communication up to 1000 m </w:t>
            </w:r>
          </w:p>
          <w:p w14:paraId="4DC26B60" w14:textId="77777777" w:rsidR="001C3FC0" w:rsidRPr="00A60FD8" w:rsidRDefault="001C3FC0" w:rsidP="001C3FC0">
            <w:pPr>
              <w:pStyle w:val="Tabletext"/>
            </w:pPr>
            <w:r w:rsidRPr="00A60FD8">
              <w:rPr>
                <w:lang w:eastAsia="ko-KR"/>
              </w:rPr>
              <w:t>Short range communication also may include hybrid use of cellular communication*</w:t>
            </w:r>
          </w:p>
        </w:tc>
      </w:tr>
      <w:tr w:rsidR="001C3FC0" w:rsidRPr="00A60FD8" w14:paraId="48C543E0" w14:textId="77777777" w:rsidTr="001C3FC0">
        <w:trPr>
          <w:jc w:val="center"/>
        </w:trPr>
        <w:tc>
          <w:tcPr>
            <w:tcW w:w="1692" w:type="pct"/>
          </w:tcPr>
          <w:p w14:paraId="6B3DE5C7" w14:textId="77777777" w:rsidR="001C3FC0" w:rsidRPr="00A60FD8" w:rsidRDefault="001C3FC0" w:rsidP="001C3FC0">
            <w:pPr>
              <w:pStyle w:val="Tabletext"/>
            </w:pPr>
            <w:r w:rsidRPr="00A60FD8">
              <w:t>Packet size including necessary overheads and security certificate</w:t>
            </w:r>
          </w:p>
        </w:tc>
        <w:tc>
          <w:tcPr>
            <w:tcW w:w="1397" w:type="pct"/>
          </w:tcPr>
          <w:p w14:paraId="40A4FE53" w14:textId="77777777" w:rsidR="001C3FC0" w:rsidRPr="00A60FD8" w:rsidRDefault="001C3FC0" w:rsidP="001C3FC0">
            <w:pPr>
              <w:pStyle w:val="Tabletext"/>
            </w:pPr>
            <w:r w:rsidRPr="00A60FD8">
              <w:t>380 bytes – 1 900 byte</w:t>
            </w:r>
          </w:p>
        </w:tc>
        <w:tc>
          <w:tcPr>
            <w:tcW w:w="1911" w:type="pct"/>
          </w:tcPr>
          <w:p w14:paraId="14BD99E3" w14:textId="77777777" w:rsidR="001C3FC0" w:rsidRPr="00A60FD8" w:rsidRDefault="001C3FC0" w:rsidP="001C3FC0">
            <w:pPr>
              <w:pStyle w:val="Tabletext"/>
              <w:rPr>
                <w:lang w:eastAsia="ko-KR"/>
              </w:rPr>
            </w:pPr>
            <w:r w:rsidRPr="00A60FD8">
              <w:rPr>
                <w:lang w:eastAsia="ko-KR"/>
              </w:rPr>
              <w:t xml:space="preserve">400 byte - 6 000 bytes </w:t>
            </w:r>
          </w:p>
        </w:tc>
      </w:tr>
      <w:tr w:rsidR="001C3FC0" w:rsidRPr="00A60FD8" w14:paraId="77F74ACD" w14:textId="77777777" w:rsidTr="001C3FC0">
        <w:trPr>
          <w:jc w:val="center"/>
        </w:trPr>
        <w:tc>
          <w:tcPr>
            <w:tcW w:w="1692" w:type="pct"/>
          </w:tcPr>
          <w:p w14:paraId="52C9BADF" w14:textId="77777777" w:rsidR="001C3FC0" w:rsidRPr="00A60FD8" w:rsidRDefault="001C3FC0" w:rsidP="001C3FC0">
            <w:pPr>
              <w:pStyle w:val="Tabletext"/>
            </w:pPr>
            <w:r w:rsidRPr="00A60FD8">
              <w:rPr>
                <w:lang w:eastAsia="ko-KR"/>
              </w:rPr>
              <w:t>End</w:t>
            </w:r>
            <w:r w:rsidRPr="00A60FD8">
              <w:t xml:space="preserve"> </w:t>
            </w:r>
            <w:r w:rsidRPr="00A60FD8">
              <w:rPr>
                <w:lang w:eastAsia="ko-KR"/>
              </w:rPr>
              <w:t>to</w:t>
            </w:r>
            <w:r w:rsidRPr="00A60FD8">
              <w:t xml:space="preserve"> </w:t>
            </w:r>
            <w:r w:rsidRPr="00A60FD8">
              <w:rPr>
                <w:lang w:eastAsia="ko-KR"/>
              </w:rPr>
              <w:t>End</w:t>
            </w:r>
            <w:r w:rsidRPr="00A60FD8">
              <w:t xml:space="preserve"> Service Level </w:t>
            </w:r>
            <w:r w:rsidRPr="00A60FD8">
              <w:rPr>
                <w:lang w:eastAsia="ko-KR"/>
              </w:rPr>
              <w:t xml:space="preserve">Latency </w:t>
            </w:r>
          </w:p>
        </w:tc>
        <w:tc>
          <w:tcPr>
            <w:tcW w:w="1397" w:type="pct"/>
          </w:tcPr>
          <w:p w14:paraId="2012D654" w14:textId="77777777" w:rsidR="001C3FC0" w:rsidRPr="00A60FD8" w:rsidRDefault="001C3FC0" w:rsidP="001C3FC0">
            <w:pPr>
              <w:pStyle w:val="Tabletext"/>
            </w:pPr>
            <w:r w:rsidRPr="00A60FD8">
              <w:rPr>
                <w:lang w:eastAsia="ko-KR"/>
              </w:rPr>
              <w:t>Less than 100 msec</w:t>
            </w:r>
          </w:p>
        </w:tc>
        <w:tc>
          <w:tcPr>
            <w:tcW w:w="1911" w:type="pct"/>
          </w:tcPr>
          <w:p w14:paraId="0DB51BC7" w14:textId="77777777" w:rsidR="001C3FC0" w:rsidRPr="00A60FD8" w:rsidRDefault="001C3FC0" w:rsidP="001C3FC0">
            <w:pPr>
              <w:pStyle w:val="Tabletext"/>
            </w:pPr>
            <w:r w:rsidRPr="00A60FD8">
              <w:rPr>
                <w:lang w:eastAsia="ko-KR"/>
              </w:rPr>
              <w:t>less than 10 msec</w:t>
            </w:r>
          </w:p>
        </w:tc>
      </w:tr>
      <w:tr w:rsidR="001C3FC0" w:rsidRPr="00A60FD8" w14:paraId="730C624F" w14:textId="77777777" w:rsidTr="001C3FC0">
        <w:trPr>
          <w:trHeight w:val="333"/>
          <w:jc w:val="center"/>
        </w:trPr>
        <w:tc>
          <w:tcPr>
            <w:tcW w:w="1692" w:type="pct"/>
          </w:tcPr>
          <w:p w14:paraId="64FD8C70" w14:textId="77777777" w:rsidR="001C3FC0" w:rsidRPr="00A60FD8" w:rsidRDefault="001C3FC0" w:rsidP="001C3FC0">
            <w:pPr>
              <w:pStyle w:val="Tabletext"/>
            </w:pPr>
            <w:r w:rsidRPr="00A60FD8">
              <w:rPr>
                <w:lang w:eastAsia="ko-KR"/>
              </w:rPr>
              <w:t>Packet Success Rate</w:t>
            </w:r>
            <w:r w:rsidRPr="00A60FD8">
              <w:rPr>
                <w:rStyle w:val="FootnoteReference"/>
              </w:rPr>
              <w:footnoteReference w:id="17"/>
            </w:r>
          </w:p>
        </w:tc>
        <w:tc>
          <w:tcPr>
            <w:tcW w:w="1397" w:type="pct"/>
          </w:tcPr>
          <w:p w14:paraId="6E01892A" w14:textId="77777777" w:rsidR="001C3FC0" w:rsidRPr="00A60FD8" w:rsidRDefault="001C3FC0" w:rsidP="001C3FC0">
            <w:pPr>
              <w:pStyle w:val="Tabletext"/>
              <w:rPr>
                <w:lang w:eastAsia="ko-KR"/>
              </w:rPr>
            </w:pPr>
            <w:r w:rsidRPr="00A60FD8">
              <w:rPr>
                <w:lang w:eastAsia="ko-KR"/>
              </w:rPr>
              <w:t>Greater than 90% in highway scenario within 500 m communication range</w:t>
            </w:r>
          </w:p>
          <w:p w14:paraId="4BF8005A" w14:textId="77777777" w:rsidR="001C3FC0" w:rsidRPr="00A60FD8" w:rsidRDefault="001C3FC0" w:rsidP="001C3FC0">
            <w:pPr>
              <w:pStyle w:val="Tabletext"/>
            </w:pPr>
            <w:r w:rsidRPr="00A60FD8">
              <w:t>Greater than 90% in suburban scenario within 150 m communication range</w:t>
            </w:r>
          </w:p>
          <w:p w14:paraId="04324C59" w14:textId="77777777" w:rsidR="001C3FC0" w:rsidRPr="00A60FD8" w:rsidRDefault="001C3FC0" w:rsidP="001C3FC0">
            <w:pPr>
              <w:pStyle w:val="Tabletext"/>
            </w:pPr>
            <w:r w:rsidRPr="00A60FD8">
              <w:t>Greater than 90% in urban scenario within 150 m communication range</w:t>
            </w:r>
          </w:p>
        </w:tc>
        <w:tc>
          <w:tcPr>
            <w:tcW w:w="1911" w:type="pct"/>
          </w:tcPr>
          <w:p w14:paraId="18A7A908" w14:textId="77777777" w:rsidR="001C3FC0" w:rsidRPr="00A60FD8" w:rsidRDefault="001C3FC0" w:rsidP="001C3FC0">
            <w:pPr>
              <w:pStyle w:val="Tabletext"/>
              <w:rPr>
                <w:lang w:eastAsia="ko-KR"/>
              </w:rPr>
            </w:pPr>
            <w:r w:rsidRPr="00A60FD8">
              <w:rPr>
                <w:lang w:eastAsia="ko-KR"/>
              </w:rPr>
              <w:t>Greater than 90%</w:t>
            </w:r>
          </w:p>
        </w:tc>
      </w:tr>
      <w:tr w:rsidR="001C3FC0" w:rsidRPr="00A60FD8" w14:paraId="3933B69E" w14:textId="77777777" w:rsidTr="001C3FC0">
        <w:trPr>
          <w:trHeight w:val="333"/>
          <w:jc w:val="center"/>
        </w:trPr>
        <w:tc>
          <w:tcPr>
            <w:tcW w:w="1692" w:type="pct"/>
          </w:tcPr>
          <w:p w14:paraId="3D2458B3" w14:textId="77777777" w:rsidR="001C3FC0" w:rsidRPr="00A60FD8" w:rsidRDefault="001C3FC0" w:rsidP="001C3FC0">
            <w:pPr>
              <w:pStyle w:val="Tabletext"/>
              <w:rPr>
                <w:highlight w:val="cyan"/>
                <w:lang w:eastAsia="ko-KR"/>
              </w:rPr>
            </w:pPr>
            <w:r w:rsidRPr="00A60FD8">
              <w:rPr>
                <w:lang w:eastAsia="ko-KR"/>
              </w:rPr>
              <w:t>Service Level Reliability</w:t>
            </w:r>
            <w:r w:rsidRPr="00A60FD8">
              <w:rPr>
                <w:rStyle w:val="FootnoteReference"/>
                <w:lang w:eastAsia="ko-KR"/>
              </w:rPr>
              <w:footnoteReference w:id="18"/>
            </w:r>
          </w:p>
        </w:tc>
        <w:tc>
          <w:tcPr>
            <w:tcW w:w="1397" w:type="pct"/>
          </w:tcPr>
          <w:p w14:paraId="366BA95D" w14:textId="77777777" w:rsidR="001C3FC0" w:rsidRPr="00A60FD8" w:rsidRDefault="001C3FC0" w:rsidP="001C3FC0">
            <w:pPr>
              <w:pStyle w:val="Tabletext"/>
              <w:rPr>
                <w:highlight w:val="cyan"/>
                <w:lang w:eastAsia="ko-KR"/>
              </w:rPr>
            </w:pPr>
            <w:r w:rsidRPr="00A60FD8">
              <w:rPr>
                <w:lang w:eastAsia="ko-KR"/>
              </w:rPr>
              <w:t>90% - sufficient to ensure the requirement of less than 5% probability of two consecutive safety message failures at a range of 300 m</w:t>
            </w:r>
          </w:p>
        </w:tc>
        <w:tc>
          <w:tcPr>
            <w:tcW w:w="1911" w:type="pct"/>
          </w:tcPr>
          <w:p w14:paraId="5B4D228F" w14:textId="77777777" w:rsidR="001C3FC0" w:rsidRPr="00A60FD8" w:rsidRDefault="001C3FC0" w:rsidP="001C3FC0">
            <w:pPr>
              <w:pStyle w:val="Tabletext"/>
              <w:rPr>
                <w:highlight w:val="cyan"/>
                <w:lang w:eastAsia="ko-KR"/>
              </w:rPr>
            </w:pPr>
            <w:r w:rsidRPr="00A60FD8">
              <w:rPr>
                <w:lang w:eastAsia="ko-KR"/>
              </w:rPr>
              <w:t>99.9% - sufficient to allow zero-error automated vehicle operation</w:t>
            </w:r>
          </w:p>
        </w:tc>
      </w:tr>
    </w:tbl>
    <w:p w14:paraId="0FF1B01B" w14:textId="77777777" w:rsidR="001C3FC0" w:rsidRPr="00A60FD8" w:rsidRDefault="001C3FC0" w:rsidP="001C3FC0">
      <w:pPr>
        <w:tabs>
          <w:tab w:val="clear" w:pos="1134"/>
          <w:tab w:val="clear" w:pos="1871"/>
          <w:tab w:val="clear" w:pos="2268"/>
        </w:tabs>
        <w:spacing w:before="0"/>
        <w:rPr>
          <w:i/>
          <w:iCs/>
          <w:sz w:val="20"/>
          <w:lang w:eastAsia="zh-CN"/>
        </w:rPr>
      </w:pPr>
      <w:r w:rsidRPr="00A60FD8">
        <w:rPr>
          <w:sz w:val="20"/>
          <w:lang w:eastAsia="zh-CN"/>
        </w:rPr>
        <w:t xml:space="preserve">* </w:t>
      </w:r>
      <w:r w:rsidRPr="00A60FD8">
        <w:rPr>
          <w:i/>
          <w:iCs/>
          <w:sz w:val="20"/>
          <w:lang w:eastAsia="zh-CN"/>
        </w:rPr>
        <w:t xml:space="preserve">V2N communication has performance characteristics that are very different from direct communications used for V2V, V2I, and V2P. The cellular network connectivity aspects for V2N communications are described in Report ITU-R M.[IMT.C-V2X]. </w:t>
      </w:r>
    </w:p>
    <w:p w14:paraId="45FDB414" w14:textId="5080CF9F" w:rsidR="001C3FC0" w:rsidRPr="00A60FD8" w:rsidRDefault="001C3FC0" w:rsidP="001C3FC0">
      <w:pPr>
        <w:jc w:val="both"/>
      </w:pPr>
      <w:r w:rsidRPr="00A60FD8">
        <w:t xml:space="preserve">The initial, and continuing, focus </w:t>
      </w:r>
      <w:r w:rsidR="00A60FD8" w:rsidRPr="00A60FD8">
        <w:t>on</w:t>
      </w:r>
      <w:r w:rsidRPr="00A60FD8">
        <w:t xml:space="preserve"> most AV development has been upon on-board sensors to provide the necessary sensory inputs to the AV computational systems to enable automated operation. Thus, there have been major investments in video systems, radar systems, and LIDAR systems to provide these on-board sensors. These sensors replicate the human driver’s function of sight; and, arguably, can provide better reliability, detailed discrimination, and wide-angle coverage than human eyesight. This should allow better safety performance for vehicles with these systems that replace the human drivers’ eyesight.</w:t>
      </w:r>
    </w:p>
    <w:p w14:paraId="30F24CEA" w14:textId="77777777" w:rsidR="001C3FC0" w:rsidRPr="00A60FD8" w:rsidRDefault="001C3FC0" w:rsidP="001C3FC0">
      <w:pPr>
        <w:jc w:val="both"/>
        <w:rPr>
          <w:color w:val="000000" w:themeColor="text1"/>
        </w:rPr>
      </w:pPr>
      <w:r w:rsidRPr="00A60FD8">
        <w:rPr>
          <w:color w:val="000000" w:themeColor="text1"/>
        </w:rPr>
        <w:t xml:space="preserve">There are functional limits to the on-board sensors, however, since these are inherently line-of-sight sensors. This limitation is shared by human vision. Wireless communication, however, offers the possibility to provide AVs with ‘extra-sensory’ perception especially in Non-Line-of-Sight </w:t>
      </w:r>
      <w:r w:rsidRPr="00A60FD8">
        <w:rPr>
          <w:color w:val="000000" w:themeColor="text1"/>
        </w:rPr>
        <w:lastRenderedPageBreak/>
        <w:t>conditions. Besides detecting potential hazards hidden behind line-of-sight obstructions, wireless communication can allow AVs to share driving intentions, collectively negotiate and execute maneuvers and share on-board sensor data. These additional capabilities will greatly enhance the safety and efficiency of AV operations.</w:t>
      </w:r>
    </w:p>
    <w:p w14:paraId="5A7D8B31" w14:textId="77777777" w:rsidR="001C3FC0" w:rsidRPr="00A60FD8" w:rsidRDefault="001C3FC0" w:rsidP="001C3FC0">
      <w:pPr>
        <w:pStyle w:val="Heading2"/>
        <w:keepNext w:val="0"/>
        <w:keepLines w:val="0"/>
        <w:rPr>
          <w:lang w:eastAsia="zh-CN"/>
        </w:rPr>
      </w:pPr>
      <w:bookmarkStart w:id="34" w:name="_Toc88585982"/>
      <w:bookmarkStart w:id="35" w:name="_Toc44056714"/>
      <w:r w:rsidRPr="00A60FD8">
        <w:rPr>
          <w:lang w:eastAsia="zh-CN"/>
        </w:rPr>
        <w:t>6.3</w:t>
      </w:r>
      <w:r w:rsidRPr="00A60FD8">
        <w:rPr>
          <w:lang w:eastAsia="zh-CN"/>
        </w:rPr>
        <w:tab/>
        <w:t>Use Cases</w:t>
      </w:r>
      <w:bookmarkEnd w:id="34"/>
      <w:r w:rsidRPr="00A60FD8">
        <w:rPr>
          <w:lang w:eastAsia="zh-CN"/>
        </w:rPr>
        <w:t xml:space="preserve"> </w:t>
      </w:r>
      <w:bookmarkEnd w:id="35"/>
    </w:p>
    <w:p w14:paraId="1D51BD01" w14:textId="77777777" w:rsidR="001C3FC0" w:rsidRPr="00A60FD8" w:rsidRDefault="001C3FC0" w:rsidP="001C3FC0">
      <w:pPr>
        <w:pStyle w:val="EditorsNote"/>
        <w:spacing w:after="0"/>
        <w:rPr>
          <w:lang w:eastAsia="ja-JP"/>
        </w:rPr>
      </w:pPr>
      <w:r w:rsidRPr="00A60FD8">
        <w:rPr>
          <w:lang w:eastAsia="ja-JP"/>
        </w:rPr>
        <w:t>This section:</w:t>
      </w:r>
    </w:p>
    <w:p w14:paraId="63CC9FE9" w14:textId="77777777" w:rsidR="001C3FC0" w:rsidRPr="00A60FD8" w:rsidRDefault="001C3FC0" w:rsidP="001C3FC0">
      <w:pPr>
        <w:pStyle w:val="EditorsNote"/>
        <w:spacing w:before="80" w:after="0"/>
        <w:rPr>
          <w:lang w:eastAsia="ja-JP"/>
        </w:rPr>
      </w:pPr>
      <w:r w:rsidRPr="00A60FD8">
        <w:rPr>
          <w:lang w:eastAsia="ja-JP"/>
        </w:rPr>
        <w:t>–</w:t>
      </w:r>
      <w:r w:rsidRPr="00A60FD8">
        <w:rPr>
          <w:lang w:eastAsia="ja-JP"/>
        </w:rPr>
        <w:tab/>
        <w:t xml:space="preserve">Describes CAV use cases and analyses them to derive CAV elements, </w:t>
      </w:r>
    </w:p>
    <w:p w14:paraId="3C1F9199" w14:textId="77777777" w:rsidR="001C3FC0" w:rsidRPr="00A60FD8" w:rsidRDefault="001C3FC0" w:rsidP="001C3FC0">
      <w:pPr>
        <w:pStyle w:val="EditorsNote"/>
        <w:spacing w:before="80" w:after="0"/>
        <w:rPr>
          <w:lang w:eastAsia="ja-JP"/>
        </w:rPr>
      </w:pPr>
      <w:r w:rsidRPr="00A60FD8">
        <w:rPr>
          <w:lang w:eastAsia="ja-JP"/>
        </w:rPr>
        <w:t>–</w:t>
      </w:r>
      <w:r w:rsidRPr="00A60FD8">
        <w:rPr>
          <w:lang w:eastAsia="ja-JP"/>
        </w:rPr>
        <w:tab/>
        <w:t>Identifies their required types of radio links, e.g. V2V, V2N, V2N2V;</w:t>
      </w:r>
    </w:p>
    <w:p w14:paraId="22218043" w14:textId="77777777" w:rsidR="001C3FC0" w:rsidRPr="00A60FD8" w:rsidRDefault="001C3FC0" w:rsidP="001C3FC0">
      <w:pPr>
        <w:pStyle w:val="EditorsNote"/>
        <w:spacing w:before="80" w:after="0"/>
        <w:rPr>
          <w:lang w:eastAsia="ja-JP"/>
        </w:rPr>
      </w:pPr>
      <w:r w:rsidRPr="00A60FD8">
        <w:rPr>
          <w:lang w:eastAsia="ja-JP"/>
        </w:rPr>
        <w:t>–</w:t>
      </w:r>
      <w:r w:rsidRPr="00A60FD8">
        <w:rPr>
          <w:lang w:eastAsia="ja-JP"/>
        </w:rPr>
        <w:tab/>
        <w:t xml:space="preserve">Identifies their requirements, e.g. throughput, latency, reliability, coverage area; and, </w:t>
      </w:r>
    </w:p>
    <w:p w14:paraId="7A425078" w14:textId="77777777" w:rsidR="001C3FC0" w:rsidRPr="00A60FD8" w:rsidRDefault="001C3FC0" w:rsidP="001C3FC0">
      <w:pPr>
        <w:pStyle w:val="EditorsNote"/>
        <w:spacing w:before="80"/>
        <w:rPr>
          <w:lang w:eastAsia="ja-JP"/>
        </w:rPr>
      </w:pPr>
      <w:r w:rsidRPr="00A60FD8">
        <w:rPr>
          <w:lang w:eastAsia="ja-JP"/>
        </w:rPr>
        <w:t>–</w:t>
      </w:r>
      <w:r w:rsidRPr="00A60FD8">
        <w:rPr>
          <w:lang w:eastAsia="ja-JP"/>
        </w:rPr>
        <w:tab/>
        <w:t>Identifies preferable frequency ranges, if any.</w:t>
      </w:r>
    </w:p>
    <w:p w14:paraId="5D160C65" w14:textId="6457FEE3" w:rsidR="001C3FC0" w:rsidRPr="00A60FD8" w:rsidRDefault="001C3FC0" w:rsidP="00036E9F">
      <w:pPr>
        <w:pStyle w:val="EditorsNote"/>
        <w:rPr>
          <w:lang w:eastAsia="ko-KR"/>
        </w:rPr>
      </w:pPr>
      <w:r w:rsidRPr="00A60FD8">
        <w:rPr>
          <w:lang w:eastAsia="ko-KR"/>
        </w:rPr>
        <w:t>[</w:t>
      </w:r>
      <w:r w:rsidR="0046126B" w:rsidRPr="00A60FD8">
        <w:rPr>
          <w:lang w:eastAsia="ko-KR"/>
        </w:rPr>
        <w:t>E</w:t>
      </w:r>
      <w:r w:rsidRPr="00A60FD8">
        <w:rPr>
          <w:lang w:eastAsia="ko-KR"/>
        </w:rPr>
        <w:t>ditor’s note - agreement was reached to insert the content in square brackets below, including references, into the appropriate places in the revised organizational structure of Section 6.3 (see further below)]</w:t>
      </w:r>
    </w:p>
    <w:p w14:paraId="31E661D3" w14:textId="77777777" w:rsidR="001C3FC0" w:rsidRPr="00A60FD8" w:rsidRDefault="001C3FC0" w:rsidP="001C3FC0">
      <w:pPr>
        <w:jc w:val="both"/>
        <w:rPr>
          <w:lang w:eastAsia="ko-KR"/>
        </w:rPr>
      </w:pPr>
      <w:r w:rsidRPr="00A60FD8">
        <w:rPr>
          <w:lang w:eastAsia="ko-KR"/>
        </w:rPr>
        <w:t>[Diverse use cases are associated with CAV which in turn generate demands from the system capabilities and require diverse response in terms of communication. The automotive industry report provides a framework for grouping and classification of use cases</w:t>
      </w:r>
      <w:r w:rsidRPr="00A60FD8">
        <w:rPr>
          <w:rStyle w:val="FootnoteReference"/>
          <w:lang w:eastAsia="ko-KR"/>
        </w:rPr>
        <w:footnoteReference w:id="19"/>
      </w:r>
      <w:r w:rsidRPr="00A60FD8">
        <w:rPr>
          <w:lang w:eastAsia="ko-KR"/>
        </w:rPr>
        <w:t xml:space="preserve">. The use-case groups are listed below:  </w:t>
      </w:r>
    </w:p>
    <w:p w14:paraId="6E439B0A" w14:textId="77777777" w:rsidR="001C3FC0" w:rsidRPr="00A60FD8" w:rsidRDefault="001C3FC0" w:rsidP="001C3FC0">
      <w:pPr>
        <w:pStyle w:val="enumlev1"/>
        <w:rPr>
          <w:lang w:eastAsia="ko-KR"/>
        </w:rPr>
      </w:pPr>
      <w:r w:rsidRPr="00A60FD8">
        <w:rPr>
          <w:lang w:eastAsia="ko-KR"/>
        </w:rPr>
        <w:t>1)</w:t>
      </w:r>
      <w:r w:rsidRPr="00A60FD8">
        <w:rPr>
          <w:lang w:eastAsia="ko-KR"/>
        </w:rPr>
        <w:tab/>
        <w:t>Safety</w:t>
      </w:r>
    </w:p>
    <w:p w14:paraId="329FC219" w14:textId="77777777" w:rsidR="001C3FC0" w:rsidRPr="00A60FD8" w:rsidRDefault="001C3FC0" w:rsidP="001C3FC0">
      <w:pPr>
        <w:pStyle w:val="enumlev1"/>
        <w:rPr>
          <w:lang w:eastAsia="ko-KR"/>
        </w:rPr>
      </w:pPr>
      <w:r w:rsidRPr="00A60FD8">
        <w:rPr>
          <w:lang w:eastAsia="ko-KR"/>
        </w:rPr>
        <w:t>2)</w:t>
      </w:r>
      <w:r w:rsidRPr="00A60FD8">
        <w:rPr>
          <w:lang w:eastAsia="ko-KR"/>
        </w:rPr>
        <w:tab/>
        <w:t>Vehicle Operations Management</w:t>
      </w:r>
    </w:p>
    <w:p w14:paraId="35E60F7A" w14:textId="77777777" w:rsidR="001C3FC0" w:rsidRPr="00A60FD8" w:rsidRDefault="001C3FC0" w:rsidP="001C3FC0">
      <w:pPr>
        <w:pStyle w:val="enumlev1"/>
        <w:rPr>
          <w:lang w:eastAsia="ko-KR"/>
        </w:rPr>
      </w:pPr>
      <w:r w:rsidRPr="00A60FD8">
        <w:rPr>
          <w:lang w:eastAsia="ko-KR"/>
        </w:rPr>
        <w:t>3)</w:t>
      </w:r>
      <w:r w:rsidRPr="00A60FD8">
        <w:rPr>
          <w:lang w:eastAsia="ko-KR"/>
        </w:rPr>
        <w:tab/>
        <w:t>Convenience</w:t>
      </w:r>
    </w:p>
    <w:p w14:paraId="55EC7F5B" w14:textId="77777777" w:rsidR="001C3FC0" w:rsidRPr="00A60FD8" w:rsidRDefault="001C3FC0" w:rsidP="001C3FC0">
      <w:pPr>
        <w:pStyle w:val="enumlev1"/>
        <w:rPr>
          <w:lang w:eastAsia="ko-KR"/>
        </w:rPr>
      </w:pPr>
      <w:r w:rsidRPr="00A60FD8">
        <w:rPr>
          <w:lang w:eastAsia="ko-KR"/>
        </w:rPr>
        <w:t>4)</w:t>
      </w:r>
      <w:r w:rsidRPr="00A60FD8">
        <w:rPr>
          <w:lang w:eastAsia="ko-KR"/>
        </w:rPr>
        <w:tab/>
        <w:t>Autonomous Driving</w:t>
      </w:r>
    </w:p>
    <w:p w14:paraId="6CDE9D33" w14:textId="77777777" w:rsidR="001C3FC0" w:rsidRPr="00A60FD8" w:rsidRDefault="001C3FC0" w:rsidP="001C3FC0">
      <w:pPr>
        <w:pStyle w:val="enumlev1"/>
        <w:rPr>
          <w:lang w:eastAsia="ko-KR"/>
        </w:rPr>
      </w:pPr>
      <w:r w:rsidRPr="00A60FD8">
        <w:rPr>
          <w:lang w:eastAsia="ko-KR"/>
        </w:rPr>
        <w:t>5)</w:t>
      </w:r>
      <w:r w:rsidRPr="00A60FD8">
        <w:rPr>
          <w:lang w:eastAsia="ko-KR"/>
        </w:rPr>
        <w:tab/>
        <w:t>Platooning</w:t>
      </w:r>
    </w:p>
    <w:p w14:paraId="334190E2" w14:textId="77777777" w:rsidR="001C3FC0" w:rsidRPr="00A60FD8" w:rsidRDefault="001C3FC0" w:rsidP="001C3FC0">
      <w:pPr>
        <w:pStyle w:val="enumlev1"/>
        <w:rPr>
          <w:lang w:eastAsia="ko-KR"/>
        </w:rPr>
      </w:pPr>
      <w:r w:rsidRPr="00A60FD8">
        <w:rPr>
          <w:lang w:eastAsia="ko-KR"/>
        </w:rPr>
        <w:t>6)</w:t>
      </w:r>
      <w:r w:rsidRPr="00A60FD8">
        <w:rPr>
          <w:lang w:eastAsia="ko-KR"/>
        </w:rPr>
        <w:tab/>
        <w:t>Traffic Efficiency and Environmental Friendliness</w:t>
      </w:r>
    </w:p>
    <w:p w14:paraId="7560028B" w14:textId="77777777" w:rsidR="001C3FC0" w:rsidRPr="00A60FD8" w:rsidRDefault="001C3FC0" w:rsidP="001C3FC0">
      <w:pPr>
        <w:pStyle w:val="enumlev1"/>
        <w:rPr>
          <w:lang w:eastAsia="ko-KR"/>
        </w:rPr>
      </w:pPr>
      <w:r w:rsidRPr="00A60FD8">
        <w:rPr>
          <w:lang w:eastAsia="ko-KR"/>
        </w:rPr>
        <w:t>7)</w:t>
      </w:r>
      <w:r w:rsidRPr="00A60FD8">
        <w:rPr>
          <w:lang w:eastAsia="ko-KR"/>
        </w:rPr>
        <w:tab/>
        <w:t>Society and Community</w:t>
      </w:r>
    </w:p>
    <w:p w14:paraId="7F4E8388" w14:textId="77777777" w:rsidR="001C3FC0" w:rsidRPr="00A60FD8" w:rsidRDefault="001C3FC0" w:rsidP="001C3FC0">
      <w:pPr>
        <w:keepNext/>
        <w:keepLines/>
        <w:jc w:val="both"/>
        <w:rPr>
          <w:lang w:eastAsia="ko-KR"/>
        </w:rPr>
      </w:pPr>
      <w:r w:rsidRPr="00A60FD8">
        <w:rPr>
          <w:lang w:eastAsia="ko-KR"/>
        </w:rPr>
        <w:t>Each use case may belong to one or more groups according to the different needs they are called on to fulfil as well as the stakeholders benefiting from them</w:t>
      </w:r>
      <w:r w:rsidRPr="00A60FD8">
        <w:rPr>
          <w:rStyle w:val="FootnoteReference"/>
          <w:lang w:eastAsia="ko-KR"/>
        </w:rPr>
        <w:footnoteReference w:id="20"/>
      </w:r>
      <w:r w:rsidRPr="00A60FD8">
        <w:rPr>
          <w:lang w:eastAsia="ko-KR"/>
        </w:rPr>
        <w:t xml:space="preserve">. A brief description of the use case groups is provided below: </w:t>
      </w:r>
    </w:p>
    <w:p w14:paraId="0218EE1F" w14:textId="77777777" w:rsidR="001C3FC0" w:rsidRPr="00A60FD8" w:rsidRDefault="001C3FC0" w:rsidP="00036E9F">
      <w:pPr>
        <w:pStyle w:val="Headingb"/>
      </w:pPr>
      <w:r w:rsidRPr="00A60FD8">
        <w:t>Safety</w:t>
      </w:r>
    </w:p>
    <w:p w14:paraId="1173DC87" w14:textId="77777777" w:rsidR="001C3FC0" w:rsidRPr="00A60FD8" w:rsidRDefault="001C3FC0" w:rsidP="001C3FC0">
      <w:pPr>
        <w:jc w:val="both"/>
        <w:rPr>
          <w:lang w:eastAsia="ko-KR"/>
        </w:rPr>
      </w:pPr>
      <w:r w:rsidRPr="00A60FD8">
        <w:rPr>
          <w:lang w:eastAsia="ko-KR"/>
        </w:rPr>
        <w:t>This group includes use cases that provide enhanced safety for vehicles and drivers. Examples of use cases include emergency braking, intersection management, assisted collision warning, and lane change.</w:t>
      </w:r>
    </w:p>
    <w:p w14:paraId="24DFE28A" w14:textId="77777777" w:rsidR="001C3FC0" w:rsidRPr="00A60FD8" w:rsidRDefault="001C3FC0" w:rsidP="001C3FC0">
      <w:pPr>
        <w:jc w:val="both"/>
        <w:rPr>
          <w:lang w:eastAsia="ko-KR"/>
        </w:rPr>
      </w:pPr>
      <w:r w:rsidRPr="00A60FD8">
        <w:rPr>
          <w:lang w:eastAsia="ko-KR"/>
        </w:rPr>
        <w:lastRenderedPageBreak/>
        <w:t xml:space="preserve">These use cases would typically apply equally to autonomous vehicles or to </w:t>
      </w:r>
      <w:proofErr w:type="gramStart"/>
      <w:r w:rsidRPr="00A60FD8">
        <w:rPr>
          <w:lang w:eastAsia="ko-KR"/>
        </w:rPr>
        <w:t>provide assistance to</w:t>
      </w:r>
      <w:proofErr w:type="gramEnd"/>
      <w:r w:rsidRPr="00A60FD8">
        <w:rPr>
          <w:lang w:eastAsia="ko-KR"/>
        </w:rPr>
        <w:t xml:space="preserve"> drivers, with some notable exceptions such as ‘see-through’ camera assistance for human drivers.</w:t>
      </w:r>
    </w:p>
    <w:p w14:paraId="3C029B27" w14:textId="77777777" w:rsidR="001C3FC0" w:rsidRPr="00A60FD8" w:rsidRDefault="001C3FC0" w:rsidP="00036E9F">
      <w:pPr>
        <w:pStyle w:val="Headingb"/>
      </w:pPr>
      <w:r w:rsidRPr="00A60FD8">
        <w:t>Vehicle Operations Management</w:t>
      </w:r>
    </w:p>
    <w:p w14:paraId="4B070AE6" w14:textId="77777777" w:rsidR="001C3FC0" w:rsidRPr="00A60FD8" w:rsidRDefault="001C3FC0" w:rsidP="001C3FC0">
      <w:pPr>
        <w:jc w:val="both"/>
        <w:rPr>
          <w:lang w:eastAsia="ko-KR"/>
        </w:rPr>
      </w:pPr>
      <w:r w:rsidRPr="00A60FD8">
        <w:rPr>
          <w:lang w:eastAsia="ko-KR"/>
        </w:rPr>
        <w:t>This group includes use cases that provide operational and management value to the vehicle manufacturer. use cases in this group would include sensor monitoring, ECU software updates, remote support, etc.</w:t>
      </w:r>
    </w:p>
    <w:p w14:paraId="6839EA53" w14:textId="77777777" w:rsidR="001C3FC0" w:rsidRPr="00A60FD8" w:rsidRDefault="001C3FC0" w:rsidP="001C3FC0">
      <w:pPr>
        <w:jc w:val="both"/>
        <w:rPr>
          <w:lang w:eastAsia="ko-KR"/>
        </w:rPr>
      </w:pPr>
      <w:r w:rsidRPr="00A60FD8">
        <w:rPr>
          <w:lang w:eastAsia="ko-KR"/>
        </w:rPr>
        <w:t>From a business and monetisation modelling point of view, these are use cases that could be provided by vehicle manufacturers (OEMs) to improve the efficiency of vehicle maintenance, and vehicle monitoring. Some use cases, such as remote support, could possibly be sold to vehicle owners/drivers and transport/delivery companies.</w:t>
      </w:r>
    </w:p>
    <w:p w14:paraId="10DF6B04" w14:textId="77777777" w:rsidR="001C3FC0" w:rsidRPr="00A60FD8" w:rsidRDefault="001C3FC0" w:rsidP="00036E9F">
      <w:pPr>
        <w:pStyle w:val="Headingb"/>
      </w:pPr>
      <w:r w:rsidRPr="00A60FD8">
        <w:t>Convenience</w:t>
      </w:r>
    </w:p>
    <w:p w14:paraId="66192B67" w14:textId="77777777" w:rsidR="001C3FC0" w:rsidRPr="00A60FD8" w:rsidRDefault="001C3FC0" w:rsidP="001C3FC0">
      <w:pPr>
        <w:jc w:val="both"/>
        <w:rPr>
          <w:lang w:eastAsia="ko-KR"/>
        </w:rPr>
      </w:pPr>
      <w:r w:rsidRPr="00A60FD8">
        <w:rPr>
          <w:lang w:eastAsia="ko-KR"/>
        </w:rPr>
        <w:t>This group includes use cases that provide value and convenience to the driver. Examples for this group can include infotainment, assisted and cooperative navigation, and autonomous smart parking. These are use cases that may not be mandated from a safety programme point of view, but which provide significant value to the driver or passengers in the vehicles.</w:t>
      </w:r>
    </w:p>
    <w:p w14:paraId="6EA2FC09" w14:textId="77777777" w:rsidR="001C3FC0" w:rsidRPr="00A60FD8" w:rsidRDefault="001C3FC0" w:rsidP="001C3FC0">
      <w:pPr>
        <w:jc w:val="both"/>
        <w:rPr>
          <w:lang w:eastAsia="ko-KR"/>
        </w:rPr>
      </w:pPr>
      <w:r w:rsidRPr="00A60FD8">
        <w:rPr>
          <w:lang w:eastAsia="ko-KR"/>
        </w:rPr>
        <w:t>From a business-modelling point of view, these are use cases that could be purchased by vehicle drivers or passengers.</w:t>
      </w:r>
    </w:p>
    <w:p w14:paraId="7DABDB81" w14:textId="77777777" w:rsidR="001C3FC0" w:rsidRPr="00A60FD8" w:rsidRDefault="001C3FC0" w:rsidP="00036E9F">
      <w:pPr>
        <w:pStyle w:val="Headingb"/>
      </w:pPr>
      <w:r w:rsidRPr="00A60FD8">
        <w:t>Autonomous Driving</w:t>
      </w:r>
    </w:p>
    <w:p w14:paraId="4510D5FB" w14:textId="77777777" w:rsidR="001C3FC0" w:rsidRPr="00A60FD8" w:rsidRDefault="001C3FC0" w:rsidP="001C3FC0">
      <w:pPr>
        <w:jc w:val="both"/>
        <w:rPr>
          <w:lang w:eastAsia="ko-KR"/>
        </w:rPr>
      </w:pPr>
      <w:r w:rsidRPr="00A60FD8">
        <w:rPr>
          <w:lang w:eastAsia="ko-KR"/>
        </w:rPr>
        <w:t>This use case group address use cases that are relevant for Autonomous/self driving vehicles (level 4 and 5), examples in this group are Control if autonomous driving is allowed or not, Tele-operation (potentially with Augmented Reality support), handling of dynamic maps (update/download), some of the Safety use cases that require cooperative interaction between vehicles to be efficient and safe.</w:t>
      </w:r>
    </w:p>
    <w:p w14:paraId="31EDCA3D" w14:textId="77777777" w:rsidR="001C3FC0" w:rsidRPr="00A60FD8" w:rsidRDefault="001C3FC0" w:rsidP="001C3FC0">
      <w:pPr>
        <w:jc w:val="both"/>
        <w:rPr>
          <w:lang w:eastAsia="ko-KR"/>
        </w:rPr>
      </w:pPr>
      <w:r w:rsidRPr="00A60FD8">
        <w:rPr>
          <w:lang w:eastAsia="ko-KR"/>
        </w:rPr>
        <w:t>These use cases are from a business modelling point of view of value to OEMs that can sell the features to vehicle owners/drivers, transport/delivery companies.</w:t>
      </w:r>
    </w:p>
    <w:p w14:paraId="0A7447A7" w14:textId="77777777" w:rsidR="001C3FC0" w:rsidRPr="00A60FD8" w:rsidRDefault="001C3FC0" w:rsidP="00036E9F">
      <w:pPr>
        <w:pStyle w:val="Headingb"/>
      </w:pPr>
      <w:r w:rsidRPr="00A60FD8">
        <w:t>Platooning</w:t>
      </w:r>
    </w:p>
    <w:p w14:paraId="29ED7BB4" w14:textId="77777777" w:rsidR="001C3FC0" w:rsidRPr="00A60FD8" w:rsidRDefault="001C3FC0" w:rsidP="001C3FC0">
      <w:pPr>
        <w:jc w:val="both"/>
        <w:rPr>
          <w:lang w:eastAsia="ko-KR"/>
        </w:rPr>
      </w:pPr>
      <w:r w:rsidRPr="00A60FD8">
        <w:rPr>
          <w:lang w:eastAsia="ko-KR"/>
        </w:rPr>
        <w:t>This use case group address use cases that are relevant for platooning, examples in this group are platoon management, e.g. collect and establish a platoon, determine position in platoon, dissolve a platoon, manage distance within platoon, leave a platoon, control of platoon in steady state, request passing through a platoon.</w:t>
      </w:r>
    </w:p>
    <w:p w14:paraId="16AF7E69" w14:textId="77777777" w:rsidR="001C3FC0" w:rsidRPr="00A60FD8" w:rsidRDefault="001C3FC0" w:rsidP="001C3FC0">
      <w:pPr>
        <w:jc w:val="both"/>
        <w:rPr>
          <w:lang w:eastAsia="ko-KR"/>
        </w:rPr>
      </w:pPr>
      <w:r w:rsidRPr="00A60FD8">
        <w:rPr>
          <w:lang w:eastAsia="ko-KR"/>
        </w:rPr>
        <w:t>These use cases are of interest to transport companies and potentially by road operators/road traffic authorities since road infrastructure could be used more efficiently. Potentially also for society as it could provide environmental benefits such as reduced emissions.</w:t>
      </w:r>
    </w:p>
    <w:p w14:paraId="659149B3" w14:textId="77777777" w:rsidR="001C3FC0" w:rsidRPr="00A60FD8" w:rsidRDefault="001C3FC0" w:rsidP="001C3FC0">
      <w:pPr>
        <w:jc w:val="both"/>
        <w:rPr>
          <w:lang w:eastAsia="ko-KR"/>
        </w:rPr>
      </w:pPr>
      <w:r w:rsidRPr="00A60FD8">
        <w:rPr>
          <w:lang w:eastAsia="ko-KR"/>
        </w:rPr>
        <w:t>These use cases are from a business modelling point of view of value to OEMs that can sell the features to vehicle owners/drivers, transport/delivery companies</w:t>
      </w:r>
    </w:p>
    <w:p w14:paraId="11C543C7" w14:textId="77777777" w:rsidR="001C3FC0" w:rsidRPr="00A60FD8" w:rsidRDefault="001C3FC0" w:rsidP="00036E9F">
      <w:pPr>
        <w:pStyle w:val="Headingb"/>
      </w:pPr>
      <w:r w:rsidRPr="00A60FD8">
        <w:t>Traffic Efficiency and Environmental Friendliness</w:t>
      </w:r>
    </w:p>
    <w:p w14:paraId="57C5E469" w14:textId="77777777" w:rsidR="001C3FC0" w:rsidRPr="00A60FD8" w:rsidRDefault="001C3FC0" w:rsidP="001C3FC0">
      <w:pPr>
        <w:jc w:val="both"/>
        <w:rPr>
          <w:lang w:eastAsia="ko-KR"/>
        </w:rPr>
      </w:pPr>
      <w:r w:rsidRPr="00A60FD8">
        <w:rPr>
          <w:lang w:eastAsia="ko-KR"/>
        </w:rPr>
        <w:t>This group includes use cases that provide enhanced value to infrastructure or city providers, where the vehicles will be operating. Examples of this use case group include green light optimal speed advisory (GLOSA), traffic jam information, routing advice, e.g. smart routing.</w:t>
      </w:r>
    </w:p>
    <w:p w14:paraId="5DD8760C" w14:textId="77777777" w:rsidR="001C3FC0" w:rsidRPr="00A60FD8" w:rsidRDefault="001C3FC0" w:rsidP="001C3FC0">
      <w:pPr>
        <w:jc w:val="both"/>
        <w:rPr>
          <w:lang w:eastAsia="ko-KR"/>
        </w:rPr>
      </w:pPr>
      <w:r w:rsidRPr="00A60FD8">
        <w:rPr>
          <w:lang w:eastAsia="ko-KR"/>
        </w:rPr>
        <w:t>From a business-modelling point of view, these use cases are of value to OEMs and service providers who can sell the features to vehicle owners/drivers and transport/delivery companies, and could potentially receive public subsidises, as there are environmental benefits involved</w:t>
      </w:r>
    </w:p>
    <w:p w14:paraId="54358565" w14:textId="77777777" w:rsidR="001C3FC0" w:rsidRPr="00A60FD8" w:rsidRDefault="001C3FC0" w:rsidP="00036E9F">
      <w:pPr>
        <w:pStyle w:val="Headingb"/>
      </w:pPr>
      <w:r w:rsidRPr="00A60FD8">
        <w:lastRenderedPageBreak/>
        <w:t xml:space="preserve">Society and Community </w:t>
      </w:r>
    </w:p>
    <w:p w14:paraId="244B6822" w14:textId="77777777" w:rsidR="001C3FC0" w:rsidRPr="00A60FD8" w:rsidRDefault="001C3FC0" w:rsidP="00036E9F">
      <w:pPr>
        <w:rPr>
          <w:lang w:eastAsia="ko-KR"/>
        </w:rPr>
      </w:pPr>
      <w:r w:rsidRPr="00A60FD8">
        <w:rPr>
          <w:lang w:eastAsia="ko-KR"/>
        </w:rPr>
        <w:t>This group includes use cases that are of value and interest to society and the public in general, e.g. public services such as road authorities, the police force, fire brigade and other emergency or government services. Examples in this group are emergency vehicle approaching, traffic light priority, patient monitoring, and crash reporting.</w:t>
      </w:r>
    </w:p>
    <w:p w14:paraId="7BE69E2A" w14:textId="77777777" w:rsidR="001C3FC0" w:rsidRPr="00A60FD8" w:rsidRDefault="001C3FC0" w:rsidP="00036E9F">
      <w:pPr>
        <w:rPr>
          <w:lang w:eastAsia="ko-KR"/>
        </w:rPr>
      </w:pPr>
      <w:r w:rsidRPr="00A60FD8">
        <w:rPr>
          <w:lang w:eastAsia="ko-KR"/>
        </w:rPr>
        <w:t>From a business-modelling point of view, these are of value to OEMs that can sell the features to the public/private sector.]</w:t>
      </w:r>
    </w:p>
    <w:p w14:paraId="3A23373D" w14:textId="77777777" w:rsidR="001C3FC0" w:rsidRPr="00A60FD8" w:rsidRDefault="001C3FC0" w:rsidP="00036E9F">
      <w:pPr>
        <w:rPr>
          <w:lang w:eastAsia="ko-KR"/>
        </w:rPr>
      </w:pPr>
      <w:r w:rsidRPr="00A60FD8">
        <w:rPr>
          <w:lang w:eastAsia="ko-KR"/>
        </w:rPr>
        <w:t>Looking at worldwide R&amp;D towards service deployment of CAVs, current prototype use cases include Cooperative Driving/</w:t>
      </w:r>
      <w:r w:rsidRPr="00A60FD8">
        <w:rPr>
          <w:color w:val="000000" w:themeColor="text1"/>
        </w:rPr>
        <w:t>Coordinated automated driving maneuvers</w:t>
      </w:r>
      <w:r w:rsidRPr="00A60FD8">
        <w:rPr>
          <w:lang w:eastAsia="ko-KR"/>
        </w:rPr>
        <w:t xml:space="preserve">, Platooning, Automated Valet Parking. The communication system architecture of CAV is basically the same as that of Advanced ITS. </w:t>
      </w:r>
    </w:p>
    <w:p w14:paraId="740AFAB8" w14:textId="77777777" w:rsidR="001C3FC0" w:rsidRPr="00A60FD8" w:rsidRDefault="001C3FC0" w:rsidP="00036E9F">
      <w:r w:rsidRPr="00A60FD8">
        <w:t xml:space="preserve">Coordinated automated driving maneuvers are one of the main reasons that wireless communications are being viewed as a possible complement for AVs. One of the first use cases in this category is platooning but coordinated merging and coordinated lane changing are also being developed. </w:t>
      </w:r>
    </w:p>
    <w:p w14:paraId="644163B2" w14:textId="77777777" w:rsidR="001C3FC0" w:rsidRPr="00A60FD8" w:rsidRDefault="001C3FC0" w:rsidP="001C3FC0">
      <w:pPr>
        <w:pStyle w:val="Heading3"/>
        <w:rPr>
          <w:lang w:eastAsia="zh-CN"/>
        </w:rPr>
      </w:pPr>
      <w:r w:rsidRPr="00A60FD8">
        <w:rPr>
          <w:lang w:eastAsia="zh-CN"/>
        </w:rPr>
        <w:t>6.3.1</w:t>
      </w:r>
      <w:r w:rsidRPr="00A60FD8">
        <w:rPr>
          <w:lang w:eastAsia="zh-CN"/>
        </w:rPr>
        <w:tab/>
        <w:t>Advanced ITS</w:t>
      </w:r>
    </w:p>
    <w:p w14:paraId="3B9A916F" w14:textId="77777777" w:rsidR="001C3FC0" w:rsidRPr="00A60FD8" w:rsidRDefault="001C3FC0" w:rsidP="001C3FC0">
      <w:pPr>
        <w:keepNext/>
        <w:keepLines/>
        <w:spacing w:before="160" w:after="120"/>
        <w:rPr>
          <w:rFonts w:ascii="Times New Roman Bold" w:hAnsi="Times New Roman Bold" w:cs="Times New Roman Bold"/>
          <w:b/>
          <w:lang w:eastAsia="ja-JP"/>
        </w:rPr>
      </w:pPr>
      <w:r w:rsidRPr="00A60FD8">
        <w:rPr>
          <w:rFonts w:ascii="Times New Roman Bold" w:hAnsi="Times New Roman Bold" w:cs="Times New Roman Bold"/>
          <w:b/>
          <w:lang w:eastAsia="zh-CN"/>
        </w:rPr>
        <w:t>1-1) Cooperative Awareness</w:t>
      </w:r>
      <w:r w:rsidRPr="00A60FD8">
        <w:rPr>
          <w:rFonts w:ascii="Times New Roman Bold" w:hAnsi="Times New Roman Bold" w:cs="Times New Roman Bold"/>
          <w:b/>
          <w:position w:val="6"/>
          <w:sz w:val="18"/>
          <w:lang w:eastAsia="zh-CN"/>
        </w:rPr>
        <w:footnoteReference w:id="21"/>
      </w:r>
    </w:p>
    <w:p w14:paraId="33CA2D23" w14:textId="77777777" w:rsidR="001C3FC0" w:rsidRPr="00A60FD8" w:rsidRDefault="001C3FC0" w:rsidP="001C3FC0">
      <w:r w:rsidRPr="00A60FD8">
        <w:t>In the use case, Cooperative Awareness Message (CAM) is periodically sent by a vehicle to provide real-time information about its status, e.g., its geographical position and/or speed</w:t>
      </w:r>
      <w:proofErr w:type="gramStart"/>
      <w:r w:rsidRPr="00A60FD8">
        <w:t xml:space="preserve">.  </w:t>
      </w:r>
      <w:proofErr w:type="gramEnd"/>
      <w:r w:rsidRPr="00A60FD8">
        <w:t>The use cases include safe intersection with traffic light information, the coordination of the signal phase and timing of the traffic lights to minimize the number of vehicle stops at the traffic lights and signal request message by emergency vehicles.</w:t>
      </w:r>
    </w:p>
    <w:p w14:paraId="6E325B13" w14:textId="77777777" w:rsidR="001C3FC0" w:rsidRPr="00A60FD8" w:rsidRDefault="001C3FC0" w:rsidP="00036E9F">
      <w:pPr>
        <w:rPr>
          <w:lang w:eastAsia="ja-JP"/>
        </w:rPr>
      </w:pPr>
      <w:r w:rsidRPr="00A60FD8">
        <w:rPr>
          <w:lang w:eastAsia="ja-JP"/>
        </w:rPr>
        <w:t>Traffic signal information, including current traffic signal color and traffic signal phase and timing information, is provided by the roadside infrastructure, or through the network, to vehicles entering intersections or crosswalk to assist deceleration and stopping with a margin. Vehicles are assisted to slow down gently in advance, based on the information on the signal cycle provided. This avoids the vehicle entering an area (dilemma zone) where it can neither pass nor stop if the signal changes to yellow.</w:t>
      </w:r>
    </w:p>
    <w:p w14:paraId="1CDCCD0F" w14:textId="77777777" w:rsidR="001C3FC0" w:rsidRPr="00A60FD8" w:rsidRDefault="001C3FC0" w:rsidP="00036E9F">
      <w:pPr>
        <w:rPr>
          <w:lang w:eastAsia="ja-JP"/>
        </w:rPr>
      </w:pPr>
      <w:r w:rsidRPr="00A60FD8">
        <w:rPr>
          <w:lang w:eastAsia="ja-JP"/>
        </w:rPr>
        <w:t xml:space="preserve">Intersections are among the most likely places for accidents to occur in the city, due to the high traffic density and dynamic environment with vulnerable road users like pedestrians. To avoid collision at the intersections, vehicles must understand what other vehicles and road users are going to do at the intersection. By providing information on the position and speed of those users approaching the intersection, vehicles are assisted to pass through or make a turn at the intersection even with many blind spots. </w:t>
      </w:r>
    </w:p>
    <w:p w14:paraId="5DB37451" w14:textId="77777777" w:rsidR="001C3FC0" w:rsidRPr="00A60FD8" w:rsidRDefault="001C3FC0" w:rsidP="001C3FC0">
      <w:pPr>
        <w:keepNext/>
        <w:keepLines/>
        <w:spacing w:before="160" w:after="120"/>
        <w:rPr>
          <w:rFonts w:ascii="Times New Roman Bold" w:eastAsiaTheme="minorEastAsia" w:hAnsi="Times New Roman Bold" w:cs="Times New Roman Bold"/>
          <w:lang w:eastAsia="zh-CN"/>
        </w:rPr>
      </w:pPr>
      <w:r w:rsidRPr="00A60FD8">
        <w:rPr>
          <w:rFonts w:ascii="Times New Roman Bold" w:hAnsi="Times New Roman Bold" w:cs="Times New Roman Bold"/>
          <w:b/>
          <w:lang w:eastAsia="zh-CN"/>
        </w:rPr>
        <w:t>1-2) Collective Perception</w:t>
      </w:r>
    </w:p>
    <w:p w14:paraId="48822649" w14:textId="77777777" w:rsidR="001C3FC0" w:rsidRPr="00A60FD8" w:rsidRDefault="001C3FC0" w:rsidP="001C3FC0">
      <w:pPr>
        <w:keepNext/>
        <w:keepLines/>
        <w:spacing w:before="160" w:after="120"/>
        <w:rPr>
          <w:rFonts w:ascii="Times New Roman Bold" w:hAnsi="Times New Roman Bold" w:cs="Times New Roman Bold"/>
          <w:b/>
          <w:lang w:eastAsia="zh-CN"/>
        </w:rPr>
      </w:pPr>
      <w:r w:rsidRPr="00A60FD8">
        <w:rPr>
          <w:rFonts w:ascii="Times New Roman Bold" w:hAnsi="Times New Roman Bold" w:cs="Times New Roman Bold"/>
          <w:b/>
          <w:lang w:eastAsia="zh-CN"/>
        </w:rPr>
        <w:t>1-2-a)</w:t>
      </w:r>
      <w:r w:rsidRPr="00A60FD8">
        <w:rPr>
          <w:rFonts w:ascii="Times New Roman Bold" w:hAnsi="Times New Roman Bold" w:cs="Times New Roman Bold"/>
          <w:b/>
          <w:lang w:eastAsia="zh-CN"/>
        </w:rPr>
        <w:tab/>
        <w:t>Object sharing / cooperative sensing driving / extended sensor sharing</w:t>
      </w:r>
    </w:p>
    <w:p w14:paraId="440396B6" w14:textId="77777777" w:rsidR="001C3FC0" w:rsidRPr="00A60FD8" w:rsidRDefault="001C3FC0" w:rsidP="00036E9F">
      <w:r w:rsidRPr="00A60FD8">
        <w:t xml:space="preserve">Perception sensors are able to recognize and identify moving and fixed objects in Line-of-Sight view of sensors built in vehicles or infrastructure. Vehicles and infrastructure can communicate such identified objects to other V2X traffic participants with Collective Perception Messages </w:t>
      </w:r>
      <w:r w:rsidRPr="00A60FD8">
        <w:lastRenderedPageBreak/>
        <w:t>(CPM). This is known as collective perception, object sharing, cooperative sensing driving as well as extended sensor sharing.</w:t>
      </w:r>
    </w:p>
    <w:p w14:paraId="58B995F0" w14:textId="77777777" w:rsidR="001C3FC0" w:rsidRPr="00A60FD8" w:rsidRDefault="001C3FC0" w:rsidP="001C3FC0">
      <w:pPr>
        <w:jc w:val="both"/>
      </w:pPr>
      <w:r w:rsidRPr="00A60FD8">
        <w:t xml:space="preserve">Collective Perception with object sharing means exchange of sensed object data between vehicles and vehicles with smart infrastructure as well as between vehicles and smart infrastructure itself. Cameras, radars, LiDAR sense all object types (such as vehicles, pedestrians, bicycles, scooters, </w:t>
      </w:r>
      <w:proofErr w:type="gramStart"/>
      <w:r w:rsidRPr="00A60FD8">
        <w:t>motorcycles</w:t>
      </w:r>
      <w:proofErr w:type="gramEnd"/>
      <w:r w:rsidRPr="00A60FD8">
        <w:t xml:space="preserve"> or other road users) in the Line-of-Sight environment and transmit the object data to all ITS traffic participants, including roadside infrastructure. Pedestrians are not equipped with camera, radar, LiDAR and cannot send CPM. </w:t>
      </w:r>
    </w:p>
    <w:p w14:paraId="62B9FF83" w14:textId="77777777" w:rsidR="001C3FC0" w:rsidRPr="00A60FD8" w:rsidRDefault="001C3FC0" w:rsidP="001C3FC0">
      <w:pPr>
        <w:jc w:val="both"/>
      </w:pPr>
      <w:r w:rsidRPr="00A60FD8">
        <w:t>Vulnerable road users such as pedestrians are especially protected by collective perception services.</w:t>
      </w:r>
    </w:p>
    <w:p w14:paraId="148C30F0" w14:textId="77777777" w:rsidR="001C3FC0" w:rsidRPr="00A60FD8" w:rsidRDefault="001C3FC0" w:rsidP="001C3FC0">
      <w:pPr>
        <w:tabs>
          <w:tab w:val="clear" w:pos="2268"/>
          <w:tab w:val="left" w:pos="2608"/>
          <w:tab w:val="left" w:pos="3345"/>
        </w:tabs>
        <w:spacing w:before="80"/>
        <w:jc w:val="both"/>
        <w:rPr>
          <w:lang w:eastAsia="ja-JP"/>
        </w:rPr>
      </w:pPr>
      <w:r w:rsidRPr="00A60FD8">
        <w:t>In cases where direct V2V communication is impossible due to non-connected participants (like VRU, non-connected vehicles), cooperative sensing driving adds additional traffic safety by exchanging object data through indirect communication. CPM provides information about objects such as other traffic participants or other road user in the surrounding area as detected by the vehicle or infrastructure, using their own radars, cameras, or lidar. Collective perception capability enhances the communication between V2X-equipped participants and incorporates non-equipped V2X traffic participants. CPM can accelerate the effective V2X communication rate by using information from third-party vehicles or from smart infrastructure as an information source. Thus, CPM can help protect vehicles and VRUs which are not yet equipped with V2X.</w:t>
      </w:r>
      <w:r w:rsidRPr="00A60FD8">
        <w:rPr>
          <w:lang w:eastAsia="ja-JP"/>
        </w:rPr>
        <w:t xml:space="preserve"> </w:t>
      </w:r>
    </w:p>
    <w:p w14:paraId="613E33B0" w14:textId="77777777" w:rsidR="001C3FC0" w:rsidRPr="00A60FD8" w:rsidRDefault="001C3FC0" w:rsidP="001C3FC0">
      <w:pPr>
        <w:tabs>
          <w:tab w:val="clear" w:pos="2268"/>
          <w:tab w:val="left" w:pos="2608"/>
          <w:tab w:val="left" w:pos="3345"/>
        </w:tabs>
        <w:spacing w:before="80"/>
        <w:jc w:val="both"/>
        <w:rPr>
          <w:color w:val="000000" w:themeColor="text1"/>
        </w:rPr>
      </w:pPr>
      <w:r w:rsidRPr="00A60FD8">
        <w:rPr>
          <w:lang w:eastAsia="ja-JP"/>
        </w:rPr>
        <w:t xml:space="preserve">CPM also helps </w:t>
      </w:r>
      <w:r w:rsidRPr="00A60FD8">
        <w:rPr>
          <w:color w:val="000000" w:themeColor="text1"/>
        </w:rPr>
        <w:t>interaction of CAVs with non CAVs such as VRUs and non-CAV vehicles.</w:t>
      </w:r>
    </w:p>
    <w:p w14:paraId="2A51D23D" w14:textId="77777777" w:rsidR="001C3FC0" w:rsidRPr="00A60FD8" w:rsidRDefault="001C3FC0" w:rsidP="001C3FC0">
      <w:pPr>
        <w:tabs>
          <w:tab w:val="clear" w:pos="2268"/>
          <w:tab w:val="left" w:pos="2608"/>
          <w:tab w:val="left" w:pos="3345"/>
        </w:tabs>
        <w:spacing w:before="80"/>
        <w:jc w:val="both"/>
      </w:pPr>
      <w:r w:rsidRPr="00A60FD8">
        <w:t>Extended Sensors enables the exchange of raw or processed data gathered through local sensors or live video data among vehicles, RSUs, devices of pedestrians and V2X application servers.</w:t>
      </w:r>
    </w:p>
    <w:p w14:paraId="1FFB25D6" w14:textId="77777777" w:rsidR="001C3FC0" w:rsidRPr="00A60FD8" w:rsidRDefault="001C3FC0" w:rsidP="001C3FC0">
      <w:pPr>
        <w:tabs>
          <w:tab w:val="left" w:pos="5320"/>
        </w:tabs>
        <w:jc w:val="both"/>
        <w:rPr>
          <w:i/>
          <w:iCs/>
        </w:rPr>
      </w:pPr>
      <w:r w:rsidRPr="00A60FD8">
        <w:rPr>
          <w:i/>
          <w:iCs/>
        </w:rPr>
        <w:t>[Japan’s comments: The next paragraph was placed at an early stage as one of the starting points for developing this Report. As the work has subsequently progressed, it is proposed to be deleted.</w:t>
      </w:r>
      <w:r w:rsidRPr="00A60FD8">
        <w:t xml:space="preserve"> </w:t>
      </w:r>
      <w:r w:rsidRPr="00A60FD8">
        <w:rPr>
          <w:i/>
          <w:iCs/>
        </w:rPr>
        <w:t xml:space="preserve">Alternatively, it seems also appropriate to move the </w:t>
      </w:r>
      <w:r w:rsidRPr="00A60FD8">
        <w:rPr>
          <w:i/>
          <w:iCs/>
          <w:lang w:eastAsia="ja-JP"/>
        </w:rPr>
        <w:t>paragraph</w:t>
      </w:r>
      <w:r w:rsidRPr="00A60FD8">
        <w:rPr>
          <w:i/>
          <w:iCs/>
        </w:rPr>
        <w:t xml:space="preserve"> below to some other section, with modification where appropriate, since it talks about general issues and is not limited to this use case section.]</w:t>
      </w:r>
    </w:p>
    <w:p w14:paraId="00E734A6" w14:textId="77777777" w:rsidR="001C3FC0" w:rsidRPr="00A60FD8" w:rsidRDefault="001C3FC0" w:rsidP="001C3FC0">
      <w:pPr>
        <w:tabs>
          <w:tab w:val="left" w:pos="5320"/>
        </w:tabs>
        <w:jc w:val="both"/>
      </w:pPr>
      <w:r w:rsidRPr="00A60FD8">
        <w:rPr>
          <w:color w:val="000000" w:themeColor="text1"/>
        </w:rPr>
        <w:t>In addition to the perspective of the vehicles providing and obtaining information using V2V and V2I, it is also important to address the perspective of the infrastructure collecting and aggregating data from vehicles (e.g., location and speed) and generating information for automated driving</w:t>
      </w:r>
      <w:r w:rsidRPr="00A60FD8">
        <w:rPr>
          <w:color w:val="000000" w:themeColor="text1"/>
          <w:lang w:eastAsia="ja-JP"/>
        </w:rPr>
        <w:t>.</w:t>
      </w:r>
      <w:r w:rsidRPr="00A60FD8">
        <w:rPr>
          <w:color w:val="000000" w:themeColor="text1"/>
        </w:rPr>
        <w:t xml:space="preserve"> The information generated and provided by infrastructure to vehicles includes those for traffic flow optimization and updating dynamic maps. With these, vehicles are able to keep up with the latest road conditions, such as traffic congestion and traffic restrictions due to accidents. </w:t>
      </w:r>
    </w:p>
    <w:p w14:paraId="40DB76BB" w14:textId="77777777" w:rsidR="001C3FC0" w:rsidRPr="00A60FD8" w:rsidRDefault="001C3FC0" w:rsidP="001C3FC0">
      <w:pPr>
        <w:keepNext/>
        <w:keepLines/>
        <w:spacing w:before="160" w:after="120"/>
        <w:rPr>
          <w:rFonts w:ascii="Times New Roman Bold" w:hAnsi="Times New Roman Bold" w:cs="Times New Roman Bold"/>
          <w:b/>
          <w:lang w:eastAsia="zh-CN"/>
        </w:rPr>
      </w:pPr>
      <w:r w:rsidRPr="00A60FD8">
        <w:rPr>
          <w:rFonts w:ascii="Times New Roman Bold" w:hAnsi="Times New Roman Bold" w:cs="Times New Roman Bold"/>
          <w:b/>
          <w:lang w:eastAsia="zh-CN"/>
        </w:rPr>
        <w:t xml:space="preserve">1-2-b) </w:t>
      </w:r>
      <w:r w:rsidRPr="00A60FD8">
        <w:rPr>
          <w:rFonts w:ascii="Times New Roman Bold" w:hAnsi="Times New Roman Bold" w:cs="Times New Roman Bold"/>
          <w:b/>
          <w:lang w:eastAsia="zh-CN"/>
        </w:rPr>
        <w:tab/>
        <w:t>Raw perception data sharing</w:t>
      </w:r>
    </w:p>
    <w:p w14:paraId="3E66C724" w14:textId="77777777" w:rsidR="001C3FC0" w:rsidRPr="00A60FD8" w:rsidRDefault="001C3FC0" w:rsidP="001C3FC0">
      <w:pPr>
        <w:tabs>
          <w:tab w:val="left" w:pos="5320"/>
        </w:tabs>
        <w:jc w:val="both"/>
        <w:rPr>
          <w:color w:val="000000" w:themeColor="text1"/>
        </w:rPr>
      </w:pPr>
      <w:r w:rsidRPr="00A60FD8">
        <w:rPr>
          <w:color w:val="000000" w:themeColor="text1"/>
        </w:rPr>
        <w:t>The need for raw data sharing is not yet studied in detail. Failure sources like inaccurate sensors cannot be mitigated with raw data. In addition the targeted spectrum bands for massive spectrum needs are not clear.</w:t>
      </w:r>
    </w:p>
    <w:p w14:paraId="07F281E7" w14:textId="77777777" w:rsidR="001C3FC0" w:rsidRPr="00A60FD8" w:rsidRDefault="001C3FC0" w:rsidP="001C3FC0">
      <w:pPr>
        <w:tabs>
          <w:tab w:val="left" w:pos="5320"/>
        </w:tabs>
        <w:jc w:val="both"/>
        <w:rPr>
          <w:color w:val="000000" w:themeColor="text1"/>
        </w:rPr>
      </w:pPr>
      <w:r w:rsidRPr="00A60FD8">
        <w:rPr>
          <w:color w:val="000000" w:themeColor="text1"/>
        </w:rPr>
        <w:t xml:space="preserve">To enable the </w:t>
      </w:r>
      <w:r w:rsidRPr="00A60FD8">
        <w:rPr>
          <w:color w:val="000000" w:themeColor="text1"/>
          <w:lang w:eastAsia="zh-CN"/>
        </w:rPr>
        <w:t>driving</w:t>
      </w:r>
      <w:r w:rsidRPr="00A60FD8">
        <w:rPr>
          <w:color w:val="000000" w:themeColor="text1"/>
        </w:rPr>
        <w:t xml:space="preserve"> safety for Level 5 full automation of CAVs, automated driving vehicles of different manufacturers may have different data processing algorithms and vehicle control decisions based on different sensors, such as video, radar, and LIDAR. In terms of the susceptible perception data from various sensors, the raw perception data sharing among CAVs should be considered to enable the effective perception data fusion and utilization for Level 5 full automation. Therefore, the data rate and latency requirements for </w:t>
      </w:r>
      <w:r w:rsidRPr="00A60FD8">
        <w:rPr>
          <w:color w:val="000000" w:themeColor="text1"/>
          <w:lang w:eastAsia="zh-CN"/>
        </w:rPr>
        <w:t xml:space="preserve">the raw perception data sharing among </w:t>
      </w:r>
      <w:r w:rsidRPr="00A60FD8">
        <w:rPr>
          <w:color w:val="000000" w:themeColor="text1"/>
        </w:rPr>
        <w:t xml:space="preserve">CAVs will be in the order of Gbps and msec. As defined by 3GPP Release 16 specifications in the “Collective perception of environment” scenario [5], for high-level automatic driving vehicles, the delay requirement for collision prevention is as low as 3 ms, and the transmission rate is required to be more than 1Gbps. </w:t>
      </w:r>
      <w:r w:rsidRPr="00A60FD8">
        <w:rPr>
          <w:color w:val="000000" w:themeColor="text1"/>
        </w:rPr>
        <w:lastRenderedPageBreak/>
        <w:t>Therefore, related studies on new technologies should be considered to ensure the high data rate raw perception data sharing among CAVs with the low latency requirement.</w:t>
      </w:r>
    </w:p>
    <w:p w14:paraId="7D6E3BE1" w14:textId="77777777" w:rsidR="001C3FC0" w:rsidRPr="00A60FD8" w:rsidRDefault="001C3FC0" w:rsidP="00036E9F">
      <w:pPr>
        <w:pStyle w:val="FigureNo"/>
        <w:rPr>
          <w:lang w:eastAsia="zh-CN"/>
        </w:rPr>
      </w:pPr>
      <w:r w:rsidRPr="00A60FD8">
        <w:rPr>
          <w:lang w:eastAsia="zh-CN"/>
        </w:rPr>
        <w:t>Figure 6.3-1</w:t>
      </w:r>
    </w:p>
    <w:p w14:paraId="08FC1317" w14:textId="77777777" w:rsidR="001C3FC0" w:rsidRPr="00A60FD8" w:rsidRDefault="001C3FC0" w:rsidP="00036E9F">
      <w:pPr>
        <w:pStyle w:val="Figuretitle"/>
        <w:rPr>
          <w:lang w:eastAsia="zh-CN"/>
        </w:rPr>
      </w:pPr>
      <w:r w:rsidRPr="00A60FD8">
        <w:rPr>
          <w:lang w:eastAsia="zh-CN"/>
        </w:rPr>
        <w:t>Typical scenario of raw perception data sharing among CAVs.</w:t>
      </w:r>
    </w:p>
    <w:p w14:paraId="4974FFA5" w14:textId="77777777" w:rsidR="001C3FC0" w:rsidRPr="00A60FD8" w:rsidRDefault="001C3FC0" w:rsidP="00036E9F">
      <w:pPr>
        <w:pStyle w:val="Figure"/>
        <w:rPr>
          <w:noProof w:val="0"/>
        </w:rPr>
      </w:pPr>
      <w:r w:rsidRPr="00A60FD8">
        <w:rPr>
          <w:noProof w:val="0"/>
        </w:rPr>
        <w:drawing>
          <wp:inline distT="0" distB="0" distL="0" distR="0" wp14:anchorId="20395A76" wp14:editId="53503277">
            <wp:extent cx="4785360" cy="3734357"/>
            <wp:effectExtent l="0" t="0" r="0" b="0"/>
            <wp:docPr id="5632" name="图片 6" descr="图示, 工程绘图&#10;&#10;已生成极高可信度的说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总场景.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26420" cy="3766399"/>
                    </a:xfrm>
                    <a:prstGeom prst="rect">
                      <a:avLst/>
                    </a:prstGeom>
                  </pic:spPr>
                </pic:pic>
              </a:graphicData>
            </a:graphic>
          </wp:inline>
        </w:drawing>
      </w:r>
    </w:p>
    <w:p w14:paraId="28802FD0" w14:textId="77777777" w:rsidR="001C3FC0" w:rsidRPr="00A60FD8" w:rsidRDefault="001C3FC0" w:rsidP="001C3FC0">
      <w:pPr>
        <w:tabs>
          <w:tab w:val="left" w:pos="5320"/>
        </w:tabs>
        <w:jc w:val="both"/>
        <w:rPr>
          <w:rFonts w:eastAsiaTheme="minorEastAsia"/>
          <w:color w:val="000000" w:themeColor="text1"/>
          <w:lang w:eastAsia="zh-CN"/>
        </w:rPr>
      </w:pPr>
      <w:r w:rsidRPr="00A60FD8">
        <w:rPr>
          <w:rFonts w:eastAsiaTheme="minorEastAsia"/>
          <w:color w:val="000000" w:themeColor="text1"/>
          <w:lang w:eastAsia="zh-CN"/>
        </w:rPr>
        <w:t xml:space="preserve">As shown in Figure 6.3-1, there are multiple sensor in CAV, such as the millimeter wave radar, camera, </w:t>
      </w:r>
      <w:proofErr w:type="gramStart"/>
      <w:r w:rsidRPr="00A60FD8">
        <w:rPr>
          <w:rFonts w:eastAsiaTheme="minorEastAsia"/>
          <w:color w:val="000000" w:themeColor="text1"/>
          <w:lang w:eastAsia="zh-CN"/>
        </w:rPr>
        <w:t>LIDAR</w:t>
      </w:r>
      <w:proofErr w:type="gramEnd"/>
      <w:r w:rsidRPr="00A60FD8">
        <w:rPr>
          <w:rFonts w:eastAsiaTheme="minorEastAsia"/>
          <w:color w:val="000000" w:themeColor="text1"/>
          <w:lang w:eastAsia="zh-CN"/>
        </w:rPr>
        <w:t xml:space="preserve"> and other on-board sensors. Both low-frequency and high-frequency bands will be used to provide the broadband communication ability among CAVs and road side units. We assume that vehicle B, D and E are the targets that can be directly detected by the millimeter wave radar of vehicle A. However, due to the blockage of vehicles B and D in front, the sensing range of vehicle A is greatly limited, resulting in vehicles C and F in the blind area of vehicle A. Therefore, in order to expand the detection range of vehicle A, the broadband communication links can be used to transmit the raw perception information from radar or camera of vehicle B and D to vehicle A. Vehicle A carries out the multi-source perception information fusion to improve the “See-through” ability. In some cases, the raw data are needed for liability reasons in case of accidents, for distributed verification of local and remote sensor data [1]. </w:t>
      </w:r>
    </w:p>
    <w:p w14:paraId="58B7145B" w14:textId="77777777" w:rsidR="001C3FC0" w:rsidRPr="00A60FD8" w:rsidRDefault="001C3FC0" w:rsidP="001C3FC0">
      <w:pPr>
        <w:tabs>
          <w:tab w:val="left" w:pos="5320"/>
        </w:tabs>
        <w:jc w:val="both"/>
        <w:rPr>
          <w:color w:val="000000" w:themeColor="text1"/>
        </w:rPr>
      </w:pPr>
      <w:r w:rsidRPr="00A60FD8">
        <w:rPr>
          <w:color w:val="000000" w:themeColor="text1"/>
        </w:rPr>
        <w:t xml:space="preserve">The raw data rate of computer vision based video camera will reach 100-700 Mbps [2] (e.g. six cameras with a resolution of 1280 x 720, 24 bit per pixel, 30 frames per second) , which will rely on vendors’ specific classifiers [3][4]. In terms of the millimeter wave radar, when the scanning bandwidth is 200 MHz and the sampling rate is 200 Ms/s, the raw data rate of one radar will reach 1.6 Gbps [5]. </w:t>
      </w:r>
      <w:r w:rsidRPr="00A60FD8">
        <w:rPr>
          <w:i/>
          <w:color w:val="000000" w:themeColor="text1"/>
        </w:rPr>
        <w:t>[Editor´s note: with raw data liability is not necessarily improved. Source [1] is not clear in that point.]</w:t>
      </w:r>
    </w:p>
    <w:p w14:paraId="0294C014" w14:textId="77777777" w:rsidR="001C3FC0" w:rsidRPr="00A60FD8" w:rsidRDefault="001C3FC0" w:rsidP="001C3FC0">
      <w:pPr>
        <w:tabs>
          <w:tab w:val="left" w:pos="5320"/>
        </w:tabs>
        <w:jc w:val="both"/>
        <w:rPr>
          <w:color w:val="000000"/>
        </w:rPr>
      </w:pPr>
      <w:r w:rsidRPr="00A60FD8">
        <w:rPr>
          <w:color w:val="000000"/>
        </w:rPr>
        <w:t xml:space="preserve">Large-bandwidth, low-latency services such as collective environmental awareness and extended sensing will promote the evolution of CAV communication systems to higher frequency bands (e.g., millimeter-wave band) to meet their ultra-gigabit-level data rate requirements. It is important to consider the co-design of communication system with radar system to form intelligent </w:t>
      </w:r>
      <w:r w:rsidRPr="00A60FD8">
        <w:rPr>
          <w:color w:val="000000"/>
        </w:rPr>
        <w:lastRenderedPageBreak/>
        <w:t>communication networks with environmental awareness, which could be one of the potential key technologies for future 6G networks [6].</w:t>
      </w:r>
    </w:p>
    <w:p w14:paraId="1F996AA7" w14:textId="77777777" w:rsidR="001C3FC0" w:rsidRPr="00A60FD8" w:rsidRDefault="001C3FC0" w:rsidP="001C3FC0">
      <w:pPr>
        <w:tabs>
          <w:tab w:val="left" w:pos="5320"/>
        </w:tabs>
        <w:jc w:val="both"/>
        <w:rPr>
          <w:color w:val="000000"/>
        </w:rPr>
      </w:pPr>
      <w:r w:rsidRPr="00A60FD8">
        <w:rPr>
          <w:color w:val="000000"/>
        </w:rPr>
        <w:t>To form a communication system with cognitive capabilities, the conventional way involves the exchange of limited information between communication and radar systems. But it has disadvantages as high interaction delay, high power consumption, and bulky system. With the joint design of radar and communication systems, a large number of signal processing processes and hardware modules such as baseband units, RF, and antennas, could be shared within the joint system [7].</w:t>
      </w:r>
    </w:p>
    <w:p w14:paraId="5B9D42AA" w14:textId="77777777" w:rsidR="001C3FC0" w:rsidRPr="00A60FD8" w:rsidRDefault="001C3FC0" w:rsidP="001C3FC0">
      <w:pPr>
        <w:tabs>
          <w:tab w:val="left" w:pos="5320"/>
        </w:tabs>
        <w:jc w:val="both"/>
        <w:rPr>
          <w:color w:val="000000" w:themeColor="text1"/>
        </w:rPr>
      </w:pPr>
      <w:r w:rsidRPr="00A60FD8">
        <w:rPr>
          <w:color w:val="000000"/>
        </w:rPr>
        <w:t>In highly dynamic vehicular networks, for sensory sharing services such as extended sensing and raw perception data sharing, the integrated radar-communication system will bring more obvious advantages [8]: e.g., lower inter-system interaction overhead; sensing results to assist millimeter wave antenna alignment; and radar side to provide multi-state channel estimation feedback to assist the communication side in the equalization process.</w:t>
      </w:r>
    </w:p>
    <w:p w14:paraId="3B1354DE" w14:textId="77777777" w:rsidR="001C3FC0" w:rsidRPr="00A60FD8" w:rsidRDefault="001C3FC0" w:rsidP="00036E9F">
      <w:pPr>
        <w:pStyle w:val="Reftext"/>
        <w:rPr>
          <w:lang w:eastAsia="zh-CN"/>
        </w:rPr>
      </w:pPr>
      <w:r w:rsidRPr="00A60FD8">
        <w:rPr>
          <w:lang w:eastAsia="zh-CN"/>
        </w:rPr>
        <w:t>[1]</w:t>
      </w:r>
      <w:r w:rsidRPr="00A60FD8">
        <w:rPr>
          <w:lang w:eastAsia="zh-CN"/>
        </w:rPr>
        <w:tab/>
        <w:t xml:space="preserve">S. W. Kim </w:t>
      </w:r>
      <w:r w:rsidRPr="00A60FD8">
        <w:rPr>
          <w:i/>
          <w:iCs/>
          <w:lang w:eastAsia="zh-CN"/>
        </w:rPr>
        <w:t>et al.</w:t>
      </w:r>
      <w:r w:rsidRPr="00A60FD8">
        <w:rPr>
          <w:lang w:eastAsia="zh-CN"/>
        </w:rPr>
        <w:t>, “Multivehicle Cooperative Driving Using Cooperative Perception: Design and Experimental Validation,” in IEEE Transactions on Intelligent Transportation Systems, vol. 16, no. 2, pp. 663-680, Apr. 2015.</w:t>
      </w:r>
    </w:p>
    <w:p w14:paraId="6FAB8BB5" w14:textId="77777777" w:rsidR="001C3FC0" w:rsidRPr="00A60FD8" w:rsidRDefault="001C3FC0" w:rsidP="00036E9F">
      <w:pPr>
        <w:pStyle w:val="Reftext"/>
        <w:rPr>
          <w:lang w:eastAsia="zh-CN"/>
        </w:rPr>
      </w:pPr>
      <w:r w:rsidRPr="00A60FD8">
        <w:rPr>
          <w:lang w:eastAsia="zh-CN"/>
        </w:rPr>
        <w:t>[2]</w:t>
      </w:r>
      <w:r w:rsidRPr="00A60FD8">
        <w:rPr>
          <w:lang w:eastAsia="zh-CN"/>
        </w:rPr>
        <w:tab/>
        <w:t>J. Choi, N. González-Prelcic, R. Daniels, C. R. Bhat, and R. W. Heath, Jr., “Millimeter Wave Vehicular Communication to Support Massive Automotive Sensing,” IEEE Communications Magazine, vol. 54, no. 12, pp. 160-167, Dec. 2016.</w:t>
      </w:r>
    </w:p>
    <w:p w14:paraId="231B8E66" w14:textId="77777777" w:rsidR="001C3FC0" w:rsidRPr="00A60FD8" w:rsidRDefault="001C3FC0" w:rsidP="00036E9F">
      <w:pPr>
        <w:pStyle w:val="Reftext"/>
        <w:rPr>
          <w:lang w:eastAsia="zh-CN"/>
        </w:rPr>
      </w:pPr>
      <w:r w:rsidRPr="00A60FD8">
        <w:rPr>
          <w:lang w:eastAsia="zh-CN"/>
        </w:rPr>
        <w:t>[3]</w:t>
      </w:r>
      <w:r w:rsidRPr="00A60FD8">
        <w:rPr>
          <w:lang w:eastAsia="zh-CN"/>
        </w:rPr>
        <w:tab/>
        <w:t>N. Andersen, C2C-Consortium “Towards Accident Free Driving”, ETSI Summit “5G from Myth to Reality”, 2016.</w:t>
      </w:r>
    </w:p>
    <w:p w14:paraId="7332AB67" w14:textId="77777777" w:rsidR="001C3FC0" w:rsidRPr="00A60FD8" w:rsidRDefault="001C3FC0" w:rsidP="00036E9F">
      <w:pPr>
        <w:pStyle w:val="Reftext"/>
        <w:rPr>
          <w:lang w:eastAsia="zh-CN"/>
        </w:rPr>
      </w:pPr>
      <w:r w:rsidRPr="00A60FD8">
        <w:rPr>
          <w:lang w:eastAsia="zh-CN"/>
        </w:rPr>
        <w:t>[4]</w:t>
      </w:r>
      <w:r w:rsidRPr="00A60FD8">
        <w:rPr>
          <w:lang w:eastAsia="zh-CN"/>
        </w:rPr>
        <w:tab/>
        <w:t>3GPP TR 22.886, “Study on enhancement of 3GPP Support for 5G V2X Services (Rel.16)”, December 2018.</w:t>
      </w:r>
    </w:p>
    <w:p w14:paraId="79E69224" w14:textId="77777777" w:rsidR="001C3FC0" w:rsidRPr="00A60FD8" w:rsidRDefault="001C3FC0" w:rsidP="00036E9F">
      <w:pPr>
        <w:pStyle w:val="Reftext"/>
        <w:rPr>
          <w:lang w:eastAsia="zh-CN"/>
        </w:rPr>
      </w:pPr>
      <w:r w:rsidRPr="00A60FD8">
        <w:rPr>
          <w:lang w:eastAsia="zh-CN"/>
        </w:rPr>
        <w:t>[5]</w:t>
      </w:r>
      <w:r w:rsidRPr="00A60FD8">
        <w:rPr>
          <w:lang w:eastAsia="zh-CN"/>
        </w:rPr>
        <w:tab/>
        <w:t xml:space="preserve">Continental Engineering Services, SRR 308-21 Short Range Radar 24 GHz Data sheet, </w:t>
      </w:r>
      <w:hyperlink r:id="rId26" w:history="1">
        <w:r w:rsidRPr="00A60FD8">
          <w:rPr>
            <w:color w:val="0000FF" w:themeColor="hyperlink"/>
            <w:u w:val="single"/>
            <w:lang w:eastAsia="zh-CN"/>
          </w:rPr>
          <w:t>http://conti-engineering.com/wp-content/uploads/2020/02/SRR308-21_EN_HS.pdf</w:t>
        </w:r>
      </w:hyperlink>
      <w:r w:rsidRPr="00A60FD8">
        <w:rPr>
          <w:lang w:eastAsia="zh-CN"/>
        </w:rPr>
        <w:t>.]</w:t>
      </w:r>
    </w:p>
    <w:p w14:paraId="1D815582" w14:textId="77777777" w:rsidR="001C3FC0" w:rsidRPr="00A60FD8" w:rsidRDefault="001C3FC0" w:rsidP="00036E9F">
      <w:pPr>
        <w:pStyle w:val="Reftext"/>
        <w:rPr>
          <w:rFonts w:eastAsia="SimSun"/>
          <w:lang w:eastAsia="zh-CN"/>
        </w:rPr>
      </w:pPr>
      <w:r w:rsidRPr="00A60FD8">
        <w:rPr>
          <w:rFonts w:eastAsia="SimSun"/>
          <w:lang w:eastAsia="zh-CN"/>
        </w:rPr>
        <w:t>[6]</w:t>
      </w:r>
      <w:r w:rsidRPr="00A60FD8">
        <w:rPr>
          <w:rFonts w:eastAsia="SimSun"/>
          <w:lang w:eastAsia="zh-CN"/>
        </w:rPr>
        <w:tab/>
        <w:t>Tong, W., &amp; Zhu, P. (Eds.). (2021). 6G: The Next Horizon: From Connected People and Things to Connected Intelligence. Cambridge: Cambridge University Press. doi:10.1017/9781108989817</w:t>
      </w:r>
    </w:p>
    <w:p w14:paraId="05BA1B65" w14:textId="77777777" w:rsidR="001C3FC0" w:rsidRPr="00A60FD8" w:rsidRDefault="001C3FC0" w:rsidP="00036E9F">
      <w:pPr>
        <w:pStyle w:val="Reftext"/>
        <w:rPr>
          <w:rFonts w:eastAsia="SimSun"/>
          <w:lang w:eastAsia="zh-CN"/>
        </w:rPr>
      </w:pPr>
      <w:r w:rsidRPr="00A60FD8">
        <w:rPr>
          <w:rFonts w:eastAsia="SimSun"/>
          <w:lang w:eastAsia="zh-CN"/>
        </w:rPr>
        <w:t>[7]</w:t>
      </w:r>
      <w:r w:rsidRPr="00A60FD8">
        <w:rPr>
          <w:rFonts w:eastAsia="SimSun"/>
          <w:lang w:eastAsia="zh-CN"/>
        </w:rPr>
        <w:tab/>
        <w:t>F. Liu, C. Masouros, A. P. Petropulu, H. Griffiths and L. Hanzo, “Joint Radar and Communication Design: Applications, State-of-the-Art, and the Road Ahead,” IEEE Transactions on Communications, vol. 68, no. 6, pp. 3834-3862, Jun. 2020.</w:t>
      </w:r>
    </w:p>
    <w:p w14:paraId="4FB9A9E3" w14:textId="77777777" w:rsidR="001C3FC0" w:rsidRPr="00A60FD8" w:rsidRDefault="001C3FC0" w:rsidP="00036E9F">
      <w:pPr>
        <w:pStyle w:val="Reftext"/>
        <w:rPr>
          <w:rFonts w:eastAsia="SimSun"/>
          <w:lang w:eastAsia="zh-CN"/>
        </w:rPr>
      </w:pPr>
      <w:r w:rsidRPr="00A60FD8">
        <w:rPr>
          <w:rFonts w:eastAsia="SimSun"/>
          <w:lang w:eastAsia="zh-CN"/>
        </w:rPr>
        <w:t>[8]</w:t>
      </w:r>
      <w:r w:rsidRPr="00A60FD8">
        <w:rPr>
          <w:rFonts w:eastAsia="SimSun"/>
          <w:lang w:eastAsia="zh-CN"/>
        </w:rPr>
        <w:tab/>
        <w:t xml:space="preserve">Z. Feng, Z. Fang, Z. Wei, X. Chen, Z. </w:t>
      </w:r>
      <w:proofErr w:type="gramStart"/>
      <w:r w:rsidRPr="00A60FD8">
        <w:rPr>
          <w:rFonts w:eastAsia="SimSun"/>
          <w:lang w:eastAsia="zh-CN"/>
        </w:rPr>
        <w:t>Quan</w:t>
      </w:r>
      <w:proofErr w:type="gramEnd"/>
      <w:r w:rsidRPr="00A60FD8">
        <w:rPr>
          <w:rFonts w:eastAsia="SimSun"/>
          <w:lang w:eastAsia="zh-CN"/>
        </w:rPr>
        <w:t xml:space="preserve"> and D. Ji, “Joint radar and communication: A survey,” China Communications, vol. 17, no. 1, pp. 1-27, Jan. 2020.</w:t>
      </w:r>
    </w:p>
    <w:p w14:paraId="20B74C26" w14:textId="77777777" w:rsidR="001C3FC0" w:rsidRPr="00A60FD8" w:rsidRDefault="001C3FC0" w:rsidP="001C3FC0">
      <w:pPr>
        <w:jc w:val="both"/>
        <w:rPr>
          <w:lang w:eastAsia="ja-JP"/>
        </w:rPr>
      </w:pPr>
    </w:p>
    <w:p w14:paraId="32F109C0" w14:textId="77777777" w:rsidR="001C3FC0" w:rsidRPr="00A60FD8" w:rsidRDefault="001C3FC0" w:rsidP="001C3FC0">
      <w:pPr>
        <w:keepNext/>
        <w:keepLines/>
        <w:spacing w:before="160" w:after="120"/>
        <w:rPr>
          <w:rFonts w:ascii="Times New Roman Bold" w:hAnsi="Times New Roman Bold" w:cs="Times New Roman Bold"/>
          <w:b/>
          <w:lang w:eastAsia="zh-CN"/>
        </w:rPr>
      </w:pPr>
      <w:bookmarkStart w:id="36" w:name="_Hlk83648221"/>
      <w:r w:rsidRPr="00A60FD8">
        <w:rPr>
          <w:rFonts w:ascii="Times New Roman Bold" w:hAnsi="Times New Roman Bold" w:cs="Times New Roman Bold"/>
          <w:b/>
          <w:lang w:eastAsia="zh-CN"/>
        </w:rPr>
        <w:t>1-3)</w:t>
      </w:r>
      <w:r w:rsidRPr="00A60FD8">
        <w:rPr>
          <w:rFonts w:ascii="Times New Roman Bold" w:hAnsi="Times New Roman Bold" w:cs="Times New Roman Bold"/>
          <w:b/>
          <w:lang w:eastAsia="zh-CN"/>
        </w:rPr>
        <w:tab/>
        <w:t xml:space="preserve">Urban </w:t>
      </w:r>
      <w:r w:rsidRPr="00A60FD8">
        <w:rPr>
          <w:rFonts w:ascii="Times New Roman Bold" w:hAnsi="Times New Roman Bold" w:cs="Times New Roman Bold"/>
          <w:b/>
          <w:lang w:eastAsia="ja-JP"/>
        </w:rPr>
        <w:t>/</w:t>
      </w:r>
      <w:r w:rsidRPr="00A60FD8">
        <w:rPr>
          <w:rFonts w:ascii="Times New Roman Bold" w:hAnsi="Times New Roman Bold" w:cs="Times New Roman Bold"/>
          <w:b/>
          <w:lang w:eastAsia="zh-CN"/>
        </w:rPr>
        <w:t xml:space="preserve"> Highway Driving</w:t>
      </w:r>
    </w:p>
    <w:bookmarkEnd w:id="36"/>
    <w:p w14:paraId="640FCA36" w14:textId="77777777" w:rsidR="001C3FC0" w:rsidRPr="00A60FD8" w:rsidRDefault="001C3FC0" w:rsidP="001C3FC0">
      <w:pPr>
        <w:rPr>
          <w:lang w:eastAsia="ja-JP"/>
        </w:rPr>
      </w:pPr>
      <w:r w:rsidRPr="00A60FD8">
        <w:rPr>
          <w:lang w:eastAsia="ja-JP"/>
        </w:rPr>
        <w:t>Urban driving is challenging for the complex environment and road layouts, and dynamic interaction with many different road users. Use cases for urban driving include traffic signal information and collision avoidance at intersection, which are described at the subsection 1-1) ‘Cooperative Awareness’ above.</w:t>
      </w:r>
    </w:p>
    <w:p w14:paraId="4CCD740D" w14:textId="77777777" w:rsidR="001C3FC0" w:rsidRPr="00A60FD8" w:rsidRDefault="001C3FC0" w:rsidP="001C3FC0">
      <w:pPr>
        <w:rPr>
          <w:lang w:eastAsia="ja-JP"/>
        </w:rPr>
      </w:pPr>
      <w:r w:rsidRPr="00A60FD8">
        <w:rPr>
          <w:lang w:eastAsia="ja-JP"/>
        </w:rPr>
        <w:t xml:space="preserve">On highways, automated cars with Levels 2 and 3 capabilities are already in use, where the system detects the lane and the car in front and takes over from the driver to steer the car and keep a certain distance. More advanced cooperative and automated driving are being developed, such as assisting with merging and lane changing, and using look-ahead information beyond the range of on-board sensor detection. </w:t>
      </w:r>
    </w:p>
    <w:p w14:paraId="00E9E8EC" w14:textId="77777777" w:rsidR="001C3FC0" w:rsidRPr="00A60FD8" w:rsidRDefault="001C3FC0" w:rsidP="001C3FC0">
      <w:pPr>
        <w:rPr>
          <w:lang w:eastAsia="ja-JP"/>
        </w:rPr>
      </w:pPr>
      <w:r w:rsidRPr="00A60FD8">
        <w:rPr>
          <w:lang w:eastAsia="ja-JP"/>
        </w:rPr>
        <w:lastRenderedPageBreak/>
        <w:t>In merging/lane change assistance, vehicles interact with other vehicles and the infrastructure to negotiate and determine a time to intersect based on the positions and predicted paths of travel during a merging or lane changing maneuver.</w:t>
      </w:r>
    </w:p>
    <w:p w14:paraId="2899632D" w14:textId="77777777" w:rsidR="001C3FC0" w:rsidRPr="00A60FD8" w:rsidRDefault="001C3FC0" w:rsidP="001C3FC0">
      <w:pPr>
        <w:rPr>
          <w:lang w:eastAsia="ja-JP"/>
        </w:rPr>
      </w:pPr>
      <w:r w:rsidRPr="00A60FD8">
        <w:rPr>
          <w:lang w:eastAsia="ja-JP"/>
        </w:rPr>
        <w:t>The use of look-ahead information allows the driver to avoid collisions, change driving plans and avoid emergency vehicles by communicating information on objects and events that are beyond the detection range of the on-board sensors and that are on the planned route or in blind spots. A system monitors an own vehicle's speed, the speed of the other vehicles, and the position of these vehicles, and traffic congestion, obstacles, and construction work, so that it can provide collision avoidance, trajectory planning change and emergency vehicle notification.</w:t>
      </w:r>
    </w:p>
    <w:p w14:paraId="1F7E8D18" w14:textId="77777777" w:rsidR="001C3FC0" w:rsidRPr="00A60FD8" w:rsidRDefault="001C3FC0" w:rsidP="00036E9F">
      <w:pPr>
        <w:pStyle w:val="EditorsNote"/>
        <w:rPr>
          <w:lang w:eastAsia="ja-JP"/>
        </w:rPr>
      </w:pPr>
      <w:r w:rsidRPr="00A60FD8">
        <w:rPr>
          <w:lang w:eastAsia="ja-JP"/>
        </w:rPr>
        <w:t xml:space="preserve">[Japan’s comments: ‘4 Advanced Driving’ is duplicated with ‘6 </w:t>
      </w:r>
      <w:r w:rsidRPr="00A60FD8">
        <w:t xml:space="preserve">Maneuver Coordination / Cooperative Driving / </w:t>
      </w:r>
      <w:r w:rsidRPr="00A60FD8">
        <w:rPr>
          <w:u w:val="single"/>
        </w:rPr>
        <w:t>Advanced Driving</w:t>
      </w:r>
      <w:r w:rsidRPr="00A60FD8">
        <w:t>’</w:t>
      </w:r>
      <w:r w:rsidRPr="00A60FD8">
        <w:rPr>
          <w:lang w:eastAsia="ja-JP"/>
        </w:rPr>
        <w:t>]</w:t>
      </w:r>
    </w:p>
    <w:p w14:paraId="36BF10C6" w14:textId="77777777" w:rsidR="001C3FC0" w:rsidRPr="00A60FD8" w:rsidRDefault="001C3FC0" w:rsidP="001C3FC0">
      <w:pPr>
        <w:keepNext/>
        <w:keepLines/>
        <w:spacing w:before="160" w:after="120"/>
        <w:rPr>
          <w:rFonts w:ascii="Times New Roman Bold" w:hAnsi="Times New Roman Bold" w:cs="Times New Roman Bold"/>
          <w:b/>
          <w:lang w:eastAsia="zh-CN"/>
        </w:rPr>
      </w:pPr>
      <w:r w:rsidRPr="00A60FD8">
        <w:rPr>
          <w:rFonts w:ascii="Times New Roman Bold" w:hAnsi="Times New Roman Bold" w:cs="Times New Roman Bold"/>
          <w:b/>
          <w:lang w:eastAsia="zh-CN"/>
        </w:rPr>
        <w:t>1-4)</w:t>
      </w:r>
      <w:r w:rsidRPr="00A60FD8">
        <w:rPr>
          <w:rFonts w:ascii="Times New Roman Bold" w:hAnsi="Times New Roman Bold" w:cs="Times New Roman Bold"/>
          <w:b/>
          <w:lang w:eastAsia="zh-CN"/>
        </w:rPr>
        <w:tab/>
        <w:t>Remote Driving / Teleoperation</w:t>
      </w:r>
    </w:p>
    <w:p w14:paraId="5AF3401D" w14:textId="77777777" w:rsidR="001C3FC0" w:rsidRPr="00A60FD8" w:rsidRDefault="001C3FC0" w:rsidP="001C3FC0">
      <w:pPr>
        <w:jc w:val="both"/>
        <w:rPr>
          <w:lang w:eastAsia="ja-JP"/>
        </w:rPr>
      </w:pPr>
      <w:r w:rsidRPr="00A60FD8">
        <w:rPr>
          <w:lang w:eastAsia="ja-JP"/>
        </w:rPr>
        <w:t xml:space="preserve">Remote Driving / Teleoperation enables a remote driver or a V2X application to operate a remote vehicle for those passengers who cannot drive themselves or a remote vehicle located in dangerous environments. </w:t>
      </w:r>
    </w:p>
    <w:p w14:paraId="40EF7D9D" w14:textId="77777777" w:rsidR="001C3FC0" w:rsidRPr="00A60FD8" w:rsidRDefault="001C3FC0" w:rsidP="00036E9F">
      <w:pPr>
        <w:pStyle w:val="Heading3"/>
        <w:rPr>
          <w:lang w:eastAsia="zh-CN"/>
        </w:rPr>
      </w:pPr>
      <w:r w:rsidRPr="00A60FD8">
        <w:rPr>
          <w:lang w:eastAsia="zh-CN"/>
        </w:rPr>
        <w:t>6.3.2</w:t>
      </w:r>
      <w:r w:rsidRPr="00A60FD8">
        <w:rPr>
          <w:lang w:eastAsia="zh-CN"/>
        </w:rPr>
        <w:tab/>
        <w:t>Connected Automated Vehicles (CAV)</w:t>
      </w:r>
    </w:p>
    <w:p w14:paraId="3EB2CB26" w14:textId="77777777" w:rsidR="001C3FC0" w:rsidRPr="00A60FD8" w:rsidRDefault="001C3FC0" w:rsidP="001C3FC0">
      <w:pPr>
        <w:keepNext/>
        <w:keepLines/>
        <w:spacing w:before="160" w:after="120"/>
        <w:rPr>
          <w:rFonts w:ascii="Times New Roman Bold" w:hAnsi="Times New Roman Bold" w:cs="Times New Roman Bold"/>
          <w:b/>
          <w:lang w:eastAsia="zh-CN"/>
        </w:rPr>
      </w:pPr>
      <w:r w:rsidRPr="00A60FD8">
        <w:rPr>
          <w:rFonts w:ascii="Times New Roman Bold" w:hAnsi="Times New Roman Bold" w:cs="Times New Roman Bold"/>
          <w:b/>
          <w:lang w:eastAsia="zh-CN"/>
        </w:rPr>
        <w:t>2-1)</w:t>
      </w:r>
      <w:r w:rsidRPr="00A60FD8">
        <w:rPr>
          <w:rFonts w:ascii="Times New Roman Bold" w:hAnsi="Times New Roman Bold" w:cs="Times New Roman Bold"/>
          <w:b/>
          <w:lang w:eastAsia="zh-CN"/>
        </w:rPr>
        <w:tab/>
        <w:t>Cooperative Driving with Maneuver Coordination Service</w:t>
      </w:r>
    </w:p>
    <w:p w14:paraId="6C2845D9" w14:textId="77777777" w:rsidR="001C3FC0" w:rsidRPr="00A60FD8" w:rsidRDefault="001C3FC0" w:rsidP="001C3FC0">
      <w:pPr>
        <w:jc w:val="both"/>
        <w:rPr>
          <w:lang w:eastAsia="ja-JP"/>
        </w:rPr>
      </w:pPr>
      <w:r w:rsidRPr="00A60FD8">
        <w:rPr>
          <w:lang w:eastAsia="ja-JP"/>
        </w:rPr>
        <w:t>Cooperative Driving with Maneuver Coordination (MC) Service also called Coordinated Driving or Advanced Driving enables use cases such as coordinated merging, coordinated lane change of semi-automated or fully automated vehicles. In the use case, MC exchanges the large message of information on future trajectory/ path planning, for safer and more efficient cooperative driving. The functional elements of the Cooperative Driving are described in Section 6.4, in detail.</w:t>
      </w:r>
    </w:p>
    <w:p w14:paraId="600C75E3" w14:textId="77777777" w:rsidR="001C3FC0" w:rsidRPr="00A60FD8" w:rsidRDefault="001C3FC0" w:rsidP="001C3FC0">
      <w:pPr>
        <w:tabs>
          <w:tab w:val="clear" w:pos="2268"/>
          <w:tab w:val="left" w:pos="2608"/>
          <w:tab w:val="left" w:pos="3345"/>
        </w:tabs>
        <w:spacing w:before="80"/>
        <w:jc w:val="both"/>
      </w:pPr>
      <w:r w:rsidRPr="00A60FD8">
        <w:t>“Cooperative Automated Driving (CAD)</w:t>
      </w:r>
      <w:r w:rsidRPr="00A60FD8">
        <w:rPr>
          <w:rStyle w:val="FootnoteReference"/>
        </w:rPr>
        <w:footnoteReference w:id="22"/>
      </w:r>
      <w:r w:rsidRPr="00A60FD8">
        <w:rPr>
          <w:rStyle w:val="FootnoteReference"/>
        </w:rPr>
        <w:t xml:space="preserve"> </w:t>
      </w:r>
      <w:r w:rsidRPr="00A60FD8">
        <w:t>brings together driving automation technology with V2X communication in order to enable vehicles to coordinate their driving maneuvers and achieve a common global understanding of their surroundings, leading to safer and more efficient driving. At present, developments to bring about</w:t>
      </w:r>
      <w:r w:rsidRPr="00A60FD8">
        <w:rPr>
          <w:lang w:eastAsia="ja-JP"/>
        </w:rPr>
        <w:t xml:space="preserve"> CAD</w:t>
      </w:r>
      <w:r w:rsidRPr="00A60FD8">
        <w:t xml:space="preserve"> have been made in several countries around the world. The IMAGinE</w:t>
      </w:r>
      <w:r w:rsidRPr="00A60FD8">
        <w:rPr>
          <w:position w:val="6"/>
          <w:sz w:val="18"/>
        </w:rPr>
        <w:footnoteReference w:id="23"/>
      </w:r>
      <w:r w:rsidRPr="00A60FD8">
        <w:t xml:space="preserve"> [x] research project develops a CAD system based on collective perception and cooperative maneuver coordination, one example of CAD is a connected lane merge function”</w:t>
      </w:r>
      <w:r w:rsidRPr="00A60FD8">
        <w:rPr>
          <w:position w:val="6"/>
          <w:sz w:val="18"/>
        </w:rPr>
        <w:footnoteReference w:id="24"/>
      </w:r>
      <w:r w:rsidRPr="00A60FD8">
        <w:t xml:space="preserve"> [x]. By exchanging maneuver coordination messages (MCM), the intentions of the vehicles are shared and are transparent to nearby vehicles, which can negotiate the most efficient trajectories and thereby avoid incidents and accidents. Another example is the SIP-adus programme in Japan, which </w:t>
      </w:r>
      <w:r w:rsidRPr="00A60FD8">
        <w:lastRenderedPageBreak/>
        <w:t xml:space="preserve">conducted a technical study and demonstrated, </w:t>
      </w:r>
      <w:r w:rsidRPr="00A60FD8">
        <w:rPr>
          <w:i/>
          <w:iCs/>
        </w:rPr>
        <w:t>inter alia</w:t>
      </w:r>
      <w:r w:rsidRPr="00A60FD8">
        <w:t>, merge assistance on motorways</w:t>
      </w:r>
      <w:r w:rsidRPr="00A60FD8">
        <w:rPr>
          <w:position w:val="6"/>
          <w:sz w:val="18"/>
        </w:rPr>
        <w:footnoteReference w:id="25"/>
      </w:r>
      <w:r w:rsidRPr="00A60FD8">
        <w:t xml:space="preserve">. In this test demonstration, it was confirmed that the merging vehicles and the main-lane vehicles can negotiate and agree on room for the merging vehicle in the vicinity of the merging area, via V2V communication by adding functions to Japan’s ITS communication standard (ARIB STD-T109). </w:t>
      </w:r>
    </w:p>
    <w:p w14:paraId="59138092" w14:textId="77777777" w:rsidR="001C3FC0" w:rsidRPr="00A60FD8" w:rsidRDefault="001C3FC0" w:rsidP="001C3FC0">
      <w:pPr>
        <w:tabs>
          <w:tab w:val="clear" w:pos="2268"/>
          <w:tab w:val="left" w:pos="2608"/>
          <w:tab w:val="left" w:pos="3345"/>
        </w:tabs>
        <w:spacing w:before="80"/>
        <w:jc w:val="both"/>
        <w:rPr>
          <w:lang w:eastAsia="ja-JP"/>
        </w:rPr>
      </w:pPr>
      <w:bookmarkStart w:id="37" w:name="_Hlk81404373"/>
      <w:r w:rsidRPr="00A60FD8">
        <w:t xml:space="preserve">Cooperative </w:t>
      </w:r>
      <w:r w:rsidRPr="00A60FD8">
        <w:rPr>
          <w:lang w:eastAsia="ja-JP"/>
        </w:rPr>
        <w:t>merging</w:t>
      </w:r>
      <w:bookmarkEnd w:id="37"/>
      <w:r w:rsidRPr="00A60FD8">
        <w:rPr>
          <w:lang w:eastAsia="ja-JP"/>
        </w:rPr>
        <w:t xml:space="preserve"> and coordinated lane change are included as functional elements in Section 6.4.</w:t>
      </w:r>
    </w:p>
    <w:p w14:paraId="5C384B96" w14:textId="77777777" w:rsidR="001C3FC0" w:rsidRPr="00A60FD8" w:rsidRDefault="001C3FC0" w:rsidP="001C3FC0">
      <w:pPr>
        <w:keepNext/>
        <w:keepLines/>
        <w:spacing w:before="160" w:after="120"/>
        <w:rPr>
          <w:rFonts w:ascii="Times New Roman Bold" w:hAnsi="Times New Roman Bold" w:cs="Times New Roman Bold"/>
          <w:b/>
          <w:lang w:eastAsia="zh-CN"/>
        </w:rPr>
      </w:pPr>
      <w:r w:rsidRPr="00A60FD8">
        <w:rPr>
          <w:rFonts w:ascii="Times New Roman Bold" w:hAnsi="Times New Roman Bold" w:cs="Times New Roman Bold"/>
          <w:b/>
          <w:lang w:eastAsia="zh-CN"/>
        </w:rPr>
        <w:t>2-2)</w:t>
      </w:r>
      <w:r w:rsidRPr="00A60FD8">
        <w:rPr>
          <w:rFonts w:ascii="Times New Roman Bold" w:hAnsi="Times New Roman Bold" w:cs="Times New Roman Bold"/>
          <w:b/>
          <w:lang w:eastAsia="zh-CN"/>
        </w:rPr>
        <w:tab/>
        <w:t>Platooning</w:t>
      </w:r>
    </w:p>
    <w:p w14:paraId="76B89E91" w14:textId="77777777" w:rsidR="001C3FC0" w:rsidRPr="00A60FD8" w:rsidRDefault="001C3FC0" w:rsidP="001C3FC0">
      <w:pPr>
        <w:keepNext/>
        <w:keepLines/>
        <w:spacing w:before="480" w:after="120"/>
        <w:jc w:val="both"/>
        <w:rPr>
          <w:lang w:eastAsia="ja-JP"/>
        </w:rPr>
      </w:pPr>
      <w:r w:rsidRPr="00A60FD8">
        <w:rPr>
          <w:lang w:eastAsia="ja-JP"/>
        </w:rPr>
        <w:t xml:space="preserve">Platooning is one of the use cases of scenario-specific MC. Platooning involves multiple vehicles driving together in a convoy. The platoon is controlled as a unit by using inter-vehicle radiocommunication. In a truck platooning, leading truck is driven by a human driver while following trucks follow the leading truck by keeping a certain inter-vehicle distance using Automatic Cruise Control (ACC) and automated-steering / automatic-tracking of the previous truck, as shown in Figure 6-3-1. </w:t>
      </w:r>
    </w:p>
    <w:p w14:paraId="23A82227" w14:textId="77777777" w:rsidR="001C3FC0" w:rsidRPr="00A60FD8" w:rsidRDefault="001C3FC0" w:rsidP="00036E9F">
      <w:pPr>
        <w:pStyle w:val="FigureNo"/>
      </w:pPr>
      <w:r w:rsidRPr="00A60FD8">
        <w:t>Figure 6.3-</w:t>
      </w:r>
      <w:r w:rsidRPr="00A60FD8">
        <w:rPr>
          <w:lang w:eastAsia="ja-JP"/>
        </w:rPr>
        <w:t>1</w:t>
      </w:r>
    </w:p>
    <w:p w14:paraId="04330737" w14:textId="77777777" w:rsidR="001C3FC0" w:rsidRPr="00A60FD8" w:rsidRDefault="001C3FC0" w:rsidP="00036E9F">
      <w:pPr>
        <w:pStyle w:val="Figuretitle"/>
      </w:pPr>
      <w:r w:rsidRPr="00A60FD8">
        <w:t>Truck platooning</w:t>
      </w:r>
    </w:p>
    <w:p w14:paraId="34A882AD" w14:textId="77777777" w:rsidR="001C3FC0" w:rsidRPr="00A60FD8" w:rsidRDefault="001C3FC0" w:rsidP="001C3FC0">
      <w:pPr>
        <w:spacing w:after="240"/>
        <w:jc w:val="center"/>
        <w:rPr>
          <w:rFonts w:eastAsiaTheme="minorEastAsia"/>
          <w:lang w:eastAsia="zh-CN"/>
        </w:rPr>
      </w:pPr>
      <w:r w:rsidRPr="00A60FD8">
        <mc:AlternateContent>
          <mc:Choice Requires="wpg">
            <w:drawing>
              <wp:inline distT="0" distB="0" distL="0" distR="0" wp14:anchorId="46ACD1A7" wp14:editId="6EF3C603">
                <wp:extent cx="6087110" cy="2767965"/>
                <wp:effectExtent l="0" t="19050" r="8890" b="0"/>
                <wp:docPr id="7402" name="グループ化 61"/>
                <wp:cNvGraphicFramePr/>
                <a:graphic xmlns:a="http://schemas.openxmlformats.org/drawingml/2006/main">
                  <a:graphicData uri="http://schemas.microsoft.com/office/word/2010/wordprocessingGroup">
                    <wpg:wgp>
                      <wpg:cNvGrpSpPr/>
                      <wpg:grpSpPr>
                        <a:xfrm>
                          <a:off x="0" y="0"/>
                          <a:ext cx="6087110" cy="2767965"/>
                          <a:chOff x="0" y="0"/>
                          <a:chExt cx="7067006" cy="3214472"/>
                        </a:xfrm>
                      </wpg:grpSpPr>
                      <wps:wsp>
                        <wps:cNvPr id="7403" name="正方形/長方形 2"/>
                        <wps:cNvSpPr/>
                        <wps:spPr bwMode="auto">
                          <a:xfrm>
                            <a:off x="0" y="2050892"/>
                            <a:ext cx="7067006" cy="207198"/>
                          </a:xfrm>
                          <a:prstGeom prst="rect">
                            <a:avLst/>
                          </a:prstGeom>
                          <a:solidFill>
                            <a:srgbClr val="969696"/>
                          </a:solidFill>
                          <a:ln w="19050" cap="flat" cmpd="sng" algn="ctr">
                            <a:no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grpSp>
                        <wpg:cNvPr id="7404" name="グループ化 3"/>
                        <wpg:cNvGrpSpPr/>
                        <wpg:grpSpPr>
                          <a:xfrm>
                            <a:off x="2742296" y="1478041"/>
                            <a:ext cx="1085431" cy="667182"/>
                            <a:chOff x="2742296" y="1478038"/>
                            <a:chExt cx="2395538" cy="1472458"/>
                          </a:xfrm>
                        </wpg:grpSpPr>
                        <wps:wsp>
                          <wps:cNvPr id="7405" name="正方形/長方形 40"/>
                          <wps:cNvSpPr/>
                          <wps:spPr bwMode="auto">
                            <a:xfrm>
                              <a:off x="2742296" y="2391843"/>
                              <a:ext cx="2395538" cy="305307"/>
                            </a:xfrm>
                            <a:prstGeom prst="rect">
                              <a:avLst/>
                            </a:prstGeom>
                            <a:solidFill>
                              <a:sysClr val="windowText" lastClr="000000"/>
                            </a:solidFill>
                            <a:ln w="19050" cap="flat" cmpd="sng" algn="ctr">
                              <a:no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7406" name="アーチ 41"/>
                          <wps:cNvSpPr/>
                          <wps:spPr bwMode="auto">
                            <a:xfrm>
                              <a:off x="2951926" y="2429943"/>
                              <a:ext cx="556948" cy="520553"/>
                            </a:xfrm>
                            <a:prstGeom prst="blockArc">
                              <a:avLst/>
                            </a:prstGeom>
                            <a:solidFill>
                              <a:srgbClr val="EEECE1">
                                <a:lumMod val="20000"/>
                                <a:lumOff val="80000"/>
                              </a:srgbClr>
                            </a:solidFill>
                            <a:ln w="19050" cap="flat" cmpd="sng" algn="ctr">
                              <a:no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7407" name="正方形/長方形 42"/>
                          <wps:cNvSpPr/>
                          <wps:spPr bwMode="auto">
                            <a:xfrm>
                              <a:off x="2742296" y="1478038"/>
                              <a:ext cx="1500188" cy="868598"/>
                            </a:xfrm>
                            <a:prstGeom prst="rect">
                              <a:avLst/>
                            </a:prstGeom>
                            <a:solidFill>
                              <a:sysClr val="windowText" lastClr="000000"/>
                            </a:solidFill>
                            <a:ln w="19050" cap="flat" cmpd="sng" algn="ctr">
                              <a:no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7408" name="1 つの角を切り取った四角形 28"/>
                          <wps:cNvSpPr/>
                          <wps:spPr bwMode="auto">
                            <a:xfrm>
                              <a:off x="4286768" y="1554238"/>
                              <a:ext cx="851066" cy="837605"/>
                            </a:xfrm>
                            <a:prstGeom prst="snip1Rect">
                              <a:avLst/>
                            </a:prstGeom>
                            <a:solidFill>
                              <a:sysClr val="windowText" lastClr="000000"/>
                            </a:solidFill>
                            <a:ln w="19050" cap="flat" cmpd="sng" algn="ctr">
                              <a:no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7409" name="正方形/長方形 44"/>
                          <wps:cNvSpPr/>
                          <wps:spPr bwMode="auto">
                            <a:xfrm>
                              <a:off x="4777606" y="1782538"/>
                              <a:ext cx="295958" cy="303998"/>
                            </a:xfrm>
                            <a:prstGeom prst="rect">
                              <a:avLst/>
                            </a:prstGeom>
                            <a:solidFill>
                              <a:sysClr val="window" lastClr="FFFFFF"/>
                            </a:solidFill>
                            <a:ln w="19050" cap="flat" cmpd="sng" algn="ctr">
                              <a:no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grpSp>
                          <wpg:cNvPr id="7410" name="グループ化 45"/>
                          <wpg:cNvGrpSpPr/>
                          <wpg:grpSpPr>
                            <a:xfrm>
                              <a:off x="3023873" y="2486523"/>
                              <a:ext cx="437376" cy="428625"/>
                              <a:chOff x="3023873" y="2486523"/>
                              <a:chExt cx="437376" cy="428625"/>
                            </a:xfrm>
                          </wpg:grpSpPr>
                          <wps:wsp>
                            <wps:cNvPr id="7411" name="円/楕円 35"/>
                            <wps:cNvSpPr/>
                            <wps:spPr bwMode="auto">
                              <a:xfrm>
                                <a:off x="3023873" y="2486523"/>
                                <a:ext cx="437376" cy="428625"/>
                              </a:xfrm>
                              <a:prstGeom prst="ellipse">
                                <a:avLst/>
                              </a:prstGeom>
                              <a:solidFill>
                                <a:sysClr val="windowText" lastClr="000000"/>
                              </a:solidFill>
                              <a:ln w="19050" cap="flat" cmpd="sng" algn="ctr">
                                <a:solidFill>
                                  <a:sysClr val="windowText" lastClr="00000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7412" name="円/楕円 36"/>
                            <wps:cNvSpPr/>
                            <wps:spPr bwMode="auto">
                              <a:xfrm>
                                <a:off x="3120784" y="2579099"/>
                                <a:ext cx="248183" cy="243217"/>
                              </a:xfrm>
                              <a:prstGeom prst="ellipse">
                                <a:avLst/>
                              </a:prstGeom>
                              <a:solidFill>
                                <a:sysClr val="window" lastClr="FFFFFF"/>
                              </a:solidFill>
                              <a:ln w="19050" cap="flat" cmpd="sng" algn="ctr">
                                <a:solidFill>
                                  <a:sysClr val="windowText" lastClr="00000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grpSp>
                        <wps:wsp>
                          <wps:cNvPr id="7413" name="アーチ 46"/>
                          <wps:cNvSpPr/>
                          <wps:spPr bwMode="auto">
                            <a:xfrm>
                              <a:off x="4372726" y="2420418"/>
                              <a:ext cx="556948" cy="520553"/>
                            </a:xfrm>
                            <a:prstGeom prst="blockArc">
                              <a:avLst/>
                            </a:prstGeom>
                            <a:solidFill>
                              <a:srgbClr val="EEECE1">
                                <a:lumMod val="20000"/>
                                <a:lumOff val="80000"/>
                              </a:srgbClr>
                            </a:solidFill>
                            <a:ln w="19050" cap="flat" cmpd="sng" algn="ctr">
                              <a:no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grpSp>
                          <wpg:cNvPr id="7414" name="グループ化 47"/>
                          <wpg:cNvGrpSpPr/>
                          <wpg:grpSpPr>
                            <a:xfrm>
                              <a:off x="4432512" y="2465586"/>
                              <a:ext cx="437376" cy="428625"/>
                              <a:chOff x="4432512" y="2465586"/>
                              <a:chExt cx="437376" cy="428625"/>
                            </a:xfrm>
                          </wpg:grpSpPr>
                          <wps:wsp>
                            <wps:cNvPr id="7415" name="円/楕円 33"/>
                            <wps:cNvSpPr/>
                            <wps:spPr bwMode="auto">
                              <a:xfrm>
                                <a:off x="4432512" y="2465586"/>
                                <a:ext cx="437376" cy="428625"/>
                              </a:xfrm>
                              <a:prstGeom prst="ellipse">
                                <a:avLst/>
                              </a:prstGeom>
                              <a:solidFill>
                                <a:sysClr val="windowText" lastClr="000000"/>
                              </a:solidFill>
                              <a:ln w="19050" cap="flat" cmpd="sng" algn="ctr">
                                <a:solidFill>
                                  <a:sysClr val="windowText" lastClr="00000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7416" name="円/楕円 34"/>
                            <wps:cNvSpPr/>
                            <wps:spPr bwMode="auto">
                              <a:xfrm>
                                <a:off x="4529423" y="2558162"/>
                                <a:ext cx="248183" cy="243217"/>
                              </a:xfrm>
                              <a:prstGeom prst="ellipse">
                                <a:avLst/>
                              </a:prstGeom>
                              <a:solidFill>
                                <a:sysClr val="window" lastClr="FFFFFF"/>
                              </a:solidFill>
                              <a:ln w="19050" cap="flat" cmpd="sng" algn="ctr">
                                <a:solidFill>
                                  <a:sysClr val="windowText" lastClr="00000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grpSp>
                      </wpg:grpSp>
                      <wpg:grpSp>
                        <wpg:cNvPr id="7417" name="グループ化 4"/>
                        <wpg:cNvGrpSpPr/>
                        <wpg:grpSpPr>
                          <a:xfrm>
                            <a:off x="4588347" y="1462024"/>
                            <a:ext cx="1085431" cy="667182"/>
                            <a:chOff x="4588347" y="1462022"/>
                            <a:chExt cx="2395538" cy="1472458"/>
                          </a:xfrm>
                          <a:solidFill>
                            <a:srgbClr val="0066FF"/>
                          </a:solidFill>
                        </wpg:grpSpPr>
                        <wps:wsp>
                          <wps:cNvPr id="7418" name="正方形/長方形 28"/>
                          <wps:cNvSpPr/>
                          <wps:spPr bwMode="auto">
                            <a:xfrm>
                              <a:off x="4588347" y="2375827"/>
                              <a:ext cx="2395538" cy="305307"/>
                            </a:xfrm>
                            <a:prstGeom prst="rect">
                              <a:avLst/>
                            </a:prstGeom>
                            <a:grpFill/>
                            <a:ln w="19050" cap="flat" cmpd="sng" algn="ctr">
                              <a:no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7419" name="アーチ 29"/>
                          <wps:cNvSpPr/>
                          <wps:spPr bwMode="auto">
                            <a:xfrm>
                              <a:off x="4797977" y="2413927"/>
                              <a:ext cx="556948" cy="520553"/>
                            </a:xfrm>
                            <a:prstGeom prst="blockArc">
                              <a:avLst/>
                            </a:prstGeom>
                            <a:grpFill/>
                            <a:ln w="19050" cap="flat" cmpd="sng" algn="ctr">
                              <a:no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7420" name="正方形/長方形 30"/>
                          <wps:cNvSpPr/>
                          <wps:spPr bwMode="auto">
                            <a:xfrm>
                              <a:off x="4588347" y="1462022"/>
                              <a:ext cx="1500188" cy="868598"/>
                            </a:xfrm>
                            <a:prstGeom prst="rect">
                              <a:avLst/>
                            </a:prstGeom>
                            <a:grpFill/>
                            <a:ln w="19050" cap="flat" cmpd="sng" algn="ctr">
                              <a:no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7421" name="1 つの角を切り取った四角形 41"/>
                          <wps:cNvSpPr/>
                          <wps:spPr bwMode="auto">
                            <a:xfrm>
                              <a:off x="6132819" y="1538222"/>
                              <a:ext cx="851066" cy="837605"/>
                            </a:xfrm>
                            <a:prstGeom prst="snip1Rect">
                              <a:avLst/>
                            </a:prstGeom>
                            <a:grpFill/>
                            <a:ln w="19050" cap="flat" cmpd="sng" algn="ctr">
                              <a:no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7422" name="正方形/長方形 32"/>
                          <wps:cNvSpPr/>
                          <wps:spPr bwMode="auto">
                            <a:xfrm>
                              <a:off x="6623657" y="1766522"/>
                              <a:ext cx="295958" cy="303998"/>
                            </a:xfrm>
                            <a:prstGeom prst="rect">
                              <a:avLst/>
                            </a:prstGeom>
                            <a:grpFill/>
                            <a:ln w="19050" cap="flat" cmpd="sng" algn="ctr">
                              <a:no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grpSp>
                          <wpg:cNvPr id="7423" name="グループ化 33"/>
                          <wpg:cNvGrpSpPr/>
                          <wpg:grpSpPr>
                            <a:xfrm>
                              <a:off x="4869924" y="2470507"/>
                              <a:ext cx="437376" cy="428625"/>
                              <a:chOff x="4869924" y="2470507"/>
                              <a:chExt cx="437376" cy="428625"/>
                            </a:xfrm>
                            <a:grpFill/>
                          </wpg:grpSpPr>
                          <wps:wsp>
                            <wps:cNvPr id="7424" name="円/楕円 48"/>
                            <wps:cNvSpPr/>
                            <wps:spPr bwMode="auto">
                              <a:xfrm>
                                <a:off x="4869924" y="2470507"/>
                                <a:ext cx="437376" cy="428625"/>
                              </a:xfrm>
                              <a:prstGeom prst="ellipse">
                                <a:avLst/>
                              </a:prstGeom>
                              <a:grpFill/>
                              <a:ln w="19050" cap="flat" cmpd="sng" algn="ctr">
                                <a:solidFill>
                                  <a:sysClr val="windowText" lastClr="00000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7425" name="円/楕円 49"/>
                            <wps:cNvSpPr/>
                            <wps:spPr bwMode="auto">
                              <a:xfrm>
                                <a:off x="4966835" y="2563083"/>
                                <a:ext cx="248183" cy="243217"/>
                              </a:xfrm>
                              <a:prstGeom prst="ellipse">
                                <a:avLst/>
                              </a:prstGeom>
                              <a:grpFill/>
                              <a:ln w="19050" cap="flat" cmpd="sng" algn="ctr">
                                <a:solidFill>
                                  <a:sysClr val="windowText" lastClr="00000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grpSp>
                        <wps:wsp>
                          <wps:cNvPr id="7426" name="アーチ 34"/>
                          <wps:cNvSpPr/>
                          <wps:spPr bwMode="auto">
                            <a:xfrm>
                              <a:off x="6218777" y="2404402"/>
                              <a:ext cx="556948" cy="520553"/>
                            </a:xfrm>
                            <a:prstGeom prst="blockArc">
                              <a:avLst/>
                            </a:prstGeom>
                            <a:grpFill/>
                            <a:ln w="19050" cap="flat" cmpd="sng" algn="ctr">
                              <a:no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grpSp>
                          <wpg:cNvPr id="7427" name="グループ化 35"/>
                          <wpg:cNvGrpSpPr/>
                          <wpg:grpSpPr>
                            <a:xfrm>
                              <a:off x="6278563" y="2449570"/>
                              <a:ext cx="437376" cy="428625"/>
                              <a:chOff x="6278563" y="2449570"/>
                              <a:chExt cx="437376" cy="428625"/>
                            </a:xfrm>
                            <a:grpFill/>
                          </wpg:grpSpPr>
                          <wps:wsp>
                            <wps:cNvPr id="7428" name="円/楕円 46"/>
                            <wps:cNvSpPr/>
                            <wps:spPr bwMode="auto">
                              <a:xfrm>
                                <a:off x="6278563" y="2449570"/>
                                <a:ext cx="437376" cy="428625"/>
                              </a:xfrm>
                              <a:prstGeom prst="ellipse">
                                <a:avLst/>
                              </a:prstGeom>
                              <a:grpFill/>
                              <a:ln w="19050" cap="flat" cmpd="sng" algn="ctr">
                                <a:solidFill>
                                  <a:sysClr val="windowText" lastClr="00000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7429" name="円/楕円 47"/>
                            <wps:cNvSpPr/>
                            <wps:spPr bwMode="auto">
                              <a:xfrm>
                                <a:off x="6375474" y="2542146"/>
                                <a:ext cx="248183" cy="243217"/>
                              </a:xfrm>
                              <a:prstGeom prst="ellipse">
                                <a:avLst/>
                              </a:prstGeom>
                              <a:grpFill/>
                              <a:ln w="19050" cap="flat" cmpd="sng" algn="ctr">
                                <a:solidFill>
                                  <a:sysClr val="windowText" lastClr="00000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grpSp>
                      </wpg:grpSp>
                      <wpg:grpSp>
                        <wpg:cNvPr id="7430" name="グループ化 5"/>
                        <wpg:cNvGrpSpPr/>
                        <wpg:grpSpPr>
                          <a:xfrm>
                            <a:off x="862282" y="1470844"/>
                            <a:ext cx="1085431" cy="667182"/>
                            <a:chOff x="862282" y="1470841"/>
                            <a:chExt cx="2395538" cy="1472458"/>
                          </a:xfrm>
                        </wpg:grpSpPr>
                        <wps:wsp>
                          <wps:cNvPr id="7431" name="正方形/長方形 16"/>
                          <wps:cNvSpPr/>
                          <wps:spPr bwMode="auto">
                            <a:xfrm>
                              <a:off x="862282" y="2384646"/>
                              <a:ext cx="2395538" cy="305307"/>
                            </a:xfrm>
                            <a:prstGeom prst="rect">
                              <a:avLst/>
                            </a:prstGeom>
                            <a:solidFill>
                              <a:sysClr val="windowText" lastClr="000000"/>
                            </a:solidFill>
                            <a:ln w="19050" cap="flat" cmpd="sng" algn="ctr">
                              <a:no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7432" name="アーチ 17"/>
                          <wps:cNvSpPr/>
                          <wps:spPr bwMode="auto">
                            <a:xfrm>
                              <a:off x="1071912" y="2422746"/>
                              <a:ext cx="556948" cy="520553"/>
                            </a:xfrm>
                            <a:prstGeom prst="blockArc">
                              <a:avLst/>
                            </a:prstGeom>
                            <a:solidFill>
                              <a:srgbClr val="EEECE1">
                                <a:lumMod val="20000"/>
                                <a:lumOff val="80000"/>
                              </a:srgbClr>
                            </a:solidFill>
                            <a:ln w="19050" cap="flat" cmpd="sng" algn="ctr">
                              <a:no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7433" name="正方形/長方形 18"/>
                          <wps:cNvSpPr/>
                          <wps:spPr bwMode="auto">
                            <a:xfrm>
                              <a:off x="862282" y="1470841"/>
                              <a:ext cx="1500188" cy="868598"/>
                            </a:xfrm>
                            <a:prstGeom prst="rect">
                              <a:avLst/>
                            </a:prstGeom>
                            <a:solidFill>
                              <a:sysClr val="windowText" lastClr="000000"/>
                            </a:solidFill>
                            <a:ln w="19050" cap="flat" cmpd="sng" algn="ctr">
                              <a:no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7434" name="1 つの角を切り取った四角形 67"/>
                          <wps:cNvSpPr/>
                          <wps:spPr bwMode="auto">
                            <a:xfrm>
                              <a:off x="2406754" y="1547041"/>
                              <a:ext cx="851066" cy="837605"/>
                            </a:xfrm>
                            <a:prstGeom prst="snip1Rect">
                              <a:avLst/>
                            </a:prstGeom>
                            <a:solidFill>
                              <a:sysClr val="windowText" lastClr="000000"/>
                            </a:solidFill>
                            <a:ln w="19050" cap="flat" cmpd="sng" algn="ctr">
                              <a:no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7435" name="正方形/長方形 20"/>
                          <wps:cNvSpPr/>
                          <wps:spPr bwMode="auto">
                            <a:xfrm>
                              <a:off x="2897592" y="1775341"/>
                              <a:ext cx="295958" cy="303998"/>
                            </a:xfrm>
                            <a:prstGeom prst="rect">
                              <a:avLst/>
                            </a:prstGeom>
                            <a:solidFill>
                              <a:sysClr val="window" lastClr="FFFFFF"/>
                            </a:solidFill>
                            <a:ln w="19050" cap="flat" cmpd="sng" algn="ctr">
                              <a:no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grpSp>
                          <wpg:cNvPr id="7436" name="グループ化 21"/>
                          <wpg:cNvGrpSpPr/>
                          <wpg:grpSpPr>
                            <a:xfrm>
                              <a:off x="1143859" y="2479326"/>
                              <a:ext cx="437376" cy="428625"/>
                              <a:chOff x="1143859" y="2479326"/>
                              <a:chExt cx="437376" cy="428625"/>
                            </a:xfrm>
                          </wpg:grpSpPr>
                          <wps:wsp>
                            <wps:cNvPr id="7437" name="円/楕円 74"/>
                            <wps:cNvSpPr/>
                            <wps:spPr bwMode="auto">
                              <a:xfrm>
                                <a:off x="1143859" y="2479326"/>
                                <a:ext cx="437376" cy="428625"/>
                              </a:xfrm>
                              <a:prstGeom prst="ellipse">
                                <a:avLst/>
                              </a:prstGeom>
                              <a:solidFill>
                                <a:sysClr val="windowText" lastClr="000000"/>
                              </a:solidFill>
                              <a:ln w="19050" cap="flat" cmpd="sng" algn="ctr">
                                <a:solidFill>
                                  <a:sysClr val="windowText" lastClr="00000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7438" name="円/楕円 75"/>
                            <wps:cNvSpPr/>
                            <wps:spPr bwMode="auto">
                              <a:xfrm>
                                <a:off x="1240770" y="2571902"/>
                                <a:ext cx="248183" cy="243217"/>
                              </a:xfrm>
                              <a:prstGeom prst="ellipse">
                                <a:avLst/>
                              </a:prstGeom>
                              <a:solidFill>
                                <a:sysClr val="window" lastClr="FFFFFF"/>
                              </a:solidFill>
                              <a:ln w="19050" cap="flat" cmpd="sng" algn="ctr">
                                <a:solidFill>
                                  <a:sysClr val="windowText" lastClr="00000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grpSp>
                        <wps:wsp>
                          <wps:cNvPr id="7439" name="アーチ 22"/>
                          <wps:cNvSpPr/>
                          <wps:spPr bwMode="auto">
                            <a:xfrm>
                              <a:off x="2492712" y="2413221"/>
                              <a:ext cx="556948" cy="520553"/>
                            </a:xfrm>
                            <a:prstGeom prst="blockArc">
                              <a:avLst/>
                            </a:prstGeom>
                            <a:solidFill>
                              <a:srgbClr val="EEECE1">
                                <a:lumMod val="20000"/>
                                <a:lumOff val="80000"/>
                              </a:srgbClr>
                            </a:solidFill>
                            <a:ln w="19050" cap="flat" cmpd="sng" algn="ctr">
                              <a:no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grpSp>
                          <wpg:cNvPr id="7440" name="グループ化 23"/>
                          <wpg:cNvGrpSpPr/>
                          <wpg:grpSpPr>
                            <a:xfrm>
                              <a:off x="2552498" y="2458389"/>
                              <a:ext cx="437376" cy="428625"/>
                              <a:chOff x="2552498" y="2458389"/>
                              <a:chExt cx="437376" cy="428625"/>
                            </a:xfrm>
                          </wpg:grpSpPr>
                          <wps:wsp>
                            <wps:cNvPr id="7441" name="円/楕円 72"/>
                            <wps:cNvSpPr/>
                            <wps:spPr bwMode="auto">
                              <a:xfrm>
                                <a:off x="2552498" y="2458389"/>
                                <a:ext cx="437376" cy="428625"/>
                              </a:xfrm>
                              <a:prstGeom prst="ellipse">
                                <a:avLst/>
                              </a:prstGeom>
                              <a:solidFill>
                                <a:sysClr val="windowText" lastClr="000000"/>
                              </a:solidFill>
                              <a:ln w="19050" cap="flat" cmpd="sng" algn="ctr">
                                <a:solidFill>
                                  <a:sysClr val="windowText" lastClr="00000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7442" name="円/楕円 73"/>
                            <wps:cNvSpPr/>
                            <wps:spPr bwMode="auto">
                              <a:xfrm>
                                <a:off x="2649409" y="2550965"/>
                                <a:ext cx="248183" cy="243217"/>
                              </a:xfrm>
                              <a:prstGeom prst="ellipse">
                                <a:avLst/>
                              </a:prstGeom>
                              <a:solidFill>
                                <a:sysClr val="window" lastClr="FFFFFF"/>
                              </a:solidFill>
                              <a:ln w="19050" cap="flat" cmpd="sng" algn="ctr">
                                <a:solidFill>
                                  <a:sysClr val="windowText" lastClr="00000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g:grpSp>
                      </wpg:grpSp>
                      <wps:wsp>
                        <wps:cNvPr id="7443" name="直線矢印コネクタ 6"/>
                        <wps:cNvCnPr/>
                        <wps:spPr bwMode="auto">
                          <a:xfrm>
                            <a:off x="1851707" y="2421174"/>
                            <a:ext cx="778866" cy="0"/>
                          </a:xfrm>
                          <a:prstGeom prst="straightConnector1">
                            <a:avLst/>
                          </a:prstGeom>
                          <a:noFill/>
                          <a:ln w="38100" cap="flat" cmpd="sng" algn="ctr">
                            <a:solidFill>
                              <a:sysClr val="windowText" lastClr="000000"/>
                            </a:solidFill>
                            <a:prstDash val="sysDot"/>
                            <a:round/>
                            <a:headEnd type="triangle"/>
                            <a:tailEnd type="triangle"/>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7444" name="直線矢印コネクタ 7"/>
                        <wps:cNvCnPr/>
                        <wps:spPr bwMode="auto">
                          <a:xfrm>
                            <a:off x="3885758" y="2421174"/>
                            <a:ext cx="797573" cy="0"/>
                          </a:xfrm>
                          <a:prstGeom prst="straightConnector1">
                            <a:avLst/>
                          </a:prstGeom>
                          <a:noFill/>
                          <a:ln w="38100" cap="flat" cmpd="sng" algn="ctr">
                            <a:solidFill>
                              <a:sysClr val="windowText" lastClr="000000"/>
                            </a:solidFill>
                            <a:prstDash val="sysDot"/>
                            <a:round/>
                            <a:headEnd type="triangle"/>
                            <a:tailEnd type="triangle"/>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7445" name="正方形/長方形 8"/>
                        <wps:cNvSpPr/>
                        <wps:spPr bwMode="auto">
                          <a:xfrm>
                            <a:off x="5497928" y="1592919"/>
                            <a:ext cx="134100" cy="137743"/>
                          </a:xfrm>
                          <a:prstGeom prst="rect">
                            <a:avLst/>
                          </a:prstGeom>
                          <a:solidFill>
                            <a:sysClr val="window" lastClr="FFFFFF"/>
                          </a:solidFill>
                          <a:ln w="19050" cap="flat" cmpd="sng" algn="ctr">
                            <a:no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7446" name="テキスト ボックス 48"/>
                        <wps:cNvSpPr txBox="1"/>
                        <wps:spPr>
                          <a:xfrm>
                            <a:off x="1282766" y="2542642"/>
                            <a:ext cx="1739858" cy="671830"/>
                          </a:xfrm>
                          <a:prstGeom prst="rect">
                            <a:avLst/>
                          </a:prstGeom>
                          <a:noFill/>
                          <a:ln w="19050">
                            <a:noFill/>
                          </a:ln>
                        </wps:spPr>
                        <wps:txbx>
                          <w:txbxContent>
                            <w:p w14:paraId="12006F72" w14:textId="77777777" w:rsidR="00502650" w:rsidRPr="000F6067" w:rsidRDefault="00502650" w:rsidP="00036E9F">
                              <w:pPr>
                                <w:pStyle w:val="Figure"/>
                              </w:pPr>
                              <w:r w:rsidRPr="000F6067">
                                <w:t xml:space="preserve">Inter-vehicle </w:t>
                              </w:r>
                            </w:p>
                            <w:p w14:paraId="35C0123A" w14:textId="77777777" w:rsidR="00502650" w:rsidRPr="000F6067" w:rsidRDefault="00502650" w:rsidP="00036E9F">
                              <w:pPr>
                                <w:pStyle w:val="Figure"/>
                              </w:pPr>
                              <w:r w:rsidRPr="000F6067">
                                <w:t>distance</w:t>
                              </w:r>
                            </w:p>
                          </w:txbxContent>
                        </wps:txbx>
                        <wps:bodyPr wrap="square" rtlCol="0">
                          <a:noAutofit/>
                        </wps:bodyPr>
                      </wps:wsp>
                      <wps:wsp>
                        <wps:cNvPr id="7447" name="テキスト ボックス 49"/>
                        <wps:cNvSpPr txBox="1"/>
                        <wps:spPr>
                          <a:xfrm>
                            <a:off x="3797940" y="2532509"/>
                            <a:ext cx="2048227" cy="671830"/>
                          </a:xfrm>
                          <a:prstGeom prst="rect">
                            <a:avLst/>
                          </a:prstGeom>
                          <a:noFill/>
                          <a:ln w="19050">
                            <a:noFill/>
                          </a:ln>
                        </wps:spPr>
                        <wps:txbx>
                          <w:txbxContent>
                            <w:p w14:paraId="0FE26AFF" w14:textId="77777777" w:rsidR="00502650" w:rsidRPr="000F6067" w:rsidRDefault="00502650" w:rsidP="00036E9F">
                              <w:pPr>
                                <w:pStyle w:val="Figure"/>
                              </w:pPr>
                              <w:r w:rsidRPr="000F6067">
                                <w:t xml:space="preserve">Inter-vehicle </w:t>
                              </w:r>
                            </w:p>
                            <w:p w14:paraId="7C2F7CE5" w14:textId="77777777" w:rsidR="00502650" w:rsidRPr="000F6067" w:rsidRDefault="00502650" w:rsidP="00036E9F">
                              <w:pPr>
                                <w:pStyle w:val="Figure"/>
                              </w:pPr>
                              <w:r w:rsidRPr="000F6067">
                                <w:t>distance</w:t>
                              </w:r>
                            </w:p>
                          </w:txbxContent>
                        </wps:txbx>
                        <wps:bodyPr wrap="square" rtlCol="0">
                          <a:noAutofit/>
                        </wps:bodyPr>
                      </wps:wsp>
                      <wps:wsp>
                        <wps:cNvPr id="7448" name="テキスト ボックス 53"/>
                        <wps:cNvSpPr txBox="1"/>
                        <wps:spPr>
                          <a:xfrm>
                            <a:off x="4701631" y="523218"/>
                            <a:ext cx="1992341" cy="913380"/>
                          </a:xfrm>
                          <a:prstGeom prst="rect">
                            <a:avLst/>
                          </a:prstGeom>
                          <a:noFill/>
                          <a:ln w="19050">
                            <a:noFill/>
                          </a:ln>
                        </wps:spPr>
                        <wps:txbx>
                          <w:txbxContent>
                            <w:p w14:paraId="1221804E" w14:textId="77777777" w:rsidR="00502650" w:rsidRPr="000F6067" w:rsidRDefault="00502650" w:rsidP="00036E9F">
                              <w:pPr>
                                <w:pStyle w:val="Figure"/>
                              </w:pPr>
                              <w:r w:rsidRPr="000F6067">
                                <w:t xml:space="preserve">Lead truck </w:t>
                              </w:r>
                            </w:p>
                            <w:p w14:paraId="2A43ED54" w14:textId="77777777" w:rsidR="00502650" w:rsidRPr="000F6067" w:rsidRDefault="00502650" w:rsidP="00036E9F">
                              <w:pPr>
                                <w:pStyle w:val="Figure"/>
                              </w:pPr>
                              <w:r w:rsidRPr="000F6067">
                                <w:t>with a</w:t>
                              </w:r>
                              <w:r w:rsidRPr="00956323">
                                <w:t xml:space="preserve"> </w:t>
                              </w:r>
                              <w:r>
                                <w:t xml:space="preserve">human </w:t>
                              </w:r>
                              <w:r w:rsidRPr="00956323">
                                <w:t>d</w:t>
                              </w:r>
                              <w:r w:rsidRPr="000F6067">
                                <w:t>river</w:t>
                              </w:r>
                            </w:p>
                          </w:txbxContent>
                        </wps:txbx>
                        <wps:bodyPr wrap="square" rtlCol="0">
                          <a:noAutofit/>
                        </wps:bodyPr>
                      </wps:wsp>
                      <wps:wsp>
                        <wps:cNvPr id="7449" name="テキスト ボックス 54"/>
                        <wps:cNvSpPr txBox="1"/>
                        <wps:spPr>
                          <a:xfrm>
                            <a:off x="2601712" y="548643"/>
                            <a:ext cx="2000886" cy="913380"/>
                          </a:xfrm>
                          <a:prstGeom prst="rect">
                            <a:avLst/>
                          </a:prstGeom>
                          <a:noFill/>
                          <a:ln w="19050">
                            <a:noFill/>
                          </a:ln>
                        </wps:spPr>
                        <wps:txbx>
                          <w:txbxContent>
                            <w:p w14:paraId="6171834D" w14:textId="77777777" w:rsidR="00502650" w:rsidRPr="000F6067" w:rsidRDefault="00502650" w:rsidP="00036E9F">
                              <w:pPr>
                                <w:pStyle w:val="Figure"/>
                              </w:pPr>
                              <w:r w:rsidRPr="000F6067">
                                <w:t xml:space="preserve">Following truck </w:t>
                              </w:r>
                            </w:p>
                            <w:p w14:paraId="5AC6F86A" w14:textId="77777777" w:rsidR="00502650" w:rsidRPr="000F6067" w:rsidRDefault="00502650" w:rsidP="00036E9F">
                              <w:pPr>
                                <w:pStyle w:val="Figure"/>
                              </w:pPr>
                              <w:r w:rsidRPr="000F6067">
                                <w:t>without a human driver</w:t>
                              </w:r>
                            </w:p>
                          </w:txbxContent>
                        </wps:txbx>
                        <wps:bodyPr wrap="square" rtlCol="0">
                          <a:noAutofit/>
                        </wps:bodyPr>
                      </wps:wsp>
                      <wps:wsp>
                        <wps:cNvPr id="7450" name="テキスト ボックス 55"/>
                        <wps:cNvSpPr txBox="1"/>
                        <wps:spPr>
                          <a:xfrm>
                            <a:off x="389323" y="529879"/>
                            <a:ext cx="2000886" cy="913380"/>
                          </a:xfrm>
                          <a:prstGeom prst="rect">
                            <a:avLst/>
                          </a:prstGeom>
                          <a:noFill/>
                          <a:ln w="19050">
                            <a:noFill/>
                          </a:ln>
                        </wps:spPr>
                        <wps:txbx>
                          <w:txbxContent>
                            <w:p w14:paraId="6B9DCDAF" w14:textId="77777777" w:rsidR="00502650" w:rsidRPr="000F6067" w:rsidRDefault="00502650" w:rsidP="00036E9F">
                              <w:pPr>
                                <w:pStyle w:val="Figure"/>
                              </w:pPr>
                              <w:r w:rsidRPr="000F6067">
                                <w:t xml:space="preserve">Following truck </w:t>
                              </w:r>
                            </w:p>
                            <w:p w14:paraId="1FE89B2D" w14:textId="77777777" w:rsidR="00502650" w:rsidRPr="000F6067" w:rsidRDefault="00502650" w:rsidP="00036E9F">
                              <w:pPr>
                                <w:pStyle w:val="Figure"/>
                              </w:pPr>
                              <w:r w:rsidRPr="000F6067">
                                <w:t>without a human driver</w:t>
                              </w:r>
                            </w:p>
                          </w:txbxContent>
                        </wps:txbx>
                        <wps:bodyPr wrap="square" rtlCol="0">
                          <a:noAutofit/>
                        </wps:bodyPr>
                      </wps:wsp>
                      <wps:wsp>
                        <wps:cNvPr id="7451" name="矢印: 右 14"/>
                        <wps:cNvSpPr/>
                        <wps:spPr bwMode="auto">
                          <a:xfrm>
                            <a:off x="1864422" y="0"/>
                            <a:ext cx="2933537" cy="523220"/>
                          </a:xfrm>
                          <a:prstGeom prst="rightArrow">
                            <a:avLst/>
                          </a:prstGeom>
                          <a:noFill/>
                          <a:ln w="19050" cap="flat" cmpd="sng" algn="ctr">
                            <a:solidFill>
                              <a:sysClr val="windowText" lastClr="000000"/>
                            </a:solidFill>
                            <a:prstDash val="solid"/>
                            <a:round/>
                            <a:headEnd type="none" w="med" len="med"/>
                            <a:tailEnd type="none" w="med" len="med"/>
                          </a:ln>
                          <a:effectLst/>
                        </wps:spPr>
                        <wps:bodyPr vert="horz" wrap="square" lIns="91440" tIns="45720" rIns="91440" bIns="45720" numCol="1" rtlCol="0" anchor="t" anchorCtr="0" compatLnSpc="1">
                          <a:prstTxWarp prst="textNoShape">
                            <a:avLst/>
                          </a:prstTxWarp>
                        </wps:bodyPr>
                      </wps:wsp>
                      <wps:wsp>
                        <wps:cNvPr id="7452" name="テキスト ボックス 60"/>
                        <wps:cNvSpPr txBox="1"/>
                        <wps:spPr>
                          <a:xfrm>
                            <a:off x="2366481" y="18313"/>
                            <a:ext cx="3292372" cy="460927"/>
                          </a:xfrm>
                          <a:prstGeom prst="rect">
                            <a:avLst/>
                          </a:prstGeom>
                          <a:noFill/>
                          <a:ln w="19050">
                            <a:noFill/>
                          </a:ln>
                        </wps:spPr>
                        <wps:txbx>
                          <w:txbxContent>
                            <w:p w14:paraId="445A8A90" w14:textId="77777777" w:rsidR="00502650" w:rsidRDefault="00502650" w:rsidP="00036E9F">
                              <w:pPr>
                                <w:pStyle w:val="Figure"/>
                              </w:pPr>
                              <w:r>
                                <w:t>Moving direction</w:t>
                              </w:r>
                            </w:p>
                          </w:txbxContent>
                        </wps:txbx>
                        <wps:bodyPr wrap="square" rtlCol="0">
                          <a:noAutofit/>
                        </wps:bodyPr>
                      </wps:wsp>
                    </wpg:wgp>
                  </a:graphicData>
                </a:graphic>
              </wp:inline>
            </w:drawing>
          </mc:Choice>
          <mc:Fallback>
            <w:pict>
              <v:group w14:anchorId="46ACD1A7" id="グループ化 61" o:spid="_x0000_s1026" style="width:479.3pt;height:217.95pt;mso-position-horizontal-relative:char;mso-position-vertical-relative:line" coordsize="70670,32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">
                <v:rect id="正方形/長方形 2" o:spid="_x0000_s1027" style="position:absolute;top:20508;width:70670;height:20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" fillcolor="#969696" stroked="f" strokeweight="1.5pt">
                  <v:stroke joinstyle="round"/>
                </v:rect>
                <v:group id="グループ化 3" o:spid="_x0000_s1028" style="position:absolute;left:27422;top:14780;width:10855;height:6672" coordorigin="27422,14780" coordsize="23955,14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">
                  <v:rect id="正方形/長方形 40" o:spid="_x0000_s1029" style="position:absolute;left:27422;top:23918;width:23956;height:30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" fillcolor="windowText" stroked="f" strokeweight="1.5pt">
                    <v:stroke joinstyle="round"/>
                  </v:rect>
                  <v:shape id="アーチ 41" o:spid="_x0000_s1030" style="position:absolute;left:29519;top:24299;width:5569;height:5205;visibility:visible;mso-wrap-style:square;v-text-anchor:top" coordsize="556948,520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" path="m,260277c,116530,124677,,278474,,432271,,556948,116530,556948,260277r-130138,c426810,188404,360398,130139,278474,130139v-81924,,-148336,58265,-148336,130138l,260277xe" fillcolor="#fcfbf9" stroked="f" strokeweight="1.5pt">
                    <v:path arrowok="t" o:connecttype="custom" o:connectlocs="0,260277;278474,0;556948,260277;426810,260277;278474,130139;130138,260277;0,260277" o:connectangles="0,0,0,0,0,0,0"/>
                  </v:shape>
                  <v:rect id="正方形/長方形 42" o:spid="_x0000_s1031" style="position:absolute;left:27422;top:14780;width:15002;height:8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" fillcolor="windowText" stroked="f" strokeweight="1.5pt">
                    <v:stroke joinstyle="round"/>
                  </v:rect>
                  <v:shape id="1 つの角を切り取った四角形 28" o:spid="_x0000_s1032" style="position:absolute;left:42867;top:15542;width:8511;height:8376;visibility:visible;mso-wrap-style:square;v-text-anchor:top" coordsize="851066,837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" path="m,l711462,,851066,139604r,698001l,837605,,xe" fillcolor="windowText" stroked="f" strokeweight="1.5pt">
                    <v:path arrowok="t" o:connecttype="custom" o:connectlocs="0,0;711462,0;851066,139604;851066,837605;0,837605;0,0" o:connectangles="0,0,0,0,0,0"/>
                  </v:shape>
                  <v:rect id="正方形/長方形 44" o:spid="_x0000_s1033" style="position:absolute;left:47776;top:17825;width:2959;height:3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" fillcolor="window" stroked="f" strokeweight="1.5pt">
                    <v:stroke joinstyle="round"/>
                  </v:rect>
                  <v:group id="グループ化 45" o:spid="_x0000_s1034" style="position:absolute;left:30238;top:24865;width:4374;height:4286" coordorigin="30238,24865" coordsize="4373,4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">
                    <v:oval id="円/楕円 35" o:spid="_x0000_s1035" style="position:absolute;left:30238;top:24865;width:4374;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" fillcolor="windowText" strokecolor="windowText" strokeweight="1.5pt"/>
                    <v:oval id="円/楕円 36" o:spid="_x0000_s1036" style="position:absolute;left:31207;top:25790;width:2482;height:2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" fillcolor="window" strokecolor="windowText" strokeweight="1.5pt"/>
                  </v:group>
                  <v:shape id="アーチ 46" o:spid="_x0000_s1037" style="position:absolute;left:43727;top:24204;width:5569;height:5205;visibility:visible;mso-wrap-style:square;v-text-anchor:top" coordsize="556948,520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" path="m,260277c,116530,124677,,278474,,432271,,556948,116530,556948,260277r-130138,c426810,188404,360398,130139,278474,130139v-81924,,-148336,58265,-148336,130138l,260277xe" fillcolor="#fcfbf9" stroked="f" strokeweight="1.5pt">
                    <v:path arrowok="t" o:connecttype="custom" o:connectlocs="0,260277;278474,0;556948,260277;426810,260277;278474,130139;130138,260277;0,260277" o:connectangles="0,0,0,0,0,0,0"/>
                  </v:shape>
                  <v:group id="グループ化 47" o:spid="_x0000_s1038" style="position:absolute;left:44325;top:24655;width:4373;height:4287" coordorigin="44325,24655" coordsize="4373,4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">
                    <v:oval id="円/楕円 33" o:spid="_x0000_s1039" style="position:absolute;left:44325;top:24655;width:4373;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" fillcolor="windowText" strokecolor="windowText" strokeweight="1.5pt"/>
                    <v:oval id="円/楕円 34" o:spid="_x0000_s1040" style="position:absolute;left:45294;top:25581;width:2482;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" fillcolor="window" strokecolor="windowText" strokeweight="1.5pt"/>
                  </v:group>
                </v:group>
                <v:group id="グループ化 4" o:spid="_x0000_s1041" style="position:absolute;left:45883;top:14620;width:10854;height:6672" coordorigin="45883,14620" coordsize="23955,14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">
                  <v:rect id="正方形/長方形 28" o:spid="_x0000_s1042" style="position:absolute;left:45883;top:23758;width:23955;height:30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" filled="f" stroked="f" strokeweight="1.5pt">
                    <v:stroke joinstyle="round"/>
                  </v:rect>
                  <v:shape id="アーチ 29" o:spid="_x0000_s1043" style="position:absolute;left:47979;top:24139;width:5570;height:5205;visibility:visible;mso-wrap-style:square;v-text-anchor:top" coordsize="556948,520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" path="m,260277c,116530,124677,,278474,,432271,,556948,116530,556948,260277r-130138,c426810,188404,360398,130139,278474,130139v-81924,,-148336,58265,-148336,130138l,260277xe" filled="f" stroked="f" strokeweight="1.5pt">
                    <v:path arrowok="t" o:connecttype="custom" o:connectlocs="0,260277;278474,0;556948,260277;426810,260277;278474,130139;130138,260277;0,260277" o:connectangles="0,0,0,0,0,0,0"/>
                  </v:shape>
                  <v:rect id="正方形/長方形 30" o:spid="_x0000_s1044" style="position:absolute;left:45883;top:14620;width:15002;height:8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" filled="f" stroked="f" strokeweight="1.5pt">
                    <v:stroke joinstyle="round"/>
                  </v:rect>
                  <v:shape id="1 つの角を切り取った四角形 41" o:spid="_x0000_s1045" style="position:absolute;left:61328;top:15382;width:8510;height:8376;visibility:visible;mso-wrap-style:square;v-text-anchor:top" coordsize="851066,837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" path="m,l711462,,851066,139604r,698001l,837605,,xe" filled="f" stroked="f" strokeweight="1.5pt">
                    <v:path arrowok="t" o:connecttype="custom" o:connectlocs="0,0;711462,0;851066,139604;851066,837605;0,837605;0,0" o:connectangles="0,0,0,0,0,0"/>
                  </v:shape>
                  <v:rect id="正方形/長方形 32" o:spid="_x0000_s1046" style="position:absolute;left:66236;top:17665;width:2960;height:3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" filled="f" stroked="f" strokeweight="1.5pt">
                    <v:stroke joinstyle="round"/>
                  </v:rect>
                  <v:group id="グループ化 33" o:spid="_x0000_s1047" style="position:absolute;left:48699;top:24705;width:4374;height:4286" coordorigin="48699,24705" coordsize="4373,4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">
                    <v:oval id="円/楕円 48" o:spid="_x0000_s1048" style="position:absolute;left:48699;top:24705;width:4374;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" filled="f" strokecolor="windowText" strokeweight="1.5pt"/>
                    <v:oval id="円/楕円 49" o:spid="_x0000_s1049" style="position:absolute;left:49668;top:25630;width:2482;height:2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" filled="f" strokecolor="windowText" strokeweight="1.5pt"/>
                  </v:group>
                  <v:shape id="アーチ 34" o:spid="_x0000_s1050" style="position:absolute;left:62187;top:24044;width:5570;height:5205;visibility:visible;mso-wrap-style:square;v-text-anchor:top" coordsize="556948,520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" path="m,260277c,116530,124677,,278474,,432271,,556948,116530,556948,260277r-130138,c426810,188404,360398,130139,278474,130139v-81924,,-148336,58265,-148336,130138l,260277xe" filled="f" stroked="f" strokeweight="1.5pt">
                    <v:path arrowok="t" o:connecttype="custom" o:connectlocs="0,260277;278474,0;556948,260277;426810,260277;278474,130139;130138,260277;0,260277" o:connectangles="0,0,0,0,0,0,0"/>
                  </v:shape>
                  <v:group id="グループ化 35" o:spid="_x0000_s1051" style="position:absolute;left:62785;top:24495;width:4374;height:4286" coordorigin="62785,24495" coordsize="4373,4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">
                    <v:oval id="円/楕円 46" o:spid="_x0000_s1052" style="position:absolute;left:62785;top:24495;width:4374;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" filled="f" strokecolor="windowText" strokeweight="1.5pt"/>
                    <v:oval id="円/楕円 47" o:spid="_x0000_s1053" style="position:absolute;left:63754;top:25421;width:2482;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" filled="f" strokecolor="windowText" strokeweight="1.5pt"/>
                  </v:group>
                </v:group>
                <v:group id="グループ化 5" o:spid="_x0000_s1054" style="position:absolute;left:8622;top:14708;width:10855;height:6672" coordorigin="8622,14708" coordsize="23955,14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">
                  <v:rect id="正方形/長方形 16" o:spid="_x0000_s1055" style="position:absolute;left:8622;top:23846;width:23956;height:30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" fillcolor="windowText" stroked="f" strokeweight="1.5pt">
                    <v:stroke joinstyle="round"/>
                  </v:rect>
                  <v:shape id="アーチ 17" o:spid="_x0000_s1056" style="position:absolute;left:10719;top:24227;width:5569;height:5205;visibility:visible;mso-wrap-style:square;v-text-anchor:top" coordsize="556948,520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" path="m,260277c,116530,124677,,278474,,432271,,556948,116530,556948,260277r-130138,c426810,188404,360398,130139,278474,130139v-81924,,-148336,58265,-148336,130138l,260277xe" fillcolor="#fcfbf9" stroked="f" strokeweight="1.5pt">
                    <v:path arrowok="t" o:connecttype="custom" o:connectlocs="0,260277;278474,0;556948,260277;426810,260277;278474,130139;130138,260277;0,260277" o:connectangles="0,0,0,0,0,0,0"/>
                  </v:shape>
                  <v:rect id="正方形/長方形 18" o:spid="_x0000_s1057" style="position:absolute;left:8622;top:14708;width:15002;height:8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" fillcolor="windowText" stroked="f" strokeweight="1.5pt">
                    <v:stroke joinstyle="round"/>
                  </v:rect>
                  <v:shape id="1 つの角を切り取った四角形 67" o:spid="_x0000_s1058" style="position:absolute;left:24067;top:15470;width:8511;height:8376;visibility:visible;mso-wrap-style:square;v-text-anchor:top" coordsize="851066,837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" path="m,l711462,,851066,139604r,698001l,837605,,xe" fillcolor="windowText" stroked="f" strokeweight="1.5pt">
                    <v:path arrowok="t" o:connecttype="custom" o:connectlocs="0,0;711462,0;851066,139604;851066,837605;0,837605;0,0" o:connectangles="0,0,0,0,0,0"/>
                  </v:shape>
                  <v:rect id="正方形/長方形 20" o:spid="_x0000_s1059" style="position:absolute;left:28975;top:17753;width:2960;height:3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" fillcolor="window" stroked="f" strokeweight="1.5pt">
                    <v:stroke joinstyle="round"/>
                  </v:rect>
                  <v:group id="グループ化 21" o:spid="_x0000_s1060" style="position:absolute;left:11438;top:24793;width:4374;height:4286" coordorigin="11438,24793" coordsize="4373,4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">
                    <v:oval id="円/楕円 74" o:spid="_x0000_s1061" style="position:absolute;left:11438;top:24793;width:4374;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" fillcolor="windowText" strokecolor="windowText" strokeweight="1.5pt"/>
                    <v:oval id="円/楕円 75" o:spid="_x0000_s1062" style="position:absolute;left:12407;top:25719;width:2482;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" fillcolor="window" strokecolor="windowText" strokeweight="1.5pt"/>
                  </v:group>
                  <v:shape id="アーチ 22" o:spid="_x0000_s1063" style="position:absolute;left:24927;top:24132;width:5569;height:5205;visibility:visible;mso-wrap-style:square;v-text-anchor:top" coordsize="556948,520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" path="m,260277c,116530,124677,,278474,,432271,,556948,116530,556948,260277r-130138,c426810,188404,360398,130139,278474,130139v-81924,,-148336,58265,-148336,130138l,260277xe" fillcolor="#fcfbf9" stroked="f" strokeweight="1.5pt">
                    <v:path arrowok="t" o:connecttype="custom" o:connectlocs="0,260277;278474,0;556948,260277;426810,260277;278474,130139;130138,260277;0,260277" o:connectangles="0,0,0,0,0,0,0"/>
                  </v:shape>
                  <v:group id="グループ化 23" o:spid="_x0000_s1064" style="position:absolute;left:25524;top:24583;width:4374;height:4287" coordorigin="25524,24583" coordsize="4373,4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">
                    <v:oval id="円/楕円 72" o:spid="_x0000_s1065" style="position:absolute;left:25524;top:24583;width:4374;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" fillcolor="windowText" strokecolor="windowText" strokeweight="1.5pt"/>
                    <v:oval id="円/楕円 73" o:spid="_x0000_s1066" style="position:absolute;left:26494;top:25509;width:2481;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" fillcolor="window" strokecolor="windowText" strokeweight="1.5pt"/>
                  </v:group>
                </v:group>
                <v:shapetype id="_x0000_t32" coordsize="21600,21600" o:spt="32" o:oned="t" path="m,l21600,21600e" filled="f">
                  <v:path arrowok="t" fillok="f" o:connecttype="none"/>
                  <o:lock v:ext="edit" shapetype="t"/>
                </v:shapetype>
                <v:shape id="直線矢印コネクタ 6" o:spid="_x0000_s1067" type="#_x0000_t32" style="position:absolute;left:18517;top:24211;width:77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" fillcolor="#4f81bd [3204]" strokecolor="windowText" strokeweight="3pt">
                  <v:stroke dashstyle="1 1" startarrow="block" endarrow="block"/>
                  <v:shadow color="#eeece1 [3214]"/>
                </v:shape>
                <v:shape id="直線矢印コネクタ 7" o:spid="_x0000_s1068" type="#_x0000_t32" style="position:absolute;left:38857;top:24211;width:79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" fillcolor="#4f81bd [3204]" strokecolor="windowText" strokeweight="3pt">
                  <v:stroke dashstyle="1 1" startarrow="block" endarrow="block"/>
                  <v:shadow color="#eeece1 [3214]"/>
                </v:shape>
                <v:rect id="正方形/長方形 8" o:spid="_x0000_s1069" style="position:absolute;left:54979;top:15929;width:1341;height:1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" fillcolor="window" stroked="f" strokeweight="1.5pt">
                  <v:stroke joinstyle="round"/>
                </v:rect>
                <v:shapetype id="_x0000_t202" coordsize="21600,21600" o:spt="202" path="m,l,21600r21600,l21600,xe">
                  <v:stroke joinstyle="miter"/>
                  <v:path gradientshapeok="t" o:connecttype="rect"/>
                </v:shapetype>
                <v:shape id="テキスト ボックス 48" o:spid="_x0000_s1070" type="#_x0000_t202" style="position:absolute;left:12827;top:25426;width:17399;height:6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" filled="f" stroked="f" strokeweight="1.5pt">
                  <v:textbox>
                    <w:txbxContent>
                      <w:p w14:paraId="12006F72" w14:textId="77777777" w:rsidR="00502650" w:rsidRPr="000F6067" w:rsidRDefault="00502650" w:rsidP="00036E9F">
                        <w:pPr>
                          <w:pStyle w:val="Figure"/>
                        </w:pPr>
                        <w:r w:rsidRPr="000F6067">
                          <w:t xml:space="preserve">Inter-vehicle </w:t>
                        </w:r>
                      </w:p>
                      <w:p w14:paraId="35C0123A" w14:textId="77777777" w:rsidR="00502650" w:rsidRPr="000F6067" w:rsidRDefault="00502650" w:rsidP="00036E9F">
                        <w:pPr>
                          <w:pStyle w:val="Figure"/>
                        </w:pPr>
                        <w:r w:rsidRPr="000F6067">
                          <w:t>distance</w:t>
                        </w:r>
                      </w:p>
                    </w:txbxContent>
                  </v:textbox>
                </v:shape>
                <v:shape id="テキスト ボックス 49" o:spid="_x0000_s1071" type="#_x0000_t202" style="position:absolute;left:37979;top:25325;width:20482;height:6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" filled="f" stroked="f" strokeweight="1.5pt">
                  <v:textbox>
                    <w:txbxContent>
                      <w:p w14:paraId="0FE26AFF" w14:textId="77777777" w:rsidR="00502650" w:rsidRPr="000F6067" w:rsidRDefault="00502650" w:rsidP="00036E9F">
                        <w:pPr>
                          <w:pStyle w:val="Figure"/>
                        </w:pPr>
                        <w:r w:rsidRPr="000F6067">
                          <w:t xml:space="preserve">Inter-vehicle </w:t>
                        </w:r>
                      </w:p>
                      <w:p w14:paraId="7C2F7CE5" w14:textId="77777777" w:rsidR="00502650" w:rsidRPr="000F6067" w:rsidRDefault="00502650" w:rsidP="00036E9F">
                        <w:pPr>
                          <w:pStyle w:val="Figure"/>
                        </w:pPr>
                        <w:r w:rsidRPr="000F6067">
                          <w:t>distance</w:t>
                        </w:r>
                      </w:p>
                    </w:txbxContent>
                  </v:textbox>
                </v:shape>
                <v:shape id="テキスト ボックス 53" o:spid="_x0000_s1072" type="#_x0000_t202" style="position:absolute;left:47016;top:5232;width:19923;height:9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" filled="f" stroked="f" strokeweight="1.5pt">
                  <v:textbox>
                    <w:txbxContent>
                      <w:p w14:paraId="1221804E" w14:textId="77777777" w:rsidR="00502650" w:rsidRPr="000F6067" w:rsidRDefault="00502650" w:rsidP="00036E9F">
                        <w:pPr>
                          <w:pStyle w:val="Figure"/>
                        </w:pPr>
                        <w:r w:rsidRPr="000F6067">
                          <w:t xml:space="preserve">Lead truck </w:t>
                        </w:r>
                      </w:p>
                      <w:p w14:paraId="2A43ED54" w14:textId="77777777" w:rsidR="00502650" w:rsidRPr="000F6067" w:rsidRDefault="00502650" w:rsidP="00036E9F">
                        <w:pPr>
                          <w:pStyle w:val="Figure"/>
                        </w:pPr>
                        <w:r w:rsidRPr="000F6067">
                          <w:t>with a</w:t>
                        </w:r>
                        <w:r w:rsidRPr="00956323">
                          <w:t xml:space="preserve"> </w:t>
                        </w:r>
                        <w:r>
                          <w:t xml:space="preserve">human </w:t>
                        </w:r>
                        <w:r w:rsidRPr="00956323">
                          <w:t>d</w:t>
                        </w:r>
                        <w:r w:rsidRPr="000F6067">
                          <w:t>river</w:t>
                        </w:r>
                      </w:p>
                    </w:txbxContent>
                  </v:textbox>
                </v:shape>
                <v:shape id="テキスト ボックス 54" o:spid="_x0000_s1073" type="#_x0000_t202" style="position:absolute;left:26017;top:5486;width:20008;height:9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" filled="f" stroked="f" strokeweight="1.5pt">
                  <v:textbox>
                    <w:txbxContent>
                      <w:p w14:paraId="6171834D" w14:textId="77777777" w:rsidR="00502650" w:rsidRPr="000F6067" w:rsidRDefault="00502650" w:rsidP="00036E9F">
                        <w:pPr>
                          <w:pStyle w:val="Figure"/>
                        </w:pPr>
                        <w:r w:rsidRPr="000F6067">
                          <w:t xml:space="preserve">Following truck </w:t>
                        </w:r>
                      </w:p>
                      <w:p w14:paraId="5AC6F86A" w14:textId="77777777" w:rsidR="00502650" w:rsidRPr="000F6067" w:rsidRDefault="00502650" w:rsidP="00036E9F">
                        <w:pPr>
                          <w:pStyle w:val="Figure"/>
                        </w:pPr>
                        <w:r w:rsidRPr="000F6067">
                          <w:t>without a human driver</w:t>
                        </w:r>
                      </w:p>
                    </w:txbxContent>
                  </v:textbox>
                </v:shape>
                <v:shape id="テキスト ボックス 55" o:spid="_x0000_s1074" type="#_x0000_t202" style="position:absolute;left:3893;top:5298;width:20009;height:9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" filled="f" stroked="f" strokeweight="1.5pt">
                  <v:textbox>
                    <w:txbxContent>
                      <w:p w14:paraId="6B9DCDAF" w14:textId="77777777" w:rsidR="00502650" w:rsidRPr="000F6067" w:rsidRDefault="00502650" w:rsidP="00036E9F">
                        <w:pPr>
                          <w:pStyle w:val="Figure"/>
                        </w:pPr>
                        <w:r w:rsidRPr="000F6067">
                          <w:t xml:space="preserve">Following truck </w:t>
                        </w:r>
                      </w:p>
                      <w:p w14:paraId="1FE89B2D" w14:textId="77777777" w:rsidR="00502650" w:rsidRPr="000F6067" w:rsidRDefault="00502650" w:rsidP="00036E9F">
                        <w:pPr>
                          <w:pStyle w:val="Figure"/>
                        </w:pPr>
                        <w:r w:rsidRPr="000F6067">
                          <w:t>without a human driver</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矢印: 右 14" o:spid="_x0000_s1075" type="#_x0000_t13" style="position:absolute;left:18644;width:29335;height:5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" adj="19674" filled="f" strokecolor="windowText" strokeweight="1.5pt">
                  <v:stroke joinstyle="round"/>
                </v:shape>
                <v:shape id="テキスト ボックス 60" o:spid="_x0000_s1076" type="#_x0000_t202" style="position:absolute;left:23664;top:183;width:32924;height:4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" filled="f" stroked="f" strokeweight="1.5pt">
                  <v:textbox>
                    <w:txbxContent>
                      <w:p w14:paraId="445A8A90" w14:textId="77777777" w:rsidR="00502650" w:rsidRDefault="00502650" w:rsidP="00036E9F">
                        <w:pPr>
                          <w:pStyle w:val="Figure"/>
                        </w:pPr>
                        <w:r>
                          <w:t>Moving direction</w:t>
                        </w:r>
                      </w:p>
                    </w:txbxContent>
                  </v:textbox>
                </v:shape>
                <w10:anchorlock/>
              </v:group>
            </w:pict>
          </mc:Fallback>
        </mc:AlternateContent>
      </w:r>
    </w:p>
    <w:p w14:paraId="3FA9FB71" w14:textId="77777777" w:rsidR="001C3FC0" w:rsidRPr="00A60FD8" w:rsidRDefault="001C3FC0" w:rsidP="001C3FC0">
      <w:pPr>
        <w:jc w:val="both"/>
        <w:rPr>
          <w:lang w:eastAsia="ja-JP"/>
        </w:rPr>
      </w:pPr>
      <w:r w:rsidRPr="00A60FD8">
        <w:rPr>
          <w:lang w:eastAsia="ja-JP"/>
        </w:rPr>
        <w:t xml:space="preserve">Development to implement platooning is currently underway in several countries around the world. For example, in Japan, </w:t>
      </w:r>
      <w:r w:rsidRPr="00A60FD8">
        <w:rPr>
          <w:strike/>
          <w:lang w:eastAsia="ja-JP"/>
        </w:rPr>
        <w:t xml:space="preserve">a </w:t>
      </w:r>
      <w:r w:rsidRPr="00A60FD8">
        <w:rPr>
          <w:lang w:eastAsia="ja-JP"/>
        </w:rPr>
        <w:t>field trials of truck platooning are underway</w:t>
      </w:r>
      <w:r w:rsidRPr="00A60FD8">
        <w:rPr>
          <w:rStyle w:val="FootnoteReference"/>
          <w:lang w:eastAsia="ja-JP"/>
        </w:rPr>
        <w:footnoteReference w:id="26"/>
      </w:r>
      <w:r w:rsidRPr="00A60FD8">
        <w:rPr>
          <w:lang w:eastAsia="ja-JP"/>
        </w:rPr>
        <w:t>, as shown in Figure 6.3-1.</w:t>
      </w:r>
    </w:p>
    <w:p w14:paraId="771FFAA9" w14:textId="77777777" w:rsidR="001C3FC0" w:rsidRPr="00A60FD8" w:rsidRDefault="001C3FC0" w:rsidP="00036E9F">
      <w:pPr>
        <w:pStyle w:val="FigureNo"/>
      </w:pPr>
      <w:r w:rsidRPr="00A60FD8">
        <w:lastRenderedPageBreak/>
        <w:t xml:space="preserve">Figure 6.3-1 </w:t>
      </w:r>
    </w:p>
    <w:p w14:paraId="20E012B8" w14:textId="77777777" w:rsidR="001C3FC0" w:rsidRPr="00A60FD8" w:rsidRDefault="001C3FC0" w:rsidP="00036E9F">
      <w:pPr>
        <w:pStyle w:val="Figuretitle"/>
      </w:pPr>
      <w:r w:rsidRPr="00A60FD8">
        <w:t>Field Trial of Truck platooning</w:t>
      </w:r>
      <w:r w:rsidRPr="00A60FD8">
        <w:rPr>
          <w:lang w:eastAsia="ja-JP"/>
        </w:rPr>
        <w:t xml:space="preserve"> (CACC and automated steering)</w:t>
      </w:r>
      <w:r w:rsidRPr="00A60FD8">
        <w:t xml:space="preserve"> on a highwa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5"/>
      </w:tblGrid>
      <w:tr w:rsidR="001C3FC0" w:rsidRPr="00A60FD8" w14:paraId="702FF661" w14:textId="77777777" w:rsidTr="001C3FC0">
        <w:tc>
          <w:tcPr>
            <w:tcW w:w="4814" w:type="dxa"/>
          </w:tcPr>
          <w:p w14:paraId="4F3AD0EB" w14:textId="77777777" w:rsidR="001C3FC0" w:rsidRPr="00A60FD8" w:rsidRDefault="001C3FC0" w:rsidP="001C3FC0">
            <w:pPr>
              <w:keepNext/>
              <w:keepLines/>
              <w:spacing w:before="0" w:after="120"/>
              <w:jc w:val="center"/>
              <w:rPr>
                <w:rFonts w:ascii="Times New Roman Bold" w:hAnsi="Times New Roman Bold"/>
                <w:b/>
                <w:sz w:val="20"/>
                <w:lang w:eastAsia="ja-JP"/>
              </w:rPr>
            </w:pPr>
            <w:r w:rsidRPr="00A60FD8">
              <w:rPr>
                <w:rFonts w:ascii="Times New Roman Bold" w:hAnsi="Times New Roman Bold"/>
                <w:b/>
                <w:sz w:val="20"/>
                <w:lang w:eastAsia="ja-JP"/>
              </w:rPr>
              <w:t>a) Rear view</w:t>
            </w:r>
          </w:p>
        </w:tc>
        <w:tc>
          <w:tcPr>
            <w:tcW w:w="4815" w:type="dxa"/>
          </w:tcPr>
          <w:p w14:paraId="1E6DAA6E" w14:textId="77777777" w:rsidR="001C3FC0" w:rsidRPr="00A60FD8" w:rsidRDefault="001C3FC0" w:rsidP="001C3FC0">
            <w:pPr>
              <w:keepNext/>
              <w:keepLines/>
              <w:spacing w:before="0" w:after="120"/>
              <w:jc w:val="center"/>
              <w:rPr>
                <w:rFonts w:ascii="Times New Roman Bold" w:hAnsi="Times New Roman Bold"/>
                <w:b/>
                <w:sz w:val="20"/>
                <w:lang w:eastAsia="ja-JP"/>
              </w:rPr>
            </w:pPr>
            <w:r w:rsidRPr="00A60FD8">
              <w:rPr>
                <w:rFonts w:ascii="Times New Roman Bold" w:hAnsi="Times New Roman Bold"/>
                <w:b/>
                <w:sz w:val="20"/>
                <w:lang w:eastAsia="ja-JP"/>
              </w:rPr>
              <w:t>b) Bird view</w:t>
            </w:r>
          </w:p>
        </w:tc>
      </w:tr>
      <w:tr w:rsidR="001C3FC0" w:rsidRPr="00A60FD8" w14:paraId="14B92040" w14:textId="77777777" w:rsidTr="001C3FC0">
        <w:tc>
          <w:tcPr>
            <w:tcW w:w="4814" w:type="dxa"/>
          </w:tcPr>
          <w:p w14:paraId="7B0BDED2" w14:textId="77777777" w:rsidR="001C3FC0" w:rsidRPr="00A60FD8" w:rsidRDefault="001C3FC0" w:rsidP="00036E9F">
            <w:pPr>
              <w:pStyle w:val="Figure"/>
              <w:rPr>
                <w:noProof w:val="0"/>
                <w:lang w:eastAsia="ja-JP"/>
              </w:rPr>
            </w:pPr>
            <w:r w:rsidRPr="00A60FD8">
              <w:rPr>
                <w:noProof w:val="0"/>
              </w:rPr>
              <w:drawing>
                <wp:inline distT="0" distB="0" distL="0" distR="0" wp14:anchorId="190052D5" wp14:editId="3C768507">
                  <wp:extent cx="2745740" cy="1833880"/>
                  <wp:effectExtent l="0" t="0" r="0" b="0"/>
                  <wp:docPr id="7453" name="図 7453" descr="道路を走っているトラック&#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図 193" descr="道路を走っているトラック&#10;&#10;自動的に生成された説明"/>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45740" cy="1833880"/>
                          </a:xfrm>
                          <a:prstGeom prst="rect">
                            <a:avLst/>
                          </a:prstGeom>
                          <a:noFill/>
                          <a:ln>
                            <a:noFill/>
                          </a:ln>
                        </pic:spPr>
                      </pic:pic>
                    </a:graphicData>
                  </a:graphic>
                </wp:inline>
              </w:drawing>
            </w:r>
          </w:p>
        </w:tc>
        <w:tc>
          <w:tcPr>
            <w:tcW w:w="4815" w:type="dxa"/>
          </w:tcPr>
          <w:p w14:paraId="11701A99" w14:textId="77777777" w:rsidR="001C3FC0" w:rsidRPr="00A60FD8" w:rsidRDefault="001C3FC0" w:rsidP="00036E9F">
            <w:pPr>
              <w:pStyle w:val="Figure"/>
              <w:rPr>
                <w:noProof w:val="0"/>
                <w:lang w:eastAsia="ja-JP"/>
              </w:rPr>
            </w:pPr>
            <w:r w:rsidRPr="00A60FD8">
              <w:rPr>
                <w:noProof w:val="0"/>
              </w:rPr>
              <w:drawing>
                <wp:inline distT="0" distB="0" distL="0" distR="0" wp14:anchorId="29DA3A9B" wp14:editId="340716B7">
                  <wp:extent cx="2878455" cy="1918970"/>
                  <wp:effectExtent l="0" t="0" r="0" b="5080"/>
                  <wp:docPr id="7454" name="図 7454" descr="高速道路を走る車&#10;&#10;中程度の精度で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図 194" descr="高速道路を走る車&#10;&#10;中程度の精度で自動的に生成された説明"/>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78455" cy="1918970"/>
                          </a:xfrm>
                          <a:prstGeom prst="rect">
                            <a:avLst/>
                          </a:prstGeom>
                          <a:noFill/>
                          <a:ln>
                            <a:noFill/>
                          </a:ln>
                        </pic:spPr>
                      </pic:pic>
                    </a:graphicData>
                  </a:graphic>
                </wp:inline>
              </w:drawing>
            </w:r>
          </w:p>
        </w:tc>
      </w:tr>
    </w:tbl>
    <w:p w14:paraId="1D16E15D" w14:textId="77777777" w:rsidR="001C3FC0" w:rsidRPr="00A60FD8" w:rsidRDefault="001C3FC0" w:rsidP="001C3FC0">
      <w:pPr>
        <w:rPr>
          <w:rFonts w:ascii="MS Gothic" w:eastAsia="MS Gothic" w:hAnsi="MS Gothic"/>
        </w:rPr>
      </w:pPr>
    </w:p>
    <w:p w14:paraId="11D06369" w14:textId="77777777" w:rsidR="001C3FC0" w:rsidRPr="00A60FD8" w:rsidRDefault="001C3FC0" w:rsidP="001C3FC0">
      <w:pPr>
        <w:jc w:val="both"/>
        <w:rPr>
          <w:lang w:eastAsia="ja-JP"/>
        </w:rPr>
      </w:pPr>
      <w:r w:rsidRPr="00A60FD8">
        <w:rPr>
          <w:lang w:eastAsia="ja-JP"/>
        </w:rPr>
        <w:t>Several social issues can be resolved through the use of truck platooning. Platooning can enable trucks to drive closer together to reduce wind resistance, which can reduce fuel consumption and reduce CO</w:t>
      </w:r>
      <w:r w:rsidRPr="00A60FD8">
        <w:rPr>
          <w:vertAlign w:val="subscript"/>
          <w:lang w:eastAsia="ja-JP"/>
        </w:rPr>
        <w:t>2</w:t>
      </w:r>
      <w:r w:rsidRPr="00A60FD8">
        <w:rPr>
          <w:lang w:eastAsia="ja-JP"/>
        </w:rPr>
        <w:t xml:space="preserve"> emissions. It has been shown that a platoon of three trucks travelling 4 m apart at 80 km/h consumes 15% less fuel</w:t>
      </w:r>
      <w:r w:rsidRPr="00A60FD8">
        <w:rPr>
          <w:rStyle w:val="FootnoteReference"/>
          <w:lang w:eastAsia="ja-JP"/>
        </w:rPr>
        <w:footnoteReference w:id="27"/>
      </w:r>
      <w:r w:rsidRPr="00A60FD8">
        <w:rPr>
          <w:lang w:eastAsia="ja-JP"/>
        </w:rPr>
        <w:t>. If the distance between trucks is reduced to 2 m, the fuel consumption would be reduced by 25%. Reducing the distance between vehicles can also increase the traffic capacity of roads, i.e. the number of vehicles per km, mitigating congestion. This could further reduce fuel consumption and CO</w:t>
      </w:r>
      <w:r w:rsidRPr="00A60FD8">
        <w:rPr>
          <w:vertAlign w:val="subscript"/>
          <w:lang w:eastAsia="ja-JP"/>
        </w:rPr>
        <w:t>2</w:t>
      </w:r>
      <w:r w:rsidRPr="00A60FD8">
        <w:rPr>
          <w:lang w:eastAsia="ja-JP"/>
        </w:rPr>
        <w:t xml:space="preserve"> emission. </w:t>
      </w:r>
    </w:p>
    <w:p w14:paraId="02827696" w14:textId="77777777" w:rsidR="001C3FC0" w:rsidRPr="00A60FD8" w:rsidRDefault="001C3FC0" w:rsidP="001C3FC0">
      <w:pPr>
        <w:jc w:val="both"/>
        <w:rPr>
          <w:lang w:eastAsia="ja-JP"/>
        </w:rPr>
      </w:pPr>
      <w:r w:rsidRPr="00A60FD8">
        <w:rPr>
          <w:lang w:eastAsia="ja-JP"/>
        </w:rPr>
        <w:t>In some countries, including Japan, an aging driver population and driver overwork, due to shortage of truck drivers, are also social issues, so truck platooning can reduce the burden on drivers and increase safety.</w:t>
      </w:r>
    </w:p>
    <w:p w14:paraId="620BF7E3" w14:textId="77777777" w:rsidR="001C3FC0" w:rsidRPr="00A60FD8" w:rsidRDefault="001C3FC0" w:rsidP="001C3FC0">
      <w:pPr>
        <w:jc w:val="both"/>
        <w:rPr>
          <w:lang w:eastAsia="ja-JP"/>
        </w:rPr>
      </w:pPr>
      <w:r w:rsidRPr="00A60FD8">
        <w:rPr>
          <w:lang w:eastAsia="ja-JP"/>
        </w:rPr>
        <w:t xml:space="preserve">Adaptive Cruise Control (ACC) measures the distance between a lead vehicle and following vehicle using radar or other technology and maintains a safe separation between vehicles according to their cruising speed. ACC has been implemented and many vehicles are already equipped with it. However, when controlling based only on the measured distance between vehicles, there is a significant delay between when the lead truck begins to slow down and when the following distance changes. There is further delay until the following truck begins to slow down. For this reason, if only ACC is used, a longer following distance must be maintained to prevent collisions. </w:t>
      </w:r>
    </w:p>
    <w:p w14:paraId="00319D6E" w14:textId="77777777" w:rsidR="001C3FC0" w:rsidRPr="00A60FD8" w:rsidRDefault="001C3FC0" w:rsidP="001C3FC0">
      <w:pPr>
        <w:jc w:val="both"/>
      </w:pPr>
      <w:r w:rsidRPr="00A60FD8">
        <w:t>On the other hand, Cooperative ACC (CACC) controls vehicle speed based on other vehicles’ speed and position information sent from other trucks to a truck by inter-vehicle radiocommunication, which can greatly improve control of the following distance when the truck needs to brake suddenly. This also enables stable operation with less fluctuation in following distance (hunting or vibration) due to less control delay. Fuel consumption can be further reduced and traffic capacity of roads, i.e. number of vehicles per km, can also be increased while maintaining safety by further reducing the following distance and increasing the number of platooned trucks, if reliable and low-latency radiocommunication would be applied to the radio communication between the vehicles.</w:t>
      </w:r>
    </w:p>
    <w:p w14:paraId="0A7146E7" w14:textId="77777777" w:rsidR="001C3FC0" w:rsidRPr="00A60FD8" w:rsidRDefault="001C3FC0" w:rsidP="001C3FC0">
      <w:pPr>
        <w:jc w:val="both"/>
        <w:rPr>
          <w:lang w:eastAsia="ja-JP"/>
        </w:rPr>
      </w:pPr>
      <w:r w:rsidRPr="00A60FD8">
        <w:rPr>
          <w:lang w:eastAsia="ja-JP"/>
        </w:rPr>
        <w:lastRenderedPageBreak/>
        <w:t>The V2V radiocommunication between vehicles in a platoon needs group communication which is carried out within a specific platoon, i.e. a group of trucks which forms platooning. In this V2V communication, directional antenna is preferable to limit the area of the communication in order to reduce interference to other convoys/platoons and to use less spectrum. Video streaming of side/rear view and/or sensor information, beyond typical basic safety message exchange, is needed to transmit from the trailing truck, i.e. the tail truck of the convoy, to the lead truck for safety monitoring of the side/rear of the platoon. This group communication application is unique to the platooning.</w:t>
      </w:r>
    </w:p>
    <w:p w14:paraId="36B9B967" w14:textId="77777777" w:rsidR="001C3FC0" w:rsidRPr="00A60FD8" w:rsidRDefault="001C3FC0" w:rsidP="001C3FC0">
      <w:pPr>
        <w:rPr>
          <w:lang w:eastAsia="ja-JP"/>
        </w:rPr>
      </w:pPr>
      <w:r w:rsidRPr="00A60FD8">
        <w:rPr>
          <w:lang w:eastAsia="ja-JP"/>
        </w:rPr>
        <w:t xml:space="preserve">There are two sub-use-cases in truck platooning, as shown in Figures 6.3-3 and 6.3-4. </w:t>
      </w:r>
    </w:p>
    <w:p w14:paraId="0E0A7017" w14:textId="77777777" w:rsidR="001C3FC0" w:rsidRPr="00A60FD8" w:rsidRDefault="001C3FC0" w:rsidP="001C3FC0">
      <w:pPr>
        <w:jc w:val="both"/>
        <w:rPr>
          <w:lang w:eastAsia="ja-JP"/>
        </w:rPr>
      </w:pPr>
      <w:r w:rsidRPr="00A60FD8">
        <w:rPr>
          <w:lang w:eastAsia="ja-JP"/>
        </w:rPr>
        <w:t>Figure 6.3-3 shows group radiocommunications between vehicles in truck platooning. There are two Radiocommunication links in Figure 6.3-3; one is a link of Vehicle-to-Network-to-Vehicle (V2N2V), using typical cellular up- and down-link, i.e. a radio link via a cellular base station. Another is a direct radio link of Vehicle-to-Vehicle (Direct V2V) between two vehicles, which can be realized by using DSRC (Dedicated Short Range Communication) or Cellular-V2X Sidelink.</w:t>
      </w:r>
    </w:p>
    <w:p w14:paraId="417AD814" w14:textId="77777777" w:rsidR="001C3FC0" w:rsidRPr="00A60FD8" w:rsidRDefault="001C3FC0" w:rsidP="001C3FC0">
      <w:pPr>
        <w:jc w:val="both"/>
        <w:rPr>
          <w:lang w:eastAsia="ja-JP"/>
        </w:rPr>
      </w:pPr>
      <w:r w:rsidRPr="00A60FD8">
        <w:rPr>
          <w:lang w:eastAsia="ja-JP"/>
        </w:rPr>
        <w:t xml:space="preserve">As described above, the direct, V2V radiocommunication is used, for example, for control messages to support coordinated braking, as well as basic safety use cases. Cellular network-based radiocommunication is used, for example, in geofencing, traffic congestion warning and road restriction violation warning use cases. Cooperative merging and lane change assistance (see sections 6.4.2.3 (1) and (3)) is very useful for smooth merging of the platoon and other single-vehicles, particularly at highway branches and exits, since the platoon is very long being compared with typical trucks and/or trailers. </w:t>
      </w:r>
    </w:p>
    <w:p w14:paraId="20C05A2C" w14:textId="77777777" w:rsidR="001C3FC0" w:rsidRPr="00A60FD8" w:rsidRDefault="001C3FC0" w:rsidP="001C3FC0">
      <w:pPr>
        <w:jc w:val="both"/>
        <w:rPr>
          <w:lang w:eastAsia="ja-JP"/>
        </w:rPr>
      </w:pPr>
      <w:r w:rsidRPr="00A60FD8">
        <w:rPr>
          <w:lang w:eastAsia="ja-JP"/>
        </w:rPr>
        <w:t>In the sub-use-case, three types of radiocommunication are required, (i) message communication for vehicle control, (ii) video communication for safety monitoring of rear and side views, being sent from the trailing vehicles to the lead vehicle human driver, and (iii) message communication for information of auxiliary equipment, e.g. fuel indicator, handbrake status, warning lamps and/or position of transmission gear.</w:t>
      </w:r>
    </w:p>
    <w:p w14:paraId="0E501AD6" w14:textId="77777777" w:rsidR="001C3FC0" w:rsidRPr="00A60FD8" w:rsidRDefault="001C3FC0" w:rsidP="001C3FC0">
      <w:pPr>
        <w:jc w:val="both"/>
        <w:rPr>
          <w:lang w:eastAsia="ja-JP"/>
        </w:rPr>
      </w:pPr>
      <w:r w:rsidRPr="00A60FD8">
        <w:rPr>
          <w:lang w:eastAsia="ja-JP"/>
        </w:rPr>
        <w:t>The above (i) requires small packet but low latency communication for the control of the vehicles in a platoon, particularly in case of multiple vehicles form a platoon to avoid hunting/vibration of the inter-vehicle distance and to keep the control of the vehicles more stable. The above (ii) may require the transmission of full HD (1920 × 1080, i.e. 2.07 million pixels) video with around 60 fps, with the latency of 50 ms (glass-to-glass, including video coding and decoding), considering the requirements of 1 million pixels, 30 fps with the latency of 200 ms, which are defined for electric rear-view mirrors in Regulation 46 by United Nations European Commission, also taking some margins to them. The (iii) above requires very short messages and allows relatively higher latency but need to periodically exchange messages.</w:t>
      </w:r>
    </w:p>
    <w:p w14:paraId="322236D8" w14:textId="77777777" w:rsidR="001C3FC0" w:rsidRPr="00A60FD8" w:rsidRDefault="001C3FC0" w:rsidP="001C3FC0">
      <w:pPr>
        <w:jc w:val="both"/>
        <w:rPr>
          <w:lang w:eastAsia="ja-JP"/>
        </w:rPr>
      </w:pPr>
    </w:p>
    <w:p w14:paraId="659ED1A9" w14:textId="77777777" w:rsidR="001C3FC0" w:rsidRPr="00A60FD8" w:rsidRDefault="001C3FC0" w:rsidP="007C6014">
      <w:pPr>
        <w:pStyle w:val="FigureNo"/>
      </w:pPr>
      <w:r w:rsidRPr="00A60FD8">
        <w:lastRenderedPageBreak/>
        <w:t xml:space="preserve">Figure 6.3-2 </w:t>
      </w:r>
    </w:p>
    <w:p w14:paraId="18DE2E64" w14:textId="77777777" w:rsidR="001C3FC0" w:rsidRPr="00A60FD8" w:rsidRDefault="001C3FC0" w:rsidP="007C6014">
      <w:pPr>
        <w:pStyle w:val="Figuretitle"/>
      </w:pPr>
      <w:r w:rsidRPr="00A60FD8">
        <w:t>Radiocommunications between vehicles in truck platooning</w:t>
      </w:r>
    </w:p>
    <w:p w14:paraId="1EA67EAF" w14:textId="77777777" w:rsidR="001C3FC0" w:rsidRPr="00A60FD8" w:rsidRDefault="001C3FC0" w:rsidP="007C6014">
      <w:pPr>
        <w:pStyle w:val="Figure"/>
        <w:rPr>
          <w:noProof w:val="0"/>
          <w:lang w:eastAsia="ja-JP"/>
        </w:rPr>
      </w:pPr>
      <w:r w:rsidRPr="00A60FD8">
        <w:rPr>
          <w:noProof w:val="0"/>
        </w:rPr>
        <w:drawing>
          <wp:inline distT="0" distB="0" distL="0" distR="0" wp14:anchorId="0EFF2C1F" wp14:editId="6E4C593B">
            <wp:extent cx="4810125" cy="1939925"/>
            <wp:effectExtent l="0" t="0" r="9525" b="3175"/>
            <wp:docPr id="7192" name="図 7192" descr="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図 126" descr="ダイアグラム&#10;&#10;自動的に生成された説明"/>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810125" cy="1939925"/>
                    </a:xfrm>
                    <a:prstGeom prst="rect">
                      <a:avLst/>
                    </a:prstGeom>
                    <a:noFill/>
                    <a:ln>
                      <a:noFill/>
                    </a:ln>
                  </pic:spPr>
                </pic:pic>
              </a:graphicData>
            </a:graphic>
          </wp:inline>
        </w:drawing>
      </w:r>
    </w:p>
    <w:p w14:paraId="7456B692" w14:textId="77777777" w:rsidR="001C3FC0" w:rsidRPr="00A60FD8" w:rsidRDefault="001C3FC0" w:rsidP="007C6014">
      <w:pPr>
        <w:pStyle w:val="FigureNo"/>
      </w:pPr>
      <w:r w:rsidRPr="00A60FD8">
        <w:t>Figure 6.3-3</w:t>
      </w:r>
    </w:p>
    <w:p w14:paraId="3DA6E551" w14:textId="77777777" w:rsidR="001C3FC0" w:rsidRPr="00A60FD8" w:rsidRDefault="001C3FC0" w:rsidP="007C6014">
      <w:pPr>
        <w:pStyle w:val="Figuretitle"/>
      </w:pPr>
      <w:r w:rsidRPr="00A60FD8">
        <w:t xml:space="preserve">Radiocommunications between remote monitoring center (ground station) and </w:t>
      </w:r>
      <w:r w:rsidRPr="00A60FD8">
        <w:br/>
        <w:t>moving vehicles in truck platooning</w:t>
      </w:r>
    </w:p>
    <w:p w14:paraId="46B82C04" w14:textId="77777777" w:rsidR="001C3FC0" w:rsidRPr="00A60FD8" w:rsidRDefault="001C3FC0" w:rsidP="007C6014">
      <w:pPr>
        <w:pStyle w:val="Figure"/>
        <w:rPr>
          <w:noProof w:val="0"/>
          <w:lang w:eastAsia="ja-JP"/>
        </w:rPr>
      </w:pPr>
      <w:r w:rsidRPr="00A60FD8">
        <w:rPr>
          <w:noProof w:val="0"/>
        </w:rPr>
        <w:drawing>
          <wp:inline distT="0" distB="0" distL="0" distR="0" wp14:anchorId="02082094" wp14:editId="0CD66FDD">
            <wp:extent cx="5176520" cy="2818130"/>
            <wp:effectExtent l="0" t="0" r="0" b="1270"/>
            <wp:docPr id="7193" name="図 7193" descr="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図 127" descr="ダイアグラム&#10;&#10;自動的に生成された説明"/>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b="1826"/>
                    <a:stretch/>
                  </pic:blipFill>
                  <pic:spPr bwMode="auto">
                    <a:xfrm>
                      <a:off x="0" y="0"/>
                      <a:ext cx="5176520" cy="2818130"/>
                    </a:xfrm>
                    <a:prstGeom prst="rect">
                      <a:avLst/>
                    </a:prstGeom>
                    <a:noFill/>
                    <a:ln>
                      <a:noFill/>
                    </a:ln>
                    <a:extLst>
                      <a:ext uri="{53640926-AAD7-44D8-BBD7-CCE9431645EC}">
                        <a14:shadowObscured xmlns:a14="http://schemas.microsoft.com/office/drawing/2010/main"/>
                      </a:ext>
                    </a:extLst>
                  </pic:spPr>
                </pic:pic>
              </a:graphicData>
            </a:graphic>
          </wp:inline>
        </w:drawing>
      </w:r>
    </w:p>
    <w:p w14:paraId="227D7C42" w14:textId="77777777" w:rsidR="001C3FC0" w:rsidRPr="00A60FD8" w:rsidRDefault="001C3FC0" w:rsidP="001C3FC0">
      <w:pPr>
        <w:jc w:val="both"/>
        <w:rPr>
          <w:lang w:eastAsia="ja-JP"/>
        </w:rPr>
      </w:pPr>
    </w:p>
    <w:p w14:paraId="4314AB8B" w14:textId="77777777" w:rsidR="001C3FC0" w:rsidRPr="00A60FD8" w:rsidRDefault="001C3FC0" w:rsidP="001C3FC0">
      <w:pPr>
        <w:jc w:val="both"/>
        <w:rPr>
          <w:lang w:eastAsia="ja-JP"/>
        </w:rPr>
      </w:pPr>
      <w:r w:rsidRPr="00A60FD8">
        <w:rPr>
          <w:lang w:eastAsia="ja-JP"/>
        </w:rPr>
        <w:t>The above three radiocommunication may be provided by group communication among member vehicles, which would be provided by multiple of unicast or multicast V2V radiocommunications.</w:t>
      </w:r>
    </w:p>
    <w:p w14:paraId="0B05DCD9" w14:textId="28A06FED" w:rsidR="001C3FC0" w:rsidRPr="00A60FD8" w:rsidRDefault="001C3FC0" w:rsidP="001C3FC0">
      <w:pPr>
        <w:jc w:val="both"/>
        <w:rPr>
          <w:lang w:eastAsia="ja-JP"/>
        </w:rPr>
      </w:pPr>
      <w:r w:rsidRPr="00A60FD8">
        <w:rPr>
          <w:lang w:eastAsia="ja-JP"/>
        </w:rPr>
        <w:t xml:space="preserve">Coverage area is less than a few hundred meters in diameter in most of the cases in the direct V2V radiocommunications. Higher frequency range, e.g. upper portion of microwave or mm-wave may be considered for the direct-V2V group communications in a platoon, since communication distances are relatively short. In case of V2N2V, i.e. via a base station, typical cellular communication, i.e. up- and down-link, may be able to be used for the V2V communication. In this sub-use-case, ubiquitous cellular coverage would be </w:t>
      </w:r>
      <w:del w:id="38" w:author="Chamova, Alisa" w:date="2021-11-29T16:25:00Z">
        <w:r w:rsidRPr="00A60FD8" w:rsidDel="00A60FD8">
          <w:rPr>
            <w:lang w:eastAsia="ja-JP"/>
          </w:rPr>
          <w:delText xml:space="preserve">is </w:delText>
        </w:r>
      </w:del>
      <w:r w:rsidRPr="00A60FD8">
        <w:rPr>
          <w:lang w:eastAsia="ja-JP"/>
        </w:rPr>
        <w:t>required.</w:t>
      </w:r>
    </w:p>
    <w:p w14:paraId="7AF63324" w14:textId="77777777" w:rsidR="001C3FC0" w:rsidRPr="00A60FD8" w:rsidRDefault="001C3FC0" w:rsidP="001C3FC0">
      <w:pPr>
        <w:jc w:val="both"/>
        <w:rPr>
          <w:lang w:eastAsia="ja-JP"/>
        </w:rPr>
      </w:pPr>
      <w:r w:rsidRPr="00A60FD8">
        <w:rPr>
          <w:lang w:eastAsia="ja-JP"/>
        </w:rPr>
        <w:t xml:space="preserve">Figure 6.3-3 shows another sub-use-case of the platooning, in which radiocommunication is required between a remote operation and monitoring center, i.e. ground station, and a moving platoon of trucks. </w:t>
      </w:r>
    </w:p>
    <w:p w14:paraId="5214E2C4" w14:textId="77777777" w:rsidR="001C3FC0" w:rsidRPr="00A60FD8" w:rsidRDefault="001C3FC0" w:rsidP="001C3FC0">
      <w:pPr>
        <w:jc w:val="both"/>
        <w:rPr>
          <w:highlight w:val="magenta"/>
          <w:lang w:eastAsia="ja-JP"/>
        </w:rPr>
      </w:pPr>
      <w:r w:rsidRPr="00A60FD8">
        <w:rPr>
          <w:lang w:eastAsia="ja-JP"/>
        </w:rPr>
        <w:t xml:space="preserve">In the sub-use-case, a human operator at remote operation and monitoring center, monitors a truck platoon by video monitoring over a radiocommunication link. If the operator recognizes something </w:t>
      </w:r>
      <w:r w:rsidRPr="00A60FD8">
        <w:rPr>
          <w:lang w:eastAsia="ja-JP"/>
        </w:rPr>
        <w:lastRenderedPageBreak/>
        <w:t>wrong with a platoon, he or she sends a control message, e.g. a message to safely stop a platoon on a highway. This sub-use-case requires the same requirements as discussed in (i) and (ii) above. In the sub-use-case, typical cellular coverage and its network are required.</w:t>
      </w:r>
    </w:p>
    <w:p w14:paraId="064C4842" w14:textId="77777777" w:rsidR="001C3FC0" w:rsidRPr="00A60FD8" w:rsidRDefault="001C3FC0" w:rsidP="001C3FC0">
      <w:pPr>
        <w:keepNext/>
        <w:keepLines/>
        <w:spacing w:before="160" w:after="120"/>
        <w:rPr>
          <w:rFonts w:ascii="Times New Roman Bold" w:hAnsi="Times New Roman Bold" w:cs="Times New Roman Bold"/>
          <w:b/>
          <w:lang w:eastAsia="zh-CN"/>
        </w:rPr>
      </w:pPr>
      <w:r w:rsidRPr="00A60FD8">
        <w:rPr>
          <w:rFonts w:ascii="Times New Roman Bold" w:hAnsi="Times New Roman Bold" w:cs="Times New Roman Bold"/>
          <w:b/>
          <w:lang w:eastAsia="zh-CN"/>
        </w:rPr>
        <w:t>2-3)</w:t>
      </w:r>
      <w:r w:rsidRPr="00A60FD8">
        <w:rPr>
          <w:rFonts w:ascii="Times New Roman Bold" w:hAnsi="Times New Roman Bold" w:cs="Times New Roman Bold"/>
          <w:b/>
          <w:lang w:eastAsia="zh-CN"/>
        </w:rPr>
        <w:tab/>
        <w:t>Automated Valet Parking</w:t>
      </w:r>
    </w:p>
    <w:p w14:paraId="377CB14B" w14:textId="77777777" w:rsidR="001C3FC0" w:rsidRPr="00A60FD8" w:rsidRDefault="001C3FC0" w:rsidP="001C3FC0">
      <w:pPr>
        <w:spacing w:before="240" w:after="240"/>
        <w:rPr>
          <w:i/>
          <w:iCs/>
          <w:lang w:eastAsia="ja-JP"/>
        </w:rPr>
      </w:pPr>
      <w:r w:rsidRPr="00A60FD8">
        <w:rPr>
          <w:i/>
          <w:iCs/>
          <w:lang w:eastAsia="ja-JP"/>
        </w:rPr>
        <w:t>T.B.D.</w:t>
      </w:r>
    </w:p>
    <w:p w14:paraId="45AA4F41" w14:textId="77777777" w:rsidR="001C3FC0" w:rsidRPr="00A60FD8" w:rsidRDefault="001C3FC0" w:rsidP="001C3FC0">
      <w:pPr>
        <w:pStyle w:val="Heading2"/>
        <w:rPr>
          <w:lang w:eastAsia="zh-CN"/>
        </w:rPr>
      </w:pPr>
      <w:bookmarkStart w:id="39" w:name="_Toc88585983"/>
      <w:bookmarkStart w:id="40" w:name="_Toc66364952"/>
      <w:r w:rsidRPr="00A60FD8">
        <w:rPr>
          <w:lang w:eastAsia="zh-CN"/>
        </w:rPr>
        <w:t>6.4</w:t>
      </w:r>
      <w:r w:rsidRPr="00A60FD8">
        <w:rPr>
          <w:lang w:eastAsia="zh-CN"/>
        </w:rPr>
        <w:tab/>
      </w:r>
      <w:bookmarkStart w:id="41" w:name="_Hlk63173727"/>
      <w:r w:rsidRPr="00A60FD8">
        <w:rPr>
          <w:lang w:eastAsia="zh-CN"/>
        </w:rPr>
        <w:t>Functional elements of the use cases</w:t>
      </w:r>
      <w:bookmarkEnd w:id="39"/>
      <w:bookmarkEnd w:id="41"/>
    </w:p>
    <w:p w14:paraId="31AF559E" w14:textId="77777777" w:rsidR="001C3FC0" w:rsidRPr="00A60FD8" w:rsidRDefault="001C3FC0" w:rsidP="001C3FC0">
      <w:pPr>
        <w:pStyle w:val="Heading3"/>
        <w:rPr>
          <w:lang w:eastAsia="zh-CN"/>
        </w:rPr>
      </w:pPr>
      <w:r w:rsidRPr="00A60FD8">
        <w:rPr>
          <w:lang w:eastAsia="zh-CN"/>
        </w:rPr>
        <w:t>6.4.1</w:t>
      </w:r>
      <w:r w:rsidRPr="00A60FD8">
        <w:rPr>
          <w:lang w:eastAsia="zh-CN"/>
        </w:rPr>
        <w:tab/>
        <w:t>Concept of Connected Automated Vehicles (CAV)</w:t>
      </w:r>
    </w:p>
    <w:p w14:paraId="2E74628B" w14:textId="77777777" w:rsidR="001C3FC0" w:rsidRPr="00A60FD8" w:rsidRDefault="001C3FC0" w:rsidP="001C3FC0">
      <w:pPr>
        <w:jc w:val="both"/>
        <w:rPr>
          <w:color w:val="000000" w:themeColor="text1"/>
        </w:rPr>
      </w:pPr>
      <w:r w:rsidRPr="00A60FD8">
        <w:rPr>
          <w:color w:val="000000" w:themeColor="text1"/>
        </w:rPr>
        <w:t>The automated vehicles achieve automated driving control by using information obtained from on-board sensors of one’s own vehicle. Meanwhile, the connected automated vehicles achieve advanced automated driving by adding</w:t>
      </w:r>
      <w:r w:rsidRPr="00A60FD8" w:rsidDel="006E0AA2">
        <w:rPr>
          <w:color w:val="000000" w:themeColor="text1"/>
        </w:rPr>
        <w:t xml:space="preserve"> </w:t>
      </w:r>
      <w:r w:rsidRPr="00A60FD8">
        <w:rPr>
          <w:color w:val="000000" w:themeColor="text1"/>
        </w:rPr>
        <w:t>information obtained through radiocommunication to</w:t>
      </w:r>
      <w:r w:rsidRPr="00A60FD8" w:rsidDel="006E0AA2">
        <w:rPr>
          <w:color w:val="000000" w:themeColor="text1"/>
        </w:rPr>
        <w:t xml:space="preserve"> </w:t>
      </w:r>
      <w:r w:rsidRPr="00A60FD8">
        <w:rPr>
          <w:color w:val="000000" w:themeColor="text1"/>
        </w:rPr>
        <w:t>the connected vehicles. The Connected Automated Vehicles were defined based on the above concepts.</w:t>
      </w:r>
    </w:p>
    <w:p w14:paraId="41F547A9" w14:textId="77777777" w:rsidR="001C3FC0" w:rsidRPr="00A60FD8" w:rsidRDefault="001C3FC0" w:rsidP="001C3FC0">
      <w:pPr>
        <w:pStyle w:val="Headingb"/>
      </w:pPr>
      <w:r w:rsidRPr="00A60FD8">
        <w:t>*1 Improved efficiency in automated driving control</w:t>
      </w:r>
    </w:p>
    <w:p w14:paraId="79CAFE13" w14:textId="77777777" w:rsidR="001C3FC0" w:rsidRPr="00A60FD8" w:rsidRDefault="001C3FC0" w:rsidP="001C3FC0">
      <w:pPr>
        <w:jc w:val="both"/>
      </w:pPr>
      <w:r w:rsidRPr="00A60FD8">
        <w:t>This refers to enabling driving control with enough time margin by adding</w:t>
      </w:r>
      <w:r w:rsidRPr="00A60FD8" w:rsidDel="006E0AA2">
        <w:t xml:space="preserve"> </w:t>
      </w:r>
      <w:r w:rsidRPr="00A60FD8">
        <w:t>information obtained through radiocommunication to the automated vehicles (in which automated driving system makes the final judgment on driving control) based on the information obtained through on-board sensors of one’s own vehicle. Specific examples include the following:</w:t>
      </w:r>
    </w:p>
    <w:p w14:paraId="7B821D61" w14:textId="77777777" w:rsidR="001C3FC0" w:rsidRPr="00A60FD8" w:rsidRDefault="001C3FC0" w:rsidP="001C3FC0">
      <w:pPr>
        <w:pStyle w:val="enumlev1"/>
        <w:jc w:val="both"/>
      </w:pPr>
      <w:r w:rsidRPr="00A60FD8">
        <w:t>a)</w:t>
      </w:r>
      <w:r w:rsidRPr="00A60FD8">
        <w:tab/>
        <w:t>Preliminary acceleration and deceleration/speed adjustment toward lane change and merging</w:t>
      </w:r>
    </w:p>
    <w:p w14:paraId="49AE0374" w14:textId="77777777" w:rsidR="001C3FC0" w:rsidRPr="00A60FD8" w:rsidRDefault="001C3FC0" w:rsidP="001C3FC0">
      <w:pPr>
        <w:pStyle w:val="enumlev1"/>
        <w:jc w:val="both"/>
      </w:pPr>
      <w:r w:rsidRPr="00A60FD8">
        <w:t>b)</w:t>
      </w:r>
      <w:r w:rsidRPr="00A60FD8">
        <w:tab/>
        <w:t>Mutual concessions and mediation with other traffic participants</w:t>
      </w:r>
    </w:p>
    <w:p w14:paraId="33C764AA" w14:textId="77777777" w:rsidR="001C3FC0" w:rsidRPr="00A60FD8" w:rsidRDefault="001C3FC0" w:rsidP="001C3FC0">
      <w:pPr>
        <w:pStyle w:val="enumlev1"/>
        <w:jc w:val="both"/>
      </w:pPr>
      <w:r w:rsidRPr="00A60FD8">
        <w:t>c)</w:t>
      </w:r>
      <w:r w:rsidRPr="00A60FD8">
        <w:tab/>
        <w:t>Selection of an optimal route</w:t>
      </w:r>
    </w:p>
    <w:p w14:paraId="036D9A57" w14:textId="77777777" w:rsidR="001C3FC0" w:rsidRPr="00A60FD8" w:rsidRDefault="001C3FC0" w:rsidP="001C3FC0">
      <w:pPr>
        <w:pStyle w:val="enumlev1"/>
        <w:jc w:val="both"/>
      </w:pPr>
      <w:r w:rsidRPr="00A60FD8">
        <w:t>d)</w:t>
      </w:r>
      <w:r w:rsidRPr="00A60FD8">
        <w:tab/>
        <w:t>Response to control instructions.</w:t>
      </w:r>
    </w:p>
    <w:p w14:paraId="1EC6A126" w14:textId="77777777" w:rsidR="001C3FC0" w:rsidRPr="00A60FD8" w:rsidRDefault="001C3FC0" w:rsidP="001C3FC0">
      <w:pPr>
        <w:pStyle w:val="Headingb"/>
      </w:pPr>
      <w:r w:rsidRPr="00A60FD8">
        <w:t>*2 Information outside the detection range of on-board sensors</w:t>
      </w:r>
    </w:p>
    <w:p w14:paraId="4520E25B" w14:textId="77777777" w:rsidR="001C3FC0" w:rsidRPr="00A60FD8" w:rsidRDefault="001C3FC0" w:rsidP="001C3FC0">
      <w:r w:rsidRPr="00A60FD8">
        <w:t>Information outside the detection range of on-board sensors refers to the following:</w:t>
      </w:r>
    </w:p>
    <w:p w14:paraId="199895B4" w14:textId="77777777" w:rsidR="001C3FC0" w:rsidRPr="00A60FD8" w:rsidRDefault="001C3FC0" w:rsidP="001C3FC0">
      <w:pPr>
        <w:pStyle w:val="enumlev1"/>
      </w:pPr>
      <w:r w:rsidRPr="00A60FD8">
        <w:t>a)</w:t>
      </w:r>
      <w:r w:rsidRPr="00A60FD8">
        <w:tab/>
        <w:t>Information beyond the detection range of on-board sensors of the automated vehicles</w:t>
      </w:r>
    </w:p>
    <w:p w14:paraId="0DB3C94D" w14:textId="77777777" w:rsidR="001C3FC0" w:rsidRPr="00A60FD8" w:rsidRDefault="001C3FC0" w:rsidP="001C3FC0">
      <w:pPr>
        <w:pStyle w:val="enumlev1"/>
      </w:pPr>
      <w:r w:rsidRPr="00A60FD8">
        <w:t>b)</w:t>
      </w:r>
      <w:r w:rsidRPr="00A60FD8">
        <w:tab/>
        <w:t>Definite information in the future (e.g., traffic signal phase and timing information)</w:t>
      </w:r>
    </w:p>
    <w:p w14:paraId="453E3736" w14:textId="77777777" w:rsidR="001C3FC0" w:rsidRPr="00A60FD8" w:rsidRDefault="001C3FC0" w:rsidP="001C3FC0">
      <w:pPr>
        <w:pStyle w:val="enumlev1"/>
      </w:pPr>
      <w:r w:rsidRPr="00A60FD8">
        <w:t>c)</w:t>
      </w:r>
      <w:r w:rsidRPr="00A60FD8">
        <w:tab/>
        <w:t>Statistical prediction information (e.g., traffic congestion prediction information)</w:t>
      </w:r>
    </w:p>
    <w:p w14:paraId="7ED8DAD8" w14:textId="77777777" w:rsidR="001C3FC0" w:rsidRPr="00A60FD8" w:rsidRDefault="001C3FC0" w:rsidP="001C3FC0">
      <w:pPr>
        <w:pStyle w:val="Headingb"/>
      </w:pPr>
      <w:r w:rsidRPr="00A60FD8">
        <w:t>*3 Providing information of one’s own vehicle</w:t>
      </w:r>
    </w:p>
    <w:p w14:paraId="60509491" w14:textId="77777777" w:rsidR="001C3FC0" w:rsidRPr="00A60FD8" w:rsidRDefault="001C3FC0" w:rsidP="001C3FC0">
      <w:pPr>
        <w:jc w:val="both"/>
      </w:pPr>
      <w:r w:rsidRPr="00A60FD8">
        <w:t>Providing information of one’s own vehicle refers to providing information about the status of one’s own vehicle and the surrounding traffic environment obtained from GNSS, on-board sensors, etc. to the infrastructure.</w:t>
      </w:r>
    </w:p>
    <w:p w14:paraId="0E606182" w14:textId="77777777" w:rsidR="001C3FC0" w:rsidRPr="00A60FD8" w:rsidRDefault="001C3FC0" w:rsidP="001C3FC0">
      <w:pPr>
        <w:pStyle w:val="Headingb"/>
      </w:pPr>
      <w:r w:rsidRPr="00A60FD8">
        <w:t>*4 Mutual communication by using V2I and V2V</w:t>
      </w:r>
    </w:p>
    <w:p w14:paraId="2289821C" w14:textId="77777777" w:rsidR="001C3FC0" w:rsidRPr="00A60FD8" w:rsidRDefault="001C3FC0" w:rsidP="001C3FC0">
      <w:pPr>
        <w:jc w:val="both"/>
      </w:pPr>
      <w:r w:rsidRPr="00A60FD8">
        <w:t>Mutual communication by using V2I and V2V refers to communication between an automated vehicle and vehicles around it and between an automated vehicle and infrastructure, respectively. Specifically, it refers to the following:</w:t>
      </w:r>
    </w:p>
    <w:p w14:paraId="10512366" w14:textId="77777777" w:rsidR="001C3FC0" w:rsidRPr="00A60FD8" w:rsidRDefault="001C3FC0" w:rsidP="001C3FC0">
      <w:pPr>
        <w:pStyle w:val="enumlev1"/>
      </w:pPr>
      <w:r w:rsidRPr="00A60FD8">
        <w:t>a)</w:t>
      </w:r>
      <w:r w:rsidRPr="00A60FD8">
        <w:tab/>
        <w:t>Transmission of intention of an automated vehicle to vehicles around it (unspecified)</w:t>
      </w:r>
    </w:p>
    <w:p w14:paraId="13C7AE83" w14:textId="77777777" w:rsidR="001C3FC0" w:rsidRPr="00A60FD8" w:rsidRDefault="001C3FC0" w:rsidP="001C3FC0">
      <w:pPr>
        <w:pStyle w:val="enumlev1"/>
      </w:pPr>
      <w:r w:rsidRPr="00A60FD8">
        <w:t>b)</w:t>
      </w:r>
      <w:r w:rsidRPr="00A60FD8">
        <w:tab/>
        <w:t>Mutual communication between an automated vehicle and vehicles around it (specified or unspecified)</w:t>
      </w:r>
    </w:p>
    <w:p w14:paraId="6E7EA2BE" w14:textId="77777777" w:rsidR="001C3FC0" w:rsidRPr="00A60FD8" w:rsidRDefault="001C3FC0" w:rsidP="001C3FC0">
      <w:pPr>
        <w:pStyle w:val="enumlev1"/>
      </w:pPr>
      <w:r w:rsidRPr="00A60FD8">
        <w:t>c)</w:t>
      </w:r>
      <w:r w:rsidRPr="00A60FD8">
        <w:tab/>
        <w:t>Provision of information from external stakeholders related to a vehicle’s driving (e.g., road administrators, traffic managers) to the vehicle or vice versa</w:t>
      </w:r>
    </w:p>
    <w:p w14:paraId="0B3633FC" w14:textId="77777777" w:rsidR="001C3FC0" w:rsidRPr="00A60FD8" w:rsidRDefault="001C3FC0" w:rsidP="001C3FC0">
      <w:pPr>
        <w:pStyle w:val="enumlev1"/>
      </w:pPr>
      <w:r w:rsidRPr="00A60FD8">
        <w:lastRenderedPageBreak/>
        <w:t>d)</w:t>
      </w:r>
      <w:r w:rsidRPr="00A60FD8">
        <w:tab/>
        <w:t>Driving behavior instructions from external stakeholders related to a vehicle’s driving (e.g., road administrators, traffic managers) to the vehicle, or requests for mediation from the vehicle to external stakeholders.</w:t>
      </w:r>
    </w:p>
    <w:p w14:paraId="3974FFD2" w14:textId="77777777" w:rsidR="001C3FC0" w:rsidRPr="00A60FD8" w:rsidRDefault="001C3FC0" w:rsidP="001C3FC0">
      <w:pPr>
        <w:pStyle w:val="Heading3"/>
        <w:rPr>
          <w:lang w:eastAsia="zh-CN"/>
        </w:rPr>
      </w:pPr>
      <w:r w:rsidRPr="00A60FD8">
        <w:rPr>
          <w:lang w:eastAsia="zh-CN"/>
        </w:rPr>
        <w:t>6.4.2</w:t>
      </w:r>
      <w:r w:rsidRPr="00A60FD8">
        <w:rPr>
          <w:lang w:eastAsia="zh-CN"/>
        </w:rPr>
        <w:tab/>
        <w:t>Process of studying the use cases</w:t>
      </w:r>
    </w:p>
    <w:p w14:paraId="5886FABF" w14:textId="77777777" w:rsidR="001C3FC0" w:rsidRPr="00A60FD8" w:rsidRDefault="001C3FC0" w:rsidP="001C3FC0">
      <w:pPr>
        <w:pStyle w:val="Heading4"/>
        <w:rPr>
          <w:lang w:eastAsia="zh-CN"/>
        </w:rPr>
      </w:pPr>
      <w:r w:rsidRPr="00A60FD8">
        <w:rPr>
          <w:lang w:eastAsia="zh-CN"/>
        </w:rPr>
        <w:t>6.4.2.1</w:t>
      </w:r>
      <w:r w:rsidRPr="00A60FD8">
        <w:rPr>
          <w:lang w:eastAsia="zh-CN"/>
        </w:rPr>
        <w:tab/>
        <w:t>Principle in selecting the functional elements of the use cases</w:t>
      </w:r>
    </w:p>
    <w:p w14:paraId="4D4E5AF6" w14:textId="42DC7101" w:rsidR="001C3FC0" w:rsidRPr="00A60FD8" w:rsidRDefault="001C3FC0" w:rsidP="001C3FC0">
      <w:pPr>
        <w:pStyle w:val="EditorsNote"/>
      </w:pPr>
      <w:r w:rsidRPr="00A60FD8">
        <w:t>[USA note: This is confusing as written, why describe use cases that are less likely to be used in practice?]</w:t>
      </w:r>
      <w:r w:rsidR="00502650" w:rsidRPr="00A60FD8">
        <w:t xml:space="preserve">    </w:t>
      </w:r>
      <w:r w:rsidRPr="00A60FD8">
        <w:t>[</w:t>
      </w:r>
      <w:r w:rsidR="0046126B" w:rsidRPr="00A60FD8">
        <w:t>E</w:t>
      </w:r>
      <w:r w:rsidRPr="00A60FD8">
        <w:t>ditor’s note – contributions are encouraged to describe that use cases that are unlikely to be initially deployed still are important in determination of the requirements]</w:t>
      </w:r>
    </w:p>
    <w:p w14:paraId="52046695" w14:textId="77777777" w:rsidR="001C3FC0" w:rsidRPr="00A60FD8" w:rsidRDefault="001C3FC0" w:rsidP="001C3FC0">
      <w:pPr>
        <w:jc w:val="both"/>
      </w:pPr>
      <w:r w:rsidRPr="00A60FD8">
        <w:t xml:space="preserve">This Report aims to propose future radiocommunication protocols and radiocommunication resources. The use cases collected as described in Section 6.3 include those functional elements that are less likely to be used in practice. Those less likely are described in Annex 1. If radiocommunication resources are secured to achieve all the functional elements, such resources are likely to be wasted. For this reason, this Section proposes the functional elements of these cases that may be likely to be used in practice. </w:t>
      </w:r>
    </w:p>
    <w:p w14:paraId="0DE04C75" w14:textId="77777777" w:rsidR="001C3FC0" w:rsidRPr="00A60FD8" w:rsidRDefault="001C3FC0" w:rsidP="001C3FC0">
      <w:pPr>
        <w:pStyle w:val="Heading4"/>
        <w:rPr>
          <w:lang w:eastAsia="zh-CN"/>
        </w:rPr>
      </w:pPr>
      <w:r w:rsidRPr="00A60FD8">
        <w:rPr>
          <w:lang w:eastAsia="zh-CN"/>
        </w:rPr>
        <w:t xml:space="preserve">6.4.2.2 </w:t>
      </w:r>
      <w:r w:rsidRPr="00A60FD8">
        <w:rPr>
          <w:lang w:eastAsia="zh-CN"/>
        </w:rPr>
        <w:tab/>
        <w:t>Overview of the functional elements of the use cases</w:t>
      </w:r>
    </w:p>
    <w:p w14:paraId="70E1CE50" w14:textId="77777777" w:rsidR="001C3FC0" w:rsidRPr="00A60FD8" w:rsidRDefault="001C3FC0" w:rsidP="001C3FC0">
      <w:pPr>
        <w:pStyle w:val="Headingb"/>
      </w:pPr>
      <w:r w:rsidRPr="00A60FD8">
        <w:t>1)</w:t>
      </w:r>
      <w:r w:rsidRPr="00A60FD8">
        <w:tab/>
        <w:t>Functional elements of the use cases</w:t>
      </w:r>
    </w:p>
    <w:p w14:paraId="21B4BA8A" w14:textId="77777777" w:rsidR="001C3FC0" w:rsidRPr="00A60FD8" w:rsidRDefault="001C3FC0" w:rsidP="001C3FC0">
      <w:pPr>
        <w:rPr>
          <w:color w:val="000000" w:themeColor="text1"/>
        </w:rPr>
      </w:pPr>
      <w:r w:rsidRPr="00A60FD8">
        <w:rPr>
          <w:color w:val="000000" w:themeColor="text1"/>
        </w:rPr>
        <w:t>The functional elements compiled based on classification by function are listed Table 6.4-1 below.</w:t>
      </w:r>
    </w:p>
    <w:p w14:paraId="2D651421" w14:textId="77777777" w:rsidR="001C3FC0" w:rsidRPr="00A60FD8" w:rsidRDefault="001C3FC0" w:rsidP="001C3FC0">
      <w:pPr>
        <w:pStyle w:val="TableNo"/>
        <w:rPr>
          <w:rStyle w:val="FootnoteReference"/>
        </w:rPr>
      </w:pPr>
      <w:r w:rsidRPr="00A60FD8">
        <w:rPr>
          <w:lang w:eastAsia="ko-KR"/>
        </w:rPr>
        <w:t>TABLE 6.4-1</w:t>
      </w:r>
      <w:r w:rsidRPr="00A60FD8">
        <w:rPr>
          <w:rStyle w:val="FootnoteReference"/>
        </w:rPr>
        <w:footnoteReference w:id="28"/>
      </w:r>
    </w:p>
    <w:p w14:paraId="19C20138" w14:textId="77777777" w:rsidR="001C3FC0" w:rsidRPr="00A60FD8" w:rsidRDefault="001C3FC0" w:rsidP="001C3FC0">
      <w:pPr>
        <w:pStyle w:val="Tabletitle"/>
        <w:rPr>
          <w:lang w:eastAsia="ja-JP"/>
        </w:rPr>
      </w:pPr>
      <w:r w:rsidRPr="00A60FD8">
        <w:rPr>
          <w:lang w:eastAsia="ko-KR"/>
        </w:rPr>
        <w:t>Functional elements for CAV use cases</w:t>
      </w:r>
      <w:r w:rsidRPr="00A60FD8">
        <w:rPr>
          <w:lang w:eastAsia="ko-KR"/>
        </w:rPr>
        <w:br/>
      </w:r>
      <w:r w:rsidRPr="00A60FD8">
        <w:rPr>
          <w:lang w:eastAsia="ja-JP"/>
        </w:rPr>
        <w:t>(1)</w:t>
      </w:r>
      <w:r w:rsidRPr="00A60FD8">
        <w:rPr>
          <w:lang w:eastAsia="ja-JP"/>
        </w:rPr>
        <w:tab/>
        <w:t>Functional elements in which information outside the detection range of on-board sensors must be obtained</w:t>
      </w:r>
    </w:p>
    <w:tbl>
      <w:tblPr>
        <w:tblStyle w:val="TableGrid"/>
        <w:tblW w:w="9639" w:type="dxa"/>
        <w:tblInd w:w="-5" w:type="dxa"/>
        <w:tblLayout w:type="fixed"/>
        <w:tblLook w:val="04A0" w:firstRow="1" w:lastRow="0" w:firstColumn="1" w:lastColumn="0" w:noHBand="0" w:noVBand="1"/>
      </w:tblPr>
      <w:tblGrid>
        <w:gridCol w:w="1560"/>
        <w:gridCol w:w="1842"/>
        <w:gridCol w:w="6237"/>
      </w:tblGrid>
      <w:tr w:rsidR="001C3FC0" w:rsidRPr="00A60FD8" w14:paraId="741D79D2" w14:textId="77777777" w:rsidTr="001C3FC0">
        <w:trPr>
          <w:tblHeader/>
        </w:trPr>
        <w:tc>
          <w:tcPr>
            <w:tcW w:w="1560" w:type="dxa"/>
            <w:shd w:val="clear" w:color="auto" w:fill="D9D9D9" w:themeFill="background1" w:themeFillShade="D9"/>
            <w:vAlign w:val="center"/>
          </w:tcPr>
          <w:p w14:paraId="42B582E8" w14:textId="77777777" w:rsidR="001C3FC0" w:rsidRPr="00A60FD8" w:rsidRDefault="001C3FC0" w:rsidP="001C3FC0">
            <w:pPr>
              <w:pStyle w:val="Tablehead"/>
              <w:rPr>
                <w:snapToGrid w:val="0"/>
              </w:rPr>
            </w:pPr>
            <w:r w:rsidRPr="00A60FD8">
              <w:rPr>
                <w:snapToGrid w:val="0"/>
              </w:rPr>
              <w:t>Classification by function</w:t>
            </w:r>
          </w:p>
        </w:tc>
        <w:tc>
          <w:tcPr>
            <w:tcW w:w="1842" w:type="dxa"/>
            <w:shd w:val="clear" w:color="auto" w:fill="D9D9D9" w:themeFill="background1" w:themeFillShade="D9"/>
            <w:vAlign w:val="center"/>
          </w:tcPr>
          <w:p w14:paraId="486BD5A6" w14:textId="77777777" w:rsidR="001C3FC0" w:rsidRPr="00A60FD8" w:rsidRDefault="001C3FC0" w:rsidP="001C3FC0">
            <w:pPr>
              <w:pStyle w:val="Tablehead"/>
              <w:rPr>
                <w:snapToGrid w:val="0"/>
              </w:rPr>
            </w:pPr>
            <w:r w:rsidRPr="00A60FD8">
              <w:rPr>
                <w:snapToGrid w:val="0"/>
              </w:rPr>
              <w:t>Name of the functional element</w:t>
            </w:r>
          </w:p>
        </w:tc>
        <w:tc>
          <w:tcPr>
            <w:tcW w:w="6237" w:type="dxa"/>
            <w:shd w:val="clear" w:color="auto" w:fill="D9D9D9" w:themeFill="background1" w:themeFillShade="D9"/>
            <w:vAlign w:val="center"/>
          </w:tcPr>
          <w:p w14:paraId="6BF01333" w14:textId="77777777" w:rsidR="001C3FC0" w:rsidRPr="00A60FD8" w:rsidRDefault="001C3FC0" w:rsidP="001C3FC0">
            <w:pPr>
              <w:pStyle w:val="Tablehead"/>
              <w:rPr>
                <w:snapToGrid w:val="0"/>
              </w:rPr>
            </w:pPr>
            <w:r w:rsidRPr="00A60FD8">
              <w:rPr>
                <w:snapToGrid w:val="0"/>
              </w:rPr>
              <w:t>Overview</w:t>
            </w:r>
          </w:p>
        </w:tc>
      </w:tr>
      <w:tr w:rsidR="001C3FC0" w:rsidRPr="00A60FD8" w14:paraId="6AA8F810" w14:textId="77777777" w:rsidTr="001C3FC0">
        <w:tc>
          <w:tcPr>
            <w:tcW w:w="1560" w:type="dxa"/>
            <w:vMerge w:val="restart"/>
          </w:tcPr>
          <w:p w14:paraId="29D75584" w14:textId="77777777" w:rsidR="001C3FC0" w:rsidRPr="00A60FD8" w:rsidRDefault="001C3FC0" w:rsidP="007C6014">
            <w:pPr>
              <w:pStyle w:val="Tabletext"/>
              <w:rPr>
                <w:highlight w:val="green"/>
              </w:rPr>
            </w:pPr>
            <w:r w:rsidRPr="00A60FD8">
              <w:t>a. Merging/lane change assistance</w:t>
            </w:r>
          </w:p>
        </w:tc>
        <w:tc>
          <w:tcPr>
            <w:tcW w:w="1842" w:type="dxa"/>
          </w:tcPr>
          <w:p w14:paraId="44F875E8" w14:textId="77777777" w:rsidR="001C3FC0" w:rsidRPr="00A60FD8" w:rsidRDefault="001C3FC0" w:rsidP="007C6014">
            <w:pPr>
              <w:pStyle w:val="Tabletext"/>
            </w:pPr>
            <w:r w:rsidRPr="00A60FD8">
              <w:t>a-1-1. Merging assistance by preliminary acceleration and deceleration</w:t>
            </w:r>
          </w:p>
        </w:tc>
        <w:tc>
          <w:tcPr>
            <w:tcW w:w="6237" w:type="dxa"/>
          </w:tcPr>
          <w:p w14:paraId="0AD00DAA" w14:textId="77777777" w:rsidR="001C3FC0" w:rsidRPr="00A60FD8" w:rsidRDefault="001C3FC0" w:rsidP="007C6014">
            <w:pPr>
              <w:pStyle w:val="Tabletext"/>
            </w:pPr>
            <w:r w:rsidRPr="00A60FD8">
              <w:t>Information, such as the speed of vehicles driving on the main lane at the measurement location on the main lane and predicted time to arrive at a merging section, is provided by the infrastructure to merging vehicles to assist preliminary acceleration and deceleration.</w:t>
            </w:r>
          </w:p>
        </w:tc>
      </w:tr>
      <w:tr w:rsidR="001C3FC0" w:rsidRPr="00A60FD8" w14:paraId="57E5835F" w14:textId="77777777" w:rsidTr="001C3FC0">
        <w:tc>
          <w:tcPr>
            <w:tcW w:w="1560" w:type="dxa"/>
            <w:vMerge/>
          </w:tcPr>
          <w:p w14:paraId="6F417EB0" w14:textId="77777777" w:rsidR="001C3FC0" w:rsidRPr="00A60FD8" w:rsidRDefault="001C3FC0" w:rsidP="007C6014">
            <w:pPr>
              <w:pStyle w:val="Tabletext"/>
            </w:pPr>
          </w:p>
        </w:tc>
        <w:tc>
          <w:tcPr>
            <w:tcW w:w="1842" w:type="dxa"/>
          </w:tcPr>
          <w:p w14:paraId="3EA60FF6" w14:textId="77777777" w:rsidR="001C3FC0" w:rsidRPr="00A60FD8" w:rsidRDefault="001C3FC0" w:rsidP="007C6014">
            <w:pPr>
              <w:pStyle w:val="Tabletext"/>
            </w:pPr>
            <w:r w:rsidRPr="00A60FD8">
              <w:t>a-1-2. Merging assistance by targeting the gap on the main lane</w:t>
            </w:r>
          </w:p>
        </w:tc>
        <w:tc>
          <w:tcPr>
            <w:tcW w:w="6237" w:type="dxa"/>
          </w:tcPr>
          <w:p w14:paraId="03BF2B1C" w14:textId="77777777" w:rsidR="001C3FC0" w:rsidRPr="00A60FD8" w:rsidRDefault="001C3FC0" w:rsidP="007C6014">
            <w:pPr>
              <w:pStyle w:val="Tabletext"/>
            </w:pPr>
            <w:r w:rsidRPr="00A60FD8">
              <w:t>Continuous measurement information (e.g., location and speed of vehicles driving on the main lane) is continuously provided by the infrastructure to merging vehicles to assist merging by targeting the gap between vehicles driving on the main lane.</w:t>
            </w:r>
          </w:p>
        </w:tc>
      </w:tr>
      <w:tr w:rsidR="001C3FC0" w:rsidRPr="00A60FD8" w14:paraId="422616F3" w14:textId="77777777" w:rsidTr="001C3FC0">
        <w:tc>
          <w:tcPr>
            <w:tcW w:w="1560" w:type="dxa"/>
            <w:vMerge w:val="restart"/>
          </w:tcPr>
          <w:p w14:paraId="1AEDC82D" w14:textId="77777777" w:rsidR="001C3FC0" w:rsidRPr="00A60FD8" w:rsidRDefault="001C3FC0" w:rsidP="007C6014">
            <w:pPr>
              <w:pStyle w:val="Tabletext"/>
              <w:rPr>
                <w:highlight w:val="darkGray"/>
              </w:rPr>
            </w:pPr>
            <w:r w:rsidRPr="00A60FD8">
              <w:t>b. Traffic signal information</w:t>
            </w:r>
          </w:p>
        </w:tc>
        <w:tc>
          <w:tcPr>
            <w:tcW w:w="1842" w:type="dxa"/>
          </w:tcPr>
          <w:p w14:paraId="2F253912" w14:textId="77777777" w:rsidR="001C3FC0" w:rsidRPr="00A60FD8" w:rsidRDefault="001C3FC0" w:rsidP="007C6014">
            <w:pPr>
              <w:pStyle w:val="Tabletext"/>
            </w:pPr>
            <w:r w:rsidRPr="00A60FD8">
              <w:t>b-1-1. Driving assistance by using traffic signal information (V2I)</w:t>
            </w:r>
          </w:p>
        </w:tc>
        <w:tc>
          <w:tcPr>
            <w:tcW w:w="6237" w:type="dxa"/>
          </w:tcPr>
          <w:p w14:paraId="420B2F65" w14:textId="77777777" w:rsidR="001C3FC0" w:rsidRPr="00A60FD8" w:rsidRDefault="001C3FC0" w:rsidP="007C6014">
            <w:pPr>
              <w:pStyle w:val="Tabletext"/>
            </w:pPr>
            <w:r w:rsidRPr="00A60FD8">
              <w:t>Current traffic signal color and traffic signal phase and timing information (the next traffic signal color and the time until change), etc. at intersections are provided by the roadside infrastructure to vehicles that enter intersections to assist deceleration and stopping, and thereby avoid a dilemma.</w:t>
            </w:r>
          </w:p>
        </w:tc>
      </w:tr>
      <w:tr w:rsidR="001C3FC0" w:rsidRPr="00A60FD8" w14:paraId="76D9FE42" w14:textId="77777777" w:rsidTr="001C3FC0">
        <w:tc>
          <w:tcPr>
            <w:tcW w:w="1560" w:type="dxa"/>
            <w:vMerge/>
          </w:tcPr>
          <w:p w14:paraId="4A4B3946" w14:textId="77777777" w:rsidR="001C3FC0" w:rsidRPr="00A60FD8" w:rsidRDefault="001C3FC0" w:rsidP="007C6014">
            <w:pPr>
              <w:pStyle w:val="Tabletext"/>
              <w:rPr>
                <w:highlight w:val="darkGray"/>
              </w:rPr>
            </w:pPr>
          </w:p>
        </w:tc>
        <w:tc>
          <w:tcPr>
            <w:tcW w:w="1842" w:type="dxa"/>
          </w:tcPr>
          <w:p w14:paraId="42E119D5" w14:textId="77777777" w:rsidR="001C3FC0" w:rsidRPr="00A60FD8" w:rsidRDefault="001C3FC0" w:rsidP="007C6014">
            <w:pPr>
              <w:pStyle w:val="Tabletext"/>
            </w:pPr>
            <w:r w:rsidRPr="00A60FD8">
              <w:t>b-1-2. Driving assistance by using traffic signal information (V2N)</w:t>
            </w:r>
          </w:p>
        </w:tc>
        <w:tc>
          <w:tcPr>
            <w:tcW w:w="6237" w:type="dxa"/>
          </w:tcPr>
          <w:p w14:paraId="50A8CD54" w14:textId="77777777" w:rsidR="001C3FC0" w:rsidRPr="00A60FD8" w:rsidRDefault="001C3FC0" w:rsidP="007C6014">
            <w:pPr>
              <w:pStyle w:val="Tabletext"/>
            </w:pPr>
            <w:r w:rsidRPr="00A60FD8">
              <w:t>Traffic signal phase and timing information (the next traffic signal color and the time until change), etc. at intersections is provided through the network to vehicles that enter intersections to assist deceleration and stopping, and thereby avoid a dilemma.</w:t>
            </w:r>
          </w:p>
        </w:tc>
      </w:tr>
      <w:tr w:rsidR="001C3FC0" w:rsidRPr="00A60FD8" w14:paraId="5D9090D4" w14:textId="77777777" w:rsidTr="001C3FC0">
        <w:tc>
          <w:tcPr>
            <w:tcW w:w="1560" w:type="dxa"/>
            <w:vMerge w:val="restart"/>
          </w:tcPr>
          <w:p w14:paraId="23FC15A7" w14:textId="77777777" w:rsidR="001C3FC0" w:rsidRPr="00A60FD8" w:rsidRDefault="001C3FC0" w:rsidP="001C3FC0">
            <w:pPr>
              <w:pStyle w:val="Tabletext"/>
              <w:rPr>
                <w:b/>
                <w:snapToGrid w:val="0"/>
                <w:highlight w:val="darkGray"/>
              </w:rPr>
            </w:pPr>
            <w:r w:rsidRPr="00A60FD8">
              <w:rPr>
                <w:snapToGrid w:val="0"/>
              </w:rPr>
              <w:lastRenderedPageBreak/>
              <w:t>c. Lookahead information: collision avoidance</w:t>
            </w:r>
          </w:p>
        </w:tc>
        <w:tc>
          <w:tcPr>
            <w:tcW w:w="1842" w:type="dxa"/>
          </w:tcPr>
          <w:p w14:paraId="18D75BE5" w14:textId="77777777" w:rsidR="001C3FC0" w:rsidRPr="00A60FD8" w:rsidRDefault="001C3FC0" w:rsidP="001C3FC0">
            <w:pPr>
              <w:pStyle w:val="Tabletext"/>
              <w:rPr>
                <w:snapToGrid w:val="0"/>
              </w:rPr>
            </w:pPr>
            <w:r w:rsidRPr="00A60FD8">
              <w:rPr>
                <w:snapToGrid w:val="0"/>
              </w:rPr>
              <w:t>c-1. Collision avoidance assistance when a vehicle ahead stops or decelerates suddenly</w:t>
            </w:r>
          </w:p>
        </w:tc>
        <w:tc>
          <w:tcPr>
            <w:tcW w:w="6237" w:type="dxa"/>
          </w:tcPr>
          <w:p w14:paraId="18ED2AD3" w14:textId="77777777" w:rsidR="001C3FC0" w:rsidRPr="00A60FD8" w:rsidRDefault="001C3FC0" w:rsidP="001C3FC0">
            <w:pPr>
              <w:pStyle w:val="Tabletext"/>
              <w:rPr>
                <w:snapToGrid w:val="0"/>
              </w:rPr>
            </w:pPr>
            <w:r w:rsidRPr="00A60FD8">
              <w:rPr>
                <w:snapToGrid w:val="0"/>
              </w:rPr>
              <w:t>Sudden braking information as well as location and speed information are provided by the vehicle that suddenly decelerates to the following vehicles to prompt them to stop or decelerate in advance and prevent multiple-vehicle collision accidents.</w:t>
            </w:r>
          </w:p>
        </w:tc>
      </w:tr>
      <w:tr w:rsidR="001C3FC0" w:rsidRPr="00A60FD8" w14:paraId="37F18067" w14:textId="77777777" w:rsidTr="001C3FC0">
        <w:tc>
          <w:tcPr>
            <w:tcW w:w="1560" w:type="dxa"/>
            <w:vMerge/>
          </w:tcPr>
          <w:p w14:paraId="0E110D5B" w14:textId="77777777" w:rsidR="001C3FC0" w:rsidRPr="00A60FD8" w:rsidRDefault="001C3FC0" w:rsidP="001C3FC0">
            <w:pPr>
              <w:pStyle w:val="Tabletext"/>
              <w:rPr>
                <w:b/>
                <w:snapToGrid w:val="0"/>
                <w:highlight w:val="green"/>
              </w:rPr>
            </w:pPr>
          </w:p>
        </w:tc>
        <w:tc>
          <w:tcPr>
            <w:tcW w:w="1842" w:type="dxa"/>
          </w:tcPr>
          <w:p w14:paraId="3F3A0498" w14:textId="77777777" w:rsidR="001C3FC0" w:rsidRPr="00A60FD8" w:rsidRDefault="001C3FC0" w:rsidP="001C3FC0">
            <w:pPr>
              <w:pStyle w:val="Tabletext"/>
              <w:rPr>
                <w:snapToGrid w:val="0"/>
              </w:rPr>
            </w:pPr>
            <w:r w:rsidRPr="00A60FD8">
              <w:rPr>
                <w:snapToGrid w:val="0"/>
              </w:rPr>
              <w:t>c-2-1. Driving assistance based on intersection information (V2V)</w:t>
            </w:r>
          </w:p>
        </w:tc>
        <w:tc>
          <w:tcPr>
            <w:tcW w:w="6237" w:type="dxa"/>
          </w:tcPr>
          <w:p w14:paraId="2FCF1F53" w14:textId="77777777" w:rsidR="001C3FC0" w:rsidRPr="00A60FD8" w:rsidRDefault="001C3FC0" w:rsidP="001C3FC0">
            <w:pPr>
              <w:pStyle w:val="Tabletext"/>
              <w:rPr>
                <w:snapToGrid w:val="0"/>
              </w:rPr>
            </w:pPr>
            <w:r w:rsidRPr="00A60FD8">
              <w:rPr>
                <w:snapToGrid w:val="0"/>
              </w:rPr>
              <w:t>Location and speed information of vehicles that approach intersections is provided by the approaching vehicles to other vehicles that approach or pass through intersections to assist them to pass through or make a right turn at intersections with many blind spots.</w:t>
            </w:r>
          </w:p>
        </w:tc>
      </w:tr>
      <w:tr w:rsidR="001C3FC0" w:rsidRPr="00A60FD8" w14:paraId="5B0E1BDF" w14:textId="77777777" w:rsidTr="001C3FC0">
        <w:tc>
          <w:tcPr>
            <w:tcW w:w="1560" w:type="dxa"/>
            <w:vMerge/>
          </w:tcPr>
          <w:p w14:paraId="46D7D3AC" w14:textId="77777777" w:rsidR="001C3FC0" w:rsidRPr="00A60FD8" w:rsidRDefault="001C3FC0" w:rsidP="001C3FC0">
            <w:pPr>
              <w:pStyle w:val="Tabletext"/>
              <w:rPr>
                <w:b/>
                <w:snapToGrid w:val="0"/>
                <w:highlight w:val="green"/>
              </w:rPr>
            </w:pPr>
          </w:p>
        </w:tc>
        <w:tc>
          <w:tcPr>
            <w:tcW w:w="1842" w:type="dxa"/>
          </w:tcPr>
          <w:p w14:paraId="60E048AC" w14:textId="77777777" w:rsidR="001C3FC0" w:rsidRPr="00A60FD8" w:rsidRDefault="001C3FC0" w:rsidP="001C3FC0">
            <w:pPr>
              <w:pStyle w:val="Tabletext"/>
              <w:rPr>
                <w:snapToGrid w:val="0"/>
              </w:rPr>
            </w:pPr>
            <w:r w:rsidRPr="00A60FD8">
              <w:rPr>
                <w:snapToGrid w:val="0"/>
              </w:rPr>
              <w:t>c-2-2. Driving assistance based on intersection information (V2I)</w:t>
            </w:r>
          </w:p>
        </w:tc>
        <w:tc>
          <w:tcPr>
            <w:tcW w:w="6237" w:type="dxa"/>
          </w:tcPr>
          <w:p w14:paraId="1750CA80" w14:textId="77777777" w:rsidR="001C3FC0" w:rsidRPr="00A60FD8" w:rsidRDefault="001C3FC0" w:rsidP="001C3FC0">
            <w:pPr>
              <w:pStyle w:val="Tabletext"/>
              <w:rPr>
                <w:snapToGrid w:val="0"/>
              </w:rPr>
            </w:pPr>
            <w:r w:rsidRPr="00A60FD8">
              <w:rPr>
                <w:snapToGrid w:val="0"/>
              </w:rPr>
              <w:t>Location and speed information of vehicles that approach intersections, which is obtained from roadside sensors or vehicles, is provided by the infrastructure to other vehicles that approach or pass through intersections to assist them to pass through or make a right turn at intersections with many blind spots.</w:t>
            </w:r>
          </w:p>
          <w:p w14:paraId="11754614" w14:textId="77777777" w:rsidR="001C3FC0" w:rsidRPr="00A60FD8" w:rsidRDefault="001C3FC0" w:rsidP="001C3FC0">
            <w:pPr>
              <w:pStyle w:val="Tabletext"/>
              <w:rPr>
                <w:snapToGrid w:val="0"/>
              </w:rPr>
            </w:pPr>
          </w:p>
        </w:tc>
      </w:tr>
      <w:tr w:rsidR="001C3FC0" w:rsidRPr="00A60FD8" w14:paraId="3DF2CCD5" w14:textId="77777777" w:rsidTr="001C3FC0">
        <w:tc>
          <w:tcPr>
            <w:tcW w:w="1560" w:type="dxa"/>
            <w:vMerge/>
          </w:tcPr>
          <w:p w14:paraId="4750131A" w14:textId="77777777" w:rsidR="001C3FC0" w:rsidRPr="00A60FD8" w:rsidRDefault="001C3FC0" w:rsidP="001C3FC0">
            <w:pPr>
              <w:pStyle w:val="Tabletext"/>
              <w:rPr>
                <w:b/>
                <w:snapToGrid w:val="0"/>
                <w:highlight w:val="green"/>
              </w:rPr>
            </w:pPr>
          </w:p>
        </w:tc>
        <w:tc>
          <w:tcPr>
            <w:tcW w:w="1842" w:type="dxa"/>
          </w:tcPr>
          <w:p w14:paraId="65F9A529" w14:textId="77777777" w:rsidR="001C3FC0" w:rsidRPr="00A60FD8" w:rsidRDefault="001C3FC0" w:rsidP="001C3FC0">
            <w:pPr>
              <w:pStyle w:val="Tabletext"/>
              <w:rPr>
                <w:snapToGrid w:val="0"/>
              </w:rPr>
            </w:pPr>
            <w:r w:rsidRPr="00A60FD8">
              <w:rPr>
                <w:snapToGrid w:val="0"/>
              </w:rPr>
              <w:t>c-3. Collision avoidance assistance by using hazard information</w:t>
            </w:r>
          </w:p>
        </w:tc>
        <w:tc>
          <w:tcPr>
            <w:tcW w:w="6237" w:type="dxa"/>
          </w:tcPr>
          <w:p w14:paraId="3541F222" w14:textId="77777777" w:rsidR="001C3FC0" w:rsidRPr="00A60FD8" w:rsidRDefault="001C3FC0" w:rsidP="001C3FC0">
            <w:pPr>
              <w:pStyle w:val="Tabletext"/>
              <w:rPr>
                <w:snapToGrid w:val="0"/>
              </w:rPr>
            </w:pPr>
            <w:r w:rsidRPr="00A60FD8">
              <w:rPr>
                <w:snapToGrid w:val="0"/>
              </w:rPr>
              <w:t>When an automated driving vehicle performs emergency deceleration or emergency lane change, emergency hazard information is transmitted to the following vehicles to assist smooth avoidance control.</w:t>
            </w:r>
          </w:p>
        </w:tc>
      </w:tr>
      <w:tr w:rsidR="001C3FC0" w:rsidRPr="00A60FD8" w14:paraId="5205530F" w14:textId="77777777" w:rsidTr="001C3FC0">
        <w:tc>
          <w:tcPr>
            <w:tcW w:w="1560" w:type="dxa"/>
            <w:vMerge/>
          </w:tcPr>
          <w:p w14:paraId="26A8CFFC" w14:textId="77777777" w:rsidR="001C3FC0" w:rsidRPr="00A60FD8" w:rsidRDefault="001C3FC0" w:rsidP="001C3FC0">
            <w:pPr>
              <w:pStyle w:val="Tabletext"/>
              <w:rPr>
                <w:b/>
                <w:snapToGrid w:val="0"/>
                <w:highlight w:val="green"/>
              </w:rPr>
            </w:pPr>
          </w:p>
        </w:tc>
        <w:tc>
          <w:tcPr>
            <w:tcW w:w="1842" w:type="dxa"/>
          </w:tcPr>
          <w:p w14:paraId="353FD0C3" w14:textId="77777777" w:rsidR="001C3FC0" w:rsidRPr="00A60FD8" w:rsidRDefault="001C3FC0" w:rsidP="001C3FC0">
            <w:pPr>
              <w:pStyle w:val="Tabletext"/>
              <w:rPr>
                <w:snapToGrid w:val="0"/>
              </w:rPr>
            </w:pPr>
            <w:r w:rsidRPr="00A60FD8">
              <w:rPr>
                <w:snapToGrid w:val="0"/>
              </w:rPr>
              <w:t xml:space="preserve">c-4. Collision avoidance assistance with provision of blind spot information ahead (see-through) </w:t>
            </w:r>
          </w:p>
        </w:tc>
        <w:tc>
          <w:tcPr>
            <w:tcW w:w="6237" w:type="dxa"/>
          </w:tcPr>
          <w:p w14:paraId="6C3896FD" w14:textId="77777777" w:rsidR="001C3FC0" w:rsidRPr="00A60FD8" w:rsidRDefault="001C3FC0" w:rsidP="001C3FC0">
            <w:pPr>
              <w:pStyle w:val="Tabletext"/>
              <w:rPr>
                <w:snapToGrid w:val="0"/>
              </w:rPr>
            </w:pPr>
            <w:r w:rsidRPr="00A60FD8">
              <w:rPr>
                <w:snapToGrid w:val="0"/>
              </w:rPr>
              <w:t>The road situation ahead captured by a camera is provided by a vehicle that recorded the image to the following vehicles to assist collision avoidance.</w:t>
            </w:r>
          </w:p>
        </w:tc>
      </w:tr>
      <w:tr w:rsidR="001C3FC0" w:rsidRPr="00A60FD8" w14:paraId="4DCE332A" w14:textId="77777777" w:rsidTr="001C3FC0">
        <w:tc>
          <w:tcPr>
            <w:tcW w:w="1560" w:type="dxa"/>
            <w:vMerge/>
          </w:tcPr>
          <w:p w14:paraId="315036B3" w14:textId="77777777" w:rsidR="001C3FC0" w:rsidRPr="00A60FD8" w:rsidRDefault="001C3FC0" w:rsidP="001C3FC0">
            <w:pPr>
              <w:pStyle w:val="Tabletext"/>
              <w:rPr>
                <w:b/>
                <w:snapToGrid w:val="0"/>
                <w:highlight w:val="green"/>
              </w:rPr>
            </w:pPr>
          </w:p>
        </w:tc>
        <w:tc>
          <w:tcPr>
            <w:tcW w:w="1842" w:type="dxa"/>
          </w:tcPr>
          <w:p w14:paraId="6D4F391B" w14:textId="77777777" w:rsidR="001C3FC0" w:rsidRPr="00A60FD8" w:rsidRDefault="001C3FC0" w:rsidP="001C3FC0">
            <w:pPr>
              <w:pStyle w:val="Tabletext"/>
              <w:rPr>
                <w:snapToGrid w:val="0"/>
              </w:rPr>
            </w:pPr>
            <w:r w:rsidRPr="00A60FD8">
              <w:rPr>
                <w:snapToGrid w:val="0"/>
              </w:rPr>
              <w:t>c-5. Collision avoidance assistance at intersections</w:t>
            </w:r>
          </w:p>
        </w:tc>
        <w:tc>
          <w:tcPr>
            <w:tcW w:w="6237" w:type="dxa"/>
          </w:tcPr>
          <w:p w14:paraId="134EB6F9" w14:textId="77777777" w:rsidR="001C3FC0" w:rsidRPr="00A60FD8" w:rsidRDefault="001C3FC0" w:rsidP="001C3FC0">
            <w:pPr>
              <w:pStyle w:val="Tabletext"/>
              <w:rPr>
                <w:snapToGrid w:val="0"/>
              </w:rPr>
            </w:pPr>
            <w:r w:rsidRPr="00A60FD8">
              <w:rPr>
                <w:snapToGrid w:val="0"/>
              </w:rPr>
              <w:t>Location and speed information is exchanged between vehicles that approach intersections to assist collision avoidance.</w:t>
            </w:r>
          </w:p>
        </w:tc>
      </w:tr>
      <w:tr w:rsidR="001C3FC0" w:rsidRPr="00A60FD8" w14:paraId="27298A8F" w14:textId="77777777" w:rsidTr="001C3FC0">
        <w:tc>
          <w:tcPr>
            <w:tcW w:w="1560" w:type="dxa"/>
            <w:vMerge w:val="restart"/>
          </w:tcPr>
          <w:p w14:paraId="7A8DC1BF" w14:textId="77777777" w:rsidR="001C3FC0" w:rsidRPr="00A60FD8" w:rsidRDefault="001C3FC0" w:rsidP="001C3FC0">
            <w:pPr>
              <w:pStyle w:val="Tabletext"/>
              <w:rPr>
                <w:b/>
                <w:snapToGrid w:val="0"/>
                <w:highlight w:val="green"/>
              </w:rPr>
            </w:pPr>
            <w:r w:rsidRPr="00A60FD8">
              <w:rPr>
                <w:snapToGrid w:val="0"/>
              </w:rPr>
              <w:t>d. Lookahead information: trajectory change</w:t>
            </w:r>
          </w:p>
        </w:tc>
        <w:tc>
          <w:tcPr>
            <w:tcW w:w="1842" w:type="dxa"/>
          </w:tcPr>
          <w:p w14:paraId="2B4EC761" w14:textId="77777777" w:rsidR="001C3FC0" w:rsidRPr="00A60FD8" w:rsidRDefault="001C3FC0" w:rsidP="001C3FC0">
            <w:pPr>
              <w:pStyle w:val="Tabletext"/>
              <w:rPr>
                <w:snapToGrid w:val="0"/>
              </w:rPr>
            </w:pPr>
            <w:r w:rsidRPr="00A60FD8">
              <w:rPr>
                <w:snapToGrid w:val="0"/>
              </w:rPr>
              <w:t>d-1. Driving assistance by notification of abnormal vehicles</w:t>
            </w:r>
          </w:p>
        </w:tc>
        <w:tc>
          <w:tcPr>
            <w:tcW w:w="6237" w:type="dxa"/>
          </w:tcPr>
          <w:p w14:paraId="0843ABFC" w14:textId="77777777" w:rsidR="001C3FC0" w:rsidRPr="00A60FD8" w:rsidRDefault="001C3FC0" w:rsidP="001C3FC0">
            <w:pPr>
              <w:pStyle w:val="Tabletext"/>
              <w:rPr>
                <w:snapToGrid w:val="0"/>
              </w:rPr>
            </w:pPr>
            <w:r w:rsidRPr="00A60FD8">
              <w:rPr>
                <w:snapToGrid w:val="0"/>
              </w:rPr>
              <w:t>Event information of abnormal vehicles that are stopped on roads (e.g., malfunctioning vehicles, vehicles involved in accidents) and location information (sections and lanes where such vehicles are located) are provided by the infrastructure to the surrounding vehicles or by abnormal vehicles to the surrounding vehicles to assist lane change and trajectory change at an early stage.</w:t>
            </w:r>
          </w:p>
        </w:tc>
      </w:tr>
      <w:tr w:rsidR="001C3FC0" w:rsidRPr="00A60FD8" w14:paraId="32437C37" w14:textId="77777777" w:rsidTr="001C3FC0">
        <w:tc>
          <w:tcPr>
            <w:tcW w:w="1560" w:type="dxa"/>
            <w:vMerge/>
          </w:tcPr>
          <w:p w14:paraId="7FB569A3" w14:textId="77777777" w:rsidR="001C3FC0" w:rsidRPr="00A60FD8" w:rsidRDefault="001C3FC0" w:rsidP="001C3FC0">
            <w:pPr>
              <w:pStyle w:val="Tabletext"/>
              <w:rPr>
                <w:b/>
                <w:snapToGrid w:val="0"/>
                <w:highlight w:val="green"/>
              </w:rPr>
            </w:pPr>
          </w:p>
        </w:tc>
        <w:tc>
          <w:tcPr>
            <w:tcW w:w="1842" w:type="dxa"/>
          </w:tcPr>
          <w:p w14:paraId="6DA27C50" w14:textId="77777777" w:rsidR="001C3FC0" w:rsidRPr="00A60FD8" w:rsidRDefault="001C3FC0" w:rsidP="001C3FC0">
            <w:pPr>
              <w:pStyle w:val="Tabletext"/>
              <w:rPr>
                <w:snapToGrid w:val="0"/>
              </w:rPr>
            </w:pPr>
            <w:r w:rsidRPr="00A60FD8">
              <w:rPr>
                <w:snapToGrid w:val="0"/>
              </w:rPr>
              <w:t>d-2. Driving assistance by notification of wrong-way vehicles</w:t>
            </w:r>
          </w:p>
        </w:tc>
        <w:tc>
          <w:tcPr>
            <w:tcW w:w="6237" w:type="dxa"/>
          </w:tcPr>
          <w:p w14:paraId="0D87EAB3" w14:textId="77777777" w:rsidR="001C3FC0" w:rsidRPr="00A60FD8" w:rsidRDefault="001C3FC0" w:rsidP="001C3FC0">
            <w:pPr>
              <w:pStyle w:val="Tabletext"/>
              <w:rPr>
                <w:snapToGrid w:val="0"/>
              </w:rPr>
            </w:pPr>
            <w:r w:rsidRPr="00A60FD8">
              <w:rPr>
                <w:snapToGrid w:val="0"/>
              </w:rPr>
              <w:t>Location and speed information of wrong-way vehicles and information about the presence of wrong-way vehicles are provided by the infrastructure to the surrounding vehicles to prompt lane change, etc. in advance and assist collision avoidance.</w:t>
            </w:r>
          </w:p>
        </w:tc>
      </w:tr>
      <w:tr w:rsidR="001C3FC0" w:rsidRPr="00A60FD8" w14:paraId="7EF8AE7F" w14:textId="77777777" w:rsidTr="001C3FC0">
        <w:tc>
          <w:tcPr>
            <w:tcW w:w="1560" w:type="dxa"/>
            <w:vMerge/>
          </w:tcPr>
          <w:p w14:paraId="620123BE" w14:textId="77777777" w:rsidR="001C3FC0" w:rsidRPr="00A60FD8" w:rsidRDefault="001C3FC0" w:rsidP="001C3FC0">
            <w:pPr>
              <w:pStyle w:val="Tabletext"/>
              <w:rPr>
                <w:b/>
                <w:snapToGrid w:val="0"/>
                <w:highlight w:val="green"/>
              </w:rPr>
            </w:pPr>
          </w:p>
        </w:tc>
        <w:tc>
          <w:tcPr>
            <w:tcW w:w="1842" w:type="dxa"/>
          </w:tcPr>
          <w:p w14:paraId="60C52117" w14:textId="77777777" w:rsidR="001C3FC0" w:rsidRPr="00A60FD8" w:rsidRDefault="001C3FC0" w:rsidP="001C3FC0">
            <w:pPr>
              <w:pStyle w:val="Tabletext"/>
              <w:rPr>
                <w:snapToGrid w:val="0"/>
              </w:rPr>
            </w:pPr>
            <w:r w:rsidRPr="00A60FD8">
              <w:rPr>
                <w:snapToGrid w:val="0"/>
              </w:rPr>
              <w:t>d-3. Driving assistance based on traffic congestion information</w:t>
            </w:r>
          </w:p>
        </w:tc>
        <w:tc>
          <w:tcPr>
            <w:tcW w:w="6237" w:type="dxa"/>
          </w:tcPr>
          <w:p w14:paraId="05934CDF" w14:textId="77777777" w:rsidR="001C3FC0" w:rsidRPr="00A60FD8" w:rsidRDefault="001C3FC0" w:rsidP="001C3FC0">
            <w:pPr>
              <w:pStyle w:val="Tabletext"/>
              <w:rPr>
                <w:snapToGrid w:val="0"/>
              </w:rPr>
            </w:pPr>
            <w:r w:rsidRPr="00A60FD8">
              <w:rPr>
                <w:snapToGrid w:val="0"/>
              </w:rPr>
              <w:t>Traffic congestion status information obtained from vehicles that are caught in traffic congestion is provided by the infrastructure to the surrounding vehicles to assist driving.</w:t>
            </w:r>
          </w:p>
        </w:tc>
      </w:tr>
      <w:tr w:rsidR="001C3FC0" w:rsidRPr="00A60FD8" w14:paraId="5A93127D" w14:textId="77777777" w:rsidTr="001C3FC0">
        <w:tc>
          <w:tcPr>
            <w:tcW w:w="1560" w:type="dxa"/>
            <w:vMerge/>
          </w:tcPr>
          <w:p w14:paraId="254B33C7" w14:textId="77777777" w:rsidR="001C3FC0" w:rsidRPr="00A60FD8" w:rsidRDefault="001C3FC0" w:rsidP="001C3FC0">
            <w:pPr>
              <w:contextualSpacing/>
              <w:rPr>
                <w:b/>
                <w:snapToGrid w:val="0"/>
                <w:color w:val="000000" w:themeColor="text1"/>
                <w:sz w:val="18"/>
                <w:szCs w:val="18"/>
                <w:highlight w:val="green"/>
              </w:rPr>
            </w:pPr>
          </w:p>
        </w:tc>
        <w:tc>
          <w:tcPr>
            <w:tcW w:w="1842" w:type="dxa"/>
          </w:tcPr>
          <w:p w14:paraId="510E13A9" w14:textId="77777777" w:rsidR="001C3FC0" w:rsidRPr="00A60FD8" w:rsidRDefault="001C3FC0" w:rsidP="001C3FC0">
            <w:pPr>
              <w:pStyle w:val="Tabletext"/>
              <w:rPr>
                <w:snapToGrid w:val="0"/>
              </w:rPr>
            </w:pPr>
            <w:r w:rsidRPr="00A60FD8">
              <w:rPr>
                <w:snapToGrid w:val="0"/>
              </w:rPr>
              <w:t>d-4. Traffic congestion assistance at branches and exits</w:t>
            </w:r>
          </w:p>
        </w:tc>
        <w:tc>
          <w:tcPr>
            <w:tcW w:w="6237" w:type="dxa"/>
          </w:tcPr>
          <w:p w14:paraId="24152758" w14:textId="77777777" w:rsidR="001C3FC0" w:rsidRPr="00A60FD8" w:rsidRDefault="001C3FC0" w:rsidP="001C3FC0">
            <w:pPr>
              <w:pStyle w:val="Tabletext"/>
              <w:rPr>
                <w:snapToGrid w:val="0"/>
              </w:rPr>
            </w:pPr>
            <w:r w:rsidRPr="00A60FD8">
              <w:rPr>
                <w:snapToGrid w:val="0"/>
              </w:rPr>
              <w:t>Information about traffic congestion on shoulders (location, speed) is provided by the infrastructure to vehicles on the main lane to assist entry to branches.</w:t>
            </w:r>
          </w:p>
        </w:tc>
      </w:tr>
      <w:tr w:rsidR="001C3FC0" w:rsidRPr="00A60FD8" w14:paraId="5A6065B1" w14:textId="77777777" w:rsidTr="001C3FC0">
        <w:tc>
          <w:tcPr>
            <w:tcW w:w="1560" w:type="dxa"/>
            <w:vMerge/>
          </w:tcPr>
          <w:p w14:paraId="5739361A" w14:textId="77777777" w:rsidR="001C3FC0" w:rsidRPr="00A60FD8" w:rsidRDefault="001C3FC0" w:rsidP="001C3FC0">
            <w:pPr>
              <w:contextualSpacing/>
              <w:rPr>
                <w:b/>
                <w:snapToGrid w:val="0"/>
                <w:color w:val="000000" w:themeColor="text1"/>
                <w:sz w:val="18"/>
                <w:szCs w:val="18"/>
                <w:highlight w:val="green"/>
              </w:rPr>
            </w:pPr>
          </w:p>
        </w:tc>
        <w:tc>
          <w:tcPr>
            <w:tcW w:w="1842" w:type="dxa"/>
          </w:tcPr>
          <w:p w14:paraId="48DD647A" w14:textId="77777777" w:rsidR="001C3FC0" w:rsidRPr="00A60FD8" w:rsidRDefault="001C3FC0" w:rsidP="001C3FC0">
            <w:pPr>
              <w:pStyle w:val="Tabletext"/>
              <w:rPr>
                <w:snapToGrid w:val="0"/>
              </w:rPr>
            </w:pPr>
            <w:r w:rsidRPr="00A60FD8">
              <w:rPr>
                <w:snapToGrid w:val="0"/>
              </w:rPr>
              <w:t>d-5. Driving assistance based on hazard information</w:t>
            </w:r>
          </w:p>
        </w:tc>
        <w:tc>
          <w:tcPr>
            <w:tcW w:w="6237" w:type="dxa"/>
          </w:tcPr>
          <w:p w14:paraId="70647EC6" w14:textId="77777777" w:rsidR="001C3FC0" w:rsidRPr="00A60FD8" w:rsidRDefault="001C3FC0" w:rsidP="001C3FC0">
            <w:pPr>
              <w:pStyle w:val="Tabletext"/>
              <w:rPr>
                <w:snapToGrid w:val="0"/>
              </w:rPr>
            </w:pPr>
            <w:r w:rsidRPr="00A60FD8">
              <w:rPr>
                <w:snapToGrid w:val="0"/>
              </w:rPr>
              <w:t>Information about obstacles, construction work, traffic congestion, etc. is provided by the infrastructure to the surrounding vehicles to assist driving.</w:t>
            </w:r>
          </w:p>
        </w:tc>
      </w:tr>
      <w:tr w:rsidR="001C3FC0" w:rsidRPr="00A60FD8" w14:paraId="733DD367" w14:textId="77777777" w:rsidTr="001C3FC0">
        <w:tc>
          <w:tcPr>
            <w:tcW w:w="1560" w:type="dxa"/>
          </w:tcPr>
          <w:p w14:paraId="3F2A2991" w14:textId="77777777" w:rsidR="001C3FC0" w:rsidRPr="00A60FD8" w:rsidRDefault="001C3FC0" w:rsidP="001C3FC0">
            <w:pPr>
              <w:pStyle w:val="Tabletext"/>
              <w:keepNext/>
              <w:keepLines/>
              <w:rPr>
                <w:snapToGrid w:val="0"/>
                <w:highlight w:val="green"/>
              </w:rPr>
            </w:pPr>
            <w:r w:rsidRPr="00A60FD8">
              <w:rPr>
                <w:snapToGrid w:val="0"/>
              </w:rPr>
              <w:lastRenderedPageBreak/>
              <w:t>e. Lookahead information: emergency vehicle notification</w:t>
            </w:r>
          </w:p>
        </w:tc>
        <w:tc>
          <w:tcPr>
            <w:tcW w:w="1842" w:type="dxa"/>
          </w:tcPr>
          <w:p w14:paraId="4F897997" w14:textId="77777777" w:rsidR="001C3FC0" w:rsidRPr="00A60FD8" w:rsidRDefault="001C3FC0" w:rsidP="001C3FC0">
            <w:pPr>
              <w:pStyle w:val="Tabletext"/>
              <w:keepNext/>
              <w:keepLines/>
              <w:rPr>
                <w:snapToGrid w:val="0"/>
              </w:rPr>
            </w:pPr>
            <w:r w:rsidRPr="00A60FD8">
              <w:rPr>
                <w:snapToGrid w:val="0"/>
              </w:rPr>
              <w:t>e-1. Driving assistance based on emergency vehicle information</w:t>
            </w:r>
          </w:p>
        </w:tc>
        <w:tc>
          <w:tcPr>
            <w:tcW w:w="6237" w:type="dxa"/>
          </w:tcPr>
          <w:p w14:paraId="680A6E7E" w14:textId="77777777" w:rsidR="001C3FC0" w:rsidRPr="00A60FD8" w:rsidRDefault="001C3FC0" w:rsidP="001C3FC0">
            <w:pPr>
              <w:pStyle w:val="Tabletext"/>
              <w:keepNext/>
              <w:keepLines/>
              <w:rPr>
                <w:snapToGrid w:val="0"/>
              </w:rPr>
            </w:pPr>
            <w:r w:rsidRPr="00A60FD8">
              <w:rPr>
                <w:snapToGrid w:val="0"/>
              </w:rPr>
              <w:t>Information about the driving direction, speed, and planned driving route (planned driving lane) of emergency vehicles is provided by the emergency vehicles to the surrounding vehicles to prompt the surrounding vehicles to drive at reduced speed or to stop, etc. and thereby assist the emergency vehicles to pass smoothly.</w:t>
            </w:r>
          </w:p>
        </w:tc>
      </w:tr>
    </w:tbl>
    <w:p w14:paraId="25E40B62" w14:textId="77777777" w:rsidR="001C3FC0" w:rsidRPr="00A60FD8" w:rsidRDefault="001C3FC0" w:rsidP="001C3FC0">
      <w:pPr>
        <w:pStyle w:val="Tablefin"/>
        <w:rPr>
          <w:rFonts w:eastAsia="Meiryo UI"/>
          <w:snapToGrid w:val="0"/>
        </w:rPr>
      </w:pPr>
    </w:p>
    <w:p w14:paraId="389576E8" w14:textId="77777777" w:rsidR="001C3FC0" w:rsidRPr="00A60FD8" w:rsidRDefault="001C3FC0" w:rsidP="001C3FC0">
      <w:pPr>
        <w:pStyle w:val="Tabletitle"/>
        <w:rPr>
          <w:lang w:eastAsia="ja-JP"/>
        </w:rPr>
      </w:pPr>
      <w:r w:rsidRPr="00A60FD8">
        <w:rPr>
          <w:lang w:eastAsia="ja-JP"/>
        </w:rPr>
        <w:t>(2)</w:t>
      </w:r>
      <w:r w:rsidRPr="00A60FD8">
        <w:rPr>
          <w:lang w:eastAsia="ja-JP"/>
        </w:rPr>
        <w:tab/>
        <w:t>Functional elements in which information of one’s own vehicle must be provided</w:t>
      </w:r>
    </w:p>
    <w:tbl>
      <w:tblPr>
        <w:tblStyle w:val="TableGrid"/>
        <w:tblW w:w="9634" w:type="dxa"/>
        <w:tblLayout w:type="fixed"/>
        <w:tblLook w:val="04A0" w:firstRow="1" w:lastRow="0" w:firstColumn="1" w:lastColumn="0" w:noHBand="0" w:noVBand="1"/>
      </w:tblPr>
      <w:tblGrid>
        <w:gridCol w:w="1555"/>
        <w:gridCol w:w="1842"/>
        <w:gridCol w:w="6237"/>
      </w:tblGrid>
      <w:tr w:rsidR="001C3FC0" w:rsidRPr="00A60FD8" w14:paraId="4BE94D9B" w14:textId="77777777" w:rsidTr="001C3FC0">
        <w:trPr>
          <w:tblHeader/>
        </w:trPr>
        <w:tc>
          <w:tcPr>
            <w:tcW w:w="1555" w:type="dxa"/>
            <w:shd w:val="clear" w:color="auto" w:fill="D9D9D9" w:themeFill="background1" w:themeFillShade="D9"/>
            <w:vAlign w:val="center"/>
          </w:tcPr>
          <w:p w14:paraId="58FF86FC" w14:textId="77777777" w:rsidR="001C3FC0" w:rsidRPr="00A60FD8" w:rsidRDefault="001C3FC0" w:rsidP="001C3FC0">
            <w:pPr>
              <w:pStyle w:val="Tablehead"/>
              <w:rPr>
                <w:snapToGrid w:val="0"/>
              </w:rPr>
            </w:pPr>
            <w:r w:rsidRPr="00A60FD8">
              <w:rPr>
                <w:snapToGrid w:val="0"/>
              </w:rPr>
              <w:t>Classification by function</w:t>
            </w:r>
          </w:p>
        </w:tc>
        <w:tc>
          <w:tcPr>
            <w:tcW w:w="1842" w:type="dxa"/>
            <w:shd w:val="clear" w:color="auto" w:fill="D9D9D9" w:themeFill="background1" w:themeFillShade="D9"/>
            <w:vAlign w:val="center"/>
          </w:tcPr>
          <w:p w14:paraId="5DEA502E" w14:textId="77777777" w:rsidR="001C3FC0" w:rsidRPr="00A60FD8" w:rsidRDefault="001C3FC0" w:rsidP="001C3FC0">
            <w:pPr>
              <w:pStyle w:val="Tablehead"/>
              <w:rPr>
                <w:snapToGrid w:val="0"/>
              </w:rPr>
            </w:pPr>
            <w:r w:rsidRPr="00A60FD8">
              <w:rPr>
                <w:snapToGrid w:val="0"/>
              </w:rPr>
              <w:t>Name of the functional element</w:t>
            </w:r>
          </w:p>
        </w:tc>
        <w:tc>
          <w:tcPr>
            <w:tcW w:w="6237" w:type="dxa"/>
            <w:shd w:val="clear" w:color="auto" w:fill="D9D9D9" w:themeFill="background1" w:themeFillShade="D9"/>
            <w:vAlign w:val="center"/>
          </w:tcPr>
          <w:p w14:paraId="0112DE5D" w14:textId="77777777" w:rsidR="001C3FC0" w:rsidRPr="00A60FD8" w:rsidRDefault="001C3FC0" w:rsidP="001C3FC0">
            <w:pPr>
              <w:pStyle w:val="Tablehead"/>
              <w:rPr>
                <w:snapToGrid w:val="0"/>
              </w:rPr>
            </w:pPr>
            <w:r w:rsidRPr="00A60FD8">
              <w:rPr>
                <w:snapToGrid w:val="0"/>
              </w:rPr>
              <w:t>Overview</w:t>
            </w:r>
          </w:p>
        </w:tc>
      </w:tr>
      <w:tr w:rsidR="001C3FC0" w:rsidRPr="00A60FD8" w14:paraId="70A92811" w14:textId="77777777" w:rsidTr="001C3FC0">
        <w:tc>
          <w:tcPr>
            <w:tcW w:w="1555" w:type="dxa"/>
            <w:vMerge w:val="restart"/>
          </w:tcPr>
          <w:p w14:paraId="50531983" w14:textId="77777777" w:rsidR="001C3FC0" w:rsidRPr="00A60FD8" w:rsidRDefault="001C3FC0" w:rsidP="001C3FC0">
            <w:pPr>
              <w:pStyle w:val="Tabletext"/>
              <w:rPr>
                <w:b/>
                <w:snapToGrid w:val="0"/>
              </w:rPr>
            </w:pPr>
            <w:r w:rsidRPr="00A60FD8">
              <w:rPr>
                <w:snapToGrid w:val="0"/>
              </w:rPr>
              <w:t>f. Information collection/</w:t>
            </w:r>
            <w:r w:rsidRPr="00A60FD8">
              <w:rPr>
                <w:snapToGrid w:val="0"/>
              </w:rPr>
              <w:br/>
              <w:t>distribution by infrastructure</w:t>
            </w:r>
          </w:p>
        </w:tc>
        <w:tc>
          <w:tcPr>
            <w:tcW w:w="1842" w:type="dxa"/>
          </w:tcPr>
          <w:p w14:paraId="1F06929B" w14:textId="77777777" w:rsidR="001C3FC0" w:rsidRPr="00A60FD8" w:rsidRDefault="001C3FC0" w:rsidP="001C3FC0">
            <w:pPr>
              <w:pStyle w:val="Tabletext"/>
              <w:rPr>
                <w:snapToGrid w:val="0"/>
              </w:rPr>
            </w:pPr>
            <w:r w:rsidRPr="00A60FD8">
              <w:rPr>
                <w:snapToGrid w:val="0"/>
              </w:rPr>
              <w:t>f-1. Request for rescue (e-Call)</w:t>
            </w:r>
          </w:p>
        </w:tc>
        <w:tc>
          <w:tcPr>
            <w:tcW w:w="6237" w:type="dxa"/>
          </w:tcPr>
          <w:p w14:paraId="5A32F9E2" w14:textId="77777777" w:rsidR="001C3FC0" w:rsidRPr="00A60FD8" w:rsidRDefault="001C3FC0" w:rsidP="001C3FC0">
            <w:pPr>
              <w:pStyle w:val="Tabletext"/>
              <w:rPr>
                <w:snapToGrid w:val="0"/>
              </w:rPr>
            </w:pPr>
            <w:r w:rsidRPr="00A60FD8">
              <w:rPr>
                <w:snapToGrid w:val="0"/>
              </w:rPr>
              <w:t>Rescue information is transmitted from abnormal vehicles (e.g., vehicles involved in accidents) to the infrastructure to request rescue.</w:t>
            </w:r>
          </w:p>
        </w:tc>
      </w:tr>
      <w:tr w:rsidR="001C3FC0" w:rsidRPr="00A60FD8" w14:paraId="1996B15C" w14:textId="77777777" w:rsidTr="001C3FC0">
        <w:tc>
          <w:tcPr>
            <w:tcW w:w="1555" w:type="dxa"/>
            <w:vMerge/>
          </w:tcPr>
          <w:p w14:paraId="247313A1" w14:textId="77777777" w:rsidR="001C3FC0" w:rsidRPr="00A60FD8" w:rsidRDefault="001C3FC0" w:rsidP="001C3FC0">
            <w:pPr>
              <w:pStyle w:val="Tabletext"/>
              <w:rPr>
                <w:b/>
                <w:snapToGrid w:val="0"/>
              </w:rPr>
            </w:pPr>
          </w:p>
        </w:tc>
        <w:tc>
          <w:tcPr>
            <w:tcW w:w="1842" w:type="dxa"/>
          </w:tcPr>
          <w:p w14:paraId="6DC4E047" w14:textId="77777777" w:rsidR="001C3FC0" w:rsidRPr="00A60FD8" w:rsidRDefault="001C3FC0" w:rsidP="001C3FC0">
            <w:pPr>
              <w:pStyle w:val="Tabletext"/>
              <w:rPr>
                <w:snapToGrid w:val="0"/>
              </w:rPr>
            </w:pPr>
            <w:r w:rsidRPr="00A60FD8">
              <w:rPr>
                <w:rFonts w:eastAsia="Times New Roman"/>
                <w:snapToGrid w:val="0"/>
              </w:rPr>
              <w:t>f-2. Collection of information to optimize the traffic flow</w:t>
            </w:r>
          </w:p>
        </w:tc>
        <w:tc>
          <w:tcPr>
            <w:tcW w:w="6237" w:type="dxa"/>
          </w:tcPr>
          <w:p w14:paraId="34DCE700" w14:textId="77777777" w:rsidR="001C3FC0" w:rsidRPr="00A60FD8" w:rsidRDefault="001C3FC0" w:rsidP="001C3FC0">
            <w:pPr>
              <w:pStyle w:val="Tabletext"/>
              <w:rPr>
                <w:snapToGrid w:val="0"/>
                <w:color w:val="0D0D0D" w:themeColor="text1" w:themeTint="F2"/>
              </w:rPr>
            </w:pPr>
            <w:r w:rsidRPr="00A60FD8">
              <w:rPr>
                <w:rFonts w:eastAsia="Times New Roman"/>
                <w:snapToGrid w:val="0"/>
                <w:color w:val="0D0D0D" w:themeColor="text1" w:themeTint="F2"/>
              </w:rPr>
              <w:t>Information about the location and speed of driving vehicles is collected via the infrastructure to analyze and optimize the traffic flow.</w:t>
            </w:r>
          </w:p>
        </w:tc>
      </w:tr>
      <w:tr w:rsidR="001C3FC0" w:rsidRPr="00A60FD8" w14:paraId="20A2C74A" w14:textId="77777777" w:rsidTr="001C3FC0">
        <w:tc>
          <w:tcPr>
            <w:tcW w:w="1555" w:type="dxa"/>
            <w:vMerge/>
          </w:tcPr>
          <w:p w14:paraId="451EDF67" w14:textId="77777777" w:rsidR="001C3FC0" w:rsidRPr="00A60FD8" w:rsidRDefault="001C3FC0" w:rsidP="001C3FC0">
            <w:pPr>
              <w:pStyle w:val="Tabletext"/>
              <w:rPr>
                <w:b/>
                <w:snapToGrid w:val="0"/>
              </w:rPr>
            </w:pPr>
          </w:p>
        </w:tc>
        <w:tc>
          <w:tcPr>
            <w:tcW w:w="1842" w:type="dxa"/>
          </w:tcPr>
          <w:p w14:paraId="4C6D491C" w14:textId="77777777" w:rsidR="001C3FC0" w:rsidRPr="00A60FD8" w:rsidRDefault="001C3FC0" w:rsidP="001C3FC0">
            <w:pPr>
              <w:pStyle w:val="Tabletext"/>
              <w:rPr>
                <w:snapToGrid w:val="0"/>
              </w:rPr>
            </w:pPr>
            <w:r w:rsidRPr="00A60FD8">
              <w:rPr>
                <w:rFonts w:eastAsia="Times New Roman"/>
                <w:snapToGrid w:val="0"/>
              </w:rPr>
              <w:t>f-3. Update and automatic generation of maps</w:t>
            </w:r>
          </w:p>
        </w:tc>
        <w:tc>
          <w:tcPr>
            <w:tcW w:w="6237" w:type="dxa"/>
          </w:tcPr>
          <w:p w14:paraId="179A9715" w14:textId="77777777" w:rsidR="001C3FC0" w:rsidRPr="00A60FD8" w:rsidRDefault="001C3FC0" w:rsidP="001C3FC0">
            <w:pPr>
              <w:pStyle w:val="Tabletext"/>
              <w:rPr>
                <w:snapToGrid w:val="0"/>
                <w:color w:val="0D0D0D" w:themeColor="text1" w:themeTint="F2"/>
              </w:rPr>
            </w:pPr>
            <w:r w:rsidRPr="00A60FD8">
              <w:rPr>
                <w:rFonts w:eastAsia="Times New Roman"/>
                <w:snapToGrid w:val="0"/>
                <w:color w:val="0D0D0D" w:themeColor="text1" w:themeTint="F2"/>
              </w:rPr>
              <w:t>Vehicles’ information is collected by the infrastructure to update and automatically generate the map data.</w:t>
            </w:r>
          </w:p>
        </w:tc>
      </w:tr>
      <w:tr w:rsidR="001C3FC0" w:rsidRPr="00A60FD8" w14:paraId="75579433" w14:textId="77777777" w:rsidTr="001C3FC0">
        <w:tc>
          <w:tcPr>
            <w:tcW w:w="1555" w:type="dxa"/>
            <w:vMerge/>
          </w:tcPr>
          <w:p w14:paraId="1FC42060" w14:textId="77777777" w:rsidR="001C3FC0" w:rsidRPr="00A60FD8" w:rsidRDefault="001C3FC0" w:rsidP="001C3FC0">
            <w:pPr>
              <w:pStyle w:val="Tabletext"/>
              <w:rPr>
                <w:b/>
                <w:snapToGrid w:val="0"/>
              </w:rPr>
            </w:pPr>
          </w:p>
        </w:tc>
        <w:tc>
          <w:tcPr>
            <w:tcW w:w="1842" w:type="dxa"/>
          </w:tcPr>
          <w:p w14:paraId="421AC915" w14:textId="77777777" w:rsidR="001C3FC0" w:rsidRPr="00A60FD8" w:rsidRDefault="001C3FC0" w:rsidP="001C3FC0">
            <w:pPr>
              <w:pStyle w:val="Tabletext"/>
              <w:rPr>
                <w:snapToGrid w:val="0"/>
              </w:rPr>
            </w:pPr>
            <w:r w:rsidRPr="00A60FD8">
              <w:rPr>
                <w:rFonts w:eastAsia="Times New Roman"/>
                <w:snapToGrid w:val="0"/>
              </w:rPr>
              <w:t>f-4. Distribution of dynamic map information</w:t>
            </w:r>
          </w:p>
        </w:tc>
        <w:tc>
          <w:tcPr>
            <w:tcW w:w="6237" w:type="dxa"/>
          </w:tcPr>
          <w:p w14:paraId="18A10C0A" w14:textId="77777777" w:rsidR="001C3FC0" w:rsidRPr="00A60FD8" w:rsidRDefault="001C3FC0" w:rsidP="001C3FC0">
            <w:pPr>
              <w:pStyle w:val="Tabletext"/>
              <w:rPr>
                <w:snapToGrid w:val="0"/>
              </w:rPr>
            </w:pPr>
            <w:r w:rsidRPr="00A60FD8">
              <w:rPr>
                <w:rFonts w:eastAsia="Times New Roman"/>
                <w:snapToGrid w:val="0"/>
              </w:rPr>
              <w:t>Dynamic map information is provided by the infrastructure to vehicles.</w:t>
            </w:r>
          </w:p>
        </w:tc>
      </w:tr>
    </w:tbl>
    <w:p w14:paraId="3BDD6E0D" w14:textId="77777777" w:rsidR="001C3FC0" w:rsidRPr="00A60FD8" w:rsidRDefault="001C3FC0" w:rsidP="001C3FC0">
      <w:pPr>
        <w:pStyle w:val="Tablefin"/>
      </w:pPr>
    </w:p>
    <w:p w14:paraId="38D3B693" w14:textId="77777777" w:rsidR="001C3FC0" w:rsidRPr="00A60FD8" w:rsidRDefault="001C3FC0" w:rsidP="001C3FC0">
      <w:pPr>
        <w:pStyle w:val="Tabletitle"/>
        <w:rPr>
          <w:lang w:eastAsia="ja-JP"/>
        </w:rPr>
      </w:pPr>
      <w:r w:rsidRPr="00A60FD8">
        <w:rPr>
          <w:lang w:eastAsia="ja-JP"/>
        </w:rPr>
        <w:t>(3)</w:t>
      </w:r>
      <w:r w:rsidRPr="00A60FD8">
        <w:rPr>
          <w:lang w:eastAsia="ja-JP"/>
        </w:rPr>
        <w:tab/>
        <w:t>Functional elements in which V2V and V2I interaction must be ensured</w:t>
      </w:r>
    </w:p>
    <w:tbl>
      <w:tblPr>
        <w:tblStyle w:val="TableGrid"/>
        <w:tblW w:w="9634" w:type="dxa"/>
        <w:tblLayout w:type="fixed"/>
        <w:tblLook w:val="04A0" w:firstRow="1" w:lastRow="0" w:firstColumn="1" w:lastColumn="0" w:noHBand="0" w:noVBand="1"/>
      </w:tblPr>
      <w:tblGrid>
        <w:gridCol w:w="1555"/>
        <w:gridCol w:w="1842"/>
        <w:gridCol w:w="6237"/>
      </w:tblGrid>
      <w:tr w:rsidR="001C3FC0" w:rsidRPr="00A60FD8" w14:paraId="2DF77B39" w14:textId="77777777" w:rsidTr="001C3FC0">
        <w:trPr>
          <w:tblHeader/>
        </w:trPr>
        <w:tc>
          <w:tcPr>
            <w:tcW w:w="1555" w:type="dxa"/>
            <w:shd w:val="clear" w:color="auto" w:fill="D9D9D9" w:themeFill="background1" w:themeFillShade="D9"/>
            <w:vAlign w:val="center"/>
          </w:tcPr>
          <w:p w14:paraId="2D0FF4AE" w14:textId="77777777" w:rsidR="001C3FC0" w:rsidRPr="00A60FD8" w:rsidRDefault="001C3FC0" w:rsidP="001C3FC0">
            <w:pPr>
              <w:pStyle w:val="Tablehead"/>
              <w:rPr>
                <w:snapToGrid w:val="0"/>
                <w:sz w:val="36"/>
                <w:szCs w:val="36"/>
                <w:highlight w:val="darkGray"/>
              </w:rPr>
            </w:pPr>
            <w:r w:rsidRPr="00A60FD8">
              <w:rPr>
                <w:snapToGrid w:val="0"/>
              </w:rPr>
              <w:t>Classification by function</w:t>
            </w:r>
          </w:p>
        </w:tc>
        <w:tc>
          <w:tcPr>
            <w:tcW w:w="1842" w:type="dxa"/>
            <w:shd w:val="clear" w:color="auto" w:fill="D9D9D9" w:themeFill="background1" w:themeFillShade="D9"/>
            <w:vAlign w:val="center"/>
          </w:tcPr>
          <w:p w14:paraId="582A716E" w14:textId="77777777" w:rsidR="001C3FC0" w:rsidRPr="00A60FD8" w:rsidRDefault="001C3FC0" w:rsidP="001C3FC0">
            <w:pPr>
              <w:pStyle w:val="Tablehead"/>
              <w:rPr>
                <w:snapToGrid w:val="0"/>
                <w:sz w:val="36"/>
                <w:szCs w:val="36"/>
                <w:highlight w:val="darkGray"/>
              </w:rPr>
            </w:pPr>
            <w:r w:rsidRPr="00A60FD8">
              <w:rPr>
                <w:snapToGrid w:val="0"/>
              </w:rPr>
              <w:t xml:space="preserve">Name of the </w:t>
            </w:r>
            <w:r w:rsidRPr="00A60FD8">
              <w:rPr>
                <w:snapToGrid w:val="0"/>
                <w:color w:val="000000" w:themeColor="text1"/>
              </w:rPr>
              <w:t>functional element</w:t>
            </w:r>
          </w:p>
        </w:tc>
        <w:tc>
          <w:tcPr>
            <w:tcW w:w="6237" w:type="dxa"/>
            <w:shd w:val="clear" w:color="auto" w:fill="D9D9D9" w:themeFill="background1" w:themeFillShade="D9"/>
            <w:vAlign w:val="center"/>
          </w:tcPr>
          <w:p w14:paraId="6F4E67F8" w14:textId="77777777" w:rsidR="001C3FC0" w:rsidRPr="00A60FD8" w:rsidRDefault="001C3FC0" w:rsidP="001C3FC0">
            <w:pPr>
              <w:pStyle w:val="Tablehead"/>
              <w:rPr>
                <w:snapToGrid w:val="0"/>
                <w:sz w:val="36"/>
                <w:szCs w:val="36"/>
                <w:highlight w:val="darkGray"/>
              </w:rPr>
            </w:pPr>
            <w:r w:rsidRPr="00A60FD8">
              <w:rPr>
                <w:snapToGrid w:val="0"/>
              </w:rPr>
              <w:t>Overview</w:t>
            </w:r>
          </w:p>
        </w:tc>
      </w:tr>
      <w:tr w:rsidR="001C3FC0" w:rsidRPr="00A60FD8" w14:paraId="34AE518A" w14:textId="77777777" w:rsidTr="001C3FC0">
        <w:tc>
          <w:tcPr>
            <w:tcW w:w="1555" w:type="dxa"/>
            <w:vMerge w:val="restart"/>
          </w:tcPr>
          <w:p w14:paraId="0A3F035D" w14:textId="77777777" w:rsidR="001C3FC0" w:rsidRPr="00A60FD8" w:rsidRDefault="001C3FC0" w:rsidP="001C3FC0">
            <w:pPr>
              <w:pStyle w:val="Tabletext"/>
              <w:rPr>
                <w:snapToGrid w:val="0"/>
              </w:rPr>
            </w:pPr>
            <w:r w:rsidRPr="00A60FD8">
              <w:rPr>
                <w:snapToGrid w:val="0"/>
              </w:rPr>
              <w:t>a. Merging/lane change assistance</w:t>
            </w:r>
          </w:p>
        </w:tc>
        <w:tc>
          <w:tcPr>
            <w:tcW w:w="1842" w:type="dxa"/>
          </w:tcPr>
          <w:p w14:paraId="2E70CF78" w14:textId="77777777" w:rsidR="001C3FC0" w:rsidRPr="00A60FD8" w:rsidRDefault="001C3FC0" w:rsidP="001C3FC0">
            <w:pPr>
              <w:pStyle w:val="Tabletext"/>
              <w:rPr>
                <w:snapToGrid w:val="0"/>
              </w:rPr>
            </w:pPr>
            <w:r w:rsidRPr="00A60FD8">
              <w:rPr>
                <w:snapToGrid w:val="0"/>
              </w:rPr>
              <w:t>a-1-3. Cooperative merging assistance with vehicles on the main lane by roadside control</w:t>
            </w:r>
          </w:p>
        </w:tc>
        <w:tc>
          <w:tcPr>
            <w:tcW w:w="6237" w:type="dxa"/>
          </w:tcPr>
          <w:p w14:paraId="38D3E96A" w14:textId="77777777" w:rsidR="001C3FC0" w:rsidRPr="00A60FD8" w:rsidRDefault="001C3FC0" w:rsidP="001C3FC0">
            <w:pPr>
              <w:pStyle w:val="Tabletext"/>
              <w:rPr>
                <w:snapToGrid w:val="0"/>
                <w:color w:val="0D0D0D" w:themeColor="text1" w:themeTint="F2"/>
              </w:rPr>
            </w:pPr>
            <w:r w:rsidRPr="00A60FD8">
              <w:rPr>
                <w:snapToGrid w:val="0"/>
                <w:color w:val="0D0D0D" w:themeColor="text1" w:themeTint="F2"/>
              </w:rPr>
              <w:t>Measurement information (e.g., location, speed) of vehicles driving on certain range of main lane is provided by the infrastructure to merging vehicles. Meanwhile, instructions (e.g., adjustment of the gap between vehicles) are given by the infrastructure to vehicles on the main lane to assist merging.</w:t>
            </w:r>
          </w:p>
        </w:tc>
      </w:tr>
      <w:tr w:rsidR="001C3FC0" w:rsidRPr="00A60FD8" w14:paraId="04EB1494" w14:textId="77777777" w:rsidTr="001C3FC0">
        <w:tc>
          <w:tcPr>
            <w:tcW w:w="1555" w:type="dxa"/>
            <w:vMerge/>
            <w:vAlign w:val="center"/>
          </w:tcPr>
          <w:p w14:paraId="1E7AE04B" w14:textId="77777777" w:rsidR="001C3FC0" w:rsidRPr="00A60FD8" w:rsidRDefault="001C3FC0" w:rsidP="001C3FC0">
            <w:pPr>
              <w:pStyle w:val="Tabletext"/>
              <w:rPr>
                <w:snapToGrid w:val="0"/>
              </w:rPr>
            </w:pPr>
          </w:p>
        </w:tc>
        <w:tc>
          <w:tcPr>
            <w:tcW w:w="1842" w:type="dxa"/>
          </w:tcPr>
          <w:p w14:paraId="6AFB69D2" w14:textId="77777777" w:rsidR="001C3FC0" w:rsidRPr="00A60FD8" w:rsidRDefault="001C3FC0" w:rsidP="001C3FC0">
            <w:pPr>
              <w:pStyle w:val="Tabletext"/>
              <w:rPr>
                <w:snapToGrid w:val="0"/>
              </w:rPr>
            </w:pPr>
            <w:r w:rsidRPr="00A60FD8">
              <w:rPr>
                <w:snapToGrid w:val="0"/>
              </w:rPr>
              <w:t>a-1-4. Merging assistance based on negotiations between vehicles</w:t>
            </w:r>
          </w:p>
        </w:tc>
        <w:tc>
          <w:tcPr>
            <w:tcW w:w="6237" w:type="dxa"/>
          </w:tcPr>
          <w:p w14:paraId="4A178F8E" w14:textId="77777777" w:rsidR="001C3FC0" w:rsidRPr="00A60FD8" w:rsidRDefault="001C3FC0" w:rsidP="001C3FC0">
            <w:pPr>
              <w:pStyle w:val="Tabletext"/>
              <w:rPr>
                <w:snapToGrid w:val="0"/>
              </w:rPr>
            </w:pPr>
            <w:r w:rsidRPr="00A60FD8">
              <w:rPr>
                <w:snapToGrid w:val="0"/>
              </w:rPr>
              <w:t>During merging to a main lane with heavy traffic, vehicles on the main lane communicate with merging vehicles (e.g., location and speed information, gap adjustment requests) to conduct negotiations between vehicles for merging assistance.</w:t>
            </w:r>
          </w:p>
        </w:tc>
      </w:tr>
      <w:tr w:rsidR="001C3FC0" w:rsidRPr="00A60FD8" w14:paraId="42D98593" w14:textId="77777777" w:rsidTr="001C3FC0">
        <w:tc>
          <w:tcPr>
            <w:tcW w:w="1555" w:type="dxa"/>
            <w:vMerge/>
          </w:tcPr>
          <w:p w14:paraId="49812B03" w14:textId="77777777" w:rsidR="001C3FC0" w:rsidRPr="00A60FD8" w:rsidRDefault="001C3FC0" w:rsidP="001C3FC0">
            <w:pPr>
              <w:pStyle w:val="Tabletext"/>
              <w:rPr>
                <w:b/>
                <w:snapToGrid w:val="0"/>
              </w:rPr>
            </w:pPr>
          </w:p>
        </w:tc>
        <w:tc>
          <w:tcPr>
            <w:tcW w:w="1842" w:type="dxa"/>
          </w:tcPr>
          <w:p w14:paraId="7B5BE33C" w14:textId="77777777" w:rsidR="001C3FC0" w:rsidRPr="00A60FD8" w:rsidRDefault="001C3FC0" w:rsidP="001C3FC0">
            <w:pPr>
              <w:pStyle w:val="Tabletext"/>
              <w:rPr>
                <w:snapToGrid w:val="0"/>
              </w:rPr>
            </w:pPr>
            <w:r w:rsidRPr="00A60FD8">
              <w:rPr>
                <w:snapToGrid w:val="0"/>
              </w:rPr>
              <w:t>a-2. Lane change assistance when the traffic is heavy</w:t>
            </w:r>
          </w:p>
        </w:tc>
        <w:tc>
          <w:tcPr>
            <w:tcW w:w="6237" w:type="dxa"/>
          </w:tcPr>
          <w:p w14:paraId="0F296A23" w14:textId="77777777" w:rsidR="001C3FC0" w:rsidRPr="00A60FD8" w:rsidRDefault="001C3FC0" w:rsidP="001C3FC0">
            <w:pPr>
              <w:pStyle w:val="Tabletext"/>
              <w:rPr>
                <w:snapToGrid w:val="0"/>
              </w:rPr>
            </w:pPr>
            <w:r w:rsidRPr="00A60FD8">
              <w:rPr>
                <w:snapToGrid w:val="0"/>
              </w:rPr>
              <w:t>During lane change to a lane with heavy traffic, the location and speed information and the intention of lane change, etc. are communicated between vehicles for lane change assistance.</w:t>
            </w:r>
          </w:p>
        </w:tc>
      </w:tr>
      <w:tr w:rsidR="001C3FC0" w:rsidRPr="00A60FD8" w14:paraId="69FF0F4E" w14:textId="77777777" w:rsidTr="001C3FC0">
        <w:tc>
          <w:tcPr>
            <w:tcW w:w="1555" w:type="dxa"/>
            <w:vMerge/>
          </w:tcPr>
          <w:p w14:paraId="2DE62F78" w14:textId="77777777" w:rsidR="001C3FC0" w:rsidRPr="00A60FD8" w:rsidRDefault="001C3FC0" w:rsidP="001C3FC0">
            <w:pPr>
              <w:pStyle w:val="Tabletext"/>
              <w:rPr>
                <w:b/>
                <w:snapToGrid w:val="0"/>
              </w:rPr>
            </w:pPr>
          </w:p>
        </w:tc>
        <w:tc>
          <w:tcPr>
            <w:tcW w:w="1842" w:type="dxa"/>
          </w:tcPr>
          <w:p w14:paraId="72B7EAFA" w14:textId="77777777" w:rsidR="001C3FC0" w:rsidRPr="00A60FD8" w:rsidRDefault="001C3FC0" w:rsidP="001C3FC0">
            <w:pPr>
              <w:pStyle w:val="Tabletext"/>
              <w:rPr>
                <w:snapToGrid w:val="0"/>
              </w:rPr>
            </w:pPr>
            <w:r w:rsidRPr="00A60FD8">
              <w:rPr>
                <w:snapToGrid w:val="0"/>
              </w:rPr>
              <w:t>a-3. Entry assistance from non-priority roads to priority roads during traffic congestion</w:t>
            </w:r>
          </w:p>
        </w:tc>
        <w:tc>
          <w:tcPr>
            <w:tcW w:w="6237" w:type="dxa"/>
          </w:tcPr>
          <w:p w14:paraId="14BE779A" w14:textId="77777777" w:rsidR="001C3FC0" w:rsidRPr="00A60FD8" w:rsidRDefault="001C3FC0" w:rsidP="001C3FC0">
            <w:pPr>
              <w:pStyle w:val="Tabletext"/>
              <w:rPr>
                <w:snapToGrid w:val="0"/>
              </w:rPr>
            </w:pPr>
            <w:r w:rsidRPr="00A60FD8">
              <w:rPr>
                <w:snapToGrid w:val="0"/>
              </w:rPr>
              <w:t>At unsignalized intersections, location and speed information and the intention of entry are communicated between vehicles near intersections for driving assistance to enter priority roads from non-priority roads.</w:t>
            </w:r>
          </w:p>
        </w:tc>
      </w:tr>
      <w:tr w:rsidR="001C3FC0" w:rsidRPr="00A60FD8" w14:paraId="5B125035" w14:textId="77777777" w:rsidTr="001C3FC0">
        <w:tc>
          <w:tcPr>
            <w:tcW w:w="1555" w:type="dxa"/>
            <w:vMerge w:val="restart"/>
          </w:tcPr>
          <w:p w14:paraId="78FB24A9" w14:textId="77777777" w:rsidR="001C3FC0" w:rsidRPr="00A60FD8" w:rsidRDefault="001C3FC0" w:rsidP="001C3FC0">
            <w:pPr>
              <w:pStyle w:val="Tabletext"/>
              <w:keepNext/>
              <w:keepLines/>
              <w:rPr>
                <w:b/>
                <w:snapToGrid w:val="0"/>
                <w:color w:val="000000" w:themeColor="text1"/>
                <w:highlight w:val="darkGray"/>
              </w:rPr>
            </w:pPr>
            <w:r w:rsidRPr="00A60FD8">
              <w:rPr>
                <w:snapToGrid w:val="0"/>
                <w:color w:val="000000" w:themeColor="text1"/>
              </w:rPr>
              <w:lastRenderedPageBreak/>
              <w:t>g. Platooning/</w:t>
            </w:r>
            <w:r w:rsidRPr="00A60FD8">
              <w:rPr>
                <w:snapToGrid w:val="0"/>
                <w:color w:val="000000" w:themeColor="text1"/>
              </w:rPr>
              <w:br/>
              <w:t>adaptive cruise control</w:t>
            </w:r>
          </w:p>
        </w:tc>
        <w:tc>
          <w:tcPr>
            <w:tcW w:w="1842" w:type="dxa"/>
          </w:tcPr>
          <w:p w14:paraId="55BA54DD" w14:textId="77777777" w:rsidR="001C3FC0" w:rsidRPr="00A60FD8" w:rsidRDefault="001C3FC0" w:rsidP="001C3FC0">
            <w:pPr>
              <w:pStyle w:val="Tabletext"/>
              <w:keepNext/>
              <w:keepLines/>
              <w:rPr>
                <w:snapToGrid w:val="0"/>
                <w:color w:val="000000" w:themeColor="text1"/>
              </w:rPr>
            </w:pPr>
            <w:r w:rsidRPr="00A60FD8">
              <w:rPr>
                <w:snapToGrid w:val="0"/>
                <w:color w:val="000000" w:themeColor="text1"/>
              </w:rPr>
              <w:t>g-1. Driverless platooning of following vehicles by electronic towbar</w:t>
            </w:r>
          </w:p>
        </w:tc>
        <w:tc>
          <w:tcPr>
            <w:tcW w:w="6237" w:type="dxa"/>
          </w:tcPr>
          <w:p w14:paraId="68568AA8" w14:textId="77777777" w:rsidR="001C3FC0" w:rsidRPr="00A60FD8" w:rsidRDefault="001C3FC0" w:rsidP="001C3FC0">
            <w:pPr>
              <w:pStyle w:val="Tabletext"/>
              <w:keepNext/>
              <w:keepLines/>
              <w:rPr>
                <w:snapToGrid w:val="0"/>
                <w:color w:val="000000" w:themeColor="text1"/>
              </w:rPr>
            </w:pPr>
            <w:r w:rsidRPr="00A60FD8">
              <w:rPr>
                <w:snapToGrid w:val="0"/>
                <w:color w:val="000000" w:themeColor="text1"/>
              </w:rPr>
              <w:t>Operation information, etc. of platooning vehicles is communicated between trucks that form a platoon to assist platooning (electronic towbar).</w:t>
            </w:r>
          </w:p>
        </w:tc>
      </w:tr>
      <w:tr w:rsidR="001C3FC0" w:rsidRPr="00A60FD8" w14:paraId="53D3127A" w14:textId="77777777" w:rsidTr="001C3FC0">
        <w:tc>
          <w:tcPr>
            <w:tcW w:w="1555" w:type="dxa"/>
            <w:vMerge/>
          </w:tcPr>
          <w:p w14:paraId="689BE0C9" w14:textId="77777777" w:rsidR="001C3FC0" w:rsidRPr="00A60FD8" w:rsidRDefault="001C3FC0" w:rsidP="001C3FC0">
            <w:pPr>
              <w:pStyle w:val="Tabletext"/>
              <w:keepNext/>
              <w:keepLines/>
              <w:rPr>
                <w:b/>
                <w:snapToGrid w:val="0"/>
                <w:color w:val="000000" w:themeColor="text1"/>
                <w:highlight w:val="darkGray"/>
              </w:rPr>
            </w:pPr>
          </w:p>
        </w:tc>
        <w:tc>
          <w:tcPr>
            <w:tcW w:w="1842" w:type="dxa"/>
          </w:tcPr>
          <w:p w14:paraId="3F0B6F90" w14:textId="77777777" w:rsidR="001C3FC0" w:rsidRPr="00A60FD8" w:rsidRDefault="001C3FC0" w:rsidP="001C3FC0">
            <w:pPr>
              <w:pStyle w:val="Tabletext"/>
              <w:keepNext/>
              <w:keepLines/>
              <w:rPr>
                <w:snapToGrid w:val="0"/>
                <w:color w:val="000000" w:themeColor="text1"/>
              </w:rPr>
            </w:pPr>
            <w:r w:rsidRPr="00A60FD8">
              <w:rPr>
                <w:snapToGrid w:val="0"/>
                <w:color w:val="000000" w:themeColor="text1"/>
              </w:rPr>
              <w:t>g-2. Adaptive cruise control and platooning with driver of following vehicles using adaptive cruise control</w:t>
            </w:r>
          </w:p>
        </w:tc>
        <w:tc>
          <w:tcPr>
            <w:tcW w:w="6237" w:type="dxa"/>
          </w:tcPr>
          <w:p w14:paraId="34C3BA69" w14:textId="77777777" w:rsidR="001C3FC0" w:rsidRPr="00A60FD8" w:rsidRDefault="001C3FC0" w:rsidP="001C3FC0">
            <w:pPr>
              <w:pStyle w:val="Tabletext"/>
              <w:keepNext/>
              <w:keepLines/>
              <w:rPr>
                <w:snapToGrid w:val="0"/>
                <w:color w:val="000000" w:themeColor="text1"/>
              </w:rPr>
            </w:pPr>
            <w:r w:rsidRPr="00A60FD8">
              <w:rPr>
                <w:snapToGrid w:val="0"/>
                <w:color w:val="000000" w:themeColor="text1"/>
              </w:rPr>
              <w:t>Location and speed information and driving operation information of vehicles at the front, etc. are communicated with the following vehicles to assist adaptive cruise control.</w:t>
            </w:r>
          </w:p>
        </w:tc>
      </w:tr>
      <w:tr w:rsidR="001C3FC0" w:rsidRPr="00A60FD8" w14:paraId="33FCE488" w14:textId="77777777" w:rsidTr="001C3FC0">
        <w:trPr>
          <w:trHeight w:val="50"/>
        </w:trPr>
        <w:tc>
          <w:tcPr>
            <w:tcW w:w="1555" w:type="dxa"/>
          </w:tcPr>
          <w:p w14:paraId="6378C555" w14:textId="77777777" w:rsidR="001C3FC0" w:rsidRPr="00A60FD8" w:rsidRDefault="001C3FC0" w:rsidP="001C3FC0">
            <w:pPr>
              <w:pStyle w:val="Tabletext"/>
              <w:rPr>
                <w:snapToGrid w:val="0"/>
                <w:color w:val="000000" w:themeColor="text1"/>
                <w:highlight w:val="darkGray"/>
              </w:rPr>
            </w:pPr>
            <w:r w:rsidRPr="00A60FD8">
              <w:rPr>
                <w:snapToGrid w:val="0"/>
                <w:color w:val="000000" w:themeColor="text1"/>
              </w:rPr>
              <w:t>h. Teleoperation</w:t>
            </w:r>
          </w:p>
        </w:tc>
        <w:tc>
          <w:tcPr>
            <w:tcW w:w="1842" w:type="dxa"/>
          </w:tcPr>
          <w:p w14:paraId="2B37471D" w14:textId="77777777" w:rsidR="001C3FC0" w:rsidRPr="00A60FD8" w:rsidRDefault="001C3FC0" w:rsidP="001C3FC0">
            <w:pPr>
              <w:pStyle w:val="Tabletext"/>
              <w:rPr>
                <w:snapToGrid w:val="0"/>
                <w:color w:val="000000" w:themeColor="text1"/>
              </w:rPr>
            </w:pPr>
            <w:r w:rsidRPr="00A60FD8">
              <w:rPr>
                <w:snapToGrid w:val="0"/>
                <w:color w:val="000000" w:themeColor="text1"/>
              </w:rPr>
              <w:t>h-1. Operation and management of mobility service vehicles</w:t>
            </w:r>
          </w:p>
        </w:tc>
        <w:tc>
          <w:tcPr>
            <w:tcW w:w="6237" w:type="dxa"/>
          </w:tcPr>
          <w:p w14:paraId="02AFF955" w14:textId="77777777" w:rsidR="001C3FC0" w:rsidRPr="00A60FD8" w:rsidRDefault="001C3FC0" w:rsidP="001C3FC0">
            <w:pPr>
              <w:pStyle w:val="Tabletext"/>
              <w:rPr>
                <w:snapToGrid w:val="0"/>
                <w:color w:val="0D0D0D" w:themeColor="text1" w:themeTint="F2"/>
              </w:rPr>
            </w:pPr>
            <w:r w:rsidRPr="00A60FD8">
              <w:rPr>
                <w:snapToGrid w:val="0"/>
                <w:color w:val="0D0D0D" w:themeColor="text1" w:themeTint="F2"/>
              </w:rPr>
              <w:t>In a traffic environment that is difficult for an automated driving system, an operation manager in a remote location communicates a remote control instruction to the mobile service car based on video information from the mobile service vehicle.</w:t>
            </w:r>
          </w:p>
        </w:tc>
      </w:tr>
    </w:tbl>
    <w:p w14:paraId="07D80729" w14:textId="77777777" w:rsidR="001C3FC0" w:rsidRPr="00A60FD8" w:rsidRDefault="001C3FC0" w:rsidP="001C3FC0">
      <w:pPr>
        <w:pStyle w:val="Tablefin"/>
        <w:rPr>
          <w:rFonts w:eastAsia="Meiryo UI"/>
          <w:snapToGrid w:val="0"/>
        </w:rPr>
      </w:pPr>
    </w:p>
    <w:p w14:paraId="05975A88" w14:textId="77777777" w:rsidR="001C3FC0" w:rsidRPr="00A60FD8" w:rsidRDefault="001C3FC0" w:rsidP="001C3FC0">
      <w:pPr>
        <w:pStyle w:val="Headingb"/>
      </w:pPr>
      <w:r w:rsidRPr="00A60FD8">
        <w:t>2)</w:t>
      </w:r>
      <w:r w:rsidRPr="00A60FD8">
        <w:tab/>
        <w:t>The diagrams of functional elements</w:t>
      </w:r>
    </w:p>
    <w:p w14:paraId="1A78D472" w14:textId="77777777" w:rsidR="001C3FC0" w:rsidRPr="00A60FD8" w:rsidRDefault="001C3FC0" w:rsidP="001C3FC0">
      <w:pPr>
        <w:jc w:val="both"/>
      </w:pPr>
      <w:r w:rsidRPr="00A60FD8">
        <w:t>To present the functional elements in an easy-to-understand manner, images and additional information were compiled as diagrams.</w:t>
      </w:r>
    </w:p>
    <w:p w14:paraId="287AE65E" w14:textId="77777777" w:rsidR="001C3FC0" w:rsidRPr="00A60FD8" w:rsidRDefault="001C3FC0" w:rsidP="007C6014">
      <w:pPr>
        <w:pStyle w:val="EditorsNote"/>
        <w:rPr>
          <w:lang w:eastAsia="ja-JP"/>
        </w:rPr>
      </w:pPr>
      <w:r w:rsidRPr="00A60FD8">
        <w:rPr>
          <w:lang w:eastAsia="ja-JP"/>
        </w:rPr>
        <w:t>[Japan’s comments: the how-to-read diagrams below was replaced with the one on the next page which reflects the updates and edits on the terminologies, as in Table BB.]</w:t>
      </w:r>
    </w:p>
    <w:p w14:paraId="0DE46C88" w14:textId="77777777" w:rsidR="001C3FC0" w:rsidRPr="00A60FD8" w:rsidRDefault="001C3FC0" w:rsidP="001C3FC0">
      <w:pPr>
        <w:pStyle w:val="FigureNo"/>
        <w:rPr>
          <w:b/>
        </w:rPr>
      </w:pPr>
      <w:r w:rsidRPr="00A60FD8">
        <w:t>Figure 6.4-1</w:t>
      </w:r>
    </w:p>
    <w:p w14:paraId="0F2462B8" w14:textId="77777777" w:rsidR="001C3FC0" w:rsidRPr="00A60FD8" w:rsidRDefault="001C3FC0" w:rsidP="001C3FC0">
      <w:pPr>
        <w:pStyle w:val="Figuretitle"/>
      </w:pPr>
      <w:r w:rsidRPr="00A60FD8">
        <w:t>How to read the diagrams</w:t>
      </w:r>
    </w:p>
    <w:p w14:paraId="51235A4C" w14:textId="77777777" w:rsidR="001C3FC0" w:rsidRPr="00A60FD8" w:rsidRDefault="001C3FC0" w:rsidP="001C3FC0">
      <w:pPr>
        <w:pStyle w:val="Figure"/>
        <w:rPr>
          <w:rFonts w:eastAsia="MS Gothic"/>
          <w:noProof w:val="0"/>
          <w:lang w:eastAsia="ja-JP"/>
        </w:rPr>
      </w:pPr>
      <w:r w:rsidRPr="00A60FD8">
        <w:rPr>
          <w:noProof w:val="0"/>
          <w:lang w:eastAsia="en-US"/>
        </w:rPr>
        <w:drawing>
          <wp:inline distT="0" distB="0" distL="0" distR="0" wp14:anchorId="198E1734" wp14:editId="7B1CECE9">
            <wp:extent cx="6065896" cy="2165350"/>
            <wp:effectExtent l="0" t="0" r="0" b="6350"/>
            <wp:docPr id="7172" name="図 5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070946" cy="2167153"/>
                    </a:xfrm>
                    <a:prstGeom prst="rect">
                      <a:avLst/>
                    </a:prstGeom>
                    <a:noFill/>
                    <a:ln>
                      <a:noFill/>
                    </a:ln>
                  </pic:spPr>
                </pic:pic>
              </a:graphicData>
            </a:graphic>
          </wp:inline>
        </w:drawing>
      </w:r>
    </w:p>
    <w:p w14:paraId="544BF046" w14:textId="77777777" w:rsidR="001C3FC0" w:rsidRPr="00A60FD8" w:rsidRDefault="001C3FC0" w:rsidP="001C3FC0">
      <w:pPr>
        <w:pStyle w:val="Normalaftertitle"/>
        <w:rPr>
          <w:lang w:eastAsia="zh-CN"/>
        </w:rPr>
      </w:pPr>
      <w:r w:rsidRPr="00A60FD8">
        <w:rPr>
          <w:lang w:eastAsia="zh-CN"/>
        </w:rPr>
        <w:t>Table 6.4-2 below presents the definitions of the terms used in the diagrams of functional elements.</w:t>
      </w:r>
    </w:p>
    <w:p w14:paraId="004D9609" w14:textId="77777777" w:rsidR="001C3FC0" w:rsidRPr="00A60FD8" w:rsidRDefault="001C3FC0" w:rsidP="001C3FC0">
      <w:pPr>
        <w:tabs>
          <w:tab w:val="clear" w:pos="1134"/>
          <w:tab w:val="clear" w:pos="1871"/>
          <w:tab w:val="clear" w:pos="2268"/>
        </w:tabs>
        <w:overflowPunct/>
        <w:autoSpaceDE/>
        <w:autoSpaceDN/>
        <w:adjustRightInd/>
        <w:spacing w:before="0"/>
        <w:textAlignment w:val="auto"/>
        <w:rPr>
          <w:rFonts w:eastAsiaTheme="minorEastAsia"/>
          <w:caps/>
          <w:sz w:val="20"/>
          <w:lang w:eastAsia="zh-CN"/>
        </w:rPr>
      </w:pPr>
      <w:r w:rsidRPr="00A60FD8">
        <w:rPr>
          <w:rFonts w:eastAsiaTheme="minorEastAsia"/>
          <w:caps/>
          <w:sz w:val="20"/>
          <w:lang w:eastAsia="zh-CN"/>
        </w:rPr>
        <w:br w:type="page"/>
      </w:r>
    </w:p>
    <w:p w14:paraId="3B817A43" w14:textId="77777777" w:rsidR="001C3FC0" w:rsidRPr="00A60FD8" w:rsidRDefault="001C3FC0" w:rsidP="007C6014">
      <w:pPr>
        <w:pStyle w:val="TableNo"/>
        <w:rPr>
          <w:lang w:eastAsia="zh-CN"/>
        </w:rPr>
      </w:pPr>
      <w:r w:rsidRPr="00A60FD8">
        <w:rPr>
          <w:lang w:eastAsia="zh-CN"/>
        </w:rPr>
        <w:lastRenderedPageBreak/>
        <w:t>Table 6.4-2</w:t>
      </w:r>
    </w:p>
    <w:p w14:paraId="713C2F82" w14:textId="77777777" w:rsidR="001C3FC0" w:rsidRPr="00A60FD8" w:rsidRDefault="001C3FC0" w:rsidP="007C6014">
      <w:pPr>
        <w:pStyle w:val="Tabletitle"/>
        <w:rPr>
          <w:rFonts w:eastAsiaTheme="minorEastAsia"/>
          <w:lang w:eastAsia="zh-CN"/>
        </w:rPr>
      </w:pPr>
      <w:r w:rsidRPr="00A60FD8">
        <w:rPr>
          <w:rFonts w:eastAsiaTheme="minorEastAsia"/>
          <w:lang w:eastAsia="zh-CN"/>
        </w:rPr>
        <w:t xml:space="preserve">Definitions of the terms used in </w:t>
      </w:r>
      <w:r w:rsidRPr="00A60FD8">
        <w:t>the diagrams of functional elements</w:t>
      </w:r>
    </w:p>
    <w:tbl>
      <w:tblPr>
        <w:tblStyle w:val="TableGrid"/>
        <w:tblW w:w="9639" w:type="dxa"/>
        <w:tblInd w:w="-5" w:type="dxa"/>
        <w:tblLayout w:type="fixed"/>
        <w:tblLook w:val="04A0" w:firstRow="1" w:lastRow="0" w:firstColumn="1" w:lastColumn="0" w:noHBand="0" w:noVBand="1"/>
      </w:tblPr>
      <w:tblGrid>
        <w:gridCol w:w="2268"/>
        <w:gridCol w:w="7371"/>
      </w:tblGrid>
      <w:tr w:rsidR="001C3FC0" w:rsidRPr="00A60FD8" w14:paraId="75E2A354" w14:textId="77777777" w:rsidTr="001C3FC0">
        <w:trPr>
          <w:tblHeader/>
        </w:trPr>
        <w:tc>
          <w:tcPr>
            <w:tcW w:w="2268" w:type="dxa"/>
            <w:shd w:val="clear" w:color="auto" w:fill="D9D9D9" w:themeFill="background1" w:themeFillShade="D9"/>
            <w:vAlign w:val="center"/>
          </w:tcPr>
          <w:p w14:paraId="2CF78E48" w14:textId="77777777" w:rsidR="001C3FC0" w:rsidRPr="00A60FD8" w:rsidRDefault="001C3FC0" w:rsidP="007C6014">
            <w:pPr>
              <w:pStyle w:val="Tablehead"/>
              <w:rPr>
                <w:snapToGrid w:val="0"/>
              </w:rPr>
            </w:pPr>
            <w:r w:rsidRPr="00A60FD8">
              <w:rPr>
                <w:snapToGrid w:val="0"/>
              </w:rPr>
              <w:t>Term</w:t>
            </w:r>
          </w:p>
        </w:tc>
        <w:tc>
          <w:tcPr>
            <w:tcW w:w="7371" w:type="dxa"/>
            <w:shd w:val="clear" w:color="auto" w:fill="D9D9D9" w:themeFill="background1" w:themeFillShade="D9"/>
            <w:vAlign w:val="center"/>
          </w:tcPr>
          <w:p w14:paraId="301A23F8" w14:textId="77777777" w:rsidR="001C3FC0" w:rsidRPr="00A60FD8" w:rsidRDefault="001C3FC0" w:rsidP="007C6014">
            <w:pPr>
              <w:pStyle w:val="Tablehead"/>
              <w:rPr>
                <w:snapToGrid w:val="0"/>
              </w:rPr>
            </w:pPr>
            <w:r w:rsidRPr="00A60FD8">
              <w:rPr>
                <w:snapToGrid w:val="0"/>
              </w:rPr>
              <w:t>Definition</w:t>
            </w:r>
          </w:p>
        </w:tc>
      </w:tr>
      <w:tr w:rsidR="001C3FC0" w:rsidRPr="00A60FD8" w14:paraId="7DBECA44" w14:textId="77777777" w:rsidTr="001C3FC0">
        <w:tc>
          <w:tcPr>
            <w:tcW w:w="2268" w:type="dxa"/>
          </w:tcPr>
          <w:p w14:paraId="12A0BD3D" w14:textId="77777777" w:rsidR="001C3FC0" w:rsidRPr="00A60FD8" w:rsidRDefault="001C3FC0" w:rsidP="007C6014">
            <w:pPr>
              <w:pStyle w:val="Tabletext"/>
              <w:rPr>
                <w:snapToGrid w:val="0"/>
                <w:lang w:eastAsia="ja-JP"/>
              </w:rPr>
            </w:pPr>
            <w:r w:rsidRPr="00A60FD8">
              <w:rPr>
                <w:snapToGrid w:val="0"/>
                <w:lang w:eastAsia="ja-JP"/>
              </w:rPr>
              <w:t>Message recipient(s)</w:t>
            </w:r>
          </w:p>
        </w:tc>
        <w:tc>
          <w:tcPr>
            <w:tcW w:w="7371" w:type="dxa"/>
          </w:tcPr>
          <w:p w14:paraId="3B887A0B" w14:textId="77777777" w:rsidR="001C3FC0" w:rsidRPr="00A60FD8" w:rsidRDefault="001C3FC0" w:rsidP="007C6014">
            <w:pPr>
              <w:pStyle w:val="Tabletext"/>
              <w:rPr>
                <w:snapToGrid w:val="0"/>
              </w:rPr>
            </w:pPr>
            <w:r w:rsidRPr="00A60FD8">
              <w:rPr>
                <w:lang w:eastAsia="ko-KR"/>
              </w:rPr>
              <w:t xml:space="preserve">‘One-to-one’ </w:t>
            </w:r>
            <w:r w:rsidRPr="00A60FD8">
              <w:rPr>
                <w:lang w:eastAsia="ja-JP"/>
              </w:rPr>
              <w:t>means that message</w:t>
            </w:r>
            <w:r w:rsidRPr="00A60FD8">
              <w:rPr>
                <w:lang w:eastAsia="ko-KR"/>
              </w:rPr>
              <w:t xml:space="preserve"> is transmitted to a single recipient. ‘One-to-many’ means that message is transmitted to multiple recipients.</w:t>
            </w:r>
          </w:p>
        </w:tc>
      </w:tr>
      <w:tr w:rsidR="001C3FC0" w:rsidRPr="00A60FD8" w14:paraId="0D1FC02D" w14:textId="77777777" w:rsidTr="001C3FC0">
        <w:tc>
          <w:tcPr>
            <w:tcW w:w="2268" w:type="dxa"/>
          </w:tcPr>
          <w:p w14:paraId="1B627D7A" w14:textId="77777777" w:rsidR="001C3FC0" w:rsidRPr="00A60FD8" w:rsidRDefault="001C3FC0" w:rsidP="007C6014">
            <w:pPr>
              <w:pStyle w:val="Tabletext"/>
              <w:rPr>
                <w:snapToGrid w:val="0"/>
                <w:lang w:eastAsia="ja-JP"/>
              </w:rPr>
            </w:pPr>
            <w:r w:rsidRPr="00A60FD8">
              <w:rPr>
                <w:snapToGrid w:val="0"/>
                <w:lang w:eastAsia="ja-JP"/>
              </w:rPr>
              <w:t>Connection mode</w:t>
            </w:r>
          </w:p>
        </w:tc>
        <w:tc>
          <w:tcPr>
            <w:tcW w:w="7371" w:type="dxa"/>
          </w:tcPr>
          <w:p w14:paraId="2C748504" w14:textId="77777777" w:rsidR="001C3FC0" w:rsidRPr="00A60FD8" w:rsidRDefault="001C3FC0" w:rsidP="007C6014">
            <w:pPr>
              <w:pStyle w:val="Tabletext"/>
              <w:rPr>
                <w:snapToGrid w:val="0"/>
                <w:lang w:eastAsia="ja-JP"/>
              </w:rPr>
            </w:pPr>
            <w:r w:rsidRPr="00A60FD8">
              <w:rPr>
                <w:snapToGrid w:val="0"/>
                <w:lang w:eastAsia="ja-JP"/>
              </w:rPr>
              <w:t>Refers to V2V, V2I, V2N, etc.</w:t>
            </w:r>
          </w:p>
        </w:tc>
      </w:tr>
      <w:tr w:rsidR="001C3FC0" w:rsidRPr="00A60FD8" w14:paraId="01926DEB" w14:textId="77777777" w:rsidTr="001C3FC0">
        <w:tc>
          <w:tcPr>
            <w:tcW w:w="2268" w:type="dxa"/>
          </w:tcPr>
          <w:p w14:paraId="161C2A09" w14:textId="77777777" w:rsidR="001C3FC0" w:rsidRPr="00A60FD8" w:rsidRDefault="001C3FC0" w:rsidP="007C6014">
            <w:pPr>
              <w:pStyle w:val="Tabletext"/>
              <w:rPr>
                <w:snapToGrid w:val="0"/>
                <w:lang w:eastAsia="ja-JP"/>
              </w:rPr>
            </w:pPr>
            <w:r w:rsidRPr="00A60FD8">
              <w:rPr>
                <w:snapToGrid w:val="0"/>
                <w:lang w:eastAsia="ja-JP"/>
              </w:rPr>
              <w:t>Vehicle action</w:t>
            </w:r>
          </w:p>
        </w:tc>
        <w:tc>
          <w:tcPr>
            <w:tcW w:w="7371" w:type="dxa"/>
          </w:tcPr>
          <w:p w14:paraId="51854AC6" w14:textId="77777777" w:rsidR="001C3FC0" w:rsidRPr="00A60FD8" w:rsidRDefault="001C3FC0" w:rsidP="007C6014">
            <w:pPr>
              <w:pStyle w:val="Tabletext"/>
              <w:rPr>
                <w:snapToGrid w:val="0"/>
                <w:lang w:eastAsia="ja-JP"/>
              </w:rPr>
            </w:pPr>
            <w:r w:rsidRPr="00A60FD8">
              <w:rPr>
                <w:snapToGrid w:val="0"/>
                <w:lang w:eastAsia="ja-JP"/>
              </w:rPr>
              <w:t>Actions of the vehicle to be controlled based on the information provided by the communication in the functional element</w:t>
            </w:r>
          </w:p>
        </w:tc>
      </w:tr>
      <w:tr w:rsidR="001C3FC0" w:rsidRPr="00A60FD8" w14:paraId="10EBE68B" w14:textId="77777777" w:rsidTr="001C3FC0">
        <w:tc>
          <w:tcPr>
            <w:tcW w:w="2268" w:type="dxa"/>
          </w:tcPr>
          <w:p w14:paraId="698F77A2" w14:textId="77777777" w:rsidR="001C3FC0" w:rsidRPr="00A60FD8" w:rsidRDefault="001C3FC0" w:rsidP="007C6014">
            <w:pPr>
              <w:pStyle w:val="Tabletext"/>
              <w:rPr>
                <w:snapToGrid w:val="0"/>
                <w:lang w:eastAsia="ja-JP"/>
              </w:rPr>
            </w:pPr>
            <w:r w:rsidRPr="00A60FD8">
              <w:rPr>
                <w:szCs w:val="21"/>
                <w:lang w:eastAsia="ja-JP"/>
              </w:rPr>
              <w:t>Quick responsiveness</w:t>
            </w:r>
          </w:p>
        </w:tc>
        <w:tc>
          <w:tcPr>
            <w:tcW w:w="7371" w:type="dxa"/>
          </w:tcPr>
          <w:p w14:paraId="3FED6296" w14:textId="77777777" w:rsidR="001C3FC0" w:rsidRPr="00A60FD8" w:rsidRDefault="001C3FC0" w:rsidP="007C6014">
            <w:pPr>
              <w:pStyle w:val="Tabletext"/>
              <w:rPr>
                <w:snapToGrid w:val="0"/>
              </w:rPr>
            </w:pPr>
            <w:r w:rsidRPr="00A60FD8">
              <w:rPr>
                <w:snapToGrid w:val="0"/>
              </w:rPr>
              <w:t xml:space="preserve">Require that the relevant message be communicated to the recipient vehicles and that those recipient vehicles respond/react to it within a short timeframe. </w:t>
            </w:r>
          </w:p>
        </w:tc>
      </w:tr>
      <w:tr w:rsidR="001C3FC0" w:rsidRPr="00A60FD8" w14:paraId="1209B62D" w14:textId="77777777" w:rsidTr="001C3FC0">
        <w:tc>
          <w:tcPr>
            <w:tcW w:w="2268" w:type="dxa"/>
          </w:tcPr>
          <w:p w14:paraId="44F81200" w14:textId="77777777" w:rsidR="001C3FC0" w:rsidRPr="00A60FD8" w:rsidRDefault="001C3FC0" w:rsidP="007C6014">
            <w:pPr>
              <w:pStyle w:val="Tabletext"/>
              <w:rPr>
                <w:szCs w:val="21"/>
                <w:lang w:eastAsia="ja-JP"/>
              </w:rPr>
            </w:pPr>
            <w:r w:rsidRPr="00A60FD8">
              <w:rPr>
                <w:szCs w:val="21"/>
                <w:lang w:eastAsia="ja-JP"/>
              </w:rPr>
              <w:t>Data category/content of information</w:t>
            </w:r>
          </w:p>
        </w:tc>
        <w:tc>
          <w:tcPr>
            <w:tcW w:w="7371" w:type="dxa"/>
          </w:tcPr>
          <w:p w14:paraId="7BD769FB" w14:textId="77777777" w:rsidR="001C3FC0" w:rsidRPr="00A60FD8" w:rsidRDefault="001C3FC0" w:rsidP="007C6014">
            <w:pPr>
              <w:pStyle w:val="Tabletext"/>
              <w:rPr>
                <w:snapToGrid w:val="0"/>
              </w:rPr>
            </w:pPr>
            <w:r w:rsidRPr="00A60FD8">
              <w:rPr>
                <w:snapToGrid w:val="0"/>
              </w:rPr>
              <w:t>Typical information that is exchanged through communication in respective categories (message, sensor data, rich contents)</w:t>
            </w:r>
          </w:p>
        </w:tc>
      </w:tr>
      <w:tr w:rsidR="001C3FC0" w:rsidRPr="00A60FD8" w14:paraId="123D4E7C" w14:textId="77777777" w:rsidTr="001C3FC0">
        <w:tc>
          <w:tcPr>
            <w:tcW w:w="2268" w:type="dxa"/>
          </w:tcPr>
          <w:p w14:paraId="199E96B8" w14:textId="77777777" w:rsidR="001C3FC0" w:rsidRPr="00A60FD8" w:rsidRDefault="001C3FC0" w:rsidP="007C6014">
            <w:pPr>
              <w:pStyle w:val="Tabletext"/>
              <w:rPr>
                <w:snapToGrid w:val="0"/>
                <w:lang w:eastAsia="ja-JP"/>
              </w:rPr>
            </w:pPr>
            <w:r w:rsidRPr="00A60FD8">
              <w:rPr>
                <w:snapToGrid w:val="0"/>
                <w:lang w:eastAsia="ja-JP"/>
              </w:rPr>
              <w:t>Rich contents</w:t>
            </w:r>
          </w:p>
        </w:tc>
        <w:tc>
          <w:tcPr>
            <w:tcW w:w="7371" w:type="dxa"/>
          </w:tcPr>
          <w:p w14:paraId="7408D76C" w14:textId="77777777" w:rsidR="001C3FC0" w:rsidRPr="00A60FD8" w:rsidRDefault="001C3FC0" w:rsidP="007C6014">
            <w:pPr>
              <w:pStyle w:val="Tabletext"/>
              <w:rPr>
                <w:snapToGrid w:val="0"/>
              </w:rPr>
            </w:pPr>
            <w:r w:rsidRPr="00A60FD8">
              <w:rPr>
                <w:snapToGrid w:val="0"/>
              </w:rPr>
              <w:t>Information of photos, images, etc. (e.g., images captured by onboard cameras, locations of features)</w:t>
            </w:r>
          </w:p>
        </w:tc>
      </w:tr>
      <w:tr w:rsidR="001C3FC0" w:rsidRPr="00A60FD8" w14:paraId="4E3684A1" w14:textId="77777777" w:rsidTr="001C3FC0">
        <w:tc>
          <w:tcPr>
            <w:tcW w:w="2268" w:type="dxa"/>
          </w:tcPr>
          <w:p w14:paraId="54F8B573" w14:textId="77777777" w:rsidR="001C3FC0" w:rsidRPr="00A60FD8" w:rsidRDefault="001C3FC0" w:rsidP="007C6014">
            <w:pPr>
              <w:pStyle w:val="Tabletext"/>
              <w:rPr>
                <w:szCs w:val="21"/>
                <w:lang w:eastAsia="ja-JP"/>
              </w:rPr>
            </w:pPr>
            <w:r w:rsidRPr="00A60FD8">
              <w:rPr>
                <w:szCs w:val="21"/>
                <w:lang w:eastAsia="ja-JP"/>
              </w:rPr>
              <w:t>Data amount</w:t>
            </w:r>
          </w:p>
        </w:tc>
        <w:tc>
          <w:tcPr>
            <w:tcW w:w="7371" w:type="dxa"/>
          </w:tcPr>
          <w:p w14:paraId="6455E4C7" w14:textId="77777777" w:rsidR="001C3FC0" w:rsidRPr="00A60FD8" w:rsidRDefault="001C3FC0" w:rsidP="007C6014">
            <w:pPr>
              <w:pStyle w:val="Tabletext"/>
              <w:rPr>
                <w:snapToGrid w:val="0"/>
              </w:rPr>
            </w:pPr>
            <w:r w:rsidRPr="00A60FD8">
              <w:rPr>
                <w:snapToGrid w:val="0"/>
              </w:rPr>
              <w:t>Size of data transmitted, large or small</w:t>
            </w:r>
          </w:p>
        </w:tc>
      </w:tr>
    </w:tbl>
    <w:p w14:paraId="1C8AE244" w14:textId="544AFA05" w:rsidR="001C3FC0" w:rsidRPr="00A60FD8" w:rsidRDefault="001C3FC0" w:rsidP="007C6014">
      <w:pPr>
        <w:pStyle w:val="EditorsNote"/>
        <w:rPr>
          <w:lang w:eastAsia="zh-CN"/>
        </w:rPr>
      </w:pPr>
      <w:r w:rsidRPr="00A60FD8">
        <w:rPr>
          <w:lang w:eastAsia="zh-CN"/>
        </w:rPr>
        <w:t>[</w:t>
      </w:r>
      <w:r w:rsidR="0046126B" w:rsidRPr="00A60FD8">
        <w:rPr>
          <w:lang w:eastAsia="zh-CN"/>
        </w:rPr>
        <w:t>E</w:t>
      </w:r>
      <w:r w:rsidRPr="00A60FD8">
        <w:rPr>
          <w:lang w:eastAsia="zh-CN"/>
        </w:rPr>
        <w:t>ditor’s note – contribution to specify size range of “small, medium, and large” data amount expected]</w:t>
      </w:r>
    </w:p>
    <w:p w14:paraId="17171303" w14:textId="77777777" w:rsidR="001C3FC0" w:rsidRPr="00A60FD8" w:rsidRDefault="001C3FC0" w:rsidP="001C3FC0">
      <w:pPr>
        <w:jc w:val="both"/>
        <w:rPr>
          <w:rFonts w:eastAsiaTheme="minorEastAsia"/>
          <w:lang w:eastAsia="zh-CN"/>
        </w:rPr>
      </w:pPr>
      <w:r w:rsidRPr="00A60FD8">
        <w:rPr>
          <w:rFonts w:eastAsiaTheme="minorEastAsia"/>
          <w:lang w:eastAsia="zh-CN"/>
        </w:rPr>
        <w:t>Target vehicles for most of the functional elements include a wide range of vehicles, such as regular cars, trucks, taxis, buses, and privately-owned or government-owned vehicles. They would not exclude new mobility and vehicle forms that may appear in the future.</w:t>
      </w:r>
    </w:p>
    <w:p w14:paraId="6B41186E" w14:textId="77777777" w:rsidR="001C3FC0" w:rsidRPr="00A60FD8" w:rsidRDefault="001C3FC0" w:rsidP="001C3FC0">
      <w:pPr>
        <w:contextualSpacing/>
        <w:rPr>
          <w:rFonts w:eastAsia="Meiryo UI"/>
          <w:snapToGrid w:val="0"/>
        </w:rPr>
      </w:pPr>
    </w:p>
    <w:p w14:paraId="6C80819E" w14:textId="77777777" w:rsidR="001C3FC0" w:rsidRPr="00A60FD8" w:rsidRDefault="001C3FC0">
      <w:pPr>
        <w:tabs>
          <w:tab w:val="clear" w:pos="1134"/>
          <w:tab w:val="clear" w:pos="1871"/>
          <w:tab w:val="clear" w:pos="2268"/>
        </w:tabs>
        <w:overflowPunct/>
        <w:autoSpaceDE/>
        <w:autoSpaceDN/>
        <w:adjustRightInd/>
        <w:spacing w:before="0"/>
        <w:textAlignment w:val="auto"/>
        <w:rPr>
          <w:b/>
          <w:lang w:eastAsia="zh-CN"/>
        </w:rPr>
      </w:pPr>
      <w:r w:rsidRPr="00A60FD8">
        <w:rPr>
          <w:lang w:eastAsia="zh-CN"/>
        </w:rPr>
        <w:br w:type="page"/>
      </w:r>
    </w:p>
    <w:p w14:paraId="3B531299" w14:textId="69228621" w:rsidR="001C3FC0" w:rsidRPr="00A60FD8" w:rsidRDefault="001C3FC0" w:rsidP="001C3FC0">
      <w:pPr>
        <w:pStyle w:val="Heading4"/>
        <w:rPr>
          <w:lang w:eastAsia="zh-CN"/>
        </w:rPr>
      </w:pPr>
      <w:r w:rsidRPr="00A60FD8">
        <w:rPr>
          <w:lang w:eastAsia="zh-CN"/>
        </w:rPr>
        <w:lastRenderedPageBreak/>
        <w:t>6.4.2.3</w:t>
      </w:r>
      <w:r w:rsidRPr="00A60FD8">
        <w:rPr>
          <w:lang w:eastAsia="zh-CN"/>
        </w:rPr>
        <w:tab/>
        <w:t>The diagrams of functional elements of the use case</w:t>
      </w:r>
    </w:p>
    <w:p w14:paraId="7CFD3AF0" w14:textId="77777777" w:rsidR="001C3FC0" w:rsidRPr="00A60FD8" w:rsidRDefault="001C3FC0" w:rsidP="001C3FC0">
      <w:pPr>
        <w:pStyle w:val="EditorsNote"/>
      </w:pPr>
      <w:r w:rsidRPr="00A60FD8">
        <w:t>[Japan’s comments: Only CAV-related functional elements should be selected by WP 5A.]</w:t>
      </w:r>
    </w:p>
    <w:p w14:paraId="19CB14B5" w14:textId="77777777" w:rsidR="001C3FC0" w:rsidRPr="00A60FD8" w:rsidRDefault="001C3FC0" w:rsidP="001C3FC0">
      <w:pPr>
        <w:pStyle w:val="Headingb"/>
        <w:rPr>
          <w:szCs w:val="24"/>
          <w:lang w:eastAsia="ja-JP"/>
        </w:rPr>
      </w:pPr>
      <w:r w:rsidRPr="00A60FD8">
        <w:t>(1)</w:t>
      </w:r>
      <w:r w:rsidRPr="00A60FD8">
        <w:tab/>
        <w:t>Functional elements in which information outside the detection range of on-board</w:t>
      </w:r>
      <w:r w:rsidRPr="00A60FD8">
        <w:rPr>
          <w:rFonts w:ascii="Times New Roman" w:hAnsi="Times New Roman"/>
          <w:szCs w:val="24"/>
          <w:lang w:eastAsia="ja-JP"/>
        </w:rPr>
        <w:t xml:space="preserve"> sensors must be obtained</w:t>
      </w:r>
    </w:p>
    <w:p w14:paraId="1EE61FA0" w14:textId="77777777" w:rsidR="001C3FC0" w:rsidRPr="00A60FD8" w:rsidRDefault="001C3FC0" w:rsidP="001C3FC0">
      <w:pPr>
        <w:pStyle w:val="Headingi"/>
        <w:rPr>
          <w:lang w:eastAsia="ja-JP"/>
        </w:rPr>
      </w:pPr>
      <w:r w:rsidRPr="00A60FD8">
        <w:rPr>
          <w:lang w:eastAsia="ja-JP"/>
        </w:rPr>
        <w:t>a. Merging/lane change assistance</w:t>
      </w:r>
    </w:p>
    <w:p w14:paraId="7D57F59E" w14:textId="77777777" w:rsidR="001C3FC0" w:rsidRPr="00A60FD8" w:rsidRDefault="001C3FC0" w:rsidP="0009470B">
      <w:pPr>
        <w:pStyle w:val="Headingi"/>
        <w:spacing w:after="120"/>
        <w:rPr>
          <w:lang w:eastAsia="ja-JP"/>
        </w:rPr>
      </w:pPr>
      <w:r w:rsidRPr="00A60FD8">
        <w:rPr>
          <w:lang w:eastAsia="ja-JP"/>
        </w:rPr>
        <w:t>a-1-1. Merging assistance by preliminary acceleration and deceleration</w:t>
      </w:r>
    </w:p>
    <w:tbl>
      <w:tblPr>
        <w:tblW w:w="9900" w:type="dxa"/>
        <w:tblCellMar>
          <w:left w:w="0" w:type="dxa"/>
          <w:right w:w="0" w:type="dxa"/>
        </w:tblCellMar>
        <w:tblLook w:val="0600" w:firstRow="0" w:lastRow="0" w:firstColumn="0" w:lastColumn="0" w:noHBand="1" w:noVBand="1"/>
      </w:tblPr>
      <w:tblGrid>
        <w:gridCol w:w="702"/>
        <w:gridCol w:w="867"/>
        <w:gridCol w:w="817"/>
        <w:gridCol w:w="2529"/>
        <w:gridCol w:w="916"/>
        <w:gridCol w:w="713"/>
        <w:gridCol w:w="522"/>
        <w:gridCol w:w="2834"/>
      </w:tblGrid>
      <w:tr w:rsidR="001C3FC0" w:rsidRPr="00A60FD8" w14:paraId="60C71C10" w14:textId="77777777" w:rsidTr="001C3FC0">
        <w:trPr>
          <w:trHeight w:val="403"/>
        </w:trPr>
        <w:tc>
          <w:tcPr>
            <w:tcW w:w="156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3276ACF4" w14:textId="77777777" w:rsidR="001C3FC0" w:rsidRPr="00A60FD8" w:rsidRDefault="001C3FC0" w:rsidP="001C3FC0">
            <w:pPr>
              <w:rPr>
                <w:rFonts w:eastAsia="Meiryo UI"/>
                <w:i/>
                <w:iCs/>
                <w:snapToGrid w:val="0"/>
                <w:color w:val="000000" w:themeColor="text1"/>
                <w:sz w:val="18"/>
                <w:szCs w:val="14"/>
                <w:lang w:eastAsia="ja-JP"/>
              </w:rPr>
            </w:pPr>
            <w:r w:rsidRPr="00A60FD8">
              <w:rPr>
                <w:rFonts w:eastAsia="Meiryo UI"/>
                <w:b/>
                <w:bCs/>
                <w:i/>
                <w:iCs/>
                <w:snapToGrid w:val="0"/>
                <w:color w:val="000000" w:themeColor="text1"/>
                <w:sz w:val="18"/>
                <w:szCs w:val="14"/>
                <w:lang w:eastAsia="ja-JP"/>
              </w:rPr>
              <w:t>Classification by function</w:t>
            </w:r>
          </w:p>
        </w:tc>
        <w:tc>
          <w:tcPr>
            <w:tcW w:w="8331" w:type="dxa"/>
            <w:gridSpan w:val="6"/>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DD5DE8A" w14:textId="77777777" w:rsidR="001C3FC0" w:rsidRPr="00A60FD8" w:rsidRDefault="001C3FC0" w:rsidP="001C3FC0">
            <w:pPr>
              <w:rPr>
                <w:rFonts w:eastAsia="Meiryo UI"/>
                <w:i/>
                <w:iCs/>
                <w:snapToGrid w:val="0"/>
                <w:color w:val="000000" w:themeColor="text1"/>
                <w:sz w:val="18"/>
                <w:szCs w:val="14"/>
                <w:lang w:eastAsia="ja-JP"/>
              </w:rPr>
            </w:pPr>
            <w:r w:rsidRPr="00A60FD8">
              <w:rPr>
                <w:rFonts w:eastAsia="Meiryo UI"/>
                <w:i/>
                <w:iCs/>
                <w:snapToGrid w:val="0"/>
                <w:color w:val="000000" w:themeColor="text1"/>
                <w:sz w:val="18"/>
                <w:szCs w:val="14"/>
                <w:lang w:eastAsia="ja-JP"/>
              </w:rPr>
              <w:t>a. Merging/lane change assistance</w:t>
            </w:r>
          </w:p>
        </w:tc>
      </w:tr>
      <w:tr w:rsidR="001C3FC0" w:rsidRPr="00A60FD8" w14:paraId="51F7C900" w14:textId="77777777" w:rsidTr="001C3FC0">
        <w:trPr>
          <w:trHeight w:val="403"/>
        </w:trPr>
        <w:tc>
          <w:tcPr>
            <w:tcW w:w="156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518C7A09" w14:textId="77777777" w:rsidR="001C3FC0" w:rsidRPr="00A60FD8" w:rsidRDefault="001C3FC0" w:rsidP="001C3FC0">
            <w:pPr>
              <w:rPr>
                <w:rFonts w:eastAsia="Meiryo UI"/>
                <w:i/>
                <w:iCs/>
                <w:snapToGrid w:val="0"/>
                <w:color w:val="000000" w:themeColor="text1"/>
                <w:sz w:val="18"/>
                <w:szCs w:val="14"/>
                <w:lang w:eastAsia="ja-JP"/>
              </w:rPr>
            </w:pPr>
            <w:r w:rsidRPr="00A60FD8">
              <w:rPr>
                <w:rFonts w:eastAsia="Meiryo UI"/>
                <w:b/>
                <w:bCs/>
                <w:i/>
                <w:iCs/>
                <w:snapToGrid w:val="0"/>
                <w:color w:val="000000" w:themeColor="text1"/>
                <w:sz w:val="18"/>
                <w:szCs w:val="14"/>
                <w:lang w:eastAsia="ja-JP"/>
              </w:rPr>
              <w:t>Name of the functional element</w:t>
            </w:r>
          </w:p>
        </w:tc>
        <w:tc>
          <w:tcPr>
            <w:tcW w:w="8331" w:type="dxa"/>
            <w:gridSpan w:val="6"/>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5329E83" w14:textId="77777777" w:rsidR="001C3FC0" w:rsidRPr="00A60FD8" w:rsidRDefault="001C3FC0" w:rsidP="001C3FC0">
            <w:pPr>
              <w:rPr>
                <w:rFonts w:eastAsia="Meiryo UI"/>
                <w:i/>
                <w:iCs/>
                <w:snapToGrid w:val="0"/>
                <w:color w:val="000000" w:themeColor="text1"/>
                <w:sz w:val="18"/>
                <w:szCs w:val="14"/>
                <w:lang w:eastAsia="ja-JP"/>
              </w:rPr>
            </w:pPr>
            <w:r w:rsidRPr="00A60FD8">
              <w:rPr>
                <w:rFonts w:eastAsia="Meiryo UI"/>
                <w:i/>
                <w:iCs/>
                <w:snapToGrid w:val="0"/>
                <w:color w:val="000000" w:themeColor="text1"/>
                <w:sz w:val="18"/>
                <w:szCs w:val="14"/>
                <w:lang w:eastAsia="ja-JP"/>
              </w:rPr>
              <w:t>a-1-1. Merging assistance by preliminary acceleration and deceleration</w:t>
            </w:r>
          </w:p>
        </w:tc>
      </w:tr>
      <w:tr w:rsidR="001C3FC0" w:rsidRPr="00A60FD8" w14:paraId="3DEF3C57" w14:textId="77777777" w:rsidTr="001C3FC0">
        <w:trPr>
          <w:trHeight w:val="287"/>
        </w:trPr>
        <w:tc>
          <w:tcPr>
            <w:tcW w:w="156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29E6F4CB" w14:textId="77777777" w:rsidR="001C3FC0" w:rsidRPr="00A60FD8" w:rsidRDefault="001C3FC0" w:rsidP="001C3FC0">
            <w:pPr>
              <w:rPr>
                <w:rFonts w:eastAsia="Meiryo UI"/>
                <w:i/>
                <w:iCs/>
                <w:snapToGrid w:val="0"/>
                <w:color w:val="000000" w:themeColor="text1"/>
                <w:sz w:val="18"/>
                <w:szCs w:val="14"/>
                <w:lang w:eastAsia="ja-JP"/>
              </w:rPr>
            </w:pPr>
            <w:r w:rsidRPr="00A60FD8">
              <w:rPr>
                <w:rFonts w:eastAsia="Meiryo UI"/>
                <w:b/>
                <w:bCs/>
                <w:i/>
                <w:iCs/>
                <w:snapToGrid w:val="0"/>
                <w:color w:val="000000" w:themeColor="text1"/>
                <w:sz w:val="18"/>
                <w:szCs w:val="14"/>
                <w:lang w:eastAsia="ja-JP"/>
              </w:rPr>
              <w:t>Target areas</w:t>
            </w:r>
          </w:p>
        </w:tc>
        <w:tc>
          <w:tcPr>
            <w:tcW w:w="3385"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C49E9E3" w14:textId="77777777" w:rsidR="001C3FC0" w:rsidRPr="00A60FD8" w:rsidRDefault="001C3FC0" w:rsidP="001C3FC0">
            <w:pPr>
              <w:rPr>
                <w:rFonts w:eastAsia="Meiryo UI"/>
                <w:i/>
                <w:iCs/>
                <w:snapToGrid w:val="0"/>
                <w:color w:val="000000" w:themeColor="text1"/>
                <w:sz w:val="18"/>
                <w:szCs w:val="14"/>
                <w:lang w:eastAsia="ja-JP"/>
              </w:rPr>
            </w:pPr>
            <w:r w:rsidRPr="00A60FD8">
              <w:rPr>
                <w:rFonts w:eastAsia="Meiryo UI"/>
                <w:i/>
                <w:iCs/>
                <w:snapToGrid w:val="0"/>
                <w:color w:val="000000" w:themeColor="text1"/>
                <w:sz w:val="18"/>
                <w:szCs w:val="14"/>
                <w:lang w:eastAsia="ja-JP"/>
              </w:rPr>
              <w:t>Expressways + General roads</w:t>
            </w:r>
          </w:p>
        </w:tc>
        <w:tc>
          <w:tcPr>
            <w:tcW w:w="147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5A9E70A5" w14:textId="77777777" w:rsidR="001C3FC0" w:rsidRPr="00A60FD8" w:rsidRDefault="001C3FC0" w:rsidP="001C3FC0">
            <w:pPr>
              <w:rPr>
                <w:rFonts w:eastAsia="Meiryo UI"/>
                <w:i/>
                <w:iCs/>
                <w:snapToGrid w:val="0"/>
                <w:color w:val="000000" w:themeColor="text1"/>
                <w:sz w:val="18"/>
                <w:szCs w:val="14"/>
                <w:lang w:eastAsia="ja-JP"/>
              </w:rPr>
            </w:pPr>
          </w:p>
        </w:tc>
        <w:tc>
          <w:tcPr>
            <w:tcW w:w="3475"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0B545937" w14:textId="77777777" w:rsidR="001C3FC0" w:rsidRPr="00A60FD8" w:rsidRDefault="001C3FC0" w:rsidP="001C3FC0">
            <w:pPr>
              <w:rPr>
                <w:rFonts w:eastAsia="Meiryo UI"/>
                <w:i/>
                <w:iCs/>
                <w:snapToGrid w:val="0"/>
                <w:color w:val="000000" w:themeColor="text1"/>
                <w:sz w:val="18"/>
                <w:szCs w:val="14"/>
                <w:lang w:eastAsia="ja-JP"/>
              </w:rPr>
            </w:pPr>
          </w:p>
        </w:tc>
      </w:tr>
      <w:tr w:rsidR="001C3FC0" w:rsidRPr="00A60FD8" w14:paraId="4C15B883" w14:textId="77777777" w:rsidTr="001C3FC0">
        <w:trPr>
          <w:trHeight w:val="555"/>
        </w:trPr>
        <w:tc>
          <w:tcPr>
            <w:tcW w:w="156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1DEAB9A3" w14:textId="77777777" w:rsidR="001C3FC0" w:rsidRPr="00A60FD8" w:rsidRDefault="001C3FC0" w:rsidP="001C3FC0">
            <w:pPr>
              <w:rPr>
                <w:rFonts w:eastAsia="Meiryo UI"/>
                <w:i/>
                <w:iCs/>
                <w:snapToGrid w:val="0"/>
                <w:color w:val="000000" w:themeColor="text1"/>
                <w:sz w:val="18"/>
                <w:szCs w:val="14"/>
                <w:lang w:eastAsia="ja-JP"/>
              </w:rPr>
            </w:pPr>
            <w:r w:rsidRPr="00A60FD8">
              <w:rPr>
                <w:rFonts w:eastAsia="Meiryo UI"/>
                <w:b/>
                <w:bCs/>
                <w:i/>
                <w:iCs/>
                <w:snapToGrid w:val="0"/>
                <w:color w:val="000000" w:themeColor="text1"/>
                <w:sz w:val="18"/>
                <w:szCs w:val="14"/>
                <w:lang w:eastAsia="ja-JP"/>
              </w:rPr>
              <w:t>Overview</w:t>
            </w:r>
          </w:p>
        </w:tc>
        <w:tc>
          <w:tcPr>
            <w:tcW w:w="8331" w:type="dxa"/>
            <w:gridSpan w:val="6"/>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0E0687F" w14:textId="77777777" w:rsidR="001C3FC0" w:rsidRPr="00A60FD8" w:rsidRDefault="001C3FC0" w:rsidP="001C3FC0">
            <w:pPr>
              <w:rPr>
                <w:rFonts w:eastAsia="Meiryo UI"/>
                <w:i/>
                <w:iCs/>
                <w:snapToGrid w:val="0"/>
                <w:color w:val="000000" w:themeColor="text1"/>
                <w:sz w:val="18"/>
                <w:szCs w:val="14"/>
                <w:lang w:eastAsia="ja-JP"/>
              </w:rPr>
            </w:pPr>
            <w:r w:rsidRPr="00A60FD8">
              <w:rPr>
                <w:rFonts w:eastAsia="Meiryo UI"/>
                <w:i/>
                <w:iCs/>
                <w:snapToGrid w:val="0"/>
                <w:color w:val="000000" w:themeColor="text1"/>
                <w:sz w:val="18"/>
                <w:szCs w:val="14"/>
                <w:lang w:eastAsia="ja-JP"/>
              </w:rPr>
              <w:t>Information, such as the speed of vehicles driving on the main lane at the measurement location on the main lane and predicted time to arrive at a merging section, is provided by the infrastructure to merging vehicles to assist preliminary acceleration and deceleration on the merging lane.</w:t>
            </w:r>
          </w:p>
        </w:tc>
      </w:tr>
      <w:tr w:rsidR="001C3FC0" w:rsidRPr="00A60FD8" w14:paraId="5636D2F3" w14:textId="77777777" w:rsidTr="001C3FC0">
        <w:trPr>
          <w:trHeight w:val="287"/>
        </w:trPr>
        <w:tc>
          <w:tcPr>
            <w:tcW w:w="9900" w:type="dxa"/>
            <w:gridSpan w:val="8"/>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78545466" w14:textId="77777777" w:rsidR="001C3FC0" w:rsidRPr="00A60FD8" w:rsidRDefault="001C3FC0" w:rsidP="001C3FC0">
            <w:pPr>
              <w:rPr>
                <w:rFonts w:eastAsia="Meiryo UI"/>
                <w:i/>
                <w:iCs/>
                <w:snapToGrid w:val="0"/>
                <w:color w:val="000000" w:themeColor="text1"/>
                <w:sz w:val="18"/>
                <w:szCs w:val="14"/>
                <w:lang w:eastAsia="ja-JP"/>
              </w:rPr>
            </w:pPr>
            <w:r w:rsidRPr="00A60FD8">
              <w:rPr>
                <w:rFonts w:eastAsia="Meiryo UI"/>
                <w:b/>
                <w:bCs/>
                <w:i/>
                <w:iCs/>
                <w:snapToGrid w:val="0"/>
                <w:color w:val="000000" w:themeColor="text1"/>
                <w:sz w:val="18"/>
                <w:szCs w:val="14"/>
                <w:lang w:eastAsia="ja-JP"/>
              </w:rPr>
              <w:t>Image of the functional element</w:t>
            </w:r>
          </w:p>
        </w:tc>
      </w:tr>
      <w:tr w:rsidR="001C3FC0" w:rsidRPr="00A60FD8" w14:paraId="278DBF42" w14:textId="77777777" w:rsidTr="001C3FC0">
        <w:trPr>
          <w:trHeight w:val="2334"/>
        </w:trPr>
        <w:tc>
          <w:tcPr>
            <w:tcW w:w="9900" w:type="dxa"/>
            <w:gridSpan w:val="8"/>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1047A4E6" w14:textId="77777777" w:rsidR="001C3FC0" w:rsidRPr="00A60FD8" w:rsidRDefault="001C3FC0" w:rsidP="001C3FC0">
            <w:pPr>
              <w:rPr>
                <w:rFonts w:ascii="Arial" w:eastAsia="Meiryo UI" w:hAnsi="Arial" w:cs="Arial"/>
                <w:i/>
                <w:iCs/>
                <w:snapToGrid w:val="0"/>
                <w:color w:val="000000" w:themeColor="text1"/>
                <w:sz w:val="22"/>
                <w:lang w:eastAsia="ja-JP"/>
              </w:rPr>
            </w:pPr>
            <w:r w:rsidRPr="00A60FD8">
              <w:rPr>
                <w:rFonts w:ascii="Arial" w:eastAsia="Meiryo UI" w:hAnsi="Arial" w:cs="Arial"/>
                <w:i/>
                <w:iCs/>
                <w:snapToGrid w:val="0"/>
                <w:color w:val="000000" w:themeColor="text1"/>
                <w:sz w:val="22"/>
              </w:rPr>
              <w:drawing>
                <wp:inline distT="0" distB="0" distL="0" distR="0" wp14:anchorId="1FB99F18" wp14:editId="2F1921EE">
                  <wp:extent cx="5780315" cy="1662145"/>
                  <wp:effectExtent l="0" t="0" r="0" b="0"/>
                  <wp:docPr id="5566" name="図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70971" cy="1688213"/>
                          </a:xfrm>
                          <a:prstGeom prst="rect">
                            <a:avLst/>
                          </a:prstGeom>
                          <a:noFill/>
                          <a:ln>
                            <a:noFill/>
                          </a:ln>
                        </pic:spPr>
                      </pic:pic>
                    </a:graphicData>
                  </a:graphic>
                </wp:inline>
              </w:drawing>
            </w:r>
          </w:p>
        </w:tc>
      </w:tr>
      <w:tr w:rsidR="001C3FC0" w:rsidRPr="00A60FD8" w14:paraId="123D59DA" w14:textId="77777777" w:rsidTr="001C3FC0">
        <w:trPr>
          <w:trHeight w:val="403"/>
        </w:trPr>
        <w:tc>
          <w:tcPr>
            <w:tcW w:w="702"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03EF0732" w14:textId="77777777" w:rsidR="001C3FC0" w:rsidRPr="00A60FD8" w:rsidRDefault="001C3FC0" w:rsidP="001C3FC0">
            <w:pPr>
              <w:rPr>
                <w:rFonts w:eastAsia="Meiryo UI"/>
                <w:i/>
                <w:iCs/>
                <w:snapToGrid w:val="0"/>
                <w:color w:val="000000" w:themeColor="text1"/>
                <w:sz w:val="20"/>
                <w:lang w:eastAsia="ja-JP"/>
              </w:rPr>
            </w:pPr>
            <w:r w:rsidRPr="00A60FD8">
              <w:rPr>
                <w:rFonts w:eastAsia="Meiryo UI"/>
                <w:b/>
                <w:bCs/>
                <w:i/>
                <w:iCs/>
                <w:snapToGrid w:val="0"/>
                <w:color w:val="000000" w:themeColor="text1"/>
                <w:sz w:val="20"/>
                <w:lang w:eastAsia="ja-JP"/>
              </w:rPr>
              <w:t>Remarks (communication requirements, etc.)</w:t>
            </w:r>
          </w:p>
        </w:tc>
        <w:tc>
          <w:tcPr>
            <w:tcW w:w="172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03F3AFD5" w14:textId="77777777" w:rsidR="001C3FC0" w:rsidRPr="00A60FD8" w:rsidRDefault="001C3FC0" w:rsidP="001C3FC0">
            <w:pPr>
              <w:rPr>
                <w:rFonts w:eastAsia="Meiryo UI"/>
                <w:i/>
                <w:iCs/>
                <w:snapToGrid w:val="0"/>
                <w:color w:val="000000" w:themeColor="text1"/>
                <w:sz w:val="20"/>
                <w:lang w:eastAsia="ja-JP"/>
              </w:rPr>
            </w:pPr>
            <w:r w:rsidRPr="00A60FD8">
              <w:rPr>
                <w:rFonts w:eastAsia="Meiryo UI"/>
                <w:b/>
                <w:bCs/>
                <w:i/>
                <w:iCs/>
                <w:snapToGrid w:val="0"/>
                <w:color w:val="000000" w:themeColor="text1"/>
                <w:sz w:val="20"/>
                <w:lang w:eastAsia="ja-JP"/>
              </w:rPr>
              <w:t>Connection mode</w:t>
            </w:r>
          </w:p>
        </w:tc>
        <w:tc>
          <w:tcPr>
            <w:tcW w:w="2525"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6AD275E" w14:textId="77777777" w:rsidR="001C3FC0" w:rsidRPr="00A60FD8" w:rsidRDefault="001C3FC0" w:rsidP="001C3FC0">
            <w:pPr>
              <w:rPr>
                <w:rFonts w:eastAsia="Meiryo UI"/>
                <w:i/>
                <w:iCs/>
                <w:snapToGrid w:val="0"/>
                <w:color w:val="000000" w:themeColor="text1"/>
                <w:sz w:val="20"/>
                <w:lang w:eastAsia="ja-JP"/>
              </w:rPr>
            </w:pPr>
            <w:r w:rsidRPr="00A60FD8">
              <w:rPr>
                <w:rFonts w:eastAsia="Meiryo UI"/>
                <w:i/>
                <w:iCs/>
                <w:snapToGrid w:val="0"/>
                <w:color w:val="000000" w:themeColor="text1"/>
                <w:sz w:val="20"/>
                <w:lang w:eastAsia="ja-JP"/>
              </w:rPr>
              <w:t>V2I</w:t>
            </w:r>
          </w:p>
        </w:tc>
        <w:tc>
          <w:tcPr>
            <w:tcW w:w="701"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2BCC0256" w14:textId="77777777" w:rsidR="001C3FC0" w:rsidRPr="00A60FD8" w:rsidRDefault="001C3FC0" w:rsidP="001C3FC0">
            <w:pPr>
              <w:rPr>
                <w:rFonts w:eastAsia="Meiryo UI"/>
                <w:i/>
                <w:iCs/>
                <w:snapToGrid w:val="0"/>
                <w:color w:val="000000" w:themeColor="text1"/>
                <w:sz w:val="20"/>
                <w:lang w:eastAsia="ja-JP"/>
              </w:rPr>
            </w:pPr>
            <w:r w:rsidRPr="00A60FD8">
              <w:rPr>
                <w:rFonts w:eastAsia="Meiryo UI"/>
                <w:b/>
                <w:bCs/>
                <w:i/>
                <w:iCs/>
                <w:snapToGrid w:val="0"/>
                <w:color w:val="000000" w:themeColor="text1"/>
                <w:sz w:val="20"/>
                <w:lang w:eastAsia="ja-JP"/>
              </w:rPr>
              <w:t>Data category/</w:t>
            </w:r>
          </w:p>
          <w:p w14:paraId="4C827821" w14:textId="77777777" w:rsidR="001C3FC0" w:rsidRPr="00A60FD8" w:rsidRDefault="001C3FC0" w:rsidP="001C3FC0">
            <w:pPr>
              <w:rPr>
                <w:rFonts w:eastAsia="Meiryo UI"/>
                <w:i/>
                <w:iCs/>
                <w:snapToGrid w:val="0"/>
                <w:color w:val="000000" w:themeColor="text1"/>
                <w:sz w:val="20"/>
                <w:lang w:eastAsia="ja-JP"/>
              </w:rPr>
            </w:pPr>
            <w:r w:rsidRPr="00A60FD8">
              <w:rPr>
                <w:rFonts w:eastAsia="Meiryo UI"/>
                <w:b/>
                <w:bCs/>
                <w:i/>
                <w:iCs/>
                <w:snapToGrid w:val="0"/>
                <w:color w:val="000000" w:themeColor="text1"/>
                <w:sz w:val="20"/>
                <w:lang w:eastAsia="ja-JP"/>
              </w:rPr>
              <w:t>content of information</w:t>
            </w:r>
          </w:p>
        </w:tc>
        <w:tc>
          <w:tcPr>
            <w:tcW w:w="130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4447707E" w14:textId="77777777" w:rsidR="001C3FC0" w:rsidRPr="00A60FD8" w:rsidRDefault="001C3FC0" w:rsidP="001C3FC0">
            <w:pPr>
              <w:rPr>
                <w:rFonts w:eastAsia="Meiryo UI"/>
                <w:i/>
                <w:iCs/>
                <w:snapToGrid w:val="0"/>
                <w:color w:val="000000" w:themeColor="text1"/>
                <w:sz w:val="20"/>
                <w:lang w:eastAsia="ja-JP"/>
              </w:rPr>
            </w:pPr>
            <w:r w:rsidRPr="00A60FD8">
              <w:rPr>
                <w:rFonts w:eastAsia="Meiryo UI"/>
                <w:b/>
                <w:bCs/>
                <w:i/>
                <w:iCs/>
                <w:snapToGrid w:val="0"/>
                <w:color w:val="000000" w:themeColor="text1"/>
                <w:sz w:val="20"/>
                <w:lang w:eastAsia="ja-JP"/>
              </w:rPr>
              <w:t>Message</w:t>
            </w:r>
          </w:p>
        </w:tc>
        <w:tc>
          <w:tcPr>
            <w:tcW w:w="2946"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3B357D6" w14:textId="77777777" w:rsidR="001C3FC0" w:rsidRPr="00A60FD8" w:rsidRDefault="001C3FC0" w:rsidP="001C3FC0">
            <w:pPr>
              <w:rPr>
                <w:rFonts w:eastAsia="Meiryo UI"/>
                <w:i/>
                <w:iCs/>
                <w:snapToGrid w:val="0"/>
                <w:color w:val="000000" w:themeColor="text1"/>
                <w:sz w:val="20"/>
                <w:lang w:eastAsia="ja-JP"/>
              </w:rPr>
            </w:pPr>
            <w:r w:rsidRPr="00A60FD8">
              <w:rPr>
                <w:rFonts w:eastAsia="Meiryo UI"/>
                <w:i/>
                <w:iCs/>
                <w:snapToGrid w:val="0"/>
                <w:color w:val="000000" w:themeColor="text1"/>
                <w:sz w:val="20"/>
                <w:lang w:eastAsia="ja-JP"/>
              </w:rPr>
              <w:t>Predicted time to arrive at a merging section (vehicles on the main lane)</w:t>
            </w:r>
          </w:p>
        </w:tc>
      </w:tr>
      <w:tr w:rsidR="001C3FC0" w:rsidRPr="00A60FD8" w14:paraId="4E02C351" w14:textId="77777777" w:rsidTr="001C3FC0">
        <w:trPr>
          <w:trHeight w:val="37"/>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56ACC102" w14:textId="77777777" w:rsidR="001C3FC0" w:rsidRPr="00A60FD8" w:rsidRDefault="001C3FC0" w:rsidP="001C3FC0">
            <w:pPr>
              <w:rPr>
                <w:rFonts w:eastAsia="Meiryo UI"/>
                <w:i/>
                <w:iCs/>
                <w:snapToGrid w:val="0"/>
                <w:color w:val="000000" w:themeColor="text1"/>
                <w:sz w:val="20"/>
                <w:lang w:eastAsia="ja-JP"/>
              </w:rPr>
            </w:pPr>
          </w:p>
        </w:tc>
        <w:tc>
          <w:tcPr>
            <w:tcW w:w="172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3C754823" w14:textId="649A10E1" w:rsidR="001C3FC0" w:rsidRPr="00A60FD8" w:rsidRDefault="001C3FC0" w:rsidP="001C3FC0">
            <w:pPr>
              <w:rPr>
                <w:rFonts w:eastAsia="Meiryo UI"/>
                <w:i/>
                <w:iCs/>
                <w:snapToGrid w:val="0"/>
                <w:color w:val="000000" w:themeColor="text1"/>
                <w:sz w:val="20"/>
                <w:lang w:eastAsia="ja-JP"/>
              </w:rPr>
            </w:pPr>
            <w:r w:rsidRPr="00A60FD8">
              <w:rPr>
                <w:rFonts w:eastAsia="Meiryo UI"/>
                <w:b/>
                <w:bCs/>
                <w:i/>
                <w:iCs/>
                <w:snapToGrid w:val="0"/>
                <w:color w:val="000000" w:themeColor="text1"/>
                <w:sz w:val="20"/>
                <w:lang w:eastAsia="ja-JP"/>
              </w:rPr>
              <w:t xml:space="preserve">Message </w:t>
            </w:r>
            <w:r w:rsidR="00A60FD8" w:rsidRPr="00A60FD8">
              <w:rPr>
                <w:rFonts w:eastAsia="Meiryo UI"/>
                <w:b/>
                <w:bCs/>
                <w:i/>
                <w:iCs/>
                <w:snapToGrid w:val="0"/>
                <w:color w:val="000000" w:themeColor="text1"/>
                <w:sz w:val="20"/>
                <w:lang w:eastAsia="ja-JP"/>
              </w:rPr>
              <w:t>recipient</w:t>
            </w:r>
            <w:r w:rsidRPr="00A60FD8">
              <w:rPr>
                <w:rFonts w:eastAsia="Meiryo UI"/>
                <w:b/>
                <w:bCs/>
                <w:i/>
                <w:iCs/>
                <w:snapToGrid w:val="0"/>
                <w:color w:val="000000" w:themeColor="text1"/>
                <w:sz w:val="20"/>
                <w:lang w:eastAsia="ja-JP"/>
              </w:rPr>
              <w:t>(s)</w:t>
            </w:r>
          </w:p>
        </w:tc>
        <w:tc>
          <w:tcPr>
            <w:tcW w:w="2525"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A5D3B75" w14:textId="77777777" w:rsidR="001C3FC0" w:rsidRPr="00A60FD8" w:rsidRDefault="001C3FC0" w:rsidP="001C3FC0">
            <w:pPr>
              <w:rPr>
                <w:rFonts w:eastAsia="Meiryo UI"/>
                <w:i/>
                <w:iCs/>
                <w:snapToGrid w:val="0"/>
                <w:color w:val="000000" w:themeColor="text1"/>
                <w:sz w:val="20"/>
                <w:lang w:eastAsia="ja-JP"/>
              </w:rPr>
            </w:pPr>
            <w:r w:rsidRPr="00A60FD8">
              <w:rPr>
                <w:rFonts w:eastAsia="Meiryo UI"/>
                <w:i/>
                <w:iCs/>
                <w:snapToGrid w:val="0"/>
                <w:color w:val="000000" w:themeColor="text1"/>
                <w:sz w:val="20"/>
                <w:lang w:eastAsia="ja-JP"/>
              </w:rPr>
              <w:t>One-to-many</w:t>
            </w:r>
          </w:p>
        </w:tc>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65BEE20D" w14:textId="77777777" w:rsidR="001C3FC0" w:rsidRPr="00A60FD8" w:rsidRDefault="001C3FC0" w:rsidP="001C3FC0">
            <w:pPr>
              <w:rPr>
                <w:rFonts w:eastAsia="Meiryo UI"/>
                <w:i/>
                <w:iCs/>
                <w:snapToGrid w:val="0"/>
                <w:color w:val="000000" w:themeColor="text1"/>
                <w:sz w:val="20"/>
                <w:lang w:eastAsia="ja-JP"/>
              </w:rPr>
            </w:pPr>
          </w:p>
        </w:tc>
        <w:tc>
          <w:tcPr>
            <w:tcW w:w="130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66F2F1F3" w14:textId="77777777" w:rsidR="001C3FC0" w:rsidRPr="00A60FD8" w:rsidRDefault="001C3FC0" w:rsidP="001C3FC0">
            <w:pPr>
              <w:rPr>
                <w:rFonts w:eastAsia="Meiryo UI"/>
                <w:i/>
                <w:iCs/>
                <w:snapToGrid w:val="0"/>
                <w:color w:val="000000" w:themeColor="text1"/>
                <w:sz w:val="20"/>
                <w:lang w:eastAsia="ja-JP"/>
              </w:rPr>
            </w:pPr>
            <w:r w:rsidRPr="00A60FD8">
              <w:rPr>
                <w:rFonts w:eastAsia="Meiryo UI"/>
                <w:b/>
                <w:bCs/>
                <w:i/>
                <w:iCs/>
                <w:snapToGrid w:val="0"/>
                <w:color w:val="000000" w:themeColor="text1"/>
                <w:sz w:val="20"/>
                <w:lang w:eastAsia="ja-JP"/>
              </w:rPr>
              <w:t>Sensor data</w:t>
            </w:r>
          </w:p>
        </w:tc>
        <w:tc>
          <w:tcPr>
            <w:tcW w:w="2946"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138E054" w14:textId="77777777" w:rsidR="001C3FC0" w:rsidRPr="00A60FD8" w:rsidRDefault="001C3FC0" w:rsidP="001C3FC0">
            <w:pPr>
              <w:rPr>
                <w:rFonts w:eastAsia="Meiryo UI"/>
                <w:i/>
                <w:iCs/>
                <w:snapToGrid w:val="0"/>
                <w:color w:val="000000" w:themeColor="text1"/>
                <w:sz w:val="20"/>
                <w:lang w:eastAsia="ja-JP"/>
              </w:rPr>
            </w:pPr>
            <w:r w:rsidRPr="00A60FD8">
              <w:rPr>
                <w:rFonts w:eastAsia="Meiryo UI"/>
                <w:i/>
                <w:iCs/>
                <w:snapToGrid w:val="0"/>
                <w:color w:val="000000" w:themeColor="text1"/>
                <w:sz w:val="20"/>
                <w:lang w:eastAsia="ja-JP"/>
              </w:rPr>
              <w:t>Speed (spot measurement of vehicles on the main lane), vehicle length</w:t>
            </w:r>
          </w:p>
        </w:tc>
      </w:tr>
      <w:tr w:rsidR="001C3FC0" w:rsidRPr="00A60FD8" w14:paraId="60E871A8" w14:textId="77777777" w:rsidTr="001C3FC0">
        <w:trPr>
          <w:trHeight w:val="403"/>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5B0BDB3B" w14:textId="77777777" w:rsidR="001C3FC0" w:rsidRPr="00A60FD8" w:rsidRDefault="001C3FC0" w:rsidP="001C3FC0">
            <w:pPr>
              <w:rPr>
                <w:rFonts w:eastAsia="Meiryo UI"/>
                <w:i/>
                <w:iCs/>
                <w:snapToGrid w:val="0"/>
                <w:color w:val="000000" w:themeColor="text1"/>
                <w:sz w:val="20"/>
                <w:lang w:eastAsia="ja-JP"/>
              </w:rPr>
            </w:pPr>
          </w:p>
        </w:tc>
        <w:tc>
          <w:tcPr>
            <w:tcW w:w="172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70E65A58" w14:textId="77777777" w:rsidR="001C3FC0" w:rsidRPr="00A60FD8" w:rsidRDefault="001C3FC0" w:rsidP="001C3FC0">
            <w:pPr>
              <w:rPr>
                <w:rFonts w:eastAsia="Meiryo UI"/>
                <w:i/>
                <w:iCs/>
                <w:snapToGrid w:val="0"/>
                <w:color w:val="000000" w:themeColor="text1"/>
                <w:sz w:val="20"/>
                <w:lang w:eastAsia="ja-JP"/>
              </w:rPr>
            </w:pPr>
            <w:r w:rsidRPr="00A60FD8">
              <w:rPr>
                <w:rFonts w:eastAsia="Meiryo UI"/>
                <w:b/>
                <w:bCs/>
                <w:i/>
                <w:iCs/>
                <w:snapToGrid w:val="0"/>
                <w:color w:val="000000" w:themeColor="text1"/>
                <w:sz w:val="20"/>
                <w:lang w:eastAsia="ja-JP"/>
              </w:rPr>
              <w:t>Vehicle action</w:t>
            </w:r>
          </w:p>
        </w:tc>
        <w:tc>
          <w:tcPr>
            <w:tcW w:w="2525"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024E218" w14:textId="77777777" w:rsidR="001C3FC0" w:rsidRPr="00A60FD8" w:rsidRDefault="001C3FC0" w:rsidP="001C3FC0">
            <w:pPr>
              <w:rPr>
                <w:rFonts w:eastAsia="Meiryo UI"/>
                <w:i/>
                <w:iCs/>
                <w:snapToGrid w:val="0"/>
                <w:color w:val="000000" w:themeColor="text1"/>
                <w:sz w:val="20"/>
                <w:lang w:eastAsia="ja-JP"/>
              </w:rPr>
            </w:pPr>
            <w:r w:rsidRPr="00A60FD8">
              <w:rPr>
                <w:rFonts w:eastAsia="Meiryo UI"/>
                <w:i/>
                <w:iCs/>
                <w:snapToGrid w:val="0"/>
                <w:color w:val="000000" w:themeColor="text1"/>
                <w:sz w:val="20"/>
                <w:lang w:eastAsia="ja-JP"/>
              </w:rPr>
              <w:t>Preliminary acceleration and deceleration</w:t>
            </w:r>
          </w:p>
        </w:tc>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3202A3F0" w14:textId="77777777" w:rsidR="001C3FC0" w:rsidRPr="00A60FD8" w:rsidRDefault="001C3FC0" w:rsidP="001C3FC0">
            <w:pPr>
              <w:rPr>
                <w:rFonts w:eastAsia="Meiryo UI"/>
                <w:i/>
                <w:iCs/>
                <w:snapToGrid w:val="0"/>
                <w:color w:val="000000" w:themeColor="text1"/>
                <w:sz w:val="20"/>
                <w:lang w:eastAsia="ja-JP"/>
              </w:rPr>
            </w:pPr>
          </w:p>
        </w:tc>
        <w:tc>
          <w:tcPr>
            <w:tcW w:w="130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2A57F346" w14:textId="77777777" w:rsidR="001C3FC0" w:rsidRPr="00A60FD8" w:rsidRDefault="001C3FC0" w:rsidP="001C3FC0">
            <w:pPr>
              <w:rPr>
                <w:rFonts w:eastAsia="Meiryo UI"/>
                <w:i/>
                <w:iCs/>
                <w:snapToGrid w:val="0"/>
                <w:color w:val="000000" w:themeColor="text1"/>
                <w:sz w:val="20"/>
                <w:lang w:eastAsia="ja-JP"/>
              </w:rPr>
            </w:pPr>
            <w:r w:rsidRPr="00A60FD8">
              <w:rPr>
                <w:rFonts w:eastAsia="Meiryo UI"/>
                <w:b/>
                <w:bCs/>
                <w:i/>
                <w:iCs/>
                <w:snapToGrid w:val="0"/>
                <w:color w:val="000000" w:themeColor="text1"/>
                <w:sz w:val="20"/>
                <w:lang w:eastAsia="ja-JP"/>
              </w:rPr>
              <w:t>Rich contents</w:t>
            </w:r>
          </w:p>
        </w:tc>
        <w:tc>
          <w:tcPr>
            <w:tcW w:w="2946"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B1C8A0B" w14:textId="77777777" w:rsidR="001C3FC0" w:rsidRPr="00A60FD8" w:rsidRDefault="001C3FC0" w:rsidP="001C3FC0">
            <w:pPr>
              <w:rPr>
                <w:rFonts w:eastAsia="Meiryo UI"/>
                <w:i/>
                <w:iCs/>
                <w:snapToGrid w:val="0"/>
                <w:color w:val="000000" w:themeColor="text1"/>
                <w:sz w:val="20"/>
                <w:lang w:eastAsia="ja-JP"/>
              </w:rPr>
            </w:pPr>
            <w:r w:rsidRPr="00A60FD8">
              <w:rPr>
                <w:rFonts w:eastAsia="Meiryo UI"/>
                <w:i/>
                <w:iCs/>
                <w:snapToGrid w:val="0"/>
                <w:color w:val="000000" w:themeColor="text1"/>
                <w:sz w:val="20"/>
                <w:lang w:eastAsia="ja-JP"/>
              </w:rPr>
              <w:t>–</w:t>
            </w:r>
          </w:p>
        </w:tc>
      </w:tr>
      <w:tr w:rsidR="001C3FC0" w:rsidRPr="00A60FD8" w14:paraId="1D1812D5" w14:textId="77777777" w:rsidTr="001C3FC0">
        <w:trPr>
          <w:trHeight w:val="37"/>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505D1392" w14:textId="77777777" w:rsidR="001C3FC0" w:rsidRPr="00A60FD8" w:rsidRDefault="001C3FC0" w:rsidP="001C3FC0">
            <w:pPr>
              <w:rPr>
                <w:rFonts w:eastAsia="Meiryo UI"/>
                <w:i/>
                <w:iCs/>
                <w:snapToGrid w:val="0"/>
                <w:color w:val="000000" w:themeColor="text1"/>
                <w:sz w:val="20"/>
                <w:lang w:eastAsia="ja-JP"/>
              </w:rPr>
            </w:pPr>
          </w:p>
        </w:tc>
        <w:tc>
          <w:tcPr>
            <w:tcW w:w="172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1DC4A434" w14:textId="77777777" w:rsidR="001C3FC0" w:rsidRPr="00A60FD8" w:rsidRDefault="001C3FC0" w:rsidP="001C3FC0">
            <w:pPr>
              <w:rPr>
                <w:rFonts w:eastAsia="Meiryo UI"/>
                <w:i/>
                <w:iCs/>
                <w:snapToGrid w:val="0"/>
                <w:color w:val="000000" w:themeColor="text1"/>
                <w:sz w:val="20"/>
                <w:lang w:eastAsia="ja-JP"/>
              </w:rPr>
            </w:pPr>
            <w:r w:rsidRPr="00A60FD8">
              <w:rPr>
                <w:rFonts w:eastAsia="Meiryo UI"/>
                <w:b/>
                <w:bCs/>
                <w:i/>
                <w:iCs/>
                <w:snapToGrid w:val="0"/>
                <w:color w:val="000000" w:themeColor="text1"/>
                <w:sz w:val="20"/>
                <w:lang w:eastAsia="ja-JP"/>
              </w:rPr>
              <w:t>Quick responsiveness</w:t>
            </w:r>
          </w:p>
        </w:tc>
        <w:tc>
          <w:tcPr>
            <w:tcW w:w="2525"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BDC2267" w14:textId="77777777" w:rsidR="001C3FC0" w:rsidRPr="00A60FD8" w:rsidRDefault="001C3FC0" w:rsidP="001C3FC0">
            <w:pPr>
              <w:rPr>
                <w:rFonts w:eastAsia="Meiryo UI"/>
                <w:i/>
                <w:iCs/>
                <w:snapToGrid w:val="0"/>
                <w:color w:val="000000" w:themeColor="text1"/>
                <w:sz w:val="20"/>
                <w:lang w:eastAsia="ja-JP"/>
              </w:rPr>
            </w:pPr>
            <w:r w:rsidRPr="00A60FD8">
              <w:rPr>
                <w:rFonts w:eastAsia="Meiryo UI"/>
                <w:i/>
                <w:iCs/>
                <w:snapToGrid w:val="0"/>
                <w:color w:val="000000" w:themeColor="text1"/>
                <w:sz w:val="20"/>
                <w:lang w:eastAsia="ja-JP"/>
              </w:rPr>
              <w:t>Required</w:t>
            </w:r>
          </w:p>
        </w:tc>
        <w:tc>
          <w:tcPr>
            <w:tcW w:w="2004" w:type="dxa"/>
            <w:gridSpan w:val="3"/>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67209624" w14:textId="77777777" w:rsidR="001C3FC0" w:rsidRPr="00A60FD8" w:rsidRDefault="001C3FC0" w:rsidP="001C3FC0">
            <w:pPr>
              <w:rPr>
                <w:rFonts w:eastAsia="Meiryo UI"/>
                <w:i/>
                <w:iCs/>
                <w:snapToGrid w:val="0"/>
                <w:color w:val="000000" w:themeColor="text1"/>
                <w:sz w:val="20"/>
                <w:lang w:eastAsia="ja-JP"/>
              </w:rPr>
            </w:pPr>
            <w:r w:rsidRPr="00A60FD8">
              <w:rPr>
                <w:rFonts w:eastAsia="Meiryo UI"/>
                <w:b/>
                <w:bCs/>
                <w:i/>
                <w:iCs/>
                <w:snapToGrid w:val="0"/>
                <w:color w:val="000000" w:themeColor="text1"/>
                <w:sz w:val="20"/>
                <w:lang w:eastAsia="ja-JP"/>
              </w:rPr>
              <w:t>Data amount</w:t>
            </w:r>
          </w:p>
        </w:tc>
        <w:tc>
          <w:tcPr>
            <w:tcW w:w="2946"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82CE347" w14:textId="77777777" w:rsidR="001C3FC0" w:rsidRPr="00A60FD8" w:rsidRDefault="001C3FC0" w:rsidP="001C3FC0">
            <w:pPr>
              <w:rPr>
                <w:rFonts w:eastAsia="Meiryo UI"/>
                <w:i/>
                <w:iCs/>
                <w:snapToGrid w:val="0"/>
                <w:color w:val="000000" w:themeColor="text1"/>
                <w:sz w:val="20"/>
                <w:lang w:eastAsia="ja-JP"/>
              </w:rPr>
            </w:pPr>
            <w:r w:rsidRPr="00A60FD8">
              <w:rPr>
                <w:rFonts w:eastAsia="Meiryo UI"/>
                <w:i/>
                <w:iCs/>
                <w:snapToGrid w:val="0"/>
                <w:color w:val="000000" w:themeColor="text1"/>
                <w:sz w:val="20"/>
                <w:lang w:eastAsia="ja-JP"/>
              </w:rPr>
              <w:t>Small</w:t>
            </w:r>
          </w:p>
        </w:tc>
      </w:tr>
    </w:tbl>
    <w:p w14:paraId="3F972868" w14:textId="77777777" w:rsidR="001C3FC0" w:rsidRPr="00A60FD8" w:rsidRDefault="001C3FC0" w:rsidP="001C3FC0">
      <w:pPr>
        <w:pStyle w:val="Tablefin"/>
        <w:rPr>
          <w:rFonts w:eastAsia="Meiryo UI"/>
          <w:snapToGrid w:val="0"/>
        </w:rPr>
      </w:pPr>
    </w:p>
    <w:p w14:paraId="24F5EC02" w14:textId="77777777" w:rsidR="001C3FC0" w:rsidRPr="00A60FD8" w:rsidRDefault="001C3FC0" w:rsidP="0009470B">
      <w:pPr>
        <w:pStyle w:val="Headingi"/>
        <w:spacing w:after="120"/>
        <w:rPr>
          <w:lang w:eastAsia="ja-JP"/>
        </w:rPr>
      </w:pPr>
      <w:r w:rsidRPr="00A60FD8">
        <w:rPr>
          <w:lang w:eastAsia="ja-JP"/>
        </w:rPr>
        <w:lastRenderedPageBreak/>
        <w:t>a-1-2. Merging assistance by targeting the gap on the main lane</w:t>
      </w:r>
    </w:p>
    <w:tbl>
      <w:tblPr>
        <w:tblW w:w="9900" w:type="dxa"/>
        <w:tblCellMar>
          <w:left w:w="0" w:type="dxa"/>
          <w:right w:w="0" w:type="dxa"/>
        </w:tblCellMar>
        <w:tblLook w:val="0600" w:firstRow="0" w:lastRow="0" w:firstColumn="0" w:lastColumn="0" w:noHBand="1" w:noVBand="1"/>
      </w:tblPr>
      <w:tblGrid>
        <w:gridCol w:w="718"/>
        <w:gridCol w:w="762"/>
        <w:gridCol w:w="725"/>
        <w:gridCol w:w="2413"/>
        <w:gridCol w:w="385"/>
        <w:gridCol w:w="531"/>
        <w:gridCol w:w="983"/>
        <w:gridCol w:w="230"/>
        <w:gridCol w:w="3153"/>
      </w:tblGrid>
      <w:tr w:rsidR="001C3FC0" w:rsidRPr="00A60FD8" w14:paraId="4547BA47" w14:textId="77777777" w:rsidTr="001C3FC0">
        <w:trPr>
          <w:trHeight w:val="403"/>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096BD47C" w14:textId="77777777" w:rsidR="001C3FC0" w:rsidRPr="00A60FD8" w:rsidRDefault="001C3FC0" w:rsidP="001C3FC0">
            <w:pPr>
              <w:keepNext/>
              <w:keepLines/>
              <w:rPr>
                <w:rFonts w:eastAsia="Meiryo UI"/>
                <w:b/>
                <w:iCs/>
                <w:snapToGrid w:val="0"/>
                <w:color w:val="000000" w:themeColor="text1"/>
                <w:sz w:val="20"/>
                <w:lang w:eastAsia="ja-JP"/>
              </w:rPr>
            </w:pPr>
            <w:r w:rsidRPr="00A60FD8">
              <w:rPr>
                <w:rFonts w:eastAsia="Meiryo UI"/>
                <w:b/>
                <w:bCs/>
                <w:iCs/>
                <w:snapToGrid w:val="0"/>
                <w:color w:val="000000" w:themeColor="text1"/>
                <w:sz w:val="20"/>
                <w:lang w:eastAsia="ja-JP"/>
              </w:rPr>
              <w:t>Classification by function</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8C33EAA" w14:textId="77777777" w:rsidR="001C3FC0" w:rsidRPr="00A60FD8" w:rsidRDefault="001C3FC0" w:rsidP="001C3FC0">
            <w:pPr>
              <w:keepNext/>
              <w:keepLines/>
              <w:rPr>
                <w:rFonts w:eastAsia="Meiryo UI"/>
                <w:b/>
                <w:iCs/>
                <w:snapToGrid w:val="0"/>
                <w:color w:val="000000" w:themeColor="text1"/>
                <w:sz w:val="20"/>
                <w:lang w:eastAsia="ja-JP"/>
              </w:rPr>
            </w:pPr>
            <w:r w:rsidRPr="00A60FD8">
              <w:rPr>
                <w:rFonts w:eastAsia="Meiryo UI"/>
                <w:b/>
                <w:iCs/>
                <w:snapToGrid w:val="0"/>
                <w:color w:val="000000" w:themeColor="text1"/>
                <w:sz w:val="20"/>
                <w:lang w:eastAsia="ja-JP"/>
              </w:rPr>
              <w:t>a. Merging/lane change assistance</w:t>
            </w:r>
          </w:p>
        </w:tc>
      </w:tr>
      <w:tr w:rsidR="001C3FC0" w:rsidRPr="00A60FD8" w14:paraId="75140EE7" w14:textId="77777777" w:rsidTr="001C3FC0">
        <w:trPr>
          <w:trHeight w:val="403"/>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6BC20A4F" w14:textId="77777777" w:rsidR="001C3FC0" w:rsidRPr="00A60FD8" w:rsidRDefault="001C3FC0" w:rsidP="001C3FC0">
            <w:pPr>
              <w:keepNext/>
              <w:keepLines/>
              <w:rPr>
                <w:rFonts w:eastAsia="Meiryo UI"/>
                <w:b/>
                <w:iCs/>
                <w:snapToGrid w:val="0"/>
                <w:color w:val="000000" w:themeColor="text1"/>
                <w:sz w:val="20"/>
                <w:lang w:eastAsia="ja-JP"/>
              </w:rPr>
            </w:pPr>
            <w:r w:rsidRPr="00A60FD8">
              <w:rPr>
                <w:rFonts w:eastAsia="Meiryo UI"/>
                <w:b/>
                <w:bCs/>
                <w:iCs/>
                <w:snapToGrid w:val="0"/>
                <w:color w:val="000000" w:themeColor="text1"/>
                <w:sz w:val="20"/>
                <w:lang w:eastAsia="ja-JP"/>
              </w:rPr>
              <w:t>Name of the functional element</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E1274B5" w14:textId="77777777" w:rsidR="001C3FC0" w:rsidRPr="00A60FD8" w:rsidRDefault="001C3FC0" w:rsidP="001C3FC0">
            <w:pPr>
              <w:keepNext/>
              <w:keepLines/>
              <w:rPr>
                <w:rFonts w:eastAsia="Meiryo UI"/>
                <w:b/>
                <w:iCs/>
                <w:snapToGrid w:val="0"/>
                <w:color w:val="000000" w:themeColor="text1"/>
                <w:sz w:val="20"/>
                <w:lang w:eastAsia="ja-JP"/>
              </w:rPr>
            </w:pPr>
            <w:r w:rsidRPr="00A60FD8">
              <w:rPr>
                <w:rFonts w:eastAsia="Meiryo UI"/>
                <w:b/>
                <w:iCs/>
                <w:snapToGrid w:val="0"/>
                <w:color w:val="000000" w:themeColor="text1"/>
                <w:sz w:val="20"/>
                <w:lang w:eastAsia="ja-JP"/>
              </w:rPr>
              <w:t>a-1-2. Merging assistance by targeting the gap on the main lane</w:t>
            </w:r>
          </w:p>
        </w:tc>
      </w:tr>
      <w:tr w:rsidR="001C3FC0" w:rsidRPr="00A60FD8" w14:paraId="54546177" w14:textId="77777777" w:rsidTr="001C3FC0">
        <w:trPr>
          <w:trHeight w:val="268"/>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1D8CBB3E" w14:textId="77777777" w:rsidR="001C3FC0" w:rsidRPr="00A60FD8" w:rsidRDefault="001C3FC0" w:rsidP="001C3FC0">
            <w:pPr>
              <w:keepNext/>
              <w:keepLines/>
              <w:rPr>
                <w:rFonts w:eastAsia="Meiryo UI"/>
                <w:b/>
                <w:iCs/>
                <w:snapToGrid w:val="0"/>
                <w:color w:val="000000" w:themeColor="text1"/>
                <w:sz w:val="20"/>
                <w:lang w:eastAsia="ja-JP"/>
              </w:rPr>
            </w:pPr>
            <w:r w:rsidRPr="00A60FD8">
              <w:rPr>
                <w:rFonts w:eastAsia="Meiryo UI"/>
                <w:b/>
                <w:bCs/>
                <w:iCs/>
                <w:snapToGrid w:val="0"/>
                <w:color w:val="000000" w:themeColor="text1"/>
                <w:sz w:val="20"/>
                <w:lang w:eastAsia="ja-JP"/>
              </w:rPr>
              <w:t>Target areas</w:t>
            </w:r>
          </w:p>
        </w:tc>
        <w:tc>
          <w:tcPr>
            <w:tcW w:w="3420"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AF7EECC" w14:textId="77777777" w:rsidR="001C3FC0" w:rsidRPr="00A60FD8" w:rsidRDefault="001C3FC0" w:rsidP="001C3FC0">
            <w:pPr>
              <w:keepNext/>
              <w:keepLines/>
              <w:rPr>
                <w:rFonts w:eastAsia="Meiryo UI"/>
                <w:b/>
                <w:iCs/>
                <w:snapToGrid w:val="0"/>
                <w:color w:val="000000" w:themeColor="text1"/>
                <w:sz w:val="20"/>
                <w:lang w:eastAsia="ja-JP"/>
              </w:rPr>
            </w:pPr>
            <w:r w:rsidRPr="00A60FD8">
              <w:rPr>
                <w:rFonts w:eastAsia="Meiryo UI"/>
                <w:b/>
                <w:iCs/>
                <w:snapToGrid w:val="0"/>
                <w:color w:val="000000" w:themeColor="text1"/>
                <w:sz w:val="20"/>
                <w:lang w:eastAsia="ja-JP"/>
              </w:rPr>
              <w:t>Expressways + General roads</w:t>
            </w:r>
          </w:p>
        </w:tc>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5490E791" w14:textId="77777777" w:rsidR="001C3FC0" w:rsidRPr="00A60FD8" w:rsidRDefault="001C3FC0" w:rsidP="001C3FC0">
            <w:pPr>
              <w:keepNext/>
              <w:keepLines/>
              <w:rPr>
                <w:rFonts w:eastAsia="Meiryo UI"/>
                <w:b/>
                <w:iCs/>
                <w:snapToGrid w:val="0"/>
                <w:color w:val="000000" w:themeColor="text1"/>
                <w:sz w:val="20"/>
                <w:lang w:eastAsia="ja-JP"/>
              </w:rPr>
            </w:pPr>
          </w:p>
        </w:tc>
        <w:tc>
          <w:tcPr>
            <w:tcW w:w="3520"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6108F40" w14:textId="77777777" w:rsidR="001C3FC0" w:rsidRPr="00A60FD8" w:rsidRDefault="001C3FC0" w:rsidP="001C3FC0">
            <w:pPr>
              <w:keepNext/>
              <w:keepLines/>
              <w:rPr>
                <w:rFonts w:eastAsia="Meiryo UI"/>
                <w:b/>
                <w:iCs/>
                <w:snapToGrid w:val="0"/>
                <w:color w:val="000000" w:themeColor="text1"/>
                <w:sz w:val="20"/>
                <w:lang w:eastAsia="ja-JP"/>
              </w:rPr>
            </w:pPr>
          </w:p>
        </w:tc>
      </w:tr>
      <w:tr w:rsidR="001C3FC0" w:rsidRPr="00A60FD8" w14:paraId="098B30F5" w14:textId="77777777" w:rsidTr="001C3FC0">
        <w:trPr>
          <w:trHeight w:val="555"/>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442BFC8E" w14:textId="77777777" w:rsidR="001C3FC0" w:rsidRPr="00A60FD8" w:rsidRDefault="001C3FC0" w:rsidP="001C3FC0">
            <w:pPr>
              <w:keepNext/>
              <w:keepLines/>
              <w:rPr>
                <w:rFonts w:eastAsia="Meiryo UI"/>
                <w:b/>
                <w:iCs/>
                <w:snapToGrid w:val="0"/>
                <w:color w:val="000000" w:themeColor="text1"/>
                <w:sz w:val="20"/>
                <w:lang w:eastAsia="ja-JP"/>
              </w:rPr>
            </w:pPr>
            <w:r w:rsidRPr="00A60FD8">
              <w:rPr>
                <w:rFonts w:eastAsia="Meiryo UI"/>
                <w:b/>
                <w:bCs/>
                <w:iCs/>
                <w:snapToGrid w:val="0"/>
                <w:color w:val="000000" w:themeColor="text1"/>
                <w:sz w:val="20"/>
                <w:lang w:eastAsia="ja-JP"/>
              </w:rPr>
              <w:t>Overview</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684A3C2" w14:textId="77777777" w:rsidR="001C3FC0" w:rsidRPr="00A60FD8" w:rsidRDefault="001C3FC0" w:rsidP="001C3FC0">
            <w:pPr>
              <w:keepNext/>
              <w:keepLines/>
              <w:rPr>
                <w:rFonts w:eastAsia="Meiryo UI"/>
                <w:b/>
                <w:iCs/>
                <w:snapToGrid w:val="0"/>
                <w:color w:val="000000" w:themeColor="text1"/>
                <w:sz w:val="20"/>
                <w:lang w:eastAsia="ja-JP"/>
              </w:rPr>
            </w:pPr>
            <w:r w:rsidRPr="00A60FD8">
              <w:rPr>
                <w:rFonts w:eastAsia="Meiryo UI"/>
                <w:b/>
                <w:iCs/>
                <w:snapToGrid w:val="0"/>
                <w:color w:val="000000" w:themeColor="text1"/>
                <w:sz w:val="20"/>
                <w:lang w:eastAsia="ja-JP"/>
              </w:rPr>
              <w:t>Continuous measurement information (e.g., location and speed of vehicles driving on the main lane) is continuously provided by the infrastructure to merging vehicles to assist merging by targeting the gap between vehicles driving on the main lane.</w:t>
            </w:r>
          </w:p>
        </w:tc>
      </w:tr>
      <w:tr w:rsidR="001C3FC0" w:rsidRPr="00A60FD8" w14:paraId="61A45C92" w14:textId="77777777" w:rsidTr="001C3FC0">
        <w:trPr>
          <w:trHeight w:val="268"/>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3BE1D490" w14:textId="77777777" w:rsidR="001C3FC0" w:rsidRPr="00A60FD8" w:rsidRDefault="001C3FC0" w:rsidP="001C3FC0">
            <w:pPr>
              <w:keepNext/>
              <w:keepLines/>
              <w:rPr>
                <w:rFonts w:eastAsia="Meiryo UI"/>
                <w:b/>
                <w:iCs/>
                <w:snapToGrid w:val="0"/>
                <w:color w:val="000000" w:themeColor="text1"/>
                <w:sz w:val="20"/>
                <w:lang w:eastAsia="ja-JP"/>
              </w:rPr>
            </w:pPr>
            <w:r w:rsidRPr="00A60FD8">
              <w:rPr>
                <w:rFonts w:eastAsia="Meiryo UI"/>
                <w:b/>
                <w:bCs/>
                <w:iCs/>
                <w:snapToGrid w:val="0"/>
                <w:color w:val="000000" w:themeColor="text1"/>
                <w:sz w:val="20"/>
                <w:lang w:eastAsia="ja-JP"/>
              </w:rPr>
              <w:t>Image of the functional element</w:t>
            </w:r>
          </w:p>
        </w:tc>
      </w:tr>
      <w:tr w:rsidR="001C3FC0" w:rsidRPr="00A60FD8" w14:paraId="471AD7FC" w14:textId="77777777" w:rsidTr="001C3FC0">
        <w:trPr>
          <w:trHeight w:val="2755"/>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79803915" w14:textId="77777777" w:rsidR="001C3FC0" w:rsidRPr="00A60FD8" w:rsidRDefault="001C3FC0" w:rsidP="001C3FC0">
            <w:pPr>
              <w:rPr>
                <w:rFonts w:ascii="Arial" w:eastAsia="Meiryo UI" w:hAnsi="Arial" w:cs="Arial"/>
                <w:b/>
                <w:iCs/>
                <w:snapToGrid w:val="0"/>
                <w:color w:val="000000" w:themeColor="text1"/>
                <w:sz w:val="22"/>
                <w:lang w:eastAsia="ja-JP"/>
              </w:rPr>
            </w:pPr>
            <w:r w:rsidRPr="00A60FD8">
              <w:rPr>
                <w:rFonts w:ascii="Arial" w:eastAsia="Meiryo UI" w:hAnsi="Arial" w:cs="Arial"/>
                <w:b/>
                <w:iCs/>
                <w:snapToGrid w:val="0"/>
                <w:color w:val="000000" w:themeColor="text1"/>
                <w:sz w:val="22"/>
              </w:rPr>
              <w:drawing>
                <wp:inline distT="0" distB="0" distL="0" distR="0" wp14:anchorId="72376280" wp14:editId="51CACDCC">
                  <wp:extent cx="5698036" cy="1646367"/>
                  <wp:effectExtent l="0" t="0" r="0" b="0"/>
                  <wp:docPr id="5516" name="図 5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8189" cy="1655079"/>
                          </a:xfrm>
                          <a:prstGeom prst="rect">
                            <a:avLst/>
                          </a:prstGeom>
                          <a:noFill/>
                          <a:ln>
                            <a:noFill/>
                          </a:ln>
                        </pic:spPr>
                      </pic:pic>
                    </a:graphicData>
                  </a:graphic>
                </wp:inline>
              </w:drawing>
            </w:r>
          </w:p>
        </w:tc>
      </w:tr>
      <w:tr w:rsidR="001C3FC0" w:rsidRPr="00A60FD8" w14:paraId="617D6465" w14:textId="77777777" w:rsidTr="001C3FC0">
        <w:trPr>
          <w:trHeight w:val="403"/>
        </w:trPr>
        <w:tc>
          <w:tcPr>
            <w:tcW w:w="718"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6BDCB40A" w14:textId="77777777" w:rsidR="001C3FC0" w:rsidRPr="00A60FD8" w:rsidRDefault="001C3FC0" w:rsidP="001C3FC0">
            <w:pPr>
              <w:rPr>
                <w:rFonts w:eastAsia="Meiryo UI"/>
                <w:b/>
                <w:iCs/>
                <w:snapToGrid w:val="0"/>
                <w:color w:val="000000" w:themeColor="text1"/>
                <w:sz w:val="20"/>
                <w:lang w:eastAsia="ja-JP"/>
              </w:rPr>
            </w:pPr>
            <w:r w:rsidRPr="00A60FD8">
              <w:rPr>
                <w:rFonts w:eastAsia="Meiryo UI"/>
                <w:b/>
                <w:bCs/>
                <w:iCs/>
                <w:snapToGrid w:val="0"/>
                <w:color w:val="000000" w:themeColor="text1"/>
                <w:sz w:val="20"/>
                <w:lang w:eastAsia="ja-JP"/>
              </w:rPr>
              <w:t>Remarks (communication requirements, etc.)</w:t>
            </w:r>
          </w:p>
        </w:tc>
        <w:tc>
          <w:tcPr>
            <w:tcW w:w="149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0CF3C724" w14:textId="77777777" w:rsidR="001C3FC0" w:rsidRPr="00A60FD8" w:rsidRDefault="001C3FC0" w:rsidP="001C3FC0">
            <w:pPr>
              <w:rPr>
                <w:rFonts w:eastAsia="Meiryo UI"/>
                <w:b/>
                <w:iCs/>
                <w:snapToGrid w:val="0"/>
                <w:color w:val="000000" w:themeColor="text1"/>
                <w:sz w:val="20"/>
                <w:lang w:eastAsia="ja-JP"/>
              </w:rPr>
            </w:pPr>
            <w:r w:rsidRPr="00A60FD8">
              <w:rPr>
                <w:rFonts w:eastAsia="Meiryo UI"/>
                <w:b/>
                <w:bCs/>
                <w:iCs/>
                <w:snapToGrid w:val="0"/>
                <w:color w:val="000000" w:themeColor="text1"/>
                <w:sz w:val="20"/>
                <w:lang w:eastAsia="ja-JP"/>
              </w:rPr>
              <w:t>Connection mode</w:t>
            </w:r>
          </w:p>
        </w:tc>
        <w:tc>
          <w:tcPr>
            <w:tcW w:w="2413"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F2B6BF1" w14:textId="77777777" w:rsidR="001C3FC0" w:rsidRPr="00A60FD8" w:rsidRDefault="001C3FC0" w:rsidP="001C3FC0">
            <w:pPr>
              <w:rPr>
                <w:rFonts w:eastAsia="Meiryo UI"/>
                <w:b/>
                <w:iCs/>
                <w:snapToGrid w:val="0"/>
                <w:color w:val="000000" w:themeColor="text1"/>
                <w:sz w:val="20"/>
                <w:lang w:eastAsia="ja-JP"/>
              </w:rPr>
            </w:pPr>
            <w:r w:rsidRPr="00A60FD8">
              <w:rPr>
                <w:rFonts w:eastAsia="Meiryo UI"/>
                <w:b/>
                <w:iCs/>
                <w:snapToGrid w:val="0"/>
                <w:color w:val="000000" w:themeColor="text1"/>
                <w:sz w:val="20"/>
                <w:lang w:eastAsia="ja-JP"/>
              </w:rPr>
              <w:t>V2I</w:t>
            </w:r>
          </w:p>
        </w:tc>
        <w:tc>
          <w:tcPr>
            <w:tcW w:w="642" w:type="dxa"/>
            <w:gridSpan w:val="2"/>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3FD901C6" w14:textId="77777777" w:rsidR="001C3FC0" w:rsidRPr="00A60FD8" w:rsidRDefault="001C3FC0" w:rsidP="001C3FC0">
            <w:pPr>
              <w:rPr>
                <w:rFonts w:eastAsia="Meiryo UI"/>
                <w:b/>
                <w:iCs/>
                <w:snapToGrid w:val="0"/>
                <w:color w:val="000000" w:themeColor="text1"/>
                <w:sz w:val="20"/>
                <w:lang w:eastAsia="ja-JP"/>
              </w:rPr>
            </w:pPr>
            <w:r w:rsidRPr="00A60FD8">
              <w:rPr>
                <w:rFonts w:eastAsia="Meiryo UI"/>
                <w:b/>
                <w:bCs/>
                <w:iCs/>
                <w:snapToGrid w:val="0"/>
                <w:color w:val="000000" w:themeColor="text1"/>
                <w:sz w:val="20"/>
                <w:lang w:eastAsia="ja-JP"/>
              </w:rPr>
              <w:t>Data category/</w:t>
            </w:r>
          </w:p>
          <w:p w14:paraId="0325E146" w14:textId="77777777" w:rsidR="001C3FC0" w:rsidRPr="00A60FD8" w:rsidRDefault="001C3FC0" w:rsidP="001C3FC0">
            <w:pPr>
              <w:rPr>
                <w:rFonts w:eastAsia="Meiryo UI"/>
                <w:b/>
                <w:iCs/>
                <w:snapToGrid w:val="0"/>
                <w:color w:val="000000" w:themeColor="text1"/>
                <w:sz w:val="20"/>
                <w:lang w:eastAsia="ja-JP"/>
              </w:rPr>
            </w:pPr>
            <w:r w:rsidRPr="00A60FD8">
              <w:rPr>
                <w:rFonts w:eastAsia="Meiryo UI"/>
                <w:b/>
                <w:bCs/>
                <w:iCs/>
                <w:snapToGrid w:val="0"/>
                <w:color w:val="000000" w:themeColor="text1"/>
                <w:sz w:val="20"/>
                <w:lang w:eastAsia="ja-JP"/>
              </w:rPr>
              <w:t>content of information</w:t>
            </w:r>
          </w:p>
        </w:tc>
        <w:tc>
          <w:tcPr>
            <w:tcW w:w="133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5F3FF3D3" w14:textId="77777777" w:rsidR="001C3FC0" w:rsidRPr="00A60FD8" w:rsidRDefault="001C3FC0" w:rsidP="001C3FC0">
            <w:pPr>
              <w:rPr>
                <w:rFonts w:eastAsia="Meiryo UI"/>
                <w:b/>
                <w:iCs/>
                <w:snapToGrid w:val="0"/>
                <w:color w:val="000000" w:themeColor="text1"/>
                <w:sz w:val="20"/>
                <w:lang w:eastAsia="ja-JP"/>
              </w:rPr>
            </w:pPr>
            <w:r w:rsidRPr="00A60FD8">
              <w:rPr>
                <w:rFonts w:eastAsia="Meiryo UI"/>
                <w:b/>
                <w:bCs/>
                <w:iCs/>
                <w:snapToGrid w:val="0"/>
                <w:color w:val="000000" w:themeColor="text1"/>
                <w:sz w:val="20"/>
                <w:lang w:eastAsia="ja-JP"/>
              </w:rPr>
              <w:t>Message</w:t>
            </w:r>
          </w:p>
        </w:tc>
        <w:tc>
          <w:tcPr>
            <w:tcW w:w="329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379C4BD" w14:textId="77777777" w:rsidR="001C3FC0" w:rsidRPr="00A60FD8" w:rsidRDefault="001C3FC0" w:rsidP="001C3FC0">
            <w:pPr>
              <w:rPr>
                <w:rFonts w:eastAsia="Meiryo UI"/>
                <w:b/>
                <w:iCs/>
                <w:snapToGrid w:val="0"/>
                <w:color w:val="000000" w:themeColor="text1"/>
                <w:sz w:val="20"/>
                <w:lang w:eastAsia="ja-JP"/>
              </w:rPr>
            </w:pPr>
            <w:r w:rsidRPr="00A60FD8">
              <w:rPr>
                <w:rFonts w:eastAsia="Meiryo UI"/>
                <w:b/>
                <w:iCs/>
                <w:snapToGrid w:val="0"/>
                <w:color w:val="000000" w:themeColor="text1"/>
                <w:sz w:val="20"/>
                <w:lang w:eastAsia="ja-JP"/>
              </w:rPr>
              <w:t>Predicted time to arrive at a merging section (vehicles on the main lane)</w:t>
            </w:r>
          </w:p>
        </w:tc>
      </w:tr>
      <w:tr w:rsidR="001C3FC0" w:rsidRPr="00A60FD8" w14:paraId="092FB7FC" w14:textId="77777777" w:rsidTr="001C3FC0">
        <w:trPr>
          <w:trHeight w:val="403"/>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22815973" w14:textId="77777777" w:rsidR="001C3FC0" w:rsidRPr="00A60FD8" w:rsidRDefault="001C3FC0" w:rsidP="001C3FC0">
            <w:pPr>
              <w:rPr>
                <w:rFonts w:eastAsia="Meiryo UI"/>
                <w:b/>
                <w:iCs/>
                <w:snapToGrid w:val="0"/>
                <w:color w:val="000000" w:themeColor="text1"/>
                <w:sz w:val="20"/>
                <w:lang w:eastAsia="ja-JP"/>
              </w:rPr>
            </w:pPr>
          </w:p>
        </w:tc>
        <w:tc>
          <w:tcPr>
            <w:tcW w:w="149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575153B0" w14:textId="77777777" w:rsidR="001C3FC0" w:rsidRPr="00A60FD8" w:rsidRDefault="001C3FC0" w:rsidP="001C3FC0">
            <w:pPr>
              <w:rPr>
                <w:rFonts w:eastAsia="Meiryo UI"/>
                <w:b/>
                <w:iCs/>
                <w:snapToGrid w:val="0"/>
                <w:color w:val="000000" w:themeColor="text1"/>
                <w:sz w:val="20"/>
                <w:lang w:eastAsia="ja-JP"/>
              </w:rPr>
            </w:pPr>
            <w:r w:rsidRPr="00A60FD8">
              <w:rPr>
                <w:rFonts w:eastAsia="Meiryo UI"/>
                <w:b/>
                <w:bCs/>
                <w:snapToGrid w:val="0"/>
                <w:color w:val="000000" w:themeColor="text1"/>
                <w:sz w:val="20"/>
              </w:rPr>
              <w:t>Message recipient(s)</w:t>
            </w:r>
          </w:p>
        </w:tc>
        <w:tc>
          <w:tcPr>
            <w:tcW w:w="2413"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60468A4" w14:textId="77777777" w:rsidR="001C3FC0" w:rsidRPr="00A60FD8" w:rsidRDefault="001C3FC0" w:rsidP="001C3FC0">
            <w:pPr>
              <w:rPr>
                <w:rFonts w:eastAsia="Meiryo UI"/>
                <w:b/>
                <w:iCs/>
                <w:snapToGrid w:val="0"/>
                <w:color w:val="000000" w:themeColor="text1"/>
                <w:sz w:val="20"/>
                <w:lang w:eastAsia="ja-JP"/>
              </w:rPr>
            </w:pPr>
            <w:r w:rsidRPr="00A60FD8">
              <w:rPr>
                <w:rFonts w:eastAsia="Meiryo UI"/>
                <w:b/>
                <w:iCs/>
                <w:snapToGrid w:val="0"/>
                <w:color w:val="000000" w:themeColor="text1"/>
                <w:sz w:val="20"/>
                <w:lang w:eastAsia="ja-JP"/>
              </w:rPr>
              <w:t>One-to-many</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522F5663" w14:textId="77777777" w:rsidR="001C3FC0" w:rsidRPr="00A60FD8" w:rsidRDefault="001C3FC0" w:rsidP="001C3FC0">
            <w:pPr>
              <w:rPr>
                <w:rFonts w:eastAsia="Meiryo UI"/>
                <w:b/>
                <w:iCs/>
                <w:snapToGrid w:val="0"/>
                <w:color w:val="000000" w:themeColor="text1"/>
                <w:sz w:val="20"/>
                <w:lang w:eastAsia="ja-JP"/>
              </w:rPr>
            </w:pPr>
          </w:p>
        </w:tc>
        <w:tc>
          <w:tcPr>
            <w:tcW w:w="133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7D11E2A3" w14:textId="77777777" w:rsidR="001C3FC0" w:rsidRPr="00A60FD8" w:rsidRDefault="001C3FC0" w:rsidP="001C3FC0">
            <w:pPr>
              <w:rPr>
                <w:rFonts w:eastAsia="Meiryo UI"/>
                <w:b/>
                <w:iCs/>
                <w:snapToGrid w:val="0"/>
                <w:color w:val="000000" w:themeColor="text1"/>
                <w:sz w:val="20"/>
                <w:lang w:eastAsia="ja-JP"/>
              </w:rPr>
            </w:pPr>
            <w:r w:rsidRPr="00A60FD8">
              <w:rPr>
                <w:rFonts w:eastAsia="Meiryo UI"/>
                <w:b/>
                <w:bCs/>
                <w:iCs/>
                <w:snapToGrid w:val="0"/>
                <w:color w:val="000000" w:themeColor="text1"/>
                <w:sz w:val="20"/>
                <w:lang w:eastAsia="ja-JP"/>
              </w:rPr>
              <w:t>Sensor data</w:t>
            </w:r>
          </w:p>
        </w:tc>
        <w:tc>
          <w:tcPr>
            <w:tcW w:w="329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2307CC7" w14:textId="77777777" w:rsidR="001C3FC0" w:rsidRPr="00A60FD8" w:rsidRDefault="001C3FC0" w:rsidP="001C3FC0">
            <w:pPr>
              <w:rPr>
                <w:rFonts w:eastAsia="Meiryo UI"/>
                <w:b/>
                <w:iCs/>
                <w:snapToGrid w:val="0"/>
                <w:color w:val="000000" w:themeColor="text1"/>
                <w:sz w:val="20"/>
                <w:lang w:eastAsia="ja-JP"/>
              </w:rPr>
            </w:pPr>
            <w:r w:rsidRPr="00A60FD8">
              <w:rPr>
                <w:rFonts w:eastAsia="Meiryo UI"/>
                <w:b/>
                <w:iCs/>
                <w:snapToGrid w:val="0"/>
                <w:color w:val="000000" w:themeColor="text1"/>
                <w:sz w:val="20"/>
                <w:lang w:eastAsia="ja-JP"/>
              </w:rPr>
              <w:t>Speed, location (continuous measurement of vehicles on the main lane), vehicle length</w:t>
            </w:r>
          </w:p>
        </w:tc>
      </w:tr>
      <w:tr w:rsidR="001C3FC0" w:rsidRPr="00A60FD8" w14:paraId="48260CC1" w14:textId="77777777" w:rsidTr="001C3FC0">
        <w:trPr>
          <w:trHeight w:val="361"/>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06B20249" w14:textId="77777777" w:rsidR="001C3FC0" w:rsidRPr="00A60FD8" w:rsidRDefault="001C3FC0" w:rsidP="001C3FC0">
            <w:pPr>
              <w:rPr>
                <w:rFonts w:eastAsia="Meiryo UI"/>
                <w:b/>
                <w:iCs/>
                <w:snapToGrid w:val="0"/>
                <w:color w:val="000000" w:themeColor="text1"/>
                <w:sz w:val="20"/>
                <w:lang w:eastAsia="ja-JP"/>
              </w:rPr>
            </w:pPr>
          </w:p>
        </w:tc>
        <w:tc>
          <w:tcPr>
            <w:tcW w:w="149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760E65C9" w14:textId="77777777" w:rsidR="001C3FC0" w:rsidRPr="00A60FD8" w:rsidRDefault="001C3FC0" w:rsidP="001C3FC0">
            <w:pPr>
              <w:rPr>
                <w:rFonts w:eastAsia="Meiryo UI"/>
                <w:b/>
                <w:iCs/>
                <w:snapToGrid w:val="0"/>
                <w:color w:val="000000" w:themeColor="text1"/>
                <w:sz w:val="20"/>
                <w:lang w:eastAsia="ja-JP"/>
              </w:rPr>
            </w:pPr>
            <w:r w:rsidRPr="00A60FD8">
              <w:rPr>
                <w:rFonts w:eastAsia="Meiryo UI"/>
                <w:b/>
                <w:bCs/>
                <w:iCs/>
                <w:snapToGrid w:val="0"/>
                <w:color w:val="000000" w:themeColor="text1"/>
                <w:sz w:val="20"/>
                <w:lang w:eastAsia="ja-JP"/>
              </w:rPr>
              <w:t xml:space="preserve">Vehicle action </w:t>
            </w:r>
          </w:p>
        </w:tc>
        <w:tc>
          <w:tcPr>
            <w:tcW w:w="2413"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163C3DC" w14:textId="77777777" w:rsidR="001C3FC0" w:rsidRPr="00A60FD8" w:rsidRDefault="001C3FC0" w:rsidP="001C3FC0">
            <w:pPr>
              <w:rPr>
                <w:rFonts w:eastAsia="Meiryo UI"/>
                <w:b/>
                <w:iCs/>
                <w:snapToGrid w:val="0"/>
                <w:color w:val="000000" w:themeColor="text1"/>
                <w:sz w:val="20"/>
                <w:lang w:eastAsia="ja-JP"/>
              </w:rPr>
            </w:pPr>
            <w:r w:rsidRPr="00A60FD8">
              <w:rPr>
                <w:rFonts w:eastAsia="Meiryo UI"/>
                <w:b/>
                <w:iCs/>
                <w:snapToGrid w:val="0"/>
                <w:color w:val="000000" w:themeColor="text1"/>
                <w:sz w:val="20"/>
                <w:lang w:eastAsia="ja-JP"/>
              </w:rPr>
              <w:t>Speed adjustment</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0B5DA1DF" w14:textId="77777777" w:rsidR="001C3FC0" w:rsidRPr="00A60FD8" w:rsidRDefault="001C3FC0" w:rsidP="001C3FC0">
            <w:pPr>
              <w:rPr>
                <w:rFonts w:eastAsia="Meiryo UI"/>
                <w:b/>
                <w:iCs/>
                <w:snapToGrid w:val="0"/>
                <w:color w:val="000000" w:themeColor="text1"/>
                <w:sz w:val="20"/>
                <w:lang w:eastAsia="ja-JP"/>
              </w:rPr>
            </w:pPr>
          </w:p>
        </w:tc>
        <w:tc>
          <w:tcPr>
            <w:tcW w:w="133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22179E69" w14:textId="77777777" w:rsidR="001C3FC0" w:rsidRPr="00A60FD8" w:rsidRDefault="001C3FC0" w:rsidP="001C3FC0">
            <w:pPr>
              <w:rPr>
                <w:rFonts w:eastAsia="Meiryo UI"/>
                <w:b/>
                <w:iCs/>
                <w:snapToGrid w:val="0"/>
                <w:color w:val="000000" w:themeColor="text1"/>
                <w:sz w:val="20"/>
                <w:lang w:eastAsia="ja-JP"/>
              </w:rPr>
            </w:pPr>
            <w:r w:rsidRPr="00A60FD8">
              <w:rPr>
                <w:rFonts w:eastAsia="Meiryo UI"/>
                <w:b/>
                <w:bCs/>
                <w:iCs/>
                <w:snapToGrid w:val="0"/>
                <w:color w:val="000000" w:themeColor="text1"/>
                <w:sz w:val="20"/>
                <w:lang w:eastAsia="ja-JP"/>
              </w:rPr>
              <w:t>Rich contents</w:t>
            </w:r>
          </w:p>
        </w:tc>
        <w:tc>
          <w:tcPr>
            <w:tcW w:w="329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F24F709" w14:textId="77777777" w:rsidR="001C3FC0" w:rsidRPr="00A60FD8" w:rsidRDefault="001C3FC0" w:rsidP="001C3FC0">
            <w:pPr>
              <w:rPr>
                <w:rFonts w:eastAsia="Meiryo UI"/>
                <w:b/>
                <w:iCs/>
                <w:snapToGrid w:val="0"/>
                <w:color w:val="000000" w:themeColor="text1"/>
                <w:sz w:val="20"/>
                <w:lang w:eastAsia="ja-JP"/>
              </w:rPr>
            </w:pPr>
            <w:r w:rsidRPr="00A60FD8">
              <w:rPr>
                <w:rFonts w:eastAsia="Meiryo UI"/>
                <w:b/>
                <w:iCs/>
                <w:snapToGrid w:val="0"/>
                <w:color w:val="000000" w:themeColor="text1"/>
                <w:sz w:val="20"/>
                <w:lang w:eastAsia="ja-JP"/>
              </w:rPr>
              <w:t>–</w:t>
            </w:r>
          </w:p>
        </w:tc>
      </w:tr>
      <w:tr w:rsidR="001C3FC0" w:rsidRPr="00A60FD8" w14:paraId="3849A88F"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76C424F2" w14:textId="77777777" w:rsidR="001C3FC0" w:rsidRPr="00A60FD8" w:rsidRDefault="001C3FC0" w:rsidP="001C3FC0">
            <w:pPr>
              <w:rPr>
                <w:rFonts w:eastAsia="Meiryo UI"/>
                <w:b/>
                <w:iCs/>
                <w:snapToGrid w:val="0"/>
                <w:color w:val="000000" w:themeColor="text1"/>
                <w:sz w:val="20"/>
                <w:lang w:eastAsia="ja-JP"/>
              </w:rPr>
            </w:pPr>
          </w:p>
        </w:tc>
        <w:tc>
          <w:tcPr>
            <w:tcW w:w="149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5DCA5A23" w14:textId="77777777" w:rsidR="001C3FC0" w:rsidRPr="00A60FD8" w:rsidRDefault="001C3FC0" w:rsidP="001C3FC0">
            <w:pPr>
              <w:rPr>
                <w:rFonts w:eastAsia="Meiryo UI"/>
                <w:b/>
                <w:iCs/>
                <w:snapToGrid w:val="0"/>
                <w:color w:val="000000" w:themeColor="text1"/>
                <w:sz w:val="20"/>
                <w:lang w:eastAsia="ja-JP"/>
              </w:rPr>
            </w:pPr>
            <w:r w:rsidRPr="00A60FD8">
              <w:rPr>
                <w:rFonts w:eastAsia="Meiryo UI"/>
                <w:b/>
                <w:bCs/>
                <w:snapToGrid w:val="0"/>
                <w:color w:val="000000" w:themeColor="text1"/>
                <w:sz w:val="20"/>
                <w:lang w:eastAsia="ja-JP"/>
              </w:rPr>
              <w:t>Quick r</w:t>
            </w:r>
            <w:r w:rsidRPr="00A60FD8">
              <w:rPr>
                <w:rFonts w:eastAsia="Meiryo UI"/>
                <w:b/>
                <w:bCs/>
                <w:iCs/>
                <w:snapToGrid w:val="0"/>
                <w:color w:val="000000" w:themeColor="text1"/>
                <w:sz w:val="20"/>
                <w:lang w:eastAsia="ja-JP"/>
              </w:rPr>
              <w:t>esponsiveness</w:t>
            </w:r>
          </w:p>
        </w:tc>
        <w:tc>
          <w:tcPr>
            <w:tcW w:w="2413"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6F0E53B" w14:textId="77777777" w:rsidR="001C3FC0" w:rsidRPr="00A60FD8" w:rsidRDefault="001C3FC0" w:rsidP="001C3FC0">
            <w:pPr>
              <w:rPr>
                <w:rFonts w:eastAsia="Meiryo UI"/>
                <w:b/>
                <w:iCs/>
                <w:snapToGrid w:val="0"/>
                <w:color w:val="000000" w:themeColor="text1"/>
                <w:sz w:val="20"/>
                <w:lang w:eastAsia="ja-JP"/>
              </w:rPr>
            </w:pPr>
            <w:r w:rsidRPr="00A60FD8">
              <w:rPr>
                <w:rFonts w:eastAsia="Meiryo UI"/>
                <w:b/>
                <w:iCs/>
                <w:snapToGrid w:val="0"/>
                <w:color w:val="000000" w:themeColor="text1"/>
                <w:sz w:val="20"/>
                <w:lang w:eastAsia="ja-JP"/>
              </w:rPr>
              <w:t>Required</w:t>
            </w:r>
          </w:p>
        </w:tc>
        <w:tc>
          <w:tcPr>
            <w:tcW w:w="1980" w:type="dxa"/>
            <w:gridSpan w:val="4"/>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5296CD38" w14:textId="77777777" w:rsidR="001C3FC0" w:rsidRPr="00A60FD8" w:rsidRDefault="001C3FC0" w:rsidP="001C3FC0">
            <w:pPr>
              <w:rPr>
                <w:rFonts w:eastAsia="Meiryo UI"/>
                <w:b/>
                <w:iCs/>
                <w:snapToGrid w:val="0"/>
                <w:color w:val="000000" w:themeColor="text1"/>
                <w:sz w:val="20"/>
                <w:lang w:eastAsia="ja-JP"/>
              </w:rPr>
            </w:pPr>
            <w:r w:rsidRPr="00A60FD8">
              <w:rPr>
                <w:rFonts w:eastAsia="Meiryo UI"/>
                <w:b/>
                <w:bCs/>
                <w:iCs/>
                <w:snapToGrid w:val="0"/>
                <w:color w:val="000000" w:themeColor="text1"/>
                <w:sz w:val="20"/>
                <w:lang w:eastAsia="ja-JP"/>
              </w:rPr>
              <w:t>Data amount</w:t>
            </w:r>
          </w:p>
        </w:tc>
        <w:tc>
          <w:tcPr>
            <w:tcW w:w="329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E4BAD70" w14:textId="77777777" w:rsidR="001C3FC0" w:rsidRPr="00A60FD8" w:rsidRDefault="001C3FC0" w:rsidP="001C3FC0">
            <w:pPr>
              <w:rPr>
                <w:rFonts w:eastAsia="Meiryo UI"/>
                <w:b/>
                <w:iCs/>
                <w:snapToGrid w:val="0"/>
                <w:color w:val="000000" w:themeColor="text1"/>
                <w:sz w:val="20"/>
                <w:lang w:eastAsia="ja-JP"/>
              </w:rPr>
            </w:pPr>
            <w:r w:rsidRPr="00A60FD8">
              <w:rPr>
                <w:rFonts w:eastAsia="Meiryo UI"/>
                <w:b/>
                <w:iCs/>
                <w:snapToGrid w:val="0"/>
                <w:color w:val="000000" w:themeColor="text1"/>
                <w:sz w:val="20"/>
                <w:lang w:eastAsia="ja-JP"/>
              </w:rPr>
              <w:t>Small</w:t>
            </w:r>
          </w:p>
        </w:tc>
      </w:tr>
    </w:tbl>
    <w:p w14:paraId="7CD44DFD" w14:textId="77777777" w:rsidR="001C3FC0" w:rsidRPr="00A60FD8" w:rsidRDefault="001C3FC0" w:rsidP="001C3FC0">
      <w:pPr>
        <w:pStyle w:val="Tablefin"/>
        <w:rPr>
          <w:rFonts w:eastAsia="Meiryo UI"/>
          <w:snapToGrid w:val="0"/>
        </w:rPr>
      </w:pPr>
    </w:p>
    <w:p w14:paraId="366CBD1B" w14:textId="77777777" w:rsidR="001C3FC0" w:rsidRPr="00A60FD8" w:rsidRDefault="001C3FC0">
      <w:pPr>
        <w:tabs>
          <w:tab w:val="clear" w:pos="1134"/>
          <w:tab w:val="clear" w:pos="1871"/>
          <w:tab w:val="clear" w:pos="2268"/>
        </w:tabs>
        <w:overflowPunct/>
        <w:autoSpaceDE/>
        <w:autoSpaceDN/>
        <w:adjustRightInd/>
        <w:spacing w:before="0"/>
        <w:textAlignment w:val="auto"/>
        <w:rPr>
          <w:i/>
        </w:rPr>
      </w:pPr>
      <w:r w:rsidRPr="00A60FD8">
        <w:br w:type="page"/>
      </w:r>
    </w:p>
    <w:p w14:paraId="77C0CD28" w14:textId="18F97E3E" w:rsidR="001C3FC0" w:rsidRPr="00A60FD8" w:rsidRDefault="001C3FC0" w:rsidP="001C3FC0">
      <w:pPr>
        <w:pStyle w:val="Headingi"/>
      </w:pPr>
      <w:r w:rsidRPr="00A60FD8">
        <w:lastRenderedPageBreak/>
        <w:t>b. Traffic signal information</w:t>
      </w:r>
    </w:p>
    <w:p w14:paraId="3A8B6740" w14:textId="77777777" w:rsidR="001C3FC0" w:rsidRPr="00A60FD8" w:rsidRDefault="001C3FC0" w:rsidP="0009470B">
      <w:pPr>
        <w:pStyle w:val="Headingi"/>
        <w:spacing w:after="120"/>
      </w:pPr>
      <w:r w:rsidRPr="00A60FD8">
        <w:t>b-1-1. Driving assistance by using traffic signal information (V2I)</w:t>
      </w:r>
    </w:p>
    <w:tbl>
      <w:tblPr>
        <w:tblW w:w="9900" w:type="dxa"/>
        <w:tblCellMar>
          <w:left w:w="0" w:type="dxa"/>
          <w:right w:w="0" w:type="dxa"/>
        </w:tblCellMar>
        <w:tblLook w:val="0600" w:firstRow="0" w:lastRow="0" w:firstColumn="0" w:lastColumn="0" w:noHBand="1" w:noVBand="1"/>
      </w:tblPr>
      <w:tblGrid>
        <w:gridCol w:w="701"/>
        <w:gridCol w:w="780"/>
        <w:gridCol w:w="704"/>
        <w:gridCol w:w="2600"/>
        <w:gridCol w:w="128"/>
        <w:gridCol w:w="788"/>
        <w:gridCol w:w="780"/>
        <w:gridCol w:w="712"/>
        <w:gridCol w:w="2707"/>
      </w:tblGrid>
      <w:tr w:rsidR="001C3FC0" w:rsidRPr="00A60FD8" w14:paraId="0916EF8F" w14:textId="77777777" w:rsidTr="001C3FC0">
        <w:trPr>
          <w:trHeight w:val="403"/>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1104D58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lassification by function</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17F3B6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b. Traffic signal information</w:t>
            </w:r>
          </w:p>
        </w:tc>
      </w:tr>
      <w:tr w:rsidR="001C3FC0" w:rsidRPr="00A60FD8" w14:paraId="3DB0D6B8" w14:textId="77777777" w:rsidTr="001C3FC0">
        <w:trPr>
          <w:trHeight w:val="403"/>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4FF0EE3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8EF418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b-1-1. Driving assistance by using traffic signal information (V2I)</w:t>
            </w:r>
          </w:p>
        </w:tc>
      </w:tr>
      <w:tr w:rsidR="001C3FC0" w:rsidRPr="00A60FD8" w14:paraId="0AB125E5" w14:textId="77777777" w:rsidTr="001C3FC0">
        <w:trPr>
          <w:trHeight w:val="272"/>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442A170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420"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DC32F2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General roads + Expressways</w:t>
            </w:r>
          </w:p>
        </w:tc>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63F3E3EC" w14:textId="77777777" w:rsidR="001C3FC0" w:rsidRPr="00A60FD8" w:rsidRDefault="001C3FC0" w:rsidP="001C3FC0">
            <w:pPr>
              <w:rPr>
                <w:rFonts w:eastAsia="Meiryo UI"/>
                <w:b/>
                <w:bCs/>
                <w:snapToGrid w:val="0"/>
                <w:color w:val="000000" w:themeColor="text1"/>
                <w:sz w:val="20"/>
              </w:rPr>
            </w:pPr>
          </w:p>
        </w:tc>
        <w:tc>
          <w:tcPr>
            <w:tcW w:w="3520"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1E7BB3E5" w14:textId="77777777" w:rsidR="001C3FC0" w:rsidRPr="00A60FD8" w:rsidRDefault="001C3FC0" w:rsidP="001C3FC0">
            <w:pPr>
              <w:rPr>
                <w:rFonts w:eastAsia="Meiryo UI"/>
                <w:b/>
                <w:bCs/>
                <w:snapToGrid w:val="0"/>
                <w:color w:val="000000" w:themeColor="text1"/>
                <w:sz w:val="20"/>
              </w:rPr>
            </w:pPr>
          </w:p>
        </w:tc>
      </w:tr>
      <w:tr w:rsidR="001C3FC0" w:rsidRPr="00A60FD8" w14:paraId="0106B4EA" w14:textId="77777777" w:rsidTr="001C3FC0">
        <w:trPr>
          <w:trHeight w:val="555"/>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4907838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04DBADE" w14:textId="05867B5B"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urrent traffic signal color and traffic signal phase and timing information (the next traffic signal color and the time until change), etc. at intersections are provided by the roadside infrastructure to vehicles that enter intersections to assist deceleration and stopping, and</w:t>
            </w:r>
            <w:r w:rsidR="00A60FD8">
              <w:rPr>
                <w:rFonts w:eastAsia="Meiryo UI"/>
                <w:b/>
                <w:bCs/>
                <w:snapToGrid w:val="0"/>
                <w:color w:val="000000" w:themeColor="text1"/>
                <w:sz w:val="20"/>
              </w:rPr>
              <w:t xml:space="preserve"> </w:t>
            </w:r>
            <w:r w:rsidRPr="00A60FD8">
              <w:rPr>
                <w:rFonts w:eastAsia="Meiryo UI"/>
                <w:b/>
                <w:bCs/>
                <w:snapToGrid w:val="0"/>
                <w:color w:val="000000" w:themeColor="text1"/>
                <w:sz w:val="20"/>
              </w:rPr>
              <w:t>improve detection capability of the camera in even difficult environment.</w:t>
            </w:r>
          </w:p>
        </w:tc>
      </w:tr>
      <w:tr w:rsidR="001C3FC0" w:rsidRPr="00A60FD8" w14:paraId="1CDECF92" w14:textId="77777777" w:rsidTr="001C3FC0">
        <w:trPr>
          <w:trHeight w:val="272"/>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7957157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36B8FE9B" w14:textId="77777777" w:rsidTr="001C3FC0">
        <w:trPr>
          <w:trHeight w:val="2914"/>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2ACDDD8C" w14:textId="77777777" w:rsidR="001C3FC0" w:rsidRPr="00A60FD8" w:rsidRDefault="001C3FC0" w:rsidP="001C3FC0">
            <w:pPr>
              <w:rPr>
                <w:rFonts w:ascii="Arial" w:eastAsia="Meiryo UI" w:hAnsi="Arial" w:cs="Arial"/>
                <w:b/>
                <w:bCs/>
                <w:snapToGrid w:val="0"/>
                <w:color w:val="000000" w:themeColor="text1"/>
                <w:sz w:val="16"/>
                <w:szCs w:val="12"/>
              </w:rPr>
            </w:pPr>
            <w:r w:rsidRPr="00A60FD8">
              <w:rPr>
                <w:rFonts w:ascii="Arial" w:eastAsia="Meiryo UI" w:hAnsi="Arial" w:cs="Arial"/>
                <w:b/>
                <w:bCs/>
                <w:snapToGrid w:val="0"/>
                <w:color w:val="000000" w:themeColor="text1"/>
                <w:sz w:val="16"/>
                <w:szCs w:val="12"/>
              </w:rPr>
              <w:drawing>
                <wp:inline distT="0" distB="0" distL="0" distR="0" wp14:anchorId="6C45EA57" wp14:editId="513C06A3">
                  <wp:extent cx="5500216" cy="1763486"/>
                  <wp:effectExtent l="0" t="0" r="5715" b="8255"/>
                  <wp:docPr id="5518" name="図 5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044553" cy="1938012"/>
                          </a:xfrm>
                          <a:prstGeom prst="rect">
                            <a:avLst/>
                          </a:prstGeom>
                          <a:noFill/>
                          <a:ln>
                            <a:noFill/>
                          </a:ln>
                        </pic:spPr>
                      </pic:pic>
                    </a:graphicData>
                  </a:graphic>
                </wp:inline>
              </w:drawing>
            </w:r>
          </w:p>
        </w:tc>
      </w:tr>
      <w:tr w:rsidR="001C3FC0" w:rsidRPr="00A60FD8" w14:paraId="1BF479CA" w14:textId="77777777" w:rsidTr="001C3FC0">
        <w:trPr>
          <w:trHeight w:val="403"/>
        </w:trPr>
        <w:tc>
          <w:tcPr>
            <w:tcW w:w="700"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720C435E" w14:textId="77777777" w:rsidR="001C3FC0" w:rsidRPr="00A60FD8" w:rsidRDefault="001C3FC0" w:rsidP="001C3FC0">
            <w:pPr>
              <w:rPr>
                <w:rFonts w:eastAsia="Meiryo UI"/>
                <w:b/>
                <w:bCs/>
                <w:snapToGrid w:val="0"/>
                <w:color w:val="000000" w:themeColor="text1"/>
                <w:sz w:val="20"/>
                <w:szCs w:val="16"/>
              </w:rPr>
            </w:pPr>
            <w:r w:rsidRPr="00A60FD8">
              <w:rPr>
                <w:rFonts w:eastAsia="Meiryo UI"/>
                <w:b/>
                <w:bCs/>
                <w:snapToGrid w:val="0"/>
                <w:color w:val="000000" w:themeColor="text1"/>
                <w:sz w:val="20"/>
                <w:szCs w:val="16"/>
              </w:rPr>
              <w:t>Remarks (communication requirements, etc.)</w:t>
            </w: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5B815CCA" w14:textId="77777777" w:rsidR="001C3FC0" w:rsidRPr="00A60FD8" w:rsidRDefault="001C3FC0" w:rsidP="001C3FC0">
            <w:pPr>
              <w:rPr>
                <w:rFonts w:eastAsia="Meiryo UI"/>
                <w:b/>
                <w:bCs/>
                <w:snapToGrid w:val="0"/>
                <w:color w:val="000000" w:themeColor="text1"/>
                <w:sz w:val="20"/>
                <w:szCs w:val="16"/>
              </w:rPr>
            </w:pPr>
            <w:r w:rsidRPr="00A60FD8">
              <w:rPr>
                <w:rFonts w:eastAsia="Meiryo UI"/>
                <w:b/>
                <w:bCs/>
                <w:i/>
                <w:iCs/>
                <w:snapToGrid w:val="0"/>
                <w:color w:val="000000" w:themeColor="text1"/>
                <w:sz w:val="20"/>
                <w:lang w:eastAsia="ja-JP"/>
              </w:rPr>
              <w:t>Connection mode</w:t>
            </w:r>
          </w:p>
        </w:tc>
        <w:tc>
          <w:tcPr>
            <w:tcW w:w="260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CD1A41A" w14:textId="77777777" w:rsidR="001C3FC0" w:rsidRPr="00A60FD8" w:rsidRDefault="001C3FC0" w:rsidP="001C3FC0">
            <w:pPr>
              <w:rPr>
                <w:rFonts w:eastAsia="Meiryo UI"/>
                <w:b/>
                <w:bCs/>
                <w:snapToGrid w:val="0"/>
                <w:color w:val="000000" w:themeColor="text1"/>
                <w:sz w:val="20"/>
                <w:szCs w:val="16"/>
              </w:rPr>
            </w:pPr>
            <w:r w:rsidRPr="00A60FD8">
              <w:rPr>
                <w:rFonts w:eastAsia="Meiryo UI"/>
                <w:b/>
                <w:bCs/>
                <w:snapToGrid w:val="0"/>
                <w:color w:val="000000" w:themeColor="text1"/>
                <w:sz w:val="20"/>
                <w:szCs w:val="16"/>
              </w:rPr>
              <w:t>V2I</w:t>
            </w:r>
          </w:p>
        </w:tc>
        <w:tc>
          <w:tcPr>
            <w:tcW w:w="760" w:type="dxa"/>
            <w:gridSpan w:val="2"/>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61913071" w14:textId="77777777" w:rsidR="001C3FC0" w:rsidRPr="00A60FD8" w:rsidRDefault="001C3FC0" w:rsidP="001C3FC0">
            <w:pPr>
              <w:rPr>
                <w:rFonts w:eastAsia="Meiryo UI"/>
                <w:b/>
                <w:bCs/>
                <w:snapToGrid w:val="0"/>
                <w:color w:val="000000" w:themeColor="text1"/>
                <w:sz w:val="20"/>
                <w:szCs w:val="16"/>
              </w:rPr>
            </w:pPr>
            <w:r w:rsidRPr="00A60FD8">
              <w:rPr>
                <w:rFonts w:eastAsia="Meiryo UI"/>
                <w:b/>
                <w:bCs/>
                <w:snapToGrid w:val="0"/>
                <w:color w:val="000000" w:themeColor="text1"/>
                <w:sz w:val="20"/>
                <w:szCs w:val="16"/>
              </w:rPr>
              <w:t>Data category/</w:t>
            </w:r>
          </w:p>
          <w:p w14:paraId="19FC4555" w14:textId="77777777" w:rsidR="001C3FC0" w:rsidRPr="00A60FD8" w:rsidRDefault="001C3FC0" w:rsidP="001C3FC0">
            <w:pPr>
              <w:rPr>
                <w:rFonts w:eastAsia="Meiryo UI"/>
                <w:b/>
                <w:bCs/>
                <w:snapToGrid w:val="0"/>
                <w:color w:val="000000" w:themeColor="text1"/>
                <w:sz w:val="20"/>
                <w:szCs w:val="16"/>
              </w:rPr>
            </w:pPr>
            <w:r w:rsidRPr="00A60FD8">
              <w:rPr>
                <w:rFonts w:eastAsia="Meiryo UI"/>
                <w:b/>
                <w:bCs/>
                <w:snapToGrid w:val="0"/>
                <w:color w:val="000000" w:themeColor="text1"/>
                <w:sz w:val="20"/>
                <w:szCs w:val="16"/>
              </w:rPr>
              <w:t>content of information</w:t>
            </w:r>
          </w:p>
        </w:tc>
        <w:tc>
          <w:tcPr>
            <w:tcW w:w="15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7DFC7F07" w14:textId="77777777" w:rsidR="001C3FC0" w:rsidRPr="00A60FD8" w:rsidRDefault="001C3FC0" w:rsidP="001C3FC0">
            <w:pPr>
              <w:rPr>
                <w:rFonts w:eastAsia="Meiryo UI"/>
                <w:b/>
                <w:bCs/>
                <w:snapToGrid w:val="0"/>
                <w:color w:val="000000" w:themeColor="text1"/>
                <w:sz w:val="20"/>
                <w:szCs w:val="16"/>
              </w:rPr>
            </w:pPr>
            <w:r w:rsidRPr="00A60FD8">
              <w:rPr>
                <w:rFonts w:eastAsia="Meiryo UI"/>
                <w:b/>
                <w:bCs/>
                <w:snapToGrid w:val="0"/>
                <w:color w:val="000000" w:themeColor="text1"/>
                <w:sz w:val="20"/>
                <w:szCs w:val="16"/>
              </w:rPr>
              <w:t>Message</w:t>
            </w:r>
          </w:p>
        </w:tc>
        <w:tc>
          <w:tcPr>
            <w:tcW w:w="276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AA235BD" w14:textId="77777777" w:rsidR="001C3FC0" w:rsidRPr="00A60FD8" w:rsidRDefault="001C3FC0" w:rsidP="001C3FC0">
            <w:pPr>
              <w:rPr>
                <w:rFonts w:eastAsia="Meiryo UI"/>
                <w:b/>
                <w:bCs/>
                <w:snapToGrid w:val="0"/>
                <w:color w:val="000000" w:themeColor="text1"/>
                <w:sz w:val="20"/>
                <w:szCs w:val="16"/>
              </w:rPr>
            </w:pPr>
            <w:r w:rsidRPr="00A60FD8">
              <w:rPr>
                <w:rFonts w:eastAsia="Meiryo UI"/>
                <w:b/>
                <w:bCs/>
                <w:snapToGrid w:val="0"/>
                <w:color w:val="000000" w:themeColor="text1"/>
                <w:sz w:val="20"/>
                <w:szCs w:val="16"/>
              </w:rPr>
              <w:t>Current traffic signal color, traffic signal phase and timing information</w:t>
            </w:r>
          </w:p>
        </w:tc>
      </w:tr>
      <w:tr w:rsidR="001C3FC0" w:rsidRPr="00A60FD8" w14:paraId="68D83009"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0CF103F7" w14:textId="77777777" w:rsidR="001C3FC0" w:rsidRPr="00A60FD8" w:rsidRDefault="001C3FC0" w:rsidP="001C3FC0">
            <w:pPr>
              <w:rPr>
                <w:rFonts w:eastAsia="Meiryo UI"/>
                <w:b/>
                <w:bCs/>
                <w:snapToGrid w:val="0"/>
                <w:color w:val="000000" w:themeColor="text1"/>
                <w:sz w:val="20"/>
                <w:szCs w:val="16"/>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1531DC72" w14:textId="77777777" w:rsidR="001C3FC0" w:rsidRPr="00A60FD8" w:rsidRDefault="001C3FC0" w:rsidP="001C3FC0">
            <w:pPr>
              <w:rPr>
                <w:rFonts w:eastAsia="Meiryo UI"/>
                <w:b/>
                <w:bCs/>
                <w:snapToGrid w:val="0"/>
                <w:color w:val="000000" w:themeColor="text1"/>
                <w:sz w:val="20"/>
                <w:szCs w:val="16"/>
              </w:rPr>
            </w:pPr>
            <w:r w:rsidRPr="00A60FD8">
              <w:rPr>
                <w:rFonts w:eastAsia="Meiryo UI"/>
                <w:b/>
                <w:bCs/>
                <w:snapToGrid w:val="0"/>
                <w:color w:val="000000" w:themeColor="text1"/>
                <w:sz w:val="20"/>
              </w:rPr>
              <w:t>Message recipient(s)</w:t>
            </w:r>
          </w:p>
        </w:tc>
        <w:tc>
          <w:tcPr>
            <w:tcW w:w="260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4E2C05B" w14:textId="77777777" w:rsidR="001C3FC0" w:rsidRPr="00A60FD8" w:rsidRDefault="001C3FC0" w:rsidP="001C3FC0">
            <w:pPr>
              <w:rPr>
                <w:rFonts w:eastAsia="Meiryo UI"/>
                <w:b/>
                <w:bCs/>
                <w:snapToGrid w:val="0"/>
                <w:color w:val="000000" w:themeColor="text1"/>
                <w:sz w:val="20"/>
                <w:szCs w:val="16"/>
              </w:rPr>
            </w:pPr>
            <w:r w:rsidRPr="00A60FD8">
              <w:rPr>
                <w:rFonts w:eastAsia="Meiryo UI"/>
                <w:b/>
                <w:bCs/>
                <w:snapToGrid w:val="0"/>
                <w:color w:val="000000" w:themeColor="text1"/>
                <w:sz w:val="20"/>
                <w:szCs w:val="16"/>
              </w:rPr>
              <w:t>One-to-many</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79FA2CB6" w14:textId="77777777" w:rsidR="001C3FC0" w:rsidRPr="00A60FD8" w:rsidRDefault="001C3FC0" w:rsidP="001C3FC0">
            <w:pPr>
              <w:rPr>
                <w:rFonts w:eastAsia="Meiryo UI"/>
                <w:b/>
                <w:bCs/>
                <w:snapToGrid w:val="0"/>
                <w:color w:val="000000" w:themeColor="text1"/>
                <w:sz w:val="20"/>
                <w:szCs w:val="16"/>
              </w:rPr>
            </w:pPr>
          </w:p>
        </w:tc>
        <w:tc>
          <w:tcPr>
            <w:tcW w:w="15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0D92312A" w14:textId="77777777" w:rsidR="001C3FC0" w:rsidRPr="00A60FD8" w:rsidRDefault="001C3FC0" w:rsidP="001C3FC0">
            <w:pPr>
              <w:rPr>
                <w:rFonts w:eastAsia="Meiryo UI"/>
                <w:b/>
                <w:bCs/>
                <w:snapToGrid w:val="0"/>
                <w:color w:val="000000" w:themeColor="text1"/>
                <w:sz w:val="20"/>
                <w:szCs w:val="16"/>
              </w:rPr>
            </w:pPr>
            <w:r w:rsidRPr="00A60FD8">
              <w:rPr>
                <w:rFonts w:eastAsia="Meiryo UI"/>
                <w:b/>
                <w:bCs/>
                <w:snapToGrid w:val="0"/>
                <w:color w:val="000000" w:themeColor="text1"/>
                <w:sz w:val="20"/>
                <w:szCs w:val="16"/>
              </w:rPr>
              <w:t>Sensor data</w:t>
            </w:r>
          </w:p>
        </w:tc>
        <w:tc>
          <w:tcPr>
            <w:tcW w:w="276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C74D33A" w14:textId="77777777" w:rsidR="001C3FC0" w:rsidRPr="00A60FD8" w:rsidRDefault="001C3FC0" w:rsidP="001C3FC0">
            <w:pPr>
              <w:rPr>
                <w:rFonts w:eastAsia="Meiryo UI"/>
                <w:b/>
                <w:bCs/>
                <w:snapToGrid w:val="0"/>
                <w:color w:val="000000" w:themeColor="text1"/>
                <w:sz w:val="20"/>
                <w:szCs w:val="16"/>
              </w:rPr>
            </w:pPr>
            <w:r w:rsidRPr="00A60FD8">
              <w:rPr>
                <w:rFonts w:eastAsia="Meiryo UI"/>
                <w:b/>
                <w:bCs/>
                <w:snapToGrid w:val="0"/>
                <w:color w:val="000000" w:themeColor="text1"/>
                <w:sz w:val="20"/>
                <w:szCs w:val="16"/>
              </w:rPr>
              <w:t>–</w:t>
            </w:r>
          </w:p>
        </w:tc>
      </w:tr>
      <w:tr w:rsidR="001C3FC0" w:rsidRPr="00A60FD8" w14:paraId="1C0B4972"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48B7AC8D" w14:textId="77777777" w:rsidR="001C3FC0" w:rsidRPr="00A60FD8" w:rsidRDefault="001C3FC0" w:rsidP="001C3FC0">
            <w:pPr>
              <w:rPr>
                <w:rFonts w:eastAsia="Meiryo UI"/>
                <w:b/>
                <w:bCs/>
                <w:snapToGrid w:val="0"/>
                <w:color w:val="000000" w:themeColor="text1"/>
                <w:sz w:val="20"/>
                <w:szCs w:val="16"/>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49636A8C" w14:textId="77777777" w:rsidR="001C3FC0" w:rsidRPr="00A60FD8" w:rsidRDefault="001C3FC0" w:rsidP="001C3FC0">
            <w:pPr>
              <w:rPr>
                <w:rFonts w:eastAsia="Meiryo UI"/>
                <w:b/>
                <w:bCs/>
                <w:snapToGrid w:val="0"/>
                <w:color w:val="000000" w:themeColor="text1"/>
                <w:sz w:val="20"/>
                <w:szCs w:val="16"/>
              </w:rPr>
            </w:pPr>
            <w:r w:rsidRPr="00A60FD8">
              <w:rPr>
                <w:rFonts w:eastAsia="Meiryo UI"/>
                <w:b/>
                <w:bCs/>
                <w:iCs/>
                <w:snapToGrid w:val="0"/>
                <w:color w:val="000000" w:themeColor="text1"/>
                <w:sz w:val="20"/>
                <w:lang w:eastAsia="ja-JP"/>
              </w:rPr>
              <w:t>Vehicle action</w:t>
            </w:r>
          </w:p>
        </w:tc>
        <w:tc>
          <w:tcPr>
            <w:tcW w:w="260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5FB6816" w14:textId="77777777" w:rsidR="001C3FC0" w:rsidRPr="00A60FD8" w:rsidRDefault="001C3FC0" w:rsidP="001C3FC0">
            <w:pPr>
              <w:rPr>
                <w:rFonts w:eastAsia="Meiryo UI"/>
                <w:b/>
                <w:bCs/>
                <w:snapToGrid w:val="0"/>
                <w:color w:val="000000" w:themeColor="text1"/>
                <w:sz w:val="20"/>
                <w:szCs w:val="16"/>
              </w:rPr>
            </w:pPr>
            <w:r w:rsidRPr="00A60FD8">
              <w:rPr>
                <w:rFonts w:eastAsia="Meiryo UI"/>
                <w:b/>
                <w:bCs/>
                <w:snapToGrid w:val="0"/>
                <w:color w:val="000000" w:themeColor="text1"/>
                <w:sz w:val="20"/>
                <w:szCs w:val="16"/>
              </w:rPr>
              <w:t>Speed adjustment, stop</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18D4C4B3" w14:textId="77777777" w:rsidR="001C3FC0" w:rsidRPr="00A60FD8" w:rsidRDefault="001C3FC0" w:rsidP="001C3FC0">
            <w:pPr>
              <w:rPr>
                <w:rFonts w:eastAsia="Meiryo UI"/>
                <w:b/>
                <w:bCs/>
                <w:snapToGrid w:val="0"/>
                <w:color w:val="000000" w:themeColor="text1"/>
                <w:sz w:val="20"/>
                <w:szCs w:val="16"/>
              </w:rPr>
            </w:pPr>
          </w:p>
        </w:tc>
        <w:tc>
          <w:tcPr>
            <w:tcW w:w="15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358ABD0D" w14:textId="77777777" w:rsidR="001C3FC0" w:rsidRPr="00A60FD8" w:rsidRDefault="001C3FC0" w:rsidP="001C3FC0">
            <w:pPr>
              <w:rPr>
                <w:rFonts w:eastAsia="Meiryo UI"/>
                <w:b/>
                <w:bCs/>
                <w:snapToGrid w:val="0"/>
                <w:color w:val="000000" w:themeColor="text1"/>
                <w:sz w:val="20"/>
                <w:szCs w:val="16"/>
              </w:rPr>
            </w:pPr>
            <w:r w:rsidRPr="00A60FD8">
              <w:rPr>
                <w:rFonts w:eastAsia="Meiryo UI"/>
                <w:b/>
                <w:bCs/>
                <w:snapToGrid w:val="0"/>
                <w:color w:val="000000" w:themeColor="text1"/>
                <w:sz w:val="20"/>
                <w:szCs w:val="16"/>
              </w:rPr>
              <w:t>Rich contents</w:t>
            </w:r>
          </w:p>
        </w:tc>
        <w:tc>
          <w:tcPr>
            <w:tcW w:w="276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6837424" w14:textId="77777777" w:rsidR="001C3FC0" w:rsidRPr="00A60FD8" w:rsidRDefault="001C3FC0" w:rsidP="001C3FC0">
            <w:pPr>
              <w:rPr>
                <w:rFonts w:eastAsia="Meiryo UI"/>
                <w:b/>
                <w:bCs/>
                <w:snapToGrid w:val="0"/>
                <w:color w:val="000000" w:themeColor="text1"/>
                <w:sz w:val="20"/>
                <w:szCs w:val="16"/>
              </w:rPr>
            </w:pPr>
            <w:r w:rsidRPr="00A60FD8">
              <w:rPr>
                <w:rFonts w:eastAsia="Meiryo UI"/>
                <w:b/>
                <w:bCs/>
                <w:snapToGrid w:val="0"/>
                <w:color w:val="000000" w:themeColor="text1"/>
                <w:sz w:val="20"/>
                <w:szCs w:val="16"/>
              </w:rPr>
              <w:t>–</w:t>
            </w:r>
          </w:p>
        </w:tc>
      </w:tr>
      <w:tr w:rsidR="001C3FC0" w:rsidRPr="00A60FD8" w14:paraId="5D22BCE1"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780D4F03" w14:textId="77777777" w:rsidR="001C3FC0" w:rsidRPr="00A60FD8" w:rsidRDefault="001C3FC0" w:rsidP="001C3FC0">
            <w:pPr>
              <w:rPr>
                <w:rFonts w:eastAsia="Meiryo UI"/>
                <w:b/>
                <w:bCs/>
                <w:snapToGrid w:val="0"/>
                <w:color w:val="000000" w:themeColor="text1"/>
                <w:sz w:val="20"/>
                <w:szCs w:val="16"/>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319D1390" w14:textId="77777777" w:rsidR="001C3FC0" w:rsidRPr="00A60FD8" w:rsidRDefault="001C3FC0" w:rsidP="001C3FC0">
            <w:pPr>
              <w:rPr>
                <w:rFonts w:eastAsia="Meiryo UI"/>
                <w:b/>
                <w:bCs/>
                <w:snapToGrid w:val="0"/>
                <w:color w:val="000000" w:themeColor="text1"/>
                <w:sz w:val="20"/>
                <w:szCs w:val="16"/>
              </w:rPr>
            </w:pPr>
            <w:r w:rsidRPr="00A60FD8">
              <w:rPr>
                <w:rFonts w:eastAsia="Meiryo UI"/>
                <w:b/>
                <w:bCs/>
                <w:snapToGrid w:val="0"/>
                <w:color w:val="000000" w:themeColor="text1"/>
                <w:sz w:val="20"/>
                <w:lang w:eastAsia="ja-JP"/>
              </w:rPr>
              <w:t>Quick r</w:t>
            </w:r>
            <w:r w:rsidRPr="00A60FD8">
              <w:rPr>
                <w:rFonts w:eastAsia="Meiryo UI"/>
                <w:b/>
                <w:bCs/>
                <w:snapToGrid w:val="0"/>
                <w:color w:val="000000" w:themeColor="text1"/>
                <w:sz w:val="20"/>
                <w:szCs w:val="16"/>
              </w:rPr>
              <w:t>esponsiveness</w:t>
            </w:r>
          </w:p>
        </w:tc>
        <w:tc>
          <w:tcPr>
            <w:tcW w:w="260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2043D52" w14:textId="77777777" w:rsidR="001C3FC0" w:rsidRPr="00A60FD8" w:rsidRDefault="001C3FC0" w:rsidP="001C3FC0">
            <w:pPr>
              <w:rPr>
                <w:rFonts w:eastAsia="Meiryo UI"/>
                <w:b/>
                <w:bCs/>
                <w:snapToGrid w:val="0"/>
                <w:color w:val="000000" w:themeColor="text1"/>
                <w:sz w:val="20"/>
                <w:szCs w:val="16"/>
              </w:rPr>
            </w:pPr>
            <w:r w:rsidRPr="00A60FD8">
              <w:rPr>
                <w:rFonts w:eastAsia="Meiryo UI"/>
                <w:b/>
                <w:bCs/>
                <w:snapToGrid w:val="0"/>
                <w:color w:val="000000" w:themeColor="text1"/>
                <w:sz w:val="20"/>
                <w:szCs w:val="16"/>
              </w:rPr>
              <w:t>Required</w:t>
            </w:r>
          </w:p>
        </w:tc>
        <w:tc>
          <w:tcPr>
            <w:tcW w:w="2340" w:type="dxa"/>
            <w:gridSpan w:val="4"/>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27B173F8" w14:textId="77777777" w:rsidR="001C3FC0" w:rsidRPr="00A60FD8" w:rsidRDefault="001C3FC0" w:rsidP="001C3FC0">
            <w:pPr>
              <w:rPr>
                <w:rFonts w:eastAsia="Meiryo UI"/>
                <w:b/>
                <w:bCs/>
                <w:snapToGrid w:val="0"/>
                <w:color w:val="000000" w:themeColor="text1"/>
                <w:sz w:val="20"/>
                <w:szCs w:val="16"/>
              </w:rPr>
            </w:pPr>
            <w:r w:rsidRPr="00A60FD8">
              <w:rPr>
                <w:rFonts w:eastAsia="Meiryo UI"/>
                <w:b/>
                <w:bCs/>
                <w:snapToGrid w:val="0"/>
                <w:color w:val="000000" w:themeColor="text1"/>
                <w:sz w:val="20"/>
                <w:szCs w:val="16"/>
              </w:rPr>
              <w:t>Data amount</w:t>
            </w:r>
          </w:p>
        </w:tc>
        <w:tc>
          <w:tcPr>
            <w:tcW w:w="276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DBAAA43" w14:textId="77777777" w:rsidR="001C3FC0" w:rsidRPr="00A60FD8" w:rsidRDefault="001C3FC0" w:rsidP="001C3FC0">
            <w:pPr>
              <w:rPr>
                <w:rFonts w:eastAsia="Meiryo UI"/>
                <w:b/>
                <w:bCs/>
                <w:snapToGrid w:val="0"/>
                <w:color w:val="000000" w:themeColor="text1"/>
                <w:sz w:val="20"/>
                <w:szCs w:val="16"/>
              </w:rPr>
            </w:pPr>
            <w:r w:rsidRPr="00A60FD8">
              <w:rPr>
                <w:rFonts w:eastAsia="Meiryo UI"/>
                <w:b/>
                <w:bCs/>
                <w:snapToGrid w:val="0"/>
                <w:color w:val="000000" w:themeColor="text1"/>
                <w:sz w:val="20"/>
                <w:szCs w:val="16"/>
              </w:rPr>
              <w:t>Small</w:t>
            </w:r>
          </w:p>
        </w:tc>
      </w:tr>
    </w:tbl>
    <w:p w14:paraId="18B4FD33" w14:textId="77777777" w:rsidR="001C3FC0" w:rsidRPr="00A60FD8" w:rsidRDefault="001C3FC0" w:rsidP="001C3FC0">
      <w:pPr>
        <w:pStyle w:val="Tablefin"/>
        <w:rPr>
          <w:rFonts w:eastAsia="Meiryo UI"/>
          <w:snapToGrid w:val="0"/>
        </w:rPr>
      </w:pPr>
    </w:p>
    <w:p w14:paraId="78A062EE" w14:textId="77777777" w:rsidR="001C3FC0" w:rsidRPr="00A60FD8" w:rsidRDefault="001C3FC0">
      <w:pPr>
        <w:tabs>
          <w:tab w:val="clear" w:pos="1134"/>
          <w:tab w:val="clear" w:pos="1871"/>
          <w:tab w:val="clear" w:pos="2268"/>
        </w:tabs>
        <w:overflowPunct/>
        <w:autoSpaceDE/>
        <w:autoSpaceDN/>
        <w:adjustRightInd/>
        <w:spacing w:before="0"/>
        <w:textAlignment w:val="auto"/>
      </w:pPr>
      <w:r w:rsidRPr="00A60FD8">
        <w:br w:type="page"/>
      </w:r>
    </w:p>
    <w:p w14:paraId="726251DC" w14:textId="049F9193" w:rsidR="001C3FC0" w:rsidRPr="00A60FD8" w:rsidRDefault="001C3FC0" w:rsidP="0009470B">
      <w:pPr>
        <w:keepNext/>
        <w:keepLines/>
        <w:spacing w:before="160" w:after="120"/>
        <w:rPr>
          <w:rFonts w:eastAsia="Meiryo UI"/>
          <w:i/>
          <w:snapToGrid w:val="0"/>
        </w:rPr>
      </w:pPr>
      <w:r w:rsidRPr="00A60FD8">
        <w:lastRenderedPageBreak/>
        <w:t>b-1-2. Driving assistance by using traffic signal information (V2N)</w:t>
      </w:r>
      <w:r w:rsidRPr="00A60FD8">
        <w:rPr>
          <w:rFonts w:eastAsia="Meiryo UI"/>
          <w:i/>
          <w:snapToGrid w:val="0"/>
        </w:rPr>
        <w:t xml:space="preserve"> only for L2+</w:t>
      </w:r>
    </w:p>
    <w:tbl>
      <w:tblPr>
        <w:tblW w:w="9900" w:type="dxa"/>
        <w:tblCellMar>
          <w:left w:w="0" w:type="dxa"/>
          <w:right w:w="0" w:type="dxa"/>
        </w:tblCellMar>
        <w:tblLook w:val="0600" w:firstRow="0" w:lastRow="0" w:firstColumn="0" w:lastColumn="0" w:noHBand="1" w:noVBand="1"/>
      </w:tblPr>
      <w:tblGrid>
        <w:gridCol w:w="701"/>
        <w:gridCol w:w="780"/>
        <w:gridCol w:w="794"/>
        <w:gridCol w:w="2520"/>
        <w:gridCol w:w="110"/>
        <w:gridCol w:w="806"/>
        <w:gridCol w:w="707"/>
        <w:gridCol w:w="679"/>
        <w:gridCol w:w="2803"/>
      </w:tblGrid>
      <w:tr w:rsidR="001C3FC0" w:rsidRPr="00A60FD8" w14:paraId="5AC9A61D" w14:textId="77777777" w:rsidTr="001C3FC0">
        <w:trPr>
          <w:trHeight w:val="403"/>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40EB57F0" w14:textId="77777777" w:rsidR="001C3FC0" w:rsidRPr="00A60FD8" w:rsidRDefault="001C3FC0" w:rsidP="001C3FC0">
            <w:pPr>
              <w:rPr>
                <w:rFonts w:eastAsia="Meiryo UI"/>
                <w:b/>
                <w:bCs/>
                <w:snapToGrid w:val="0"/>
                <w:color w:val="000000" w:themeColor="text1"/>
                <w:sz w:val="20"/>
                <w:szCs w:val="16"/>
              </w:rPr>
            </w:pPr>
            <w:r w:rsidRPr="00A60FD8">
              <w:rPr>
                <w:rFonts w:eastAsia="Meiryo UI"/>
                <w:b/>
                <w:bCs/>
                <w:snapToGrid w:val="0"/>
                <w:color w:val="000000" w:themeColor="text1"/>
                <w:sz w:val="20"/>
                <w:szCs w:val="16"/>
              </w:rPr>
              <w:t>Classification by function</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F996523" w14:textId="77777777" w:rsidR="001C3FC0" w:rsidRPr="00A60FD8" w:rsidRDefault="001C3FC0" w:rsidP="001C3FC0">
            <w:pPr>
              <w:rPr>
                <w:rFonts w:eastAsia="Meiryo UI"/>
                <w:b/>
                <w:bCs/>
                <w:snapToGrid w:val="0"/>
                <w:color w:val="000000" w:themeColor="text1"/>
                <w:sz w:val="20"/>
                <w:szCs w:val="16"/>
              </w:rPr>
            </w:pPr>
            <w:r w:rsidRPr="00A60FD8">
              <w:rPr>
                <w:rFonts w:eastAsia="Meiryo UI"/>
                <w:b/>
                <w:bCs/>
                <w:snapToGrid w:val="0"/>
                <w:color w:val="000000" w:themeColor="text1"/>
                <w:sz w:val="20"/>
                <w:szCs w:val="16"/>
              </w:rPr>
              <w:t>b. Traffic signal information</w:t>
            </w:r>
          </w:p>
        </w:tc>
      </w:tr>
      <w:tr w:rsidR="001C3FC0" w:rsidRPr="00A60FD8" w14:paraId="719EEB76" w14:textId="77777777" w:rsidTr="001C3FC0">
        <w:trPr>
          <w:trHeight w:val="403"/>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04F67B6F" w14:textId="77777777" w:rsidR="001C3FC0" w:rsidRPr="00A60FD8" w:rsidRDefault="001C3FC0" w:rsidP="001C3FC0">
            <w:pPr>
              <w:rPr>
                <w:rFonts w:eastAsia="Meiryo UI"/>
                <w:b/>
                <w:bCs/>
                <w:snapToGrid w:val="0"/>
                <w:color w:val="000000" w:themeColor="text1"/>
                <w:sz w:val="20"/>
                <w:szCs w:val="16"/>
              </w:rPr>
            </w:pPr>
            <w:r w:rsidRPr="00A60FD8">
              <w:rPr>
                <w:rFonts w:eastAsia="Meiryo UI"/>
                <w:b/>
                <w:bCs/>
                <w:snapToGrid w:val="0"/>
                <w:color w:val="000000" w:themeColor="text1"/>
                <w:sz w:val="20"/>
                <w:szCs w:val="16"/>
              </w:rPr>
              <w:t>Name of the functional element</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EE9FD14" w14:textId="77777777" w:rsidR="001C3FC0" w:rsidRPr="00A60FD8" w:rsidRDefault="001C3FC0" w:rsidP="001C3FC0">
            <w:pPr>
              <w:rPr>
                <w:rFonts w:eastAsia="Meiryo UI"/>
                <w:b/>
                <w:bCs/>
                <w:snapToGrid w:val="0"/>
                <w:color w:val="000000" w:themeColor="text1"/>
                <w:sz w:val="20"/>
                <w:szCs w:val="16"/>
              </w:rPr>
            </w:pPr>
            <w:r w:rsidRPr="00A60FD8">
              <w:rPr>
                <w:rFonts w:eastAsia="Meiryo UI"/>
                <w:b/>
                <w:bCs/>
                <w:snapToGrid w:val="0"/>
                <w:color w:val="000000" w:themeColor="text1"/>
                <w:sz w:val="20"/>
                <w:szCs w:val="16"/>
              </w:rPr>
              <w:t>b-1-2. Driving assistance by using traffic signal information (V2N)</w:t>
            </w:r>
          </w:p>
        </w:tc>
      </w:tr>
      <w:tr w:rsidR="001C3FC0" w:rsidRPr="00A60FD8" w14:paraId="01EF51D3" w14:textId="77777777" w:rsidTr="001C3FC0">
        <w:trPr>
          <w:trHeight w:val="302"/>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78BC102A" w14:textId="77777777" w:rsidR="001C3FC0" w:rsidRPr="00A60FD8" w:rsidRDefault="001C3FC0" w:rsidP="001C3FC0">
            <w:pPr>
              <w:rPr>
                <w:rFonts w:eastAsia="Meiryo UI"/>
                <w:b/>
                <w:bCs/>
                <w:snapToGrid w:val="0"/>
                <w:color w:val="000000" w:themeColor="text1"/>
                <w:sz w:val="20"/>
                <w:szCs w:val="16"/>
              </w:rPr>
            </w:pPr>
            <w:r w:rsidRPr="00A60FD8">
              <w:rPr>
                <w:rFonts w:eastAsia="Meiryo UI"/>
                <w:b/>
                <w:bCs/>
                <w:snapToGrid w:val="0"/>
                <w:color w:val="000000" w:themeColor="text1"/>
                <w:sz w:val="20"/>
                <w:szCs w:val="16"/>
              </w:rPr>
              <w:t>Target areas</w:t>
            </w:r>
          </w:p>
        </w:tc>
        <w:tc>
          <w:tcPr>
            <w:tcW w:w="3420"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1C516AA" w14:textId="77777777" w:rsidR="001C3FC0" w:rsidRPr="00A60FD8" w:rsidRDefault="001C3FC0" w:rsidP="001C3FC0">
            <w:pPr>
              <w:rPr>
                <w:rFonts w:eastAsia="Meiryo UI"/>
                <w:b/>
                <w:bCs/>
                <w:snapToGrid w:val="0"/>
                <w:color w:val="000000" w:themeColor="text1"/>
                <w:sz w:val="20"/>
                <w:szCs w:val="16"/>
              </w:rPr>
            </w:pPr>
            <w:r w:rsidRPr="00A60FD8">
              <w:rPr>
                <w:rFonts w:eastAsia="Meiryo UI"/>
                <w:b/>
                <w:bCs/>
                <w:snapToGrid w:val="0"/>
                <w:color w:val="000000" w:themeColor="text1"/>
                <w:sz w:val="20"/>
                <w:szCs w:val="16"/>
              </w:rPr>
              <w:t>General roads + Expressways</w:t>
            </w:r>
          </w:p>
        </w:tc>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610357E4" w14:textId="77777777" w:rsidR="001C3FC0" w:rsidRPr="00A60FD8" w:rsidRDefault="001C3FC0" w:rsidP="001C3FC0">
            <w:pPr>
              <w:rPr>
                <w:rFonts w:eastAsia="Meiryo UI"/>
                <w:b/>
                <w:bCs/>
                <w:snapToGrid w:val="0"/>
                <w:color w:val="000000" w:themeColor="text1"/>
                <w:sz w:val="20"/>
                <w:szCs w:val="16"/>
              </w:rPr>
            </w:pPr>
          </w:p>
        </w:tc>
        <w:tc>
          <w:tcPr>
            <w:tcW w:w="3520"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584FA164" w14:textId="77777777" w:rsidR="001C3FC0" w:rsidRPr="00A60FD8" w:rsidRDefault="001C3FC0" w:rsidP="001C3FC0">
            <w:pPr>
              <w:rPr>
                <w:rFonts w:eastAsia="Meiryo UI"/>
                <w:b/>
                <w:bCs/>
                <w:snapToGrid w:val="0"/>
                <w:color w:val="000000" w:themeColor="text1"/>
                <w:sz w:val="20"/>
                <w:szCs w:val="16"/>
              </w:rPr>
            </w:pPr>
          </w:p>
        </w:tc>
      </w:tr>
      <w:tr w:rsidR="001C3FC0" w:rsidRPr="00A60FD8" w14:paraId="2DE6E6CB" w14:textId="77777777" w:rsidTr="001C3FC0">
        <w:trPr>
          <w:trHeight w:val="555"/>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5522AC9F" w14:textId="77777777" w:rsidR="001C3FC0" w:rsidRPr="00A60FD8" w:rsidRDefault="001C3FC0" w:rsidP="001C3FC0">
            <w:pPr>
              <w:rPr>
                <w:rFonts w:eastAsia="Meiryo UI"/>
                <w:b/>
                <w:bCs/>
                <w:snapToGrid w:val="0"/>
                <w:color w:val="000000" w:themeColor="text1"/>
                <w:sz w:val="20"/>
                <w:szCs w:val="16"/>
              </w:rPr>
            </w:pPr>
            <w:r w:rsidRPr="00A60FD8">
              <w:rPr>
                <w:rFonts w:eastAsia="Meiryo UI"/>
                <w:b/>
                <w:bCs/>
                <w:snapToGrid w:val="0"/>
                <w:color w:val="000000" w:themeColor="text1"/>
                <w:sz w:val="20"/>
                <w:szCs w:val="16"/>
              </w:rPr>
              <w:t>Overview</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E45269B" w14:textId="77777777" w:rsidR="001C3FC0" w:rsidRPr="00A60FD8" w:rsidRDefault="001C3FC0" w:rsidP="001C3FC0">
            <w:pPr>
              <w:rPr>
                <w:rFonts w:eastAsia="Meiryo UI"/>
                <w:b/>
                <w:bCs/>
                <w:snapToGrid w:val="0"/>
                <w:color w:val="000000" w:themeColor="text1"/>
                <w:sz w:val="20"/>
                <w:szCs w:val="16"/>
              </w:rPr>
            </w:pPr>
            <w:r w:rsidRPr="00A60FD8">
              <w:rPr>
                <w:rFonts w:eastAsia="Meiryo UI"/>
                <w:b/>
                <w:bCs/>
                <w:snapToGrid w:val="0"/>
                <w:color w:val="000000" w:themeColor="text1"/>
                <w:sz w:val="20"/>
                <w:szCs w:val="16"/>
              </w:rPr>
              <w:t>Traffic signal phase and timing information (the next traffic signal color and the time until change), etc. at intersections is provided through the network to vehicles that enter intersections to assist deceleration and stopping, and thereby avoid a dilemma.</w:t>
            </w:r>
          </w:p>
        </w:tc>
      </w:tr>
      <w:tr w:rsidR="001C3FC0" w:rsidRPr="00A60FD8" w14:paraId="0279CFEF" w14:textId="77777777" w:rsidTr="001C3FC0">
        <w:trPr>
          <w:trHeight w:val="302"/>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0E30D576" w14:textId="77777777" w:rsidR="001C3FC0" w:rsidRPr="00A60FD8" w:rsidRDefault="001C3FC0" w:rsidP="001C3FC0">
            <w:pPr>
              <w:rPr>
                <w:rFonts w:eastAsia="Meiryo UI"/>
                <w:b/>
                <w:bCs/>
                <w:snapToGrid w:val="0"/>
                <w:color w:val="000000" w:themeColor="text1"/>
                <w:sz w:val="20"/>
                <w:szCs w:val="16"/>
              </w:rPr>
            </w:pPr>
            <w:r w:rsidRPr="00A60FD8">
              <w:rPr>
                <w:rFonts w:eastAsia="Meiryo UI"/>
                <w:b/>
                <w:bCs/>
                <w:snapToGrid w:val="0"/>
                <w:color w:val="000000" w:themeColor="text1"/>
                <w:sz w:val="20"/>
                <w:szCs w:val="16"/>
              </w:rPr>
              <w:t>Image of the functional element</w:t>
            </w:r>
          </w:p>
        </w:tc>
      </w:tr>
      <w:tr w:rsidR="001C3FC0" w:rsidRPr="00A60FD8" w14:paraId="0184629B" w14:textId="77777777" w:rsidTr="001C3FC0">
        <w:trPr>
          <w:trHeight w:val="3127"/>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162AC2EB" w14:textId="77777777" w:rsidR="001C3FC0" w:rsidRPr="00A60FD8" w:rsidRDefault="001C3FC0" w:rsidP="001C3FC0">
            <w:pPr>
              <w:rPr>
                <w:rFonts w:ascii="Arial" w:eastAsia="Meiryo UI" w:hAnsi="Arial" w:cs="Arial"/>
                <w:b/>
                <w:bCs/>
                <w:snapToGrid w:val="0"/>
                <w:color w:val="000000" w:themeColor="text1"/>
                <w:sz w:val="16"/>
                <w:szCs w:val="12"/>
              </w:rPr>
            </w:pPr>
            <w:r w:rsidRPr="00A60FD8">
              <w:rPr>
                <w:rFonts w:ascii="Arial" w:eastAsia="Meiryo UI" w:hAnsi="Arial" w:cs="Arial"/>
                <w:b/>
                <w:bCs/>
                <w:snapToGrid w:val="0"/>
                <w:color w:val="000000" w:themeColor="text1"/>
                <w:sz w:val="16"/>
                <w:szCs w:val="12"/>
              </w:rPr>
              <w:drawing>
                <wp:inline distT="0" distB="0" distL="0" distR="0" wp14:anchorId="06D77EF3" wp14:editId="142DDAB1">
                  <wp:extent cx="5813425" cy="2002979"/>
                  <wp:effectExtent l="0" t="0" r="0" b="0"/>
                  <wp:docPr id="5519" name="図 5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34995" cy="2010411"/>
                          </a:xfrm>
                          <a:prstGeom prst="rect">
                            <a:avLst/>
                          </a:prstGeom>
                          <a:noFill/>
                          <a:ln>
                            <a:noFill/>
                          </a:ln>
                        </pic:spPr>
                      </pic:pic>
                    </a:graphicData>
                  </a:graphic>
                </wp:inline>
              </w:drawing>
            </w:r>
          </w:p>
        </w:tc>
      </w:tr>
      <w:tr w:rsidR="001C3FC0" w:rsidRPr="00A60FD8" w14:paraId="5F2A1E3F" w14:textId="77777777" w:rsidTr="001C3FC0">
        <w:trPr>
          <w:trHeight w:val="403"/>
        </w:trPr>
        <w:tc>
          <w:tcPr>
            <w:tcW w:w="700"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4EC7856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5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5754FFD4" w14:textId="77777777" w:rsidR="001C3FC0" w:rsidRPr="00A60FD8" w:rsidRDefault="001C3FC0" w:rsidP="001C3FC0">
            <w:pPr>
              <w:rPr>
                <w:rFonts w:eastAsia="Meiryo UI"/>
                <w:b/>
                <w:bCs/>
                <w:snapToGrid w:val="0"/>
                <w:color w:val="000000" w:themeColor="text1"/>
                <w:sz w:val="20"/>
              </w:rPr>
            </w:pPr>
            <w:r w:rsidRPr="00A60FD8">
              <w:rPr>
                <w:rFonts w:eastAsia="Meiryo UI"/>
                <w:b/>
                <w:bCs/>
                <w:i/>
                <w:iCs/>
                <w:snapToGrid w:val="0"/>
                <w:color w:val="000000" w:themeColor="text1"/>
                <w:sz w:val="20"/>
                <w:lang w:eastAsia="ja-JP"/>
              </w:rPr>
              <w:t>Connection mode</w:t>
            </w:r>
          </w:p>
        </w:tc>
        <w:tc>
          <w:tcPr>
            <w:tcW w:w="252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2E75DA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N</w:t>
            </w:r>
          </w:p>
        </w:tc>
        <w:tc>
          <w:tcPr>
            <w:tcW w:w="860" w:type="dxa"/>
            <w:gridSpan w:val="2"/>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3100B04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0276665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42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1340B7F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282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4DEB74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raffic signal phase and timing information</w:t>
            </w:r>
          </w:p>
        </w:tc>
      </w:tr>
      <w:tr w:rsidR="001C3FC0" w:rsidRPr="00A60FD8" w14:paraId="080C398F"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6DD72F99" w14:textId="77777777" w:rsidR="001C3FC0" w:rsidRPr="00A60FD8" w:rsidRDefault="001C3FC0" w:rsidP="001C3FC0">
            <w:pPr>
              <w:rPr>
                <w:rFonts w:eastAsia="Meiryo UI"/>
                <w:b/>
                <w:bCs/>
                <w:snapToGrid w:val="0"/>
                <w:color w:val="000000" w:themeColor="text1"/>
                <w:sz w:val="20"/>
              </w:rPr>
            </w:pPr>
          </w:p>
        </w:tc>
        <w:tc>
          <w:tcPr>
            <w:tcW w:w="15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734A032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252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968ECA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many</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494AAC23" w14:textId="77777777" w:rsidR="001C3FC0" w:rsidRPr="00A60FD8" w:rsidRDefault="001C3FC0" w:rsidP="001C3FC0">
            <w:pPr>
              <w:rPr>
                <w:rFonts w:eastAsia="Meiryo UI"/>
                <w:b/>
                <w:bCs/>
                <w:snapToGrid w:val="0"/>
                <w:color w:val="000000" w:themeColor="text1"/>
                <w:sz w:val="20"/>
              </w:rPr>
            </w:pPr>
          </w:p>
        </w:tc>
        <w:tc>
          <w:tcPr>
            <w:tcW w:w="142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50BA97D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282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160579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75CE5300" w14:textId="77777777" w:rsidTr="001C3FC0">
        <w:trPr>
          <w:trHeight w:val="761"/>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5808DB4B" w14:textId="77777777" w:rsidR="001C3FC0" w:rsidRPr="00A60FD8" w:rsidRDefault="001C3FC0" w:rsidP="001C3FC0">
            <w:pPr>
              <w:rPr>
                <w:rFonts w:eastAsia="Meiryo UI"/>
                <w:b/>
                <w:bCs/>
                <w:snapToGrid w:val="0"/>
                <w:color w:val="000000" w:themeColor="text1"/>
                <w:sz w:val="20"/>
              </w:rPr>
            </w:pPr>
          </w:p>
        </w:tc>
        <w:tc>
          <w:tcPr>
            <w:tcW w:w="15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66D1BCDC" w14:textId="77777777" w:rsidR="001C3FC0" w:rsidRPr="00A60FD8" w:rsidRDefault="001C3FC0" w:rsidP="001C3FC0">
            <w:pPr>
              <w:rPr>
                <w:rFonts w:eastAsia="Meiryo UI"/>
                <w:b/>
                <w:bCs/>
                <w:snapToGrid w:val="0"/>
                <w:color w:val="000000" w:themeColor="text1"/>
                <w:sz w:val="20"/>
              </w:rPr>
            </w:pPr>
            <w:r w:rsidRPr="00A60FD8">
              <w:rPr>
                <w:rFonts w:eastAsia="Meiryo UI"/>
                <w:b/>
                <w:bCs/>
                <w:iCs/>
                <w:snapToGrid w:val="0"/>
                <w:color w:val="000000" w:themeColor="text1"/>
                <w:sz w:val="20"/>
                <w:lang w:eastAsia="ja-JP"/>
              </w:rPr>
              <w:t>Vehicle action</w:t>
            </w:r>
          </w:p>
        </w:tc>
        <w:tc>
          <w:tcPr>
            <w:tcW w:w="252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747445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peed adjustment, stop</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2415F0E9" w14:textId="77777777" w:rsidR="001C3FC0" w:rsidRPr="00A60FD8" w:rsidRDefault="001C3FC0" w:rsidP="001C3FC0">
            <w:pPr>
              <w:rPr>
                <w:rFonts w:eastAsia="Meiryo UI"/>
                <w:b/>
                <w:bCs/>
                <w:snapToGrid w:val="0"/>
                <w:color w:val="000000" w:themeColor="text1"/>
                <w:sz w:val="20"/>
              </w:rPr>
            </w:pPr>
          </w:p>
        </w:tc>
        <w:tc>
          <w:tcPr>
            <w:tcW w:w="142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78C7E7A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282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80F80D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5F7915DF"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07532F39" w14:textId="77777777" w:rsidR="001C3FC0" w:rsidRPr="00A60FD8" w:rsidRDefault="001C3FC0" w:rsidP="001C3FC0">
            <w:pPr>
              <w:rPr>
                <w:rFonts w:eastAsia="Meiryo UI"/>
                <w:b/>
                <w:bCs/>
                <w:snapToGrid w:val="0"/>
                <w:color w:val="000000" w:themeColor="text1"/>
                <w:sz w:val="20"/>
              </w:rPr>
            </w:pPr>
          </w:p>
        </w:tc>
        <w:tc>
          <w:tcPr>
            <w:tcW w:w="15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1D4759E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lang w:eastAsia="ja-JP"/>
              </w:rPr>
              <w:t>Quick r</w:t>
            </w:r>
            <w:r w:rsidRPr="00A60FD8">
              <w:rPr>
                <w:rFonts w:eastAsia="Meiryo UI"/>
                <w:b/>
                <w:bCs/>
                <w:snapToGrid w:val="0"/>
                <w:color w:val="000000" w:themeColor="text1"/>
                <w:sz w:val="20"/>
              </w:rPr>
              <w:t>esponsiveness</w:t>
            </w:r>
          </w:p>
        </w:tc>
        <w:tc>
          <w:tcPr>
            <w:tcW w:w="252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54FBAB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quired</w:t>
            </w:r>
          </w:p>
        </w:tc>
        <w:tc>
          <w:tcPr>
            <w:tcW w:w="2280" w:type="dxa"/>
            <w:gridSpan w:val="4"/>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6EBBF91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282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C4FE10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mall</w:t>
            </w:r>
          </w:p>
        </w:tc>
      </w:tr>
    </w:tbl>
    <w:p w14:paraId="4348F2AA" w14:textId="77777777" w:rsidR="001C3FC0" w:rsidRPr="00A60FD8" w:rsidRDefault="001C3FC0" w:rsidP="001C3FC0">
      <w:pPr>
        <w:pStyle w:val="Tablefin"/>
        <w:rPr>
          <w:rFonts w:eastAsia="Meiryo UI"/>
          <w:snapToGrid w:val="0"/>
        </w:rPr>
      </w:pPr>
    </w:p>
    <w:p w14:paraId="702EECBF" w14:textId="77777777" w:rsidR="001C3FC0" w:rsidRPr="00A60FD8" w:rsidRDefault="001C3FC0">
      <w:pPr>
        <w:tabs>
          <w:tab w:val="clear" w:pos="1134"/>
          <w:tab w:val="clear" w:pos="1871"/>
          <w:tab w:val="clear" w:pos="2268"/>
        </w:tabs>
        <w:overflowPunct/>
        <w:autoSpaceDE/>
        <w:autoSpaceDN/>
        <w:adjustRightInd/>
        <w:spacing w:before="0"/>
        <w:textAlignment w:val="auto"/>
        <w:rPr>
          <w:i/>
        </w:rPr>
      </w:pPr>
      <w:r w:rsidRPr="00A60FD8">
        <w:br w:type="page"/>
      </w:r>
    </w:p>
    <w:p w14:paraId="609237C0" w14:textId="3C003CF2" w:rsidR="001C3FC0" w:rsidRPr="00A60FD8" w:rsidRDefault="001C3FC0" w:rsidP="001C3FC0">
      <w:pPr>
        <w:pStyle w:val="Headingi"/>
      </w:pPr>
      <w:r w:rsidRPr="00A60FD8">
        <w:lastRenderedPageBreak/>
        <w:t>c. Lookahead information: collision avoidance</w:t>
      </w:r>
    </w:p>
    <w:p w14:paraId="6471B257" w14:textId="77777777" w:rsidR="001C3FC0" w:rsidRPr="00A60FD8" w:rsidRDefault="001C3FC0" w:rsidP="0009470B">
      <w:pPr>
        <w:pStyle w:val="Headingi"/>
        <w:spacing w:after="120"/>
      </w:pPr>
      <w:r w:rsidRPr="00A60FD8">
        <w:t>c-1. Collision avoidance assistance when a vehicle ahead stops or decelerates suddenly</w:t>
      </w:r>
    </w:p>
    <w:tbl>
      <w:tblPr>
        <w:tblW w:w="9900" w:type="dxa"/>
        <w:tblCellMar>
          <w:left w:w="0" w:type="dxa"/>
          <w:right w:w="0" w:type="dxa"/>
        </w:tblCellMar>
        <w:tblLook w:val="0600" w:firstRow="0" w:lastRow="0" w:firstColumn="0" w:lastColumn="0" w:noHBand="1" w:noVBand="1"/>
      </w:tblPr>
      <w:tblGrid>
        <w:gridCol w:w="699"/>
        <w:gridCol w:w="781"/>
        <w:gridCol w:w="719"/>
        <w:gridCol w:w="2613"/>
        <w:gridCol w:w="106"/>
        <w:gridCol w:w="810"/>
        <w:gridCol w:w="809"/>
        <w:gridCol w:w="688"/>
        <w:gridCol w:w="2675"/>
      </w:tblGrid>
      <w:tr w:rsidR="001C3FC0" w:rsidRPr="00A60FD8" w14:paraId="211F88FA" w14:textId="77777777" w:rsidTr="001C3FC0">
        <w:trPr>
          <w:trHeight w:val="404"/>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78D39B8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lassification by function</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90287C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 Lookahead information: collision avoidance</w:t>
            </w:r>
          </w:p>
        </w:tc>
      </w:tr>
      <w:tr w:rsidR="001C3FC0" w:rsidRPr="00A60FD8" w14:paraId="5C43625C" w14:textId="77777777" w:rsidTr="001C3FC0">
        <w:trPr>
          <w:trHeight w:val="404"/>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51D6B4B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4DEA3E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1. Collision avoidance assistance when a vehicle ahead stops or decelerates suddenly</w:t>
            </w:r>
          </w:p>
        </w:tc>
      </w:tr>
      <w:tr w:rsidR="001C3FC0" w:rsidRPr="00A60FD8" w14:paraId="2ECAAD59" w14:textId="77777777" w:rsidTr="001C3FC0">
        <w:trPr>
          <w:trHeight w:val="282"/>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2021442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420"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740791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Expressways + General roads</w:t>
            </w:r>
          </w:p>
        </w:tc>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3F732B6C" w14:textId="77777777" w:rsidR="001C3FC0" w:rsidRPr="00A60FD8" w:rsidRDefault="001C3FC0" w:rsidP="001C3FC0">
            <w:pPr>
              <w:rPr>
                <w:rFonts w:eastAsia="Meiryo UI"/>
                <w:b/>
                <w:bCs/>
                <w:snapToGrid w:val="0"/>
                <w:color w:val="000000" w:themeColor="text1"/>
                <w:sz w:val="20"/>
              </w:rPr>
            </w:pPr>
          </w:p>
        </w:tc>
        <w:tc>
          <w:tcPr>
            <w:tcW w:w="3520"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40559890" w14:textId="77777777" w:rsidR="001C3FC0" w:rsidRPr="00A60FD8" w:rsidRDefault="001C3FC0" w:rsidP="001C3FC0">
            <w:pPr>
              <w:rPr>
                <w:rFonts w:eastAsia="Meiryo UI"/>
                <w:b/>
                <w:bCs/>
                <w:snapToGrid w:val="0"/>
                <w:color w:val="000000" w:themeColor="text1"/>
                <w:sz w:val="20"/>
              </w:rPr>
            </w:pPr>
          </w:p>
        </w:tc>
      </w:tr>
      <w:tr w:rsidR="001C3FC0" w:rsidRPr="00A60FD8" w14:paraId="14B405D5" w14:textId="77777777" w:rsidTr="001C3FC0">
        <w:trPr>
          <w:trHeight w:val="557"/>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3068EB6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41C820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udden braking information as well as location and speed information are provided by the vehicle that suddenly decelerates to the following vehicles to prompt them to stop or decelerate in advance and prevent multiple-vehicle collision accidents.</w:t>
            </w:r>
          </w:p>
        </w:tc>
      </w:tr>
      <w:tr w:rsidR="001C3FC0" w:rsidRPr="00A60FD8" w14:paraId="7CD78220" w14:textId="77777777" w:rsidTr="001C3FC0">
        <w:trPr>
          <w:trHeight w:val="282"/>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595068F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3236B04D" w14:textId="77777777" w:rsidTr="001C3FC0">
        <w:trPr>
          <w:trHeight w:val="1717"/>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tcPr>
          <w:p w14:paraId="72A800E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3E2B646F" wp14:editId="21B8CFA4">
                  <wp:extent cx="5930900" cy="1012682"/>
                  <wp:effectExtent l="0" t="0" r="0" b="0"/>
                  <wp:docPr id="5520" name="図 5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063406" cy="1035307"/>
                          </a:xfrm>
                          <a:prstGeom prst="rect">
                            <a:avLst/>
                          </a:prstGeom>
                          <a:noFill/>
                          <a:ln>
                            <a:noFill/>
                          </a:ln>
                        </pic:spPr>
                      </pic:pic>
                    </a:graphicData>
                  </a:graphic>
                </wp:inline>
              </w:drawing>
            </w:r>
          </w:p>
        </w:tc>
      </w:tr>
      <w:tr w:rsidR="001C3FC0" w:rsidRPr="00A60FD8" w14:paraId="657CE889" w14:textId="77777777" w:rsidTr="001C3FC0">
        <w:trPr>
          <w:trHeight w:val="330"/>
        </w:trPr>
        <w:tc>
          <w:tcPr>
            <w:tcW w:w="699"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7716377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2A5B951F" w14:textId="77777777" w:rsidR="001C3FC0" w:rsidRPr="00A60FD8" w:rsidRDefault="001C3FC0" w:rsidP="001C3FC0">
            <w:pPr>
              <w:rPr>
                <w:rFonts w:eastAsia="Meiryo UI"/>
                <w:b/>
                <w:bCs/>
                <w:snapToGrid w:val="0"/>
                <w:color w:val="000000" w:themeColor="text1"/>
                <w:sz w:val="20"/>
              </w:rPr>
            </w:pPr>
            <w:r w:rsidRPr="00A60FD8">
              <w:rPr>
                <w:rFonts w:eastAsia="Meiryo UI"/>
                <w:b/>
                <w:bCs/>
                <w:i/>
                <w:iCs/>
                <w:snapToGrid w:val="0"/>
                <w:color w:val="000000" w:themeColor="text1"/>
                <w:sz w:val="20"/>
                <w:lang w:eastAsia="ja-JP"/>
              </w:rPr>
              <w:t>Connection mode</w:t>
            </w:r>
          </w:p>
        </w:tc>
        <w:tc>
          <w:tcPr>
            <w:tcW w:w="2613"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674908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V</w:t>
            </w:r>
          </w:p>
        </w:tc>
        <w:tc>
          <w:tcPr>
            <w:tcW w:w="759" w:type="dxa"/>
            <w:gridSpan w:val="2"/>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10D8F20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6DC96A0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497"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62F581E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2832"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F867D2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udden braking information</w:t>
            </w:r>
          </w:p>
        </w:tc>
      </w:tr>
      <w:tr w:rsidR="001C3FC0" w:rsidRPr="00A60FD8" w14:paraId="07935AF4"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03F1AAD0"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6932954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2613"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495829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many</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06C06EE5" w14:textId="77777777" w:rsidR="001C3FC0" w:rsidRPr="00A60FD8" w:rsidRDefault="001C3FC0" w:rsidP="001C3FC0">
            <w:pPr>
              <w:rPr>
                <w:rFonts w:eastAsia="Meiryo UI"/>
                <w:b/>
                <w:bCs/>
                <w:snapToGrid w:val="0"/>
                <w:color w:val="000000" w:themeColor="text1"/>
                <w:sz w:val="20"/>
              </w:rPr>
            </w:pPr>
          </w:p>
        </w:tc>
        <w:tc>
          <w:tcPr>
            <w:tcW w:w="1497"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1F6B00F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2832"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710B8E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 speed</w:t>
            </w:r>
          </w:p>
        </w:tc>
      </w:tr>
      <w:tr w:rsidR="001C3FC0" w:rsidRPr="00A60FD8" w14:paraId="26E85A1C" w14:textId="77777777" w:rsidTr="001C3FC0">
        <w:trPr>
          <w:trHeight w:val="885"/>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3B1509F9"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312C6C4D" w14:textId="77777777" w:rsidR="001C3FC0" w:rsidRPr="00A60FD8" w:rsidRDefault="001C3FC0" w:rsidP="001C3FC0">
            <w:pPr>
              <w:rPr>
                <w:rFonts w:eastAsia="Meiryo UI"/>
                <w:b/>
                <w:bCs/>
                <w:snapToGrid w:val="0"/>
                <w:color w:val="000000" w:themeColor="text1"/>
                <w:sz w:val="20"/>
              </w:rPr>
            </w:pPr>
            <w:r w:rsidRPr="00A60FD8">
              <w:rPr>
                <w:rFonts w:eastAsia="Meiryo UI"/>
                <w:b/>
                <w:bCs/>
                <w:iCs/>
                <w:snapToGrid w:val="0"/>
                <w:color w:val="000000" w:themeColor="text1"/>
                <w:sz w:val="20"/>
                <w:lang w:eastAsia="ja-JP"/>
              </w:rPr>
              <w:t>Vehicle action</w:t>
            </w:r>
          </w:p>
        </w:tc>
        <w:tc>
          <w:tcPr>
            <w:tcW w:w="2613"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0438D7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peed adjustment, stop</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0A967FEC" w14:textId="77777777" w:rsidR="001C3FC0" w:rsidRPr="00A60FD8" w:rsidRDefault="001C3FC0" w:rsidP="001C3FC0">
            <w:pPr>
              <w:rPr>
                <w:rFonts w:eastAsia="Meiryo UI"/>
                <w:b/>
                <w:bCs/>
                <w:snapToGrid w:val="0"/>
                <w:color w:val="000000" w:themeColor="text1"/>
                <w:sz w:val="20"/>
              </w:rPr>
            </w:pPr>
          </w:p>
        </w:tc>
        <w:tc>
          <w:tcPr>
            <w:tcW w:w="1497"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4AB63FF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2832"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CC118F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4873D863"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3AD5A07D"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307ABDB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lang w:eastAsia="ja-JP"/>
              </w:rPr>
              <w:t>Quick r</w:t>
            </w:r>
            <w:r w:rsidRPr="00A60FD8">
              <w:rPr>
                <w:rFonts w:eastAsia="Meiryo UI"/>
                <w:b/>
                <w:bCs/>
                <w:snapToGrid w:val="0"/>
                <w:color w:val="000000" w:themeColor="text1"/>
                <w:sz w:val="20"/>
              </w:rPr>
              <w:t>esponsiveness</w:t>
            </w:r>
          </w:p>
        </w:tc>
        <w:tc>
          <w:tcPr>
            <w:tcW w:w="2613"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FCCFB4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quired</w:t>
            </w:r>
          </w:p>
        </w:tc>
        <w:tc>
          <w:tcPr>
            <w:tcW w:w="2256" w:type="dxa"/>
            <w:gridSpan w:val="4"/>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25D1D9C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2832"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E9C2CE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mall</w:t>
            </w:r>
          </w:p>
        </w:tc>
      </w:tr>
    </w:tbl>
    <w:p w14:paraId="1F411D9E" w14:textId="77777777" w:rsidR="001C3FC0" w:rsidRPr="00A60FD8" w:rsidRDefault="001C3FC0" w:rsidP="001C3FC0">
      <w:pPr>
        <w:pStyle w:val="Tablefin"/>
        <w:rPr>
          <w:rFonts w:eastAsia="Meiryo UI"/>
          <w:snapToGrid w:val="0"/>
        </w:rPr>
      </w:pPr>
    </w:p>
    <w:p w14:paraId="743D1E2F" w14:textId="77777777" w:rsidR="001C3FC0" w:rsidRPr="00A60FD8" w:rsidRDefault="001C3FC0">
      <w:pPr>
        <w:tabs>
          <w:tab w:val="clear" w:pos="1134"/>
          <w:tab w:val="clear" w:pos="1871"/>
          <w:tab w:val="clear" w:pos="2268"/>
        </w:tabs>
        <w:overflowPunct/>
        <w:autoSpaceDE/>
        <w:autoSpaceDN/>
        <w:adjustRightInd/>
        <w:spacing w:before="0"/>
        <w:textAlignment w:val="auto"/>
        <w:rPr>
          <w:rFonts w:eastAsia="Meiryo UI"/>
          <w:b/>
          <w:bCs/>
          <w:snapToGrid w:val="0"/>
          <w:color w:val="000000" w:themeColor="text1"/>
          <w:szCs w:val="24"/>
        </w:rPr>
      </w:pPr>
      <w:r w:rsidRPr="00A60FD8">
        <w:rPr>
          <w:rFonts w:eastAsia="Meiryo UI"/>
          <w:b/>
          <w:bCs/>
          <w:snapToGrid w:val="0"/>
          <w:color w:val="000000" w:themeColor="text1"/>
          <w:szCs w:val="24"/>
        </w:rPr>
        <w:br w:type="page"/>
      </w:r>
    </w:p>
    <w:p w14:paraId="2019ED19" w14:textId="533D5D9C" w:rsidR="001C3FC0" w:rsidRPr="00A60FD8" w:rsidRDefault="001C3FC0" w:rsidP="001C3FC0">
      <w:pPr>
        <w:keepNext/>
        <w:keepLines/>
        <w:spacing w:after="240"/>
        <w:rPr>
          <w:rFonts w:eastAsia="Meiryo UI"/>
          <w:b/>
          <w:bCs/>
          <w:snapToGrid w:val="0"/>
          <w:color w:val="000000" w:themeColor="text1"/>
          <w:szCs w:val="24"/>
        </w:rPr>
      </w:pPr>
      <w:r w:rsidRPr="00A60FD8">
        <w:rPr>
          <w:rFonts w:eastAsia="Meiryo UI"/>
          <w:b/>
          <w:bCs/>
          <w:snapToGrid w:val="0"/>
          <w:color w:val="000000" w:themeColor="text1"/>
          <w:szCs w:val="24"/>
        </w:rPr>
        <w:lastRenderedPageBreak/>
        <w:t>c-2-1. Driving assistance based on intersection information (V2V)</w:t>
      </w:r>
    </w:p>
    <w:p w14:paraId="1DA9A27D" w14:textId="1B7AEB96" w:rsidR="001C3FC0" w:rsidRPr="00A60FD8" w:rsidRDefault="001C3FC0" w:rsidP="001C3FC0">
      <w:pPr>
        <w:keepNext/>
        <w:keepLines/>
        <w:spacing w:after="240"/>
        <w:rPr>
          <w:rFonts w:eastAsia="Meiryo UI"/>
          <w:bCs/>
          <w:i/>
          <w:snapToGrid w:val="0"/>
          <w:color w:val="000000" w:themeColor="text1"/>
          <w:szCs w:val="24"/>
        </w:rPr>
      </w:pPr>
    </w:p>
    <w:tbl>
      <w:tblPr>
        <w:tblW w:w="9900" w:type="dxa"/>
        <w:tblCellMar>
          <w:left w:w="0" w:type="dxa"/>
          <w:right w:w="0" w:type="dxa"/>
        </w:tblCellMar>
        <w:tblLook w:val="0600" w:firstRow="0" w:lastRow="0" w:firstColumn="0" w:lastColumn="0" w:noHBand="1" w:noVBand="1"/>
      </w:tblPr>
      <w:tblGrid>
        <w:gridCol w:w="703"/>
        <w:gridCol w:w="778"/>
        <w:gridCol w:w="725"/>
        <w:gridCol w:w="2665"/>
        <w:gridCol w:w="36"/>
        <w:gridCol w:w="880"/>
        <w:gridCol w:w="710"/>
        <w:gridCol w:w="799"/>
        <w:gridCol w:w="2604"/>
      </w:tblGrid>
      <w:tr w:rsidR="001C3FC0" w:rsidRPr="00A60FD8" w14:paraId="0B998B71" w14:textId="77777777" w:rsidTr="001C3FC0">
        <w:trPr>
          <w:trHeight w:val="403"/>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0FCB570D" w14:textId="77777777" w:rsidR="001C3FC0" w:rsidRPr="00A60FD8" w:rsidRDefault="001C3FC0" w:rsidP="001C3FC0">
            <w:pPr>
              <w:keepNext/>
              <w:keepLines/>
              <w:rPr>
                <w:rFonts w:eastAsia="Meiryo UI"/>
                <w:b/>
                <w:bCs/>
                <w:snapToGrid w:val="0"/>
                <w:color w:val="000000" w:themeColor="text1"/>
                <w:sz w:val="20"/>
              </w:rPr>
            </w:pPr>
            <w:r w:rsidRPr="00A60FD8">
              <w:rPr>
                <w:rFonts w:eastAsia="Meiryo UI"/>
                <w:b/>
                <w:bCs/>
                <w:snapToGrid w:val="0"/>
                <w:color w:val="000000" w:themeColor="text1"/>
                <w:sz w:val="20"/>
              </w:rPr>
              <w:t>Classification by function</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6D745B3" w14:textId="77777777" w:rsidR="001C3FC0" w:rsidRPr="00A60FD8" w:rsidRDefault="001C3FC0" w:rsidP="001C3FC0">
            <w:pPr>
              <w:keepNext/>
              <w:keepLines/>
              <w:rPr>
                <w:rFonts w:eastAsia="Meiryo UI"/>
                <w:b/>
                <w:bCs/>
                <w:snapToGrid w:val="0"/>
                <w:color w:val="000000" w:themeColor="text1"/>
                <w:sz w:val="20"/>
              </w:rPr>
            </w:pPr>
            <w:r w:rsidRPr="00A60FD8">
              <w:rPr>
                <w:rFonts w:eastAsia="Meiryo UI"/>
                <w:b/>
                <w:bCs/>
                <w:snapToGrid w:val="0"/>
                <w:color w:val="000000" w:themeColor="text1"/>
                <w:sz w:val="20"/>
              </w:rPr>
              <w:t>c. Lookahead information: collision avoidance</w:t>
            </w:r>
          </w:p>
        </w:tc>
      </w:tr>
      <w:tr w:rsidR="001C3FC0" w:rsidRPr="00A60FD8" w14:paraId="66DE8879" w14:textId="77777777" w:rsidTr="001C3FC0">
        <w:trPr>
          <w:trHeight w:val="403"/>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1C87365C" w14:textId="77777777" w:rsidR="001C3FC0" w:rsidRPr="00A60FD8" w:rsidRDefault="001C3FC0" w:rsidP="001C3FC0">
            <w:pPr>
              <w:keepNext/>
              <w:keepLines/>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A3D25C4" w14:textId="77777777" w:rsidR="001C3FC0" w:rsidRPr="00A60FD8" w:rsidRDefault="001C3FC0" w:rsidP="001C3FC0">
            <w:pPr>
              <w:keepNext/>
              <w:keepLines/>
              <w:rPr>
                <w:rFonts w:eastAsia="Meiryo UI"/>
                <w:b/>
                <w:bCs/>
                <w:snapToGrid w:val="0"/>
                <w:color w:val="000000" w:themeColor="text1"/>
                <w:sz w:val="20"/>
              </w:rPr>
            </w:pPr>
            <w:r w:rsidRPr="00A60FD8">
              <w:rPr>
                <w:rFonts w:eastAsia="Meiryo UI"/>
                <w:b/>
                <w:bCs/>
                <w:snapToGrid w:val="0"/>
                <w:color w:val="000000" w:themeColor="text1"/>
                <w:sz w:val="20"/>
              </w:rPr>
              <w:t>c-2-1. Driving assistance based on intersection information (V2V)</w:t>
            </w:r>
          </w:p>
        </w:tc>
      </w:tr>
      <w:tr w:rsidR="001C3FC0" w:rsidRPr="00A60FD8" w14:paraId="4D56D766" w14:textId="77777777" w:rsidTr="001C3FC0">
        <w:trPr>
          <w:trHeight w:val="290"/>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0226739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420"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82DDF7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General roads</w:t>
            </w:r>
          </w:p>
        </w:tc>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32E3CAFB" w14:textId="77777777" w:rsidR="001C3FC0" w:rsidRPr="00A60FD8" w:rsidRDefault="001C3FC0" w:rsidP="001C3FC0">
            <w:pPr>
              <w:rPr>
                <w:rFonts w:eastAsia="Meiryo UI"/>
                <w:b/>
                <w:bCs/>
                <w:snapToGrid w:val="0"/>
                <w:color w:val="000000" w:themeColor="text1"/>
                <w:sz w:val="20"/>
              </w:rPr>
            </w:pPr>
          </w:p>
        </w:tc>
        <w:tc>
          <w:tcPr>
            <w:tcW w:w="3520"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67EEC05E" w14:textId="77777777" w:rsidR="001C3FC0" w:rsidRPr="00A60FD8" w:rsidRDefault="001C3FC0" w:rsidP="001C3FC0">
            <w:pPr>
              <w:rPr>
                <w:rFonts w:eastAsia="Meiryo UI"/>
                <w:b/>
                <w:bCs/>
                <w:snapToGrid w:val="0"/>
                <w:color w:val="000000" w:themeColor="text1"/>
                <w:sz w:val="20"/>
              </w:rPr>
            </w:pPr>
          </w:p>
        </w:tc>
      </w:tr>
      <w:tr w:rsidR="001C3FC0" w:rsidRPr="00A60FD8" w14:paraId="42B01E32" w14:textId="77777777" w:rsidTr="001C3FC0">
        <w:trPr>
          <w:trHeight w:val="555"/>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17924A8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243160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 and speed information of vehicles that approach intersections is provided by the approaching vehicles to other vehicles that approach or pass through intersections to assist them to pass through or make a right turn at intersections with many blind spots.</w:t>
            </w:r>
          </w:p>
        </w:tc>
      </w:tr>
      <w:tr w:rsidR="001C3FC0" w:rsidRPr="00A60FD8" w14:paraId="3CEE2704" w14:textId="77777777" w:rsidTr="001C3FC0">
        <w:trPr>
          <w:trHeight w:val="290"/>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79834B5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3010FDB7" w14:textId="77777777" w:rsidTr="001C3FC0">
        <w:trPr>
          <w:trHeight w:val="2835"/>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tcPr>
          <w:p w14:paraId="175B993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4A028DD6" wp14:editId="5F081A9D">
                  <wp:extent cx="5760175" cy="1826374"/>
                  <wp:effectExtent l="0" t="0" r="0" b="2540"/>
                  <wp:docPr id="5521" name="図 5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5277" cy="1837504"/>
                          </a:xfrm>
                          <a:prstGeom prst="rect">
                            <a:avLst/>
                          </a:prstGeom>
                          <a:noFill/>
                          <a:ln>
                            <a:noFill/>
                          </a:ln>
                        </pic:spPr>
                      </pic:pic>
                    </a:graphicData>
                  </a:graphic>
                </wp:inline>
              </w:drawing>
            </w:r>
          </w:p>
        </w:tc>
      </w:tr>
      <w:tr w:rsidR="001C3FC0" w:rsidRPr="00A60FD8" w14:paraId="348EAE57" w14:textId="77777777" w:rsidTr="001C3FC0">
        <w:trPr>
          <w:trHeight w:val="330"/>
        </w:trPr>
        <w:tc>
          <w:tcPr>
            <w:tcW w:w="702"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16E2143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50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7A2D9D46" w14:textId="77777777" w:rsidR="001C3FC0" w:rsidRPr="00A60FD8" w:rsidRDefault="001C3FC0" w:rsidP="001C3FC0">
            <w:pPr>
              <w:rPr>
                <w:rFonts w:eastAsia="Meiryo UI"/>
                <w:b/>
                <w:bCs/>
                <w:snapToGrid w:val="0"/>
                <w:color w:val="000000" w:themeColor="text1"/>
                <w:sz w:val="20"/>
              </w:rPr>
            </w:pPr>
            <w:r w:rsidRPr="00A60FD8">
              <w:rPr>
                <w:rFonts w:eastAsia="Meiryo UI"/>
                <w:b/>
                <w:bCs/>
                <w:i/>
                <w:iCs/>
                <w:snapToGrid w:val="0"/>
                <w:color w:val="000000" w:themeColor="text1"/>
                <w:sz w:val="20"/>
                <w:lang w:eastAsia="ja-JP"/>
              </w:rPr>
              <w:t>Connection mode</w:t>
            </w:r>
          </w:p>
        </w:tc>
        <w:tc>
          <w:tcPr>
            <w:tcW w:w="2665"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2F781D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V</w:t>
            </w:r>
          </w:p>
        </w:tc>
        <w:tc>
          <w:tcPr>
            <w:tcW w:w="782" w:type="dxa"/>
            <w:gridSpan w:val="2"/>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2C3CCEE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33D942F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58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30E9C9A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2665"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3EADF8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68EB3E89"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60C30716" w14:textId="77777777" w:rsidR="001C3FC0" w:rsidRPr="00A60FD8" w:rsidRDefault="001C3FC0" w:rsidP="001C3FC0">
            <w:pPr>
              <w:rPr>
                <w:rFonts w:eastAsia="Meiryo UI"/>
                <w:b/>
                <w:bCs/>
                <w:snapToGrid w:val="0"/>
                <w:color w:val="000000" w:themeColor="text1"/>
                <w:sz w:val="20"/>
              </w:rPr>
            </w:pPr>
          </w:p>
        </w:tc>
        <w:tc>
          <w:tcPr>
            <w:tcW w:w="150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34F3BBC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2665"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5775A2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any-to-many</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4ECB0926" w14:textId="77777777" w:rsidR="001C3FC0" w:rsidRPr="00A60FD8" w:rsidRDefault="001C3FC0" w:rsidP="001C3FC0">
            <w:pPr>
              <w:rPr>
                <w:rFonts w:eastAsia="Meiryo UI"/>
                <w:b/>
                <w:bCs/>
                <w:snapToGrid w:val="0"/>
                <w:color w:val="000000" w:themeColor="text1"/>
                <w:sz w:val="20"/>
              </w:rPr>
            </w:pPr>
          </w:p>
        </w:tc>
        <w:tc>
          <w:tcPr>
            <w:tcW w:w="158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5E2AD55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2665"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C48337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 speed</w:t>
            </w:r>
          </w:p>
        </w:tc>
      </w:tr>
      <w:tr w:rsidR="001C3FC0" w:rsidRPr="00A60FD8" w14:paraId="1B48F77F" w14:textId="77777777" w:rsidTr="001C3FC0">
        <w:trPr>
          <w:trHeight w:val="899"/>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23CAF399" w14:textId="77777777" w:rsidR="001C3FC0" w:rsidRPr="00A60FD8" w:rsidRDefault="001C3FC0" w:rsidP="001C3FC0">
            <w:pPr>
              <w:rPr>
                <w:rFonts w:eastAsia="Meiryo UI"/>
                <w:b/>
                <w:bCs/>
                <w:snapToGrid w:val="0"/>
                <w:color w:val="000000" w:themeColor="text1"/>
                <w:sz w:val="20"/>
              </w:rPr>
            </w:pPr>
          </w:p>
        </w:tc>
        <w:tc>
          <w:tcPr>
            <w:tcW w:w="150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3BF008A7" w14:textId="77777777" w:rsidR="001C3FC0" w:rsidRPr="00A60FD8" w:rsidRDefault="001C3FC0" w:rsidP="001C3FC0">
            <w:pPr>
              <w:rPr>
                <w:rFonts w:eastAsia="Meiryo UI"/>
                <w:b/>
                <w:bCs/>
                <w:snapToGrid w:val="0"/>
                <w:color w:val="000000" w:themeColor="text1"/>
                <w:sz w:val="20"/>
              </w:rPr>
            </w:pPr>
            <w:r w:rsidRPr="00A60FD8">
              <w:rPr>
                <w:rFonts w:eastAsia="Meiryo UI"/>
                <w:b/>
                <w:bCs/>
                <w:iCs/>
                <w:snapToGrid w:val="0"/>
                <w:color w:val="000000" w:themeColor="text1"/>
                <w:sz w:val="20"/>
                <w:lang w:eastAsia="ja-JP"/>
              </w:rPr>
              <w:t>Vehicle action</w:t>
            </w:r>
          </w:p>
        </w:tc>
        <w:tc>
          <w:tcPr>
            <w:tcW w:w="2665"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288C0D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Judgment whether the vehicle can start, speed adjustment, stop</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535BC217" w14:textId="77777777" w:rsidR="001C3FC0" w:rsidRPr="00A60FD8" w:rsidRDefault="001C3FC0" w:rsidP="001C3FC0">
            <w:pPr>
              <w:rPr>
                <w:rFonts w:eastAsia="Meiryo UI"/>
                <w:b/>
                <w:bCs/>
                <w:snapToGrid w:val="0"/>
                <w:color w:val="000000" w:themeColor="text1"/>
                <w:sz w:val="20"/>
              </w:rPr>
            </w:pPr>
          </w:p>
        </w:tc>
        <w:tc>
          <w:tcPr>
            <w:tcW w:w="158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0231C41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2665"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A3CD87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703A1359"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594B7856" w14:textId="77777777" w:rsidR="001C3FC0" w:rsidRPr="00A60FD8" w:rsidRDefault="001C3FC0" w:rsidP="001C3FC0">
            <w:pPr>
              <w:rPr>
                <w:rFonts w:eastAsia="Meiryo UI"/>
                <w:b/>
                <w:bCs/>
                <w:snapToGrid w:val="0"/>
                <w:color w:val="000000" w:themeColor="text1"/>
                <w:sz w:val="20"/>
              </w:rPr>
            </w:pPr>
          </w:p>
        </w:tc>
        <w:tc>
          <w:tcPr>
            <w:tcW w:w="150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3F5453B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lang w:eastAsia="ja-JP"/>
              </w:rPr>
              <w:t>Quick r</w:t>
            </w:r>
            <w:r w:rsidRPr="00A60FD8">
              <w:rPr>
                <w:rFonts w:eastAsia="Meiryo UI"/>
                <w:b/>
                <w:bCs/>
                <w:snapToGrid w:val="0"/>
                <w:color w:val="000000" w:themeColor="text1"/>
                <w:sz w:val="20"/>
              </w:rPr>
              <w:t>esponsiveness</w:t>
            </w:r>
          </w:p>
        </w:tc>
        <w:tc>
          <w:tcPr>
            <w:tcW w:w="2665"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11D1AA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quired</w:t>
            </w:r>
          </w:p>
        </w:tc>
        <w:tc>
          <w:tcPr>
            <w:tcW w:w="2365" w:type="dxa"/>
            <w:gridSpan w:val="4"/>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7493695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2665"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63CA95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mall</w:t>
            </w:r>
          </w:p>
        </w:tc>
      </w:tr>
    </w:tbl>
    <w:p w14:paraId="7F0530DE" w14:textId="77777777" w:rsidR="001C3FC0" w:rsidRPr="00A60FD8" w:rsidRDefault="001C3FC0" w:rsidP="001C3FC0">
      <w:pPr>
        <w:pStyle w:val="Tablefin"/>
      </w:pPr>
    </w:p>
    <w:p w14:paraId="1EE0C0D8" w14:textId="77777777" w:rsidR="001C3FC0" w:rsidRPr="00A60FD8" w:rsidRDefault="001C3FC0">
      <w:pPr>
        <w:tabs>
          <w:tab w:val="clear" w:pos="1134"/>
          <w:tab w:val="clear" w:pos="1871"/>
          <w:tab w:val="clear" w:pos="2268"/>
        </w:tabs>
        <w:overflowPunct/>
        <w:autoSpaceDE/>
        <w:autoSpaceDN/>
        <w:adjustRightInd/>
        <w:spacing w:before="0"/>
        <w:textAlignment w:val="auto"/>
        <w:rPr>
          <w:i/>
        </w:rPr>
      </w:pPr>
      <w:r w:rsidRPr="00A60FD8">
        <w:br w:type="page"/>
      </w:r>
    </w:p>
    <w:p w14:paraId="0530B874" w14:textId="230200AD" w:rsidR="001C3FC0" w:rsidRPr="00A60FD8" w:rsidRDefault="001C3FC0" w:rsidP="0009470B">
      <w:pPr>
        <w:pStyle w:val="Headingi"/>
        <w:spacing w:after="120"/>
      </w:pPr>
      <w:r w:rsidRPr="00A60FD8">
        <w:lastRenderedPageBreak/>
        <w:t>c-2-2. Driving assistance based on intersection information (V2I &amp;V2N)</w:t>
      </w:r>
    </w:p>
    <w:tbl>
      <w:tblPr>
        <w:tblW w:w="9900" w:type="dxa"/>
        <w:tblCellMar>
          <w:left w:w="0" w:type="dxa"/>
          <w:right w:w="0" w:type="dxa"/>
        </w:tblCellMar>
        <w:tblLook w:val="0600" w:firstRow="0" w:lastRow="0" w:firstColumn="0" w:lastColumn="0" w:noHBand="1" w:noVBand="1"/>
      </w:tblPr>
      <w:tblGrid>
        <w:gridCol w:w="700"/>
        <w:gridCol w:w="780"/>
        <w:gridCol w:w="720"/>
        <w:gridCol w:w="2600"/>
        <w:gridCol w:w="121"/>
        <w:gridCol w:w="795"/>
        <w:gridCol w:w="798"/>
        <w:gridCol w:w="721"/>
        <w:gridCol w:w="2665"/>
      </w:tblGrid>
      <w:tr w:rsidR="001C3FC0" w:rsidRPr="00A60FD8" w14:paraId="51AE877B" w14:textId="77777777" w:rsidTr="001C3FC0">
        <w:trPr>
          <w:trHeight w:val="409"/>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3920DAB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lassification by function</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C7438A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 Lookahead information: collision avoidance</w:t>
            </w:r>
          </w:p>
        </w:tc>
      </w:tr>
      <w:tr w:rsidR="001C3FC0" w:rsidRPr="00A60FD8" w14:paraId="4A121BDB" w14:textId="77777777" w:rsidTr="001C3FC0">
        <w:trPr>
          <w:trHeight w:val="409"/>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2F905C9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03CDDB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2-2. Driving assistance based on intersection information (V2I &amp; V2N)</w:t>
            </w:r>
          </w:p>
        </w:tc>
      </w:tr>
      <w:tr w:rsidR="001C3FC0" w:rsidRPr="00A60FD8" w14:paraId="7DF8FCF6" w14:textId="77777777" w:rsidTr="001C3FC0">
        <w:trPr>
          <w:trHeight w:val="300"/>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33C375C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420"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C8934B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General roads</w:t>
            </w:r>
          </w:p>
        </w:tc>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66B94FBD" w14:textId="77777777" w:rsidR="001C3FC0" w:rsidRPr="00A60FD8" w:rsidRDefault="001C3FC0" w:rsidP="001C3FC0">
            <w:pPr>
              <w:rPr>
                <w:rFonts w:eastAsia="Meiryo UI"/>
                <w:b/>
                <w:bCs/>
                <w:snapToGrid w:val="0"/>
                <w:color w:val="000000" w:themeColor="text1"/>
                <w:sz w:val="20"/>
              </w:rPr>
            </w:pPr>
          </w:p>
        </w:tc>
        <w:tc>
          <w:tcPr>
            <w:tcW w:w="3520"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6E34E318" w14:textId="77777777" w:rsidR="001C3FC0" w:rsidRPr="00A60FD8" w:rsidRDefault="001C3FC0" w:rsidP="001C3FC0">
            <w:pPr>
              <w:rPr>
                <w:rFonts w:eastAsia="Meiryo UI"/>
                <w:b/>
                <w:bCs/>
                <w:snapToGrid w:val="0"/>
                <w:color w:val="000000" w:themeColor="text1"/>
                <w:sz w:val="20"/>
              </w:rPr>
            </w:pPr>
          </w:p>
        </w:tc>
      </w:tr>
      <w:tr w:rsidR="001C3FC0" w:rsidRPr="00A60FD8" w14:paraId="2A235B90" w14:textId="77777777" w:rsidTr="001C3FC0">
        <w:trPr>
          <w:trHeight w:val="564"/>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540D634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0A662A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 and speed information of vehicles that approach intersections, which is obtained from roadside sensors or vehicles, is provided by the infrastructure to other vehicles that approach or pass through intersections to assist them to pass through or make a turn across oncoming traffic at intersections with many blind spots.</w:t>
            </w:r>
          </w:p>
        </w:tc>
      </w:tr>
      <w:tr w:rsidR="001C3FC0" w:rsidRPr="00A60FD8" w14:paraId="2686E21A" w14:textId="77777777" w:rsidTr="001C3FC0">
        <w:trPr>
          <w:trHeight w:val="300"/>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297C745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5D5A2D6F" w14:textId="77777777" w:rsidTr="001C3FC0">
        <w:trPr>
          <w:trHeight w:val="2885"/>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1F9CCC6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54F1EB00" wp14:editId="5FD14367">
                  <wp:extent cx="5940062" cy="1952229"/>
                  <wp:effectExtent l="0" t="0" r="3810" b="0"/>
                  <wp:docPr id="5522" name="図 5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67243" cy="1961162"/>
                          </a:xfrm>
                          <a:prstGeom prst="rect">
                            <a:avLst/>
                          </a:prstGeom>
                          <a:noFill/>
                          <a:ln>
                            <a:noFill/>
                          </a:ln>
                        </pic:spPr>
                      </pic:pic>
                    </a:graphicData>
                  </a:graphic>
                </wp:inline>
              </w:drawing>
            </w:r>
          </w:p>
        </w:tc>
      </w:tr>
      <w:tr w:rsidR="001C3FC0" w:rsidRPr="00A60FD8" w14:paraId="34ED638D" w14:textId="77777777" w:rsidTr="001C3FC0">
        <w:trPr>
          <w:trHeight w:val="327"/>
        </w:trPr>
        <w:tc>
          <w:tcPr>
            <w:tcW w:w="700"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678DE6F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49E39F26" w14:textId="77777777" w:rsidR="001C3FC0" w:rsidRPr="00A60FD8" w:rsidRDefault="001C3FC0" w:rsidP="001C3FC0">
            <w:pPr>
              <w:rPr>
                <w:rFonts w:eastAsia="Meiryo UI"/>
                <w:b/>
                <w:bCs/>
                <w:snapToGrid w:val="0"/>
                <w:color w:val="000000" w:themeColor="text1"/>
                <w:sz w:val="20"/>
              </w:rPr>
            </w:pPr>
            <w:r w:rsidRPr="00A60FD8">
              <w:rPr>
                <w:rFonts w:eastAsia="Meiryo UI"/>
                <w:b/>
                <w:bCs/>
                <w:i/>
                <w:iCs/>
                <w:snapToGrid w:val="0"/>
                <w:color w:val="000000" w:themeColor="text1"/>
                <w:sz w:val="20"/>
                <w:lang w:eastAsia="ja-JP"/>
              </w:rPr>
              <w:t>Connection mode</w:t>
            </w:r>
          </w:p>
        </w:tc>
        <w:tc>
          <w:tcPr>
            <w:tcW w:w="260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C5D5ED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I</w:t>
            </w:r>
          </w:p>
        </w:tc>
        <w:tc>
          <w:tcPr>
            <w:tcW w:w="760" w:type="dxa"/>
            <w:gridSpan w:val="2"/>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650BC5A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0FAB75D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6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3FD3589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274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9FB9E1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39D4EA46" w14:textId="77777777" w:rsidTr="001C3FC0">
        <w:trPr>
          <w:trHeight w:val="327"/>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1210E7BA"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2D96735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260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FD3568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many</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69AB39EE" w14:textId="77777777" w:rsidR="001C3FC0" w:rsidRPr="00A60FD8" w:rsidRDefault="001C3FC0" w:rsidP="001C3FC0">
            <w:pPr>
              <w:rPr>
                <w:rFonts w:eastAsia="Meiryo UI"/>
                <w:b/>
                <w:bCs/>
                <w:snapToGrid w:val="0"/>
                <w:color w:val="000000" w:themeColor="text1"/>
                <w:sz w:val="20"/>
              </w:rPr>
            </w:pPr>
          </w:p>
        </w:tc>
        <w:tc>
          <w:tcPr>
            <w:tcW w:w="16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68DA44F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274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8957C7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 speed</w:t>
            </w:r>
          </w:p>
        </w:tc>
      </w:tr>
      <w:tr w:rsidR="001C3FC0" w:rsidRPr="00A60FD8" w14:paraId="61B1A170" w14:textId="77777777" w:rsidTr="001C3FC0">
        <w:trPr>
          <w:trHeight w:val="1007"/>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382C61BD"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19AE4F21" w14:textId="77777777" w:rsidR="001C3FC0" w:rsidRPr="00A60FD8" w:rsidRDefault="001C3FC0" w:rsidP="001C3FC0">
            <w:pPr>
              <w:rPr>
                <w:rFonts w:eastAsia="Meiryo UI"/>
                <w:b/>
                <w:bCs/>
                <w:snapToGrid w:val="0"/>
                <w:color w:val="000000" w:themeColor="text1"/>
                <w:sz w:val="20"/>
              </w:rPr>
            </w:pPr>
            <w:r w:rsidRPr="00A60FD8">
              <w:rPr>
                <w:rFonts w:eastAsia="Meiryo UI"/>
                <w:b/>
                <w:bCs/>
                <w:iCs/>
                <w:snapToGrid w:val="0"/>
                <w:color w:val="000000" w:themeColor="text1"/>
                <w:sz w:val="20"/>
                <w:lang w:eastAsia="ja-JP"/>
              </w:rPr>
              <w:t>Vehicle action</w:t>
            </w:r>
          </w:p>
        </w:tc>
        <w:tc>
          <w:tcPr>
            <w:tcW w:w="260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F1E52B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Judgment whether the vehicle can start, speed adjustment, stop</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595748DC" w14:textId="77777777" w:rsidR="001C3FC0" w:rsidRPr="00A60FD8" w:rsidRDefault="001C3FC0" w:rsidP="001C3FC0">
            <w:pPr>
              <w:rPr>
                <w:rFonts w:eastAsia="Meiryo UI"/>
                <w:b/>
                <w:bCs/>
                <w:snapToGrid w:val="0"/>
                <w:color w:val="000000" w:themeColor="text1"/>
                <w:sz w:val="20"/>
              </w:rPr>
            </w:pPr>
          </w:p>
        </w:tc>
        <w:tc>
          <w:tcPr>
            <w:tcW w:w="16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049303B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274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702CE5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6B4A82E9" w14:textId="77777777" w:rsidTr="001C3FC0">
        <w:trPr>
          <w:trHeight w:val="328"/>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768B1F60"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523F8FF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lang w:eastAsia="ja-JP"/>
              </w:rPr>
              <w:t>Quick r</w:t>
            </w:r>
            <w:r w:rsidRPr="00A60FD8">
              <w:rPr>
                <w:rFonts w:eastAsia="Meiryo UI"/>
                <w:b/>
                <w:bCs/>
                <w:snapToGrid w:val="0"/>
                <w:color w:val="000000" w:themeColor="text1"/>
                <w:sz w:val="20"/>
              </w:rPr>
              <w:t>esponsiveness</w:t>
            </w:r>
          </w:p>
        </w:tc>
        <w:tc>
          <w:tcPr>
            <w:tcW w:w="260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B83251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quired</w:t>
            </w:r>
          </w:p>
        </w:tc>
        <w:tc>
          <w:tcPr>
            <w:tcW w:w="2360" w:type="dxa"/>
            <w:gridSpan w:val="4"/>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2132B0D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274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0B6AE5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mall</w:t>
            </w:r>
          </w:p>
        </w:tc>
      </w:tr>
    </w:tbl>
    <w:p w14:paraId="248D1FE7" w14:textId="77777777" w:rsidR="001C3FC0" w:rsidRPr="00A60FD8" w:rsidRDefault="001C3FC0" w:rsidP="001C3FC0">
      <w:pPr>
        <w:pStyle w:val="Tablefin"/>
        <w:rPr>
          <w:rFonts w:eastAsia="Meiryo UI"/>
          <w:snapToGrid w:val="0"/>
        </w:rPr>
      </w:pPr>
    </w:p>
    <w:p w14:paraId="1ADC3998" w14:textId="77777777" w:rsidR="001C3FC0" w:rsidRPr="00A60FD8" w:rsidRDefault="001C3FC0">
      <w:pPr>
        <w:tabs>
          <w:tab w:val="clear" w:pos="1134"/>
          <w:tab w:val="clear" w:pos="1871"/>
          <w:tab w:val="clear" w:pos="2268"/>
        </w:tabs>
        <w:overflowPunct/>
        <w:autoSpaceDE/>
        <w:autoSpaceDN/>
        <w:adjustRightInd/>
        <w:spacing w:before="0"/>
        <w:textAlignment w:val="auto"/>
        <w:rPr>
          <w:i/>
        </w:rPr>
      </w:pPr>
      <w:r w:rsidRPr="00A60FD8">
        <w:br w:type="page"/>
      </w:r>
    </w:p>
    <w:p w14:paraId="550DB31D" w14:textId="2F52E9B3" w:rsidR="001C3FC0" w:rsidRPr="00A60FD8" w:rsidRDefault="001C3FC0" w:rsidP="0009470B">
      <w:pPr>
        <w:pStyle w:val="Headingi"/>
        <w:spacing w:after="120"/>
      </w:pPr>
      <w:r w:rsidRPr="00A60FD8">
        <w:lastRenderedPageBreak/>
        <w:t>c-3. Collision avoidance assistance by using hazard information</w:t>
      </w:r>
    </w:p>
    <w:tbl>
      <w:tblPr>
        <w:tblW w:w="9900" w:type="dxa"/>
        <w:tblCellMar>
          <w:left w:w="0" w:type="dxa"/>
          <w:right w:w="0" w:type="dxa"/>
        </w:tblCellMar>
        <w:tblLook w:val="0600" w:firstRow="0" w:lastRow="0" w:firstColumn="0" w:lastColumn="0" w:noHBand="1" w:noVBand="1"/>
      </w:tblPr>
      <w:tblGrid>
        <w:gridCol w:w="695"/>
        <w:gridCol w:w="785"/>
        <w:gridCol w:w="713"/>
        <w:gridCol w:w="2579"/>
        <w:gridCol w:w="183"/>
        <w:gridCol w:w="733"/>
        <w:gridCol w:w="841"/>
        <w:gridCol w:w="348"/>
        <w:gridCol w:w="3023"/>
      </w:tblGrid>
      <w:tr w:rsidR="001C3FC0" w:rsidRPr="00A60FD8" w14:paraId="6ED77CB4" w14:textId="77777777" w:rsidTr="001C3FC0">
        <w:trPr>
          <w:trHeight w:val="403"/>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099D435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lassification by function</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12D385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 Lookahead information: collision avoidance</w:t>
            </w:r>
          </w:p>
        </w:tc>
      </w:tr>
      <w:tr w:rsidR="001C3FC0" w:rsidRPr="00A60FD8" w14:paraId="12FD0917" w14:textId="77777777" w:rsidTr="001C3FC0">
        <w:trPr>
          <w:trHeight w:val="403"/>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5BD8059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95B69F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3. Collision avoidance assistance by using hazard information</w:t>
            </w:r>
          </w:p>
        </w:tc>
      </w:tr>
      <w:tr w:rsidR="001C3FC0" w:rsidRPr="00A60FD8" w14:paraId="2B774B2E" w14:textId="77777777" w:rsidTr="001C3FC0">
        <w:trPr>
          <w:trHeight w:val="319"/>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1052817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420"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83D57F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Expressways + General roads</w:t>
            </w:r>
          </w:p>
        </w:tc>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74659A17" w14:textId="77777777" w:rsidR="001C3FC0" w:rsidRPr="00A60FD8" w:rsidRDefault="001C3FC0" w:rsidP="001C3FC0">
            <w:pPr>
              <w:rPr>
                <w:rFonts w:eastAsia="Meiryo UI"/>
                <w:b/>
                <w:bCs/>
                <w:snapToGrid w:val="0"/>
                <w:color w:val="000000" w:themeColor="text1"/>
                <w:sz w:val="20"/>
              </w:rPr>
            </w:pPr>
          </w:p>
        </w:tc>
        <w:tc>
          <w:tcPr>
            <w:tcW w:w="3520"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78D556FE" w14:textId="77777777" w:rsidR="001C3FC0" w:rsidRPr="00A60FD8" w:rsidRDefault="001C3FC0" w:rsidP="001C3FC0">
            <w:pPr>
              <w:rPr>
                <w:rFonts w:eastAsia="Meiryo UI"/>
                <w:b/>
                <w:bCs/>
                <w:snapToGrid w:val="0"/>
                <w:color w:val="000000" w:themeColor="text1"/>
                <w:sz w:val="20"/>
              </w:rPr>
            </w:pPr>
          </w:p>
        </w:tc>
      </w:tr>
      <w:tr w:rsidR="001C3FC0" w:rsidRPr="00A60FD8" w14:paraId="2887B4F4" w14:textId="77777777" w:rsidTr="001C3FC0">
        <w:trPr>
          <w:trHeight w:val="532"/>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1A8BF5C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65FE959" w14:textId="70D26429"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 xml:space="preserve">When </w:t>
            </w:r>
            <w:r w:rsidR="00C51FD4" w:rsidRPr="00A60FD8">
              <w:rPr>
                <w:rFonts w:eastAsia="Meiryo UI"/>
                <w:b/>
                <w:bCs/>
                <w:snapToGrid w:val="0"/>
                <w:color w:val="000000" w:themeColor="text1"/>
                <w:sz w:val="20"/>
              </w:rPr>
              <w:t>a</w:t>
            </w:r>
            <w:r w:rsidRPr="00A60FD8">
              <w:rPr>
                <w:rFonts w:eastAsia="Meiryo UI"/>
                <w:b/>
                <w:bCs/>
                <w:snapToGrid w:val="0"/>
                <w:color w:val="000000" w:themeColor="text1"/>
                <w:sz w:val="20"/>
              </w:rPr>
              <w:t xml:space="preserve"> vehicle performs emergency deceleration or emergency lane change, emergency hazard information is transmitted to the surrounding vehicles to assist smooth avoidance control.</w:t>
            </w:r>
          </w:p>
        </w:tc>
      </w:tr>
      <w:tr w:rsidR="001C3FC0" w:rsidRPr="00A60FD8" w14:paraId="1E6A8B70" w14:textId="77777777" w:rsidTr="001C3FC0">
        <w:trPr>
          <w:trHeight w:val="319"/>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7935C24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17572AD3" w14:textId="77777777" w:rsidTr="001C3FC0">
        <w:trPr>
          <w:trHeight w:val="1916"/>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78740E5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7A13AF8A" wp14:editId="60423B44">
                  <wp:extent cx="5977890" cy="1184080"/>
                  <wp:effectExtent l="0" t="0" r="3810" b="0"/>
                  <wp:docPr id="5523" name="図 5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094090" cy="1207097"/>
                          </a:xfrm>
                          <a:prstGeom prst="rect">
                            <a:avLst/>
                          </a:prstGeom>
                          <a:noFill/>
                          <a:ln>
                            <a:noFill/>
                          </a:ln>
                        </pic:spPr>
                      </pic:pic>
                    </a:graphicData>
                  </a:graphic>
                </wp:inline>
              </w:drawing>
            </w:r>
          </w:p>
        </w:tc>
      </w:tr>
      <w:tr w:rsidR="001C3FC0" w:rsidRPr="00A60FD8" w14:paraId="521ABBCF" w14:textId="77777777" w:rsidTr="001C3FC0">
        <w:trPr>
          <w:trHeight w:val="403"/>
        </w:trPr>
        <w:tc>
          <w:tcPr>
            <w:tcW w:w="695"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0612A70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49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149DE713" w14:textId="77777777" w:rsidR="001C3FC0" w:rsidRPr="00A60FD8" w:rsidRDefault="001C3FC0" w:rsidP="001C3FC0">
            <w:pPr>
              <w:rPr>
                <w:rFonts w:eastAsia="Meiryo UI"/>
                <w:b/>
                <w:bCs/>
                <w:snapToGrid w:val="0"/>
                <w:color w:val="000000" w:themeColor="text1"/>
                <w:sz w:val="20"/>
              </w:rPr>
            </w:pPr>
            <w:r w:rsidRPr="00A60FD8">
              <w:rPr>
                <w:rFonts w:eastAsia="Meiryo UI"/>
                <w:b/>
                <w:bCs/>
                <w:i/>
                <w:iCs/>
                <w:snapToGrid w:val="0"/>
                <w:color w:val="000000" w:themeColor="text1"/>
                <w:sz w:val="20"/>
                <w:lang w:eastAsia="ja-JP"/>
              </w:rPr>
              <w:t>Connection mode</w:t>
            </w:r>
          </w:p>
        </w:tc>
        <w:tc>
          <w:tcPr>
            <w:tcW w:w="2579"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8B6743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V</w:t>
            </w:r>
          </w:p>
        </w:tc>
        <w:tc>
          <w:tcPr>
            <w:tcW w:w="642" w:type="dxa"/>
            <w:gridSpan w:val="2"/>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5A95DB5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420C85A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314"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756F2FF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3172"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590766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bstacle information, emergency braking, steering</w:t>
            </w:r>
          </w:p>
        </w:tc>
      </w:tr>
      <w:tr w:rsidR="001C3FC0" w:rsidRPr="00A60FD8" w14:paraId="34792017"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66A3DA1A" w14:textId="77777777" w:rsidR="001C3FC0" w:rsidRPr="00A60FD8" w:rsidRDefault="001C3FC0" w:rsidP="001C3FC0">
            <w:pPr>
              <w:rPr>
                <w:rFonts w:eastAsia="Meiryo UI"/>
                <w:b/>
                <w:bCs/>
                <w:snapToGrid w:val="0"/>
                <w:color w:val="000000" w:themeColor="text1"/>
                <w:sz w:val="20"/>
              </w:rPr>
            </w:pPr>
          </w:p>
        </w:tc>
        <w:tc>
          <w:tcPr>
            <w:tcW w:w="149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36F2F27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2579"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14D4D2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many</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2D948271" w14:textId="77777777" w:rsidR="001C3FC0" w:rsidRPr="00A60FD8" w:rsidRDefault="001C3FC0" w:rsidP="001C3FC0">
            <w:pPr>
              <w:rPr>
                <w:rFonts w:eastAsia="Meiryo UI"/>
                <w:b/>
                <w:bCs/>
                <w:snapToGrid w:val="0"/>
                <w:color w:val="000000" w:themeColor="text1"/>
                <w:sz w:val="20"/>
              </w:rPr>
            </w:pPr>
          </w:p>
        </w:tc>
        <w:tc>
          <w:tcPr>
            <w:tcW w:w="1314"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355CFD4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3172"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B6D203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w:t>
            </w:r>
          </w:p>
        </w:tc>
      </w:tr>
      <w:tr w:rsidR="001C3FC0" w:rsidRPr="00A60FD8" w14:paraId="03A7365A" w14:textId="77777777" w:rsidTr="001C3FC0">
        <w:trPr>
          <w:trHeight w:val="555"/>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25D0EAD9" w14:textId="77777777" w:rsidR="001C3FC0" w:rsidRPr="00A60FD8" w:rsidRDefault="001C3FC0" w:rsidP="001C3FC0">
            <w:pPr>
              <w:rPr>
                <w:rFonts w:eastAsia="Meiryo UI"/>
                <w:b/>
                <w:bCs/>
                <w:snapToGrid w:val="0"/>
                <w:color w:val="000000" w:themeColor="text1"/>
                <w:sz w:val="20"/>
              </w:rPr>
            </w:pPr>
          </w:p>
        </w:tc>
        <w:tc>
          <w:tcPr>
            <w:tcW w:w="149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5ACE4E2A" w14:textId="77777777" w:rsidR="001C3FC0" w:rsidRPr="00A60FD8" w:rsidRDefault="001C3FC0" w:rsidP="001C3FC0">
            <w:pPr>
              <w:rPr>
                <w:rFonts w:eastAsia="Meiryo UI"/>
                <w:b/>
                <w:bCs/>
                <w:snapToGrid w:val="0"/>
                <w:color w:val="000000" w:themeColor="text1"/>
                <w:sz w:val="20"/>
              </w:rPr>
            </w:pPr>
            <w:r w:rsidRPr="00A60FD8">
              <w:rPr>
                <w:rFonts w:eastAsia="Meiryo UI"/>
                <w:b/>
                <w:bCs/>
                <w:iCs/>
                <w:snapToGrid w:val="0"/>
                <w:color w:val="000000" w:themeColor="text1"/>
                <w:sz w:val="20"/>
                <w:lang w:eastAsia="ja-JP"/>
              </w:rPr>
              <w:t>Vehicle action</w:t>
            </w:r>
          </w:p>
        </w:tc>
        <w:tc>
          <w:tcPr>
            <w:tcW w:w="2579"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799781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rajectory change, lane change, automated driving control assistance level change</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15A144EE" w14:textId="77777777" w:rsidR="001C3FC0" w:rsidRPr="00A60FD8" w:rsidRDefault="001C3FC0" w:rsidP="001C3FC0">
            <w:pPr>
              <w:rPr>
                <w:rFonts w:eastAsia="Meiryo UI"/>
                <w:b/>
                <w:bCs/>
                <w:snapToGrid w:val="0"/>
                <w:color w:val="000000" w:themeColor="text1"/>
                <w:sz w:val="20"/>
              </w:rPr>
            </w:pPr>
          </w:p>
        </w:tc>
        <w:tc>
          <w:tcPr>
            <w:tcW w:w="1314"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66DE1CE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3172"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206A2F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66EE47A4"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40DCD2F7" w14:textId="77777777" w:rsidR="001C3FC0" w:rsidRPr="00A60FD8" w:rsidRDefault="001C3FC0" w:rsidP="001C3FC0">
            <w:pPr>
              <w:rPr>
                <w:rFonts w:eastAsia="Meiryo UI"/>
                <w:b/>
                <w:bCs/>
                <w:snapToGrid w:val="0"/>
                <w:color w:val="000000" w:themeColor="text1"/>
                <w:sz w:val="20"/>
              </w:rPr>
            </w:pPr>
          </w:p>
        </w:tc>
        <w:tc>
          <w:tcPr>
            <w:tcW w:w="149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7296376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lang w:eastAsia="ja-JP"/>
              </w:rPr>
              <w:t>Quick r</w:t>
            </w:r>
            <w:r w:rsidRPr="00A60FD8">
              <w:rPr>
                <w:rFonts w:eastAsia="Meiryo UI"/>
                <w:b/>
                <w:bCs/>
                <w:snapToGrid w:val="0"/>
                <w:color w:val="000000" w:themeColor="text1"/>
                <w:sz w:val="20"/>
              </w:rPr>
              <w:t>esponsiveness</w:t>
            </w:r>
          </w:p>
        </w:tc>
        <w:tc>
          <w:tcPr>
            <w:tcW w:w="2579"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7D7626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quired</w:t>
            </w:r>
          </w:p>
        </w:tc>
        <w:tc>
          <w:tcPr>
            <w:tcW w:w="1956" w:type="dxa"/>
            <w:gridSpan w:val="4"/>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6CE7AF8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3172"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F450C1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mall</w:t>
            </w:r>
          </w:p>
        </w:tc>
      </w:tr>
    </w:tbl>
    <w:p w14:paraId="5E3F44A1" w14:textId="77777777" w:rsidR="001C3FC0" w:rsidRPr="00A60FD8" w:rsidRDefault="001C3FC0" w:rsidP="001C3FC0">
      <w:pPr>
        <w:pStyle w:val="Tablefin"/>
        <w:rPr>
          <w:rFonts w:eastAsia="Meiryo UI"/>
          <w:snapToGrid w:val="0"/>
        </w:rPr>
      </w:pPr>
    </w:p>
    <w:p w14:paraId="6EC5B59A" w14:textId="77777777" w:rsidR="001C3FC0" w:rsidRPr="00A60FD8" w:rsidRDefault="001C3FC0">
      <w:pPr>
        <w:tabs>
          <w:tab w:val="clear" w:pos="1134"/>
          <w:tab w:val="clear" w:pos="1871"/>
          <w:tab w:val="clear" w:pos="2268"/>
        </w:tabs>
        <w:overflowPunct/>
        <w:autoSpaceDE/>
        <w:autoSpaceDN/>
        <w:adjustRightInd/>
        <w:spacing w:before="0"/>
        <w:textAlignment w:val="auto"/>
        <w:rPr>
          <w:i/>
        </w:rPr>
      </w:pPr>
      <w:r w:rsidRPr="00A60FD8">
        <w:br w:type="page"/>
      </w:r>
    </w:p>
    <w:p w14:paraId="3C38BD77" w14:textId="0D9A2D3A" w:rsidR="001C3FC0" w:rsidRPr="00A60FD8" w:rsidRDefault="001C3FC0" w:rsidP="001C3FC0">
      <w:pPr>
        <w:pStyle w:val="Headingi"/>
      </w:pPr>
      <w:r w:rsidRPr="00A60FD8">
        <w:lastRenderedPageBreak/>
        <w:t>c-4. Collision avoidance assistance with provision of blind spot information ahead (see-through)</w:t>
      </w:r>
    </w:p>
    <w:p w14:paraId="67C94410" w14:textId="1FFD5802" w:rsidR="001C3FC0" w:rsidRPr="00A60FD8" w:rsidRDefault="001C3FC0" w:rsidP="001C3FC0">
      <w:pPr>
        <w:pStyle w:val="EditorsNote"/>
        <w:jc w:val="both"/>
        <w:rPr>
          <w:rFonts w:eastAsia="Meiryo UI"/>
          <w:snapToGrid w:val="0"/>
        </w:rPr>
      </w:pPr>
      <w:r w:rsidRPr="00A60FD8">
        <w:rPr>
          <w:rFonts w:eastAsia="Meiryo UI"/>
          <w:snapToGrid w:val="0"/>
        </w:rPr>
        <w:t>[</w:t>
      </w:r>
      <w:r w:rsidR="0009470B" w:rsidRPr="00A60FD8">
        <w:rPr>
          <w:rFonts w:eastAsia="Meiryo UI"/>
          <w:snapToGrid w:val="0"/>
        </w:rPr>
        <w:t xml:space="preserve">Editor’s </w:t>
      </w:r>
      <w:r w:rsidRPr="00A60FD8">
        <w:rPr>
          <w:rFonts w:eastAsia="Meiryo UI"/>
          <w:snapToGrid w:val="0"/>
        </w:rPr>
        <w:t>note – the next two C-4 and C-5 - have been moved here from “x” section]</w:t>
      </w:r>
    </w:p>
    <w:tbl>
      <w:tblPr>
        <w:tblW w:w="9900" w:type="dxa"/>
        <w:tblCellMar>
          <w:left w:w="0" w:type="dxa"/>
          <w:right w:w="0" w:type="dxa"/>
        </w:tblCellMar>
        <w:tblLook w:val="0600" w:firstRow="0" w:lastRow="0" w:firstColumn="0" w:lastColumn="0" w:noHBand="1" w:noVBand="1"/>
      </w:tblPr>
      <w:tblGrid>
        <w:gridCol w:w="577"/>
        <w:gridCol w:w="1612"/>
        <w:gridCol w:w="446"/>
        <w:gridCol w:w="2737"/>
        <w:gridCol w:w="181"/>
        <w:gridCol w:w="735"/>
        <w:gridCol w:w="965"/>
        <w:gridCol w:w="349"/>
        <w:gridCol w:w="2539"/>
        <w:tblGridChange w:id="42">
          <w:tblGrid>
            <w:gridCol w:w="577"/>
            <w:gridCol w:w="1612"/>
            <w:gridCol w:w="446"/>
            <w:gridCol w:w="2737"/>
            <w:gridCol w:w="181"/>
            <w:gridCol w:w="735"/>
            <w:gridCol w:w="965"/>
            <w:gridCol w:w="349"/>
            <w:gridCol w:w="2539"/>
          </w:tblGrid>
        </w:tblGridChange>
      </w:tblGrid>
      <w:tr w:rsidR="001C3FC0" w:rsidRPr="00A60FD8" w14:paraId="28285DD1" w14:textId="77777777" w:rsidTr="001C3FC0">
        <w:trPr>
          <w:trHeight w:val="402"/>
        </w:trPr>
        <w:tc>
          <w:tcPr>
            <w:tcW w:w="1745"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2F44FEB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155"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4ED8C3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x-5. Provision of blind spot information ahead (see-through)</w:t>
            </w:r>
          </w:p>
        </w:tc>
      </w:tr>
      <w:tr w:rsidR="001C3FC0" w:rsidRPr="00A60FD8" w14:paraId="7958ABB9" w14:textId="77777777" w:rsidTr="007C6014">
        <w:tblPrEx>
          <w:tblW w:w="9900" w:type="dxa"/>
          <w:tblCellMar>
            <w:left w:w="0" w:type="dxa"/>
            <w:right w:w="0" w:type="dxa"/>
          </w:tblCellMar>
          <w:tblLook w:val="0600" w:firstRow="0" w:lastRow="0" w:firstColumn="0" w:lastColumn="0" w:noHBand="1" w:noVBand="1"/>
          <w:tblPrExChange w:id="43" w:author="Chamova, Alisa" w:date="2021-11-29T15:34:00Z">
            <w:tblPrEx>
              <w:tblW w:w="9900" w:type="dxa"/>
              <w:tblCellMar>
                <w:left w:w="0" w:type="dxa"/>
                <w:right w:w="0" w:type="dxa"/>
              </w:tblCellMar>
              <w:tblLook w:val="0600" w:firstRow="0" w:lastRow="0" w:firstColumn="0" w:lastColumn="0" w:noHBand="1" w:noVBand="1"/>
            </w:tblPrEx>
          </w:tblPrExChange>
        </w:tblPrEx>
        <w:trPr>
          <w:trHeight w:val="341"/>
          <w:trPrChange w:id="44" w:author="Chamova, Alisa" w:date="2021-11-29T15:34:00Z">
            <w:trPr>
              <w:trHeight w:val="341"/>
            </w:trPr>
          </w:trPrChange>
        </w:trPr>
        <w:tc>
          <w:tcPr>
            <w:tcW w:w="1745"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Change w:id="45" w:author="Chamova, Alisa" w:date="2021-11-29T15:34:00Z">
              <w:tcPr>
                <w:tcW w:w="1745"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tcPrChange>
          </w:tcPr>
          <w:p w14:paraId="2FA3D3D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241"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Change w:id="46" w:author="Chamova, Alisa" w:date="2021-11-29T15:34:00Z">
              <w:tcPr>
                <w:tcW w:w="3241"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tcPrChange>
          </w:tcPr>
          <w:p w14:paraId="3B03EDA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Expressways + General roads</w:t>
            </w:r>
          </w:p>
        </w:tc>
        <w:tc>
          <w:tcPr>
            <w:tcW w:w="17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Change w:id="47" w:author="Chamova, Alisa" w:date="2021-11-29T15:34:00Z">
              <w:tcPr>
                <w:tcW w:w="17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tcPrChange>
          </w:tcPr>
          <w:p w14:paraId="20C0D8C4" w14:textId="598BBF2F" w:rsidR="001C3FC0" w:rsidRPr="00A60FD8" w:rsidRDefault="001C3FC0" w:rsidP="001C3FC0">
            <w:pPr>
              <w:rPr>
                <w:rFonts w:ascii="Times New Roman Bold" w:eastAsia="Meiryo UI" w:hAnsi="Times New Roman Bold"/>
                <w:b/>
                <w:bCs/>
                <w:snapToGrid w:val="0"/>
                <w:color w:val="000000" w:themeColor="text1"/>
                <w:sz w:val="20"/>
                <w:rPrChange w:id="48" w:author="Chamova, Alisa" w:date="2021-11-29T15:34:00Z">
                  <w:rPr>
                    <w:rFonts w:ascii="Times New Roman Bold" w:eastAsia="Meiryo UI" w:hAnsi="Times New Roman Bold"/>
                    <w:b/>
                    <w:bCs/>
                    <w:strike/>
                    <w:snapToGrid w:val="0"/>
                    <w:color w:val="000000" w:themeColor="text1"/>
                    <w:sz w:val="20"/>
                  </w:rPr>
                </w:rPrChange>
              </w:rPr>
            </w:pPr>
            <w:del w:id="49" w:author="Chamova, Alisa" w:date="2021-11-29T15:34:00Z">
              <w:r w:rsidRPr="00A60FD8" w:rsidDel="007C6014">
                <w:rPr>
                  <w:rFonts w:ascii="Times New Roman Bold" w:eastAsia="Meiryo UI" w:hAnsi="Times New Roman Bold"/>
                  <w:b/>
                  <w:bCs/>
                  <w:snapToGrid w:val="0"/>
                  <w:color w:val="000000" w:themeColor="text1"/>
                  <w:sz w:val="20"/>
                  <w:rPrChange w:id="50" w:author="Chamova, Alisa" w:date="2021-11-29T15:34:00Z">
                    <w:rPr>
                      <w:rFonts w:ascii="Times New Roman Bold" w:eastAsia="Meiryo UI" w:hAnsi="Times New Roman Bold"/>
                      <w:b/>
                      <w:bCs/>
                      <w:strike/>
                      <w:snapToGrid w:val="0"/>
                      <w:color w:val="000000" w:themeColor="text1"/>
                      <w:sz w:val="20"/>
                    </w:rPr>
                  </w:rPrChange>
                </w:rPr>
                <w:delText>Target vehicles</w:delText>
              </w:r>
            </w:del>
          </w:p>
        </w:tc>
        <w:tc>
          <w:tcPr>
            <w:tcW w:w="3214"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Change w:id="51" w:author="Chamova, Alisa" w:date="2021-11-29T15:34:00Z">
              <w:tcPr>
                <w:tcW w:w="3214"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tcPrChange>
          </w:tcPr>
          <w:p w14:paraId="21489A6A" w14:textId="635546D8" w:rsidR="001C3FC0" w:rsidRPr="00A60FD8" w:rsidRDefault="001C3FC0" w:rsidP="001C3FC0">
            <w:pPr>
              <w:rPr>
                <w:rFonts w:ascii="Times New Roman Bold" w:eastAsia="Meiryo UI" w:hAnsi="Times New Roman Bold"/>
                <w:b/>
                <w:bCs/>
                <w:snapToGrid w:val="0"/>
                <w:color w:val="000000" w:themeColor="text1"/>
                <w:sz w:val="20"/>
                <w:rPrChange w:id="52" w:author="Chamova, Alisa" w:date="2021-11-29T15:34:00Z">
                  <w:rPr>
                    <w:rFonts w:ascii="Times New Roman Bold" w:eastAsia="Meiryo UI" w:hAnsi="Times New Roman Bold"/>
                    <w:b/>
                    <w:bCs/>
                    <w:strike/>
                    <w:snapToGrid w:val="0"/>
                    <w:color w:val="000000" w:themeColor="text1"/>
                    <w:sz w:val="20"/>
                  </w:rPr>
                </w:rPrChange>
              </w:rPr>
            </w:pPr>
            <w:del w:id="53" w:author="Chamova, Alisa" w:date="2021-11-29T15:34:00Z">
              <w:r w:rsidRPr="00A60FD8" w:rsidDel="007C6014">
                <w:rPr>
                  <w:rFonts w:ascii="Times New Roman Bold" w:eastAsia="Meiryo UI" w:hAnsi="Times New Roman Bold"/>
                  <w:b/>
                  <w:bCs/>
                  <w:snapToGrid w:val="0"/>
                  <w:color w:val="000000" w:themeColor="text1"/>
                  <w:sz w:val="20"/>
                  <w:rPrChange w:id="54" w:author="Chamova, Alisa" w:date="2021-11-29T15:34:00Z">
                    <w:rPr>
                      <w:rFonts w:ascii="Times New Roman Bold" w:eastAsia="Meiryo UI" w:hAnsi="Times New Roman Bold"/>
                      <w:b/>
                      <w:bCs/>
                      <w:strike/>
                      <w:snapToGrid w:val="0"/>
                      <w:color w:val="000000" w:themeColor="text1"/>
                      <w:sz w:val="20"/>
                    </w:rPr>
                  </w:rPrChange>
                </w:rPr>
                <w:delText>Privately owned vehicles</w:delText>
              </w:r>
            </w:del>
          </w:p>
        </w:tc>
      </w:tr>
      <w:tr w:rsidR="001C3FC0" w:rsidRPr="00A60FD8" w14:paraId="690D141C" w14:textId="77777777" w:rsidTr="001C3FC0">
        <w:trPr>
          <w:trHeight w:val="403"/>
        </w:trPr>
        <w:tc>
          <w:tcPr>
            <w:tcW w:w="1745"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59C0C28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155"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2F3ABA7" w14:textId="5D382CB3"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 xml:space="preserve">The road situation and road users ahead captured by a camera and radar is provided by a vehicle </w:t>
            </w:r>
            <w:del w:id="55" w:author="Chamova, Alisa" w:date="2021-11-29T15:34:00Z">
              <w:r w:rsidRPr="00A60FD8" w:rsidDel="007C6014">
                <w:rPr>
                  <w:rFonts w:ascii="Times New Roman Bold" w:eastAsia="Meiryo UI" w:hAnsi="Times New Roman Bold"/>
                  <w:b/>
                  <w:bCs/>
                  <w:snapToGrid w:val="0"/>
                  <w:color w:val="000000" w:themeColor="text1"/>
                  <w:sz w:val="20"/>
                  <w:rPrChange w:id="56" w:author="Chamova, Alisa" w:date="2021-11-29T15:34:00Z">
                    <w:rPr>
                      <w:rFonts w:ascii="Times New Roman Bold" w:eastAsia="Meiryo UI" w:hAnsi="Times New Roman Bold"/>
                      <w:b/>
                      <w:bCs/>
                      <w:strike/>
                      <w:snapToGrid w:val="0"/>
                      <w:color w:val="000000" w:themeColor="text1"/>
                      <w:sz w:val="20"/>
                    </w:rPr>
                  </w:rPrChange>
                </w:rPr>
                <w:delText>that recorded the image</w:delText>
              </w:r>
              <w:r w:rsidRPr="00A60FD8" w:rsidDel="007C6014">
                <w:rPr>
                  <w:rFonts w:eastAsia="Meiryo UI"/>
                  <w:b/>
                  <w:bCs/>
                  <w:snapToGrid w:val="0"/>
                  <w:color w:val="000000" w:themeColor="text1"/>
                  <w:sz w:val="20"/>
                </w:rPr>
                <w:delText xml:space="preserve"> </w:delText>
              </w:r>
            </w:del>
            <w:r w:rsidRPr="00A60FD8">
              <w:rPr>
                <w:rFonts w:eastAsia="Meiryo UI"/>
                <w:b/>
                <w:bCs/>
                <w:snapToGrid w:val="0"/>
                <w:color w:val="000000" w:themeColor="text1"/>
                <w:sz w:val="20"/>
              </w:rPr>
              <w:t xml:space="preserve">to the </w:t>
            </w:r>
            <w:del w:id="57" w:author="Chamova, Alisa" w:date="2021-11-29T15:34:00Z">
              <w:r w:rsidRPr="00A60FD8" w:rsidDel="007C6014">
                <w:rPr>
                  <w:rFonts w:ascii="Times New Roman Bold" w:eastAsia="Meiryo UI" w:hAnsi="Times New Roman Bold"/>
                  <w:b/>
                  <w:bCs/>
                  <w:snapToGrid w:val="0"/>
                  <w:color w:val="000000" w:themeColor="text1"/>
                  <w:sz w:val="20"/>
                  <w:rPrChange w:id="58" w:author="Chamova, Alisa" w:date="2021-11-29T15:34:00Z">
                    <w:rPr>
                      <w:rFonts w:ascii="Times New Roman Bold" w:eastAsia="Meiryo UI" w:hAnsi="Times New Roman Bold"/>
                      <w:b/>
                      <w:bCs/>
                      <w:strike/>
                      <w:snapToGrid w:val="0"/>
                      <w:color w:val="000000" w:themeColor="text1"/>
                      <w:sz w:val="20"/>
                    </w:rPr>
                  </w:rPrChange>
                </w:rPr>
                <w:delText>following</w:delText>
              </w:r>
              <w:r w:rsidRPr="00A60FD8" w:rsidDel="007C6014">
                <w:rPr>
                  <w:rFonts w:eastAsia="Meiryo UI"/>
                  <w:b/>
                  <w:bCs/>
                  <w:snapToGrid w:val="0"/>
                  <w:color w:val="000000" w:themeColor="text1"/>
                  <w:sz w:val="20"/>
                </w:rPr>
                <w:delText xml:space="preserve"> </w:delText>
              </w:r>
            </w:del>
            <w:r w:rsidRPr="00A60FD8">
              <w:rPr>
                <w:rFonts w:eastAsia="Meiryo UI"/>
                <w:b/>
                <w:bCs/>
                <w:snapToGrid w:val="0"/>
                <w:color w:val="000000" w:themeColor="text1"/>
                <w:sz w:val="20"/>
              </w:rPr>
              <w:t>surrounding vehicles to assist collision avoidance.</w:t>
            </w:r>
          </w:p>
        </w:tc>
      </w:tr>
      <w:tr w:rsidR="001C3FC0" w:rsidRPr="00A60FD8" w14:paraId="462BF0E6" w14:textId="77777777" w:rsidTr="001C3FC0">
        <w:trPr>
          <w:trHeight w:val="554"/>
        </w:trPr>
        <w:tc>
          <w:tcPr>
            <w:tcW w:w="1745"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35C96C5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ason for not considering this functional element</w:t>
            </w:r>
          </w:p>
        </w:tc>
        <w:tc>
          <w:tcPr>
            <w:tcW w:w="8155"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B4DE3E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llision avoidance is possible if the movement of vehicles, pedestrians ahead is detected using on-board sensors.</w:t>
            </w:r>
          </w:p>
        </w:tc>
      </w:tr>
      <w:tr w:rsidR="001C3FC0" w:rsidRPr="00A60FD8" w14:paraId="1C3DD7A1" w14:textId="77777777" w:rsidTr="001C3FC0">
        <w:trPr>
          <w:trHeight w:val="341"/>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1EC5904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2FB102ED" w14:textId="77777777" w:rsidTr="001C3FC0">
        <w:trPr>
          <w:trHeight w:val="1901"/>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0B86066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67E87C8A" wp14:editId="5CFE95FE">
                  <wp:extent cx="5955302" cy="1151065"/>
                  <wp:effectExtent l="0" t="0" r="0" b="0"/>
                  <wp:docPr id="7392" name="図 5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84198" cy="1156650"/>
                          </a:xfrm>
                          <a:prstGeom prst="rect">
                            <a:avLst/>
                          </a:prstGeom>
                          <a:noFill/>
                          <a:ln>
                            <a:noFill/>
                          </a:ln>
                        </pic:spPr>
                      </pic:pic>
                    </a:graphicData>
                  </a:graphic>
                </wp:inline>
              </w:drawing>
            </w:r>
          </w:p>
        </w:tc>
      </w:tr>
      <w:tr w:rsidR="001C3FC0" w:rsidRPr="00A60FD8" w14:paraId="2900AC16" w14:textId="77777777" w:rsidTr="001C3FC0">
        <w:trPr>
          <w:trHeight w:val="396"/>
        </w:trPr>
        <w:tc>
          <w:tcPr>
            <w:tcW w:w="577"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34C9FF9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49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445EEDE4" w14:textId="201D4487" w:rsidR="001C3FC0" w:rsidRPr="00A60FD8" w:rsidRDefault="001C3FC0" w:rsidP="001C3FC0">
            <w:pPr>
              <w:rPr>
                <w:rFonts w:ascii="Times New Roman Bold" w:eastAsia="Meiryo UI" w:hAnsi="Times New Roman Bold"/>
                <w:b/>
                <w:bCs/>
                <w:strike/>
                <w:snapToGrid w:val="0"/>
                <w:color w:val="000000" w:themeColor="text1"/>
                <w:sz w:val="20"/>
              </w:rPr>
            </w:pPr>
            <w:r w:rsidRPr="00A60FD8">
              <w:rPr>
                <w:rFonts w:ascii="Times New Roman Bold" w:eastAsia="Meiryo UI" w:hAnsi="Times New Roman Bold"/>
                <w:b/>
                <w:bCs/>
                <w:snapToGrid w:val="0"/>
                <w:color w:val="000000" w:themeColor="text1"/>
                <w:sz w:val="20"/>
              </w:rPr>
              <w:t>Connection mode</w:t>
            </w:r>
            <w:del w:id="59" w:author="Chamova, Alisa" w:date="2021-11-29T15:34:00Z">
              <w:r w:rsidRPr="00A60FD8" w:rsidDel="007C6014">
                <w:rPr>
                  <w:rFonts w:ascii="Times New Roman Bold" w:eastAsia="Meiryo UI" w:hAnsi="Times New Roman Bold"/>
                  <w:b/>
                  <w:bCs/>
                  <w:snapToGrid w:val="0"/>
                  <w:color w:val="000000" w:themeColor="text1"/>
                  <w:sz w:val="20"/>
                </w:rPr>
                <w:delText>Communication</w:delText>
              </w:r>
            </w:del>
          </w:p>
        </w:tc>
        <w:tc>
          <w:tcPr>
            <w:tcW w:w="2737"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8D919D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V</w:t>
            </w:r>
          </w:p>
        </w:tc>
        <w:tc>
          <w:tcPr>
            <w:tcW w:w="916" w:type="dxa"/>
            <w:gridSpan w:val="2"/>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0BC1616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14C1FEB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314"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71556D9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2865"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55A6C7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bject list consisting all detected road users</w:t>
            </w:r>
          </w:p>
        </w:tc>
      </w:tr>
      <w:tr w:rsidR="001C3FC0" w:rsidRPr="00A60FD8" w14:paraId="6449CDF3" w14:textId="77777777" w:rsidTr="001C3FC0">
        <w:trPr>
          <w:trHeight w:val="396"/>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19D69625" w14:textId="77777777" w:rsidR="001C3FC0" w:rsidRPr="00A60FD8" w:rsidRDefault="001C3FC0" w:rsidP="001C3FC0">
            <w:pPr>
              <w:rPr>
                <w:rFonts w:eastAsia="Meiryo UI"/>
                <w:b/>
                <w:bCs/>
                <w:snapToGrid w:val="0"/>
                <w:color w:val="000000" w:themeColor="text1"/>
                <w:sz w:val="20"/>
              </w:rPr>
            </w:pPr>
          </w:p>
        </w:tc>
        <w:tc>
          <w:tcPr>
            <w:tcW w:w="149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584ACE3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r w:rsidRPr="00A60FD8">
              <w:rPr>
                <w:rFonts w:ascii="Times New Roman Bold" w:eastAsia="Meiryo UI" w:hAnsi="Times New Roman Bold"/>
                <w:b/>
                <w:bCs/>
                <w:strike/>
                <w:snapToGrid w:val="0"/>
                <w:color w:val="000000" w:themeColor="text1"/>
                <w:sz w:val="20"/>
              </w:rPr>
              <w:t>Connection mode</w:t>
            </w:r>
          </w:p>
        </w:tc>
        <w:tc>
          <w:tcPr>
            <w:tcW w:w="2737"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8D6572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many</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61DAED21" w14:textId="77777777" w:rsidR="001C3FC0" w:rsidRPr="00A60FD8" w:rsidRDefault="001C3FC0" w:rsidP="001C3FC0">
            <w:pPr>
              <w:rPr>
                <w:rFonts w:eastAsia="Meiryo UI"/>
                <w:b/>
                <w:bCs/>
                <w:snapToGrid w:val="0"/>
                <w:color w:val="000000" w:themeColor="text1"/>
                <w:sz w:val="20"/>
              </w:rPr>
            </w:pPr>
          </w:p>
        </w:tc>
        <w:tc>
          <w:tcPr>
            <w:tcW w:w="1314"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26C7E30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2865"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D5D6DC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Positions and speed of the detected objects, object identification</w:t>
            </w:r>
          </w:p>
        </w:tc>
      </w:tr>
      <w:tr w:rsidR="001C3FC0" w:rsidRPr="00A60FD8" w14:paraId="2304EC6E" w14:textId="77777777" w:rsidTr="001C3FC0">
        <w:trPr>
          <w:trHeight w:val="918"/>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7E6ECEDF" w14:textId="77777777" w:rsidR="001C3FC0" w:rsidRPr="00A60FD8" w:rsidRDefault="001C3FC0" w:rsidP="001C3FC0">
            <w:pPr>
              <w:rPr>
                <w:rFonts w:eastAsia="Meiryo UI"/>
                <w:b/>
                <w:bCs/>
                <w:snapToGrid w:val="0"/>
                <w:color w:val="000000" w:themeColor="text1"/>
                <w:sz w:val="20"/>
              </w:rPr>
            </w:pPr>
          </w:p>
        </w:tc>
        <w:tc>
          <w:tcPr>
            <w:tcW w:w="149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7C033AEB" w14:textId="1DDAA225" w:rsidR="001C3FC0" w:rsidRPr="00A60FD8" w:rsidRDefault="001C3FC0" w:rsidP="001C3FC0">
            <w:pPr>
              <w:rPr>
                <w:rFonts w:eastAsia="Meiryo UI"/>
                <w:b/>
                <w:bCs/>
                <w:snapToGrid w:val="0"/>
                <w:color w:val="000000" w:themeColor="text1"/>
                <w:sz w:val="20"/>
              </w:rPr>
            </w:pPr>
            <w:r w:rsidRPr="00A60FD8">
              <w:rPr>
                <w:rFonts w:eastAsia="Meiryo UI"/>
                <w:b/>
                <w:bCs/>
                <w:iCs/>
                <w:snapToGrid w:val="0"/>
                <w:color w:val="000000" w:themeColor="text1"/>
                <w:sz w:val="20"/>
                <w:lang w:eastAsia="ja-JP"/>
              </w:rPr>
              <w:t>Vehicle action</w:t>
            </w:r>
            <w:del w:id="60" w:author="Chamova, Alisa" w:date="2021-11-29T15:34:00Z">
              <w:r w:rsidRPr="00A60FD8" w:rsidDel="007C6014">
                <w:rPr>
                  <w:rFonts w:ascii="Times New Roman Bold" w:eastAsia="Meiryo UI" w:hAnsi="Times New Roman Bold"/>
                  <w:b/>
                  <w:bCs/>
                  <w:snapToGrid w:val="0"/>
                  <w:color w:val="000000" w:themeColor="text1"/>
                  <w:sz w:val="20"/>
                  <w:rPrChange w:id="61" w:author="Chamova, Alisa" w:date="2021-11-29T15:34:00Z">
                    <w:rPr>
                      <w:rFonts w:ascii="Times New Roman Bold" w:eastAsia="Meiryo UI" w:hAnsi="Times New Roman Bold"/>
                      <w:b/>
                      <w:bCs/>
                      <w:strike/>
                      <w:snapToGrid w:val="0"/>
                      <w:color w:val="000000" w:themeColor="text1"/>
                      <w:sz w:val="20"/>
                    </w:rPr>
                  </w:rPrChange>
                </w:rPr>
                <w:delText>Control</w:delText>
              </w:r>
            </w:del>
            <w:r w:rsidRPr="00A60FD8">
              <w:rPr>
                <w:rFonts w:ascii="Times New Roman Bold" w:eastAsia="Meiryo UI" w:hAnsi="Times New Roman Bold"/>
                <w:b/>
                <w:bCs/>
                <w:strike/>
                <w:snapToGrid w:val="0"/>
                <w:color w:val="000000" w:themeColor="text1"/>
                <w:sz w:val="20"/>
              </w:rPr>
              <w:t xml:space="preserve"> usage</w:t>
            </w:r>
          </w:p>
        </w:tc>
        <w:tc>
          <w:tcPr>
            <w:tcW w:w="2737"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2F8379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peed adjustment, stop</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27797D30" w14:textId="77777777" w:rsidR="001C3FC0" w:rsidRPr="00A60FD8" w:rsidRDefault="001C3FC0" w:rsidP="001C3FC0">
            <w:pPr>
              <w:rPr>
                <w:rFonts w:eastAsia="Meiryo UI"/>
                <w:b/>
                <w:bCs/>
                <w:snapToGrid w:val="0"/>
                <w:color w:val="000000" w:themeColor="text1"/>
                <w:sz w:val="20"/>
              </w:rPr>
            </w:pPr>
          </w:p>
        </w:tc>
        <w:tc>
          <w:tcPr>
            <w:tcW w:w="1314"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7AC4726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2865"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D65BCB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bject list</w:t>
            </w:r>
          </w:p>
        </w:tc>
      </w:tr>
      <w:tr w:rsidR="001C3FC0" w:rsidRPr="00A60FD8" w14:paraId="08D79496" w14:textId="77777777" w:rsidTr="001C3FC0">
        <w:trPr>
          <w:trHeight w:val="396"/>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0EEF03CB" w14:textId="77777777" w:rsidR="001C3FC0" w:rsidRPr="00A60FD8" w:rsidRDefault="001C3FC0" w:rsidP="001C3FC0">
            <w:pPr>
              <w:rPr>
                <w:rFonts w:eastAsia="Meiryo UI"/>
                <w:b/>
                <w:bCs/>
                <w:snapToGrid w:val="0"/>
                <w:color w:val="000000" w:themeColor="text1"/>
                <w:sz w:val="20"/>
              </w:rPr>
            </w:pPr>
          </w:p>
        </w:tc>
        <w:tc>
          <w:tcPr>
            <w:tcW w:w="1491" w:type="dxa"/>
            <w:gridSpan w:val="2"/>
            <w:tcBorders>
              <w:top w:val="single" w:sz="8" w:space="0" w:color="3E5E84"/>
              <w:left w:val="single" w:sz="8" w:space="0" w:color="40526B"/>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02712F55" w14:textId="678B3AA2"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lang w:eastAsia="ja-JP"/>
              </w:rPr>
              <w:t>Quick r</w:t>
            </w:r>
            <w:del w:id="62" w:author="Chamova, Alisa" w:date="2021-11-29T15:34:00Z">
              <w:r w:rsidRPr="00A60FD8" w:rsidDel="007C6014">
                <w:rPr>
                  <w:rFonts w:ascii="Times New Roman Bold" w:eastAsia="Meiryo UI" w:hAnsi="Times New Roman Bold"/>
                  <w:b/>
                  <w:bCs/>
                  <w:snapToGrid w:val="0"/>
                  <w:color w:val="000000" w:themeColor="text1"/>
                  <w:sz w:val="20"/>
                  <w:rPrChange w:id="63" w:author="Chamova, Alisa" w:date="2021-11-29T15:34:00Z">
                    <w:rPr>
                      <w:rFonts w:ascii="Times New Roman Bold" w:eastAsia="Meiryo UI" w:hAnsi="Times New Roman Bold"/>
                      <w:b/>
                      <w:bCs/>
                      <w:strike/>
                      <w:snapToGrid w:val="0"/>
                      <w:color w:val="000000" w:themeColor="text1"/>
                      <w:sz w:val="20"/>
                    </w:rPr>
                  </w:rPrChange>
                </w:rPr>
                <w:delText>R</w:delText>
              </w:r>
            </w:del>
            <w:r w:rsidRPr="00A60FD8">
              <w:rPr>
                <w:rFonts w:eastAsia="Meiryo UI"/>
                <w:b/>
                <w:bCs/>
                <w:snapToGrid w:val="0"/>
                <w:color w:val="000000" w:themeColor="text1"/>
                <w:sz w:val="20"/>
              </w:rPr>
              <w:t>esponsiveness</w:t>
            </w:r>
          </w:p>
        </w:tc>
        <w:tc>
          <w:tcPr>
            <w:tcW w:w="2737"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B31864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quired</w:t>
            </w:r>
          </w:p>
        </w:tc>
        <w:tc>
          <w:tcPr>
            <w:tcW w:w="2230" w:type="dxa"/>
            <w:gridSpan w:val="4"/>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45F926B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2865"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24E171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dium</w:t>
            </w:r>
          </w:p>
        </w:tc>
      </w:tr>
    </w:tbl>
    <w:p w14:paraId="516BF4D1" w14:textId="77777777" w:rsidR="001C3FC0" w:rsidRPr="00A60FD8" w:rsidRDefault="001C3FC0" w:rsidP="001C3FC0">
      <w:pPr>
        <w:pStyle w:val="Tablefin"/>
        <w:rPr>
          <w:rFonts w:eastAsia="Meiryo UI"/>
          <w:snapToGrid w:val="0"/>
        </w:rPr>
      </w:pPr>
    </w:p>
    <w:p w14:paraId="4A52E363" w14:textId="77777777" w:rsidR="001C3FC0" w:rsidRPr="00A60FD8" w:rsidRDefault="001C3FC0">
      <w:pPr>
        <w:tabs>
          <w:tab w:val="clear" w:pos="1134"/>
          <w:tab w:val="clear" w:pos="1871"/>
          <w:tab w:val="clear" w:pos="2268"/>
        </w:tabs>
        <w:overflowPunct/>
        <w:autoSpaceDE/>
        <w:autoSpaceDN/>
        <w:adjustRightInd/>
        <w:spacing w:before="0"/>
        <w:textAlignment w:val="auto"/>
        <w:rPr>
          <w:i/>
        </w:rPr>
      </w:pPr>
      <w:r w:rsidRPr="00A60FD8">
        <w:br w:type="page"/>
      </w:r>
    </w:p>
    <w:p w14:paraId="359BDAD9" w14:textId="31D4C33E" w:rsidR="001C3FC0" w:rsidRPr="00A60FD8" w:rsidRDefault="001C3FC0" w:rsidP="001C3FC0">
      <w:pPr>
        <w:pStyle w:val="Headingi"/>
      </w:pPr>
      <w:r w:rsidRPr="00A60FD8">
        <w:lastRenderedPageBreak/>
        <w:t>c-5. Collision avoidance assistance at intersections</w:t>
      </w:r>
    </w:p>
    <w:p w14:paraId="372774B9" w14:textId="77777777" w:rsidR="001C3FC0" w:rsidRPr="00A60FD8" w:rsidRDefault="001C3FC0" w:rsidP="001C3FC0">
      <w:pPr>
        <w:spacing w:after="240"/>
        <w:jc w:val="both"/>
        <w:rPr>
          <w:rFonts w:eastAsia="Meiryo UI"/>
          <w:bCs/>
          <w:i/>
          <w:snapToGrid w:val="0"/>
          <w:color w:val="000000" w:themeColor="text1"/>
          <w:szCs w:val="24"/>
        </w:rPr>
      </w:pPr>
      <w:r w:rsidRPr="00A60FD8">
        <w:rPr>
          <w:rFonts w:eastAsia="Meiryo UI"/>
          <w:bCs/>
          <w:i/>
          <w:snapToGrid w:val="0"/>
          <w:color w:val="000000" w:themeColor="text1"/>
          <w:szCs w:val="24"/>
        </w:rPr>
        <w:t>[Editor’s note – X-7 has been moved to the main body from Annex 1, and necessary editorial adjustments completed.]</w:t>
      </w:r>
    </w:p>
    <w:tbl>
      <w:tblPr>
        <w:tblW w:w="9900" w:type="dxa"/>
        <w:tblCellMar>
          <w:left w:w="0" w:type="dxa"/>
          <w:right w:w="0" w:type="dxa"/>
        </w:tblCellMar>
        <w:tblLook w:val="0600" w:firstRow="0" w:lastRow="0" w:firstColumn="0" w:lastColumn="0" w:noHBand="1" w:noVBand="1"/>
      </w:tblPr>
      <w:tblGrid>
        <w:gridCol w:w="859"/>
        <w:gridCol w:w="1182"/>
        <w:gridCol w:w="876"/>
        <w:gridCol w:w="2542"/>
        <w:gridCol w:w="589"/>
        <w:gridCol w:w="916"/>
        <w:gridCol w:w="112"/>
        <w:gridCol w:w="975"/>
        <w:gridCol w:w="2195"/>
        <w:gridCol w:w="20"/>
        <w:tblGridChange w:id="64">
          <w:tblGrid>
            <w:gridCol w:w="859"/>
            <w:gridCol w:w="1182"/>
            <w:gridCol w:w="876"/>
            <w:gridCol w:w="2542"/>
            <w:gridCol w:w="589"/>
            <w:gridCol w:w="916"/>
            <w:gridCol w:w="112"/>
            <w:gridCol w:w="975"/>
            <w:gridCol w:w="2195"/>
            <w:gridCol w:w="20"/>
          </w:tblGrid>
        </w:tblGridChange>
      </w:tblGrid>
      <w:tr w:rsidR="001C3FC0" w:rsidRPr="00A60FD8" w14:paraId="528C9354" w14:textId="77777777" w:rsidTr="001C3FC0">
        <w:trPr>
          <w:trHeight w:val="275"/>
        </w:trPr>
        <w:tc>
          <w:tcPr>
            <w:tcW w:w="172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7FB5B86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180" w:type="dxa"/>
            <w:gridSpan w:val="8"/>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96FD6B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x-7. Collision avoidance assistance at intersections</w:t>
            </w:r>
          </w:p>
        </w:tc>
      </w:tr>
      <w:tr w:rsidR="001C3FC0" w:rsidRPr="00A60FD8" w14:paraId="039F9908" w14:textId="77777777" w:rsidTr="007C6014">
        <w:tblPrEx>
          <w:tblW w:w="9900" w:type="dxa"/>
          <w:tblCellMar>
            <w:left w:w="0" w:type="dxa"/>
            <w:right w:w="0" w:type="dxa"/>
          </w:tblCellMar>
          <w:tblLook w:val="0600" w:firstRow="0" w:lastRow="0" w:firstColumn="0" w:lastColumn="0" w:noHBand="1" w:noVBand="1"/>
          <w:tblPrExChange w:id="65" w:author="Chamova, Alisa" w:date="2021-11-29T15:34:00Z">
            <w:tblPrEx>
              <w:tblW w:w="9900" w:type="dxa"/>
              <w:tblCellMar>
                <w:left w:w="0" w:type="dxa"/>
                <w:right w:w="0" w:type="dxa"/>
              </w:tblCellMar>
              <w:tblLook w:val="0600" w:firstRow="0" w:lastRow="0" w:firstColumn="0" w:lastColumn="0" w:noHBand="1" w:noVBand="1"/>
            </w:tblPrEx>
          </w:tblPrExChange>
        </w:tblPrEx>
        <w:trPr>
          <w:trHeight w:val="275"/>
          <w:trPrChange w:id="66" w:author="Chamova, Alisa" w:date="2021-11-29T15:34:00Z">
            <w:trPr>
              <w:trHeight w:val="275"/>
            </w:trPr>
          </w:trPrChange>
        </w:trPr>
        <w:tc>
          <w:tcPr>
            <w:tcW w:w="172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Change w:id="67" w:author="Chamova, Alisa" w:date="2021-11-29T15:34:00Z">
              <w:tcPr>
                <w:tcW w:w="172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tcPrChange>
          </w:tcPr>
          <w:p w14:paraId="75FCD28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180"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Change w:id="68" w:author="Chamova, Alisa" w:date="2021-11-29T15:34:00Z">
              <w:tcPr>
                <w:tcW w:w="3180"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tcPrChange>
          </w:tcPr>
          <w:p w14:paraId="7F26980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General roads</w:t>
            </w:r>
          </w:p>
        </w:tc>
        <w:tc>
          <w:tcPr>
            <w:tcW w:w="1617" w:type="dxa"/>
            <w:gridSpan w:val="3"/>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Change w:id="69" w:author="Chamova, Alisa" w:date="2021-11-29T15:34:00Z">
              <w:tcPr>
                <w:tcW w:w="1617" w:type="dxa"/>
                <w:gridSpan w:val="3"/>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tcPrChange>
          </w:tcPr>
          <w:p w14:paraId="06A25979" w14:textId="5B8AA93D" w:rsidR="001C3FC0" w:rsidRPr="00A60FD8" w:rsidRDefault="001C3FC0" w:rsidP="001C3FC0">
            <w:pPr>
              <w:rPr>
                <w:rFonts w:ascii="Times New Roman Bold" w:eastAsia="Meiryo UI" w:hAnsi="Times New Roman Bold"/>
                <w:b/>
                <w:bCs/>
                <w:snapToGrid w:val="0"/>
                <w:color w:val="000000" w:themeColor="text1"/>
                <w:sz w:val="20"/>
                <w:rPrChange w:id="70" w:author="Chamova, Alisa" w:date="2021-11-29T15:34:00Z">
                  <w:rPr>
                    <w:rFonts w:ascii="Times New Roman Bold" w:eastAsia="Meiryo UI" w:hAnsi="Times New Roman Bold"/>
                    <w:b/>
                    <w:bCs/>
                    <w:strike/>
                    <w:snapToGrid w:val="0"/>
                    <w:color w:val="000000" w:themeColor="text1"/>
                    <w:sz w:val="20"/>
                  </w:rPr>
                </w:rPrChange>
              </w:rPr>
            </w:pPr>
            <w:del w:id="71" w:author="Chamova, Alisa" w:date="2021-11-29T15:34:00Z">
              <w:r w:rsidRPr="00A60FD8" w:rsidDel="007C6014">
                <w:rPr>
                  <w:rFonts w:ascii="Times New Roman Bold" w:eastAsia="Meiryo UI" w:hAnsi="Times New Roman Bold"/>
                  <w:b/>
                  <w:bCs/>
                  <w:snapToGrid w:val="0"/>
                  <w:color w:val="000000" w:themeColor="text1"/>
                  <w:sz w:val="20"/>
                  <w:rPrChange w:id="72" w:author="Chamova, Alisa" w:date="2021-11-29T15:34:00Z">
                    <w:rPr>
                      <w:rFonts w:ascii="Times New Roman Bold" w:eastAsia="Meiryo UI" w:hAnsi="Times New Roman Bold"/>
                      <w:b/>
                      <w:bCs/>
                      <w:strike/>
                      <w:snapToGrid w:val="0"/>
                      <w:color w:val="000000" w:themeColor="text1"/>
                      <w:sz w:val="20"/>
                    </w:rPr>
                  </w:rPrChange>
                </w:rPr>
                <w:delText>Target vehicles</w:delText>
              </w:r>
            </w:del>
          </w:p>
        </w:tc>
        <w:tc>
          <w:tcPr>
            <w:tcW w:w="3383"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Change w:id="73" w:author="Chamova, Alisa" w:date="2021-11-29T15:34:00Z">
              <w:tcPr>
                <w:tcW w:w="3383"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tcPrChange>
          </w:tcPr>
          <w:p w14:paraId="1D4F3B38" w14:textId="4F17B514" w:rsidR="001C3FC0" w:rsidRPr="00A60FD8" w:rsidRDefault="001C3FC0" w:rsidP="001C3FC0">
            <w:pPr>
              <w:rPr>
                <w:rFonts w:ascii="Times New Roman Bold" w:eastAsia="Meiryo UI" w:hAnsi="Times New Roman Bold"/>
                <w:b/>
                <w:bCs/>
                <w:snapToGrid w:val="0"/>
                <w:color w:val="000000" w:themeColor="text1"/>
                <w:sz w:val="20"/>
                <w:rPrChange w:id="74" w:author="Chamova, Alisa" w:date="2021-11-29T15:34:00Z">
                  <w:rPr>
                    <w:rFonts w:ascii="Times New Roman Bold" w:eastAsia="Meiryo UI" w:hAnsi="Times New Roman Bold"/>
                    <w:b/>
                    <w:bCs/>
                    <w:strike/>
                    <w:snapToGrid w:val="0"/>
                    <w:color w:val="000000" w:themeColor="text1"/>
                    <w:sz w:val="20"/>
                  </w:rPr>
                </w:rPrChange>
              </w:rPr>
            </w:pPr>
            <w:del w:id="75" w:author="Chamova, Alisa" w:date="2021-11-29T15:34:00Z">
              <w:r w:rsidRPr="00A60FD8" w:rsidDel="007C6014">
                <w:rPr>
                  <w:rFonts w:ascii="Times New Roman Bold" w:eastAsia="Meiryo UI" w:hAnsi="Times New Roman Bold"/>
                  <w:b/>
                  <w:bCs/>
                  <w:snapToGrid w:val="0"/>
                  <w:color w:val="000000" w:themeColor="text1"/>
                  <w:sz w:val="20"/>
                  <w:rPrChange w:id="76" w:author="Chamova, Alisa" w:date="2021-11-29T15:34:00Z">
                    <w:rPr>
                      <w:rFonts w:ascii="Times New Roman Bold" w:eastAsia="Meiryo UI" w:hAnsi="Times New Roman Bold"/>
                      <w:b/>
                      <w:bCs/>
                      <w:strike/>
                      <w:snapToGrid w:val="0"/>
                      <w:color w:val="000000" w:themeColor="text1"/>
                      <w:sz w:val="20"/>
                    </w:rPr>
                  </w:rPrChange>
                </w:rPr>
                <w:delText>Privately owned vehicles</w:delText>
              </w:r>
            </w:del>
          </w:p>
        </w:tc>
      </w:tr>
      <w:tr w:rsidR="001C3FC0" w:rsidRPr="00A60FD8" w14:paraId="22250EFA" w14:textId="77777777" w:rsidTr="001C3FC0">
        <w:trPr>
          <w:trHeight w:val="403"/>
        </w:trPr>
        <w:tc>
          <w:tcPr>
            <w:tcW w:w="172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1CBE788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180" w:type="dxa"/>
            <w:gridSpan w:val="8"/>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222F53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 and speed information is exchanged between vehicles that approach intersections to assist collision avoidance.</w:t>
            </w:r>
          </w:p>
        </w:tc>
      </w:tr>
      <w:tr w:rsidR="001C3FC0" w:rsidRPr="00A60FD8" w14:paraId="5BBE384A" w14:textId="77777777" w:rsidTr="001C3FC0">
        <w:trPr>
          <w:trHeight w:val="403"/>
        </w:trPr>
        <w:tc>
          <w:tcPr>
            <w:tcW w:w="172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02BC4CD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ason for not considering this functional element</w:t>
            </w:r>
          </w:p>
        </w:tc>
        <w:tc>
          <w:tcPr>
            <w:tcW w:w="8180" w:type="dxa"/>
            <w:gridSpan w:val="8"/>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CDB7FB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riving is possible by complying with the laws and regulations related to road traffic.</w:t>
            </w:r>
          </w:p>
        </w:tc>
      </w:tr>
      <w:tr w:rsidR="001C3FC0" w:rsidRPr="00A60FD8" w14:paraId="3FC1FBA7" w14:textId="77777777" w:rsidTr="001C3FC0">
        <w:trPr>
          <w:trHeight w:val="275"/>
        </w:trPr>
        <w:tc>
          <w:tcPr>
            <w:tcW w:w="9900" w:type="dxa"/>
            <w:gridSpan w:val="10"/>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2B8245F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2138A5FB" w14:textId="77777777" w:rsidTr="001C3FC0">
        <w:trPr>
          <w:trHeight w:val="3267"/>
        </w:trPr>
        <w:tc>
          <w:tcPr>
            <w:tcW w:w="9900" w:type="dxa"/>
            <w:gridSpan w:val="10"/>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0FE00BF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2DCD25A3" wp14:editId="3229BB6D">
                  <wp:extent cx="6033316" cy="2300780"/>
                  <wp:effectExtent l="0" t="0" r="5715" b="4445"/>
                  <wp:docPr id="7393" name="図 5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064303" cy="2312597"/>
                          </a:xfrm>
                          <a:prstGeom prst="rect">
                            <a:avLst/>
                          </a:prstGeom>
                          <a:noFill/>
                          <a:ln>
                            <a:noFill/>
                          </a:ln>
                        </pic:spPr>
                      </pic:pic>
                    </a:graphicData>
                  </a:graphic>
                </wp:inline>
              </w:drawing>
            </w:r>
          </w:p>
        </w:tc>
      </w:tr>
      <w:tr w:rsidR="001C3FC0" w:rsidRPr="00A60FD8" w14:paraId="20768CCF" w14:textId="77777777" w:rsidTr="001C3FC0">
        <w:trPr>
          <w:gridAfter w:val="1"/>
          <w:wAfter w:w="20" w:type="dxa"/>
          <w:trHeight w:val="329"/>
        </w:trPr>
        <w:tc>
          <w:tcPr>
            <w:tcW w:w="859"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1544431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49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76CE5F9B" w14:textId="0E2208FE" w:rsidR="001C3FC0" w:rsidRPr="00A60FD8" w:rsidRDefault="001C3FC0" w:rsidP="001C3FC0">
            <w:pPr>
              <w:rPr>
                <w:rFonts w:eastAsia="Meiryo UI"/>
                <w:b/>
                <w:bCs/>
                <w:snapToGrid w:val="0"/>
                <w:color w:val="000000" w:themeColor="text1"/>
                <w:sz w:val="20"/>
              </w:rPr>
            </w:pPr>
            <w:r w:rsidRPr="00A60FD8">
              <w:rPr>
                <w:rFonts w:ascii="Times New Roman Bold" w:eastAsia="Meiryo UI" w:hAnsi="Times New Roman Bold"/>
                <w:b/>
                <w:bCs/>
                <w:snapToGrid w:val="0"/>
                <w:color w:val="000000" w:themeColor="text1"/>
                <w:sz w:val="20"/>
              </w:rPr>
              <w:t>Connection mode</w:t>
            </w:r>
            <w:del w:id="77" w:author="Chamova, Alisa" w:date="2021-11-29T15:35:00Z">
              <w:r w:rsidRPr="00A60FD8" w:rsidDel="007C6014">
                <w:rPr>
                  <w:rFonts w:ascii="Times New Roman Bold" w:eastAsia="Meiryo UI" w:hAnsi="Times New Roman Bold"/>
                  <w:b/>
                  <w:bCs/>
                  <w:snapToGrid w:val="0"/>
                  <w:color w:val="000000" w:themeColor="text1"/>
                  <w:sz w:val="20"/>
                  <w:rPrChange w:id="78" w:author="Chamova, Alisa" w:date="2021-11-29T15:35:00Z">
                    <w:rPr>
                      <w:rFonts w:ascii="Times New Roman Bold" w:eastAsia="Meiryo UI" w:hAnsi="Times New Roman Bold"/>
                      <w:b/>
                      <w:bCs/>
                      <w:strike/>
                      <w:snapToGrid w:val="0"/>
                      <w:color w:val="000000" w:themeColor="text1"/>
                      <w:sz w:val="20"/>
                    </w:rPr>
                  </w:rPrChange>
                </w:rPr>
                <w:delText>Communication</w:delText>
              </w:r>
            </w:del>
          </w:p>
        </w:tc>
        <w:tc>
          <w:tcPr>
            <w:tcW w:w="3131"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636BB7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V</w:t>
            </w:r>
          </w:p>
        </w:tc>
        <w:tc>
          <w:tcPr>
            <w:tcW w:w="916"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5CC37FC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5308E4A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184"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1739D1B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2291"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02E04B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6CC8C922" w14:textId="77777777" w:rsidTr="001C3FC0">
        <w:trPr>
          <w:gridAfter w:val="1"/>
          <w:wAfter w:w="20" w:type="dxa"/>
          <w:trHeight w:val="329"/>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7F04B5DD" w14:textId="77777777" w:rsidR="001C3FC0" w:rsidRPr="00A60FD8" w:rsidRDefault="001C3FC0" w:rsidP="001C3FC0">
            <w:pPr>
              <w:rPr>
                <w:rFonts w:eastAsia="Meiryo UI"/>
                <w:b/>
                <w:bCs/>
                <w:snapToGrid w:val="0"/>
                <w:color w:val="000000" w:themeColor="text1"/>
                <w:sz w:val="20"/>
              </w:rPr>
            </w:pPr>
          </w:p>
        </w:tc>
        <w:tc>
          <w:tcPr>
            <w:tcW w:w="149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72C1E93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r w:rsidRPr="00A60FD8">
              <w:rPr>
                <w:rFonts w:ascii="Times New Roman Bold" w:eastAsia="Meiryo UI" w:hAnsi="Times New Roman Bold"/>
                <w:b/>
                <w:bCs/>
                <w:strike/>
                <w:snapToGrid w:val="0"/>
                <w:color w:val="000000" w:themeColor="text1"/>
                <w:sz w:val="20"/>
              </w:rPr>
              <w:t>Connection mode</w:t>
            </w:r>
          </w:p>
        </w:tc>
        <w:tc>
          <w:tcPr>
            <w:tcW w:w="3131"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41D3F5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many</w:t>
            </w:r>
          </w:p>
        </w:tc>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4113F4C0" w14:textId="77777777" w:rsidR="001C3FC0" w:rsidRPr="00A60FD8" w:rsidRDefault="001C3FC0" w:rsidP="001C3FC0">
            <w:pPr>
              <w:rPr>
                <w:rFonts w:eastAsia="Meiryo UI"/>
                <w:b/>
                <w:bCs/>
                <w:snapToGrid w:val="0"/>
                <w:color w:val="000000" w:themeColor="text1"/>
                <w:sz w:val="20"/>
              </w:rPr>
            </w:pPr>
          </w:p>
        </w:tc>
        <w:tc>
          <w:tcPr>
            <w:tcW w:w="1184"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35A1452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2291"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6E726D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 speed</w:t>
            </w:r>
          </w:p>
        </w:tc>
      </w:tr>
      <w:tr w:rsidR="001C3FC0" w:rsidRPr="00A60FD8" w14:paraId="15C9DDAB" w14:textId="77777777" w:rsidTr="001C3FC0">
        <w:trPr>
          <w:gridAfter w:val="1"/>
          <w:wAfter w:w="20" w:type="dxa"/>
          <w:trHeight w:val="879"/>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6DD919CE" w14:textId="77777777" w:rsidR="001C3FC0" w:rsidRPr="00A60FD8" w:rsidRDefault="001C3FC0" w:rsidP="001C3FC0">
            <w:pPr>
              <w:rPr>
                <w:rFonts w:eastAsia="Meiryo UI"/>
                <w:b/>
                <w:bCs/>
                <w:snapToGrid w:val="0"/>
                <w:color w:val="000000" w:themeColor="text1"/>
                <w:sz w:val="20"/>
              </w:rPr>
            </w:pPr>
          </w:p>
        </w:tc>
        <w:tc>
          <w:tcPr>
            <w:tcW w:w="1499" w:type="dxa"/>
            <w:gridSpan w:val="2"/>
            <w:tcBorders>
              <w:top w:val="single" w:sz="8" w:space="0" w:color="3E5E84"/>
              <w:left w:val="single" w:sz="8" w:space="0" w:color="40526B"/>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3CBFE8CD" w14:textId="4ABF9F29" w:rsidR="001C3FC0" w:rsidRPr="00A60FD8" w:rsidRDefault="001C3FC0" w:rsidP="001C3FC0">
            <w:pPr>
              <w:rPr>
                <w:rFonts w:eastAsia="Meiryo UI"/>
                <w:b/>
                <w:bCs/>
                <w:snapToGrid w:val="0"/>
                <w:color w:val="000000" w:themeColor="text1"/>
                <w:sz w:val="20"/>
              </w:rPr>
            </w:pPr>
            <w:r w:rsidRPr="00A60FD8">
              <w:rPr>
                <w:rFonts w:eastAsia="Meiryo UI"/>
                <w:b/>
                <w:bCs/>
                <w:iCs/>
                <w:snapToGrid w:val="0"/>
                <w:color w:val="000000" w:themeColor="text1"/>
                <w:sz w:val="20"/>
                <w:lang w:eastAsia="ja-JP"/>
              </w:rPr>
              <w:t>Vehicle action</w:t>
            </w:r>
            <w:del w:id="79" w:author="Chamova, Alisa" w:date="2021-11-29T15:35:00Z">
              <w:r w:rsidRPr="00A60FD8" w:rsidDel="007C6014">
                <w:rPr>
                  <w:rFonts w:ascii="Times New Roman Bold" w:eastAsia="Meiryo UI" w:hAnsi="Times New Roman Bold"/>
                  <w:b/>
                  <w:bCs/>
                  <w:snapToGrid w:val="0"/>
                  <w:color w:val="000000" w:themeColor="text1"/>
                  <w:sz w:val="20"/>
                  <w:rPrChange w:id="80" w:author="Chamova, Alisa" w:date="2021-11-29T15:35:00Z">
                    <w:rPr>
                      <w:rFonts w:ascii="Times New Roman Bold" w:eastAsia="Meiryo UI" w:hAnsi="Times New Roman Bold"/>
                      <w:b/>
                      <w:bCs/>
                      <w:strike/>
                      <w:snapToGrid w:val="0"/>
                      <w:color w:val="000000" w:themeColor="text1"/>
                      <w:sz w:val="20"/>
                    </w:rPr>
                  </w:rPrChange>
                </w:rPr>
                <w:delText>Control usage</w:delText>
              </w:r>
            </w:del>
          </w:p>
        </w:tc>
        <w:tc>
          <w:tcPr>
            <w:tcW w:w="3131"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952C8C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peed adjustment, stop, right and left turns</w:t>
            </w:r>
          </w:p>
        </w:tc>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67ED5EFF" w14:textId="77777777" w:rsidR="001C3FC0" w:rsidRPr="00A60FD8" w:rsidRDefault="001C3FC0" w:rsidP="001C3FC0">
            <w:pPr>
              <w:rPr>
                <w:rFonts w:eastAsia="Meiryo UI"/>
                <w:b/>
                <w:bCs/>
                <w:snapToGrid w:val="0"/>
                <w:color w:val="000000" w:themeColor="text1"/>
                <w:sz w:val="20"/>
              </w:rPr>
            </w:pPr>
          </w:p>
        </w:tc>
        <w:tc>
          <w:tcPr>
            <w:tcW w:w="1184"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18623B4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2291"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B88AFB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72B5BA69" w14:textId="77777777" w:rsidTr="001C3FC0">
        <w:trPr>
          <w:gridAfter w:val="1"/>
          <w:wAfter w:w="20" w:type="dxa"/>
          <w:trHeight w:val="329"/>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7C49A8F5" w14:textId="77777777" w:rsidR="001C3FC0" w:rsidRPr="00A60FD8" w:rsidRDefault="001C3FC0" w:rsidP="001C3FC0">
            <w:pPr>
              <w:rPr>
                <w:rFonts w:eastAsia="Meiryo UI"/>
                <w:b/>
                <w:bCs/>
                <w:snapToGrid w:val="0"/>
                <w:color w:val="000000" w:themeColor="text1"/>
                <w:sz w:val="20"/>
              </w:rPr>
            </w:pPr>
          </w:p>
        </w:tc>
        <w:tc>
          <w:tcPr>
            <w:tcW w:w="1499" w:type="dxa"/>
            <w:gridSpan w:val="2"/>
            <w:tcBorders>
              <w:top w:val="single" w:sz="8" w:space="0" w:color="3E5E84"/>
              <w:left w:val="single" w:sz="8" w:space="0" w:color="40526B"/>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30E3B5EB" w14:textId="3449CC26" w:rsidR="001C3FC0" w:rsidRPr="00A60FD8" w:rsidRDefault="001C3FC0" w:rsidP="001C3FC0">
            <w:pPr>
              <w:rPr>
                <w:rFonts w:ascii="Times New Roman Bold" w:eastAsia="Meiryo UI" w:hAnsi="Times New Roman Bold"/>
                <w:b/>
                <w:bCs/>
                <w:strike/>
                <w:snapToGrid w:val="0"/>
                <w:color w:val="000000" w:themeColor="text1"/>
                <w:sz w:val="20"/>
              </w:rPr>
            </w:pPr>
            <w:r w:rsidRPr="00A60FD8">
              <w:rPr>
                <w:rFonts w:eastAsia="Meiryo UI"/>
                <w:b/>
                <w:bCs/>
                <w:snapToGrid w:val="0"/>
                <w:color w:val="000000" w:themeColor="text1"/>
                <w:sz w:val="20"/>
                <w:lang w:eastAsia="ja-JP"/>
              </w:rPr>
              <w:t>Quick r</w:t>
            </w:r>
            <w:del w:id="81" w:author="Chamova, Alisa" w:date="2021-11-29T15:35:00Z">
              <w:r w:rsidRPr="00A60FD8" w:rsidDel="007C6014">
                <w:rPr>
                  <w:rFonts w:ascii="Times New Roman Bold" w:eastAsia="Meiryo UI" w:hAnsi="Times New Roman Bold"/>
                  <w:b/>
                  <w:bCs/>
                  <w:snapToGrid w:val="0"/>
                  <w:color w:val="000000" w:themeColor="text1"/>
                  <w:sz w:val="20"/>
                  <w:rPrChange w:id="82" w:author="Chamova, Alisa" w:date="2021-11-29T15:35:00Z">
                    <w:rPr>
                      <w:rFonts w:ascii="Times New Roman Bold" w:eastAsia="Meiryo UI" w:hAnsi="Times New Roman Bold"/>
                      <w:b/>
                      <w:bCs/>
                      <w:strike/>
                      <w:snapToGrid w:val="0"/>
                      <w:color w:val="000000" w:themeColor="text1"/>
                      <w:sz w:val="20"/>
                    </w:rPr>
                  </w:rPrChange>
                </w:rPr>
                <w:delText>R</w:delText>
              </w:r>
            </w:del>
            <w:r w:rsidRPr="00A60FD8">
              <w:rPr>
                <w:rFonts w:ascii="Times New Roman Bold" w:eastAsia="Meiryo UI" w:hAnsi="Times New Roman Bold"/>
                <w:b/>
                <w:bCs/>
                <w:snapToGrid w:val="0"/>
                <w:color w:val="000000" w:themeColor="text1"/>
                <w:sz w:val="20"/>
              </w:rPr>
              <w:t>esponsiveness</w:t>
            </w:r>
          </w:p>
        </w:tc>
        <w:tc>
          <w:tcPr>
            <w:tcW w:w="3131"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AC6B60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quired</w:t>
            </w:r>
          </w:p>
        </w:tc>
        <w:tc>
          <w:tcPr>
            <w:tcW w:w="2100" w:type="dxa"/>
            <w:gridSpan w:val="3"/>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244263E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2291"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1FFF06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mall</w:t>
            </w:r>
          </w:p>
        </w:tc>
      </w:tr>
    </w:tbl>
    <w:p w14:paraId="40BD540B" w14:textId="77777777" w:rsidR="001C3FC0" w:rsidRPr="00A60FD8" w:rsidRDefault="001C3FC0" w:rsidP="001C3FC0">
      <w:pPr>
        <w:pStyle w:val="Tablefin"/>
        <w:rPr>
          <w:rFonts w:eastAsia="Meiryo UI"/>
          <w:snapToGrid w:val="0"/>
          <w:sz w:val="24"/>
          <w:szCs w:val="24"/>
        </w:rPr>
      </w:pPr>
    </w:p>
    <w:p w14:paraId="77EE34E1" w14:textId="77777777" w:rsidR="001C3FC0" w:rsidRPr="00A60FD8" w:rsidRDefault="001C3FC0">
      <w:pPr>
        <w:tabs>
          <w:tab w:val="clear" w:pos="1134"/>
          <w:tab w:val="clear" w:pos="1871"/>
          <w:tab w:val="clear" w:pos="2268"/>
        </w:tabs>
        <w:overflowPunct/>
        <w:autoSpaceDE/>
        <w:autoSpaceDN/>
        <w:adjustRightInd/>
        <w:spacing w:before="0"/>
        <w:textAlignment w:val="auto"/>
        <w:rPr>
          <w:i/>
        </w:rPr>
      </w:pPr>
      <w:r w:rsidRPr="00A60FD8">
        <w:br w:type="page"/>
      </w:r>
    </w:p>
    <w:p w14:paraId="3A4DF440" w14:textId="68EA19D7" w:rsidR="001C3FC0" w:rsidRPr="00A60FD8" w:rsidRDefault="001C3FC0" w:rsidP="001C3FC0">
      <w:pPr>
        <w:pStyle w:val="Headingi"/>
      </w:pPr>
      <w:r w:rsidRPr="00A60FD8">
        <w:lastRenderedPageBreak/>
        <w:t>d. Lookahead information: trajectory change</w:t>
      </w:r>
    </w:p>
    <w:p w14:paraId="5BA01550" w14:textId="77777777" w:rsidR="001C3FC0" w:rsidRPr="00A60FD8" w:rsidRDefault="001C3FC0" w:rsidP="0009470B">
      <w:pPr>
        <w:pStyle w:val="Headingi"/>
        <w:spacing w:after="120"/>
      </w:pPr>
      <w:r w:rsidRPr="00A60FD8">
        <w:t>d-1. Driving assistance by notification of abnormal vehicles</w:t>
      </w:r>
    </w:p>
    <w:tbl>
      <w:tblPr>
        <w:tblW w:w="9900" w:type="dxa"/>
        <w:tblCellMar>
          <w:left w:w="0" w:type="dxa"/>
          <w:right w:w="0" w:type="dxa"/>
        </w:tblCellMar>
        <w:tblLook w:val="0600" w:firstRow="0" w:lastRow="0" w:firstColumn="0" w:lastColumn="0" w:noHBand="1" w:noVBand="1"/>
      </w:tblPr>
      <w:tblGrid>
        <w:gridCol w:w="819"/>
        <w:gridCol w:w="661"/>
        <w:gridCol w:w="838"/>
        <w:gridCol w:w="2493"/>
        <w:gridCol w:w="102"/>
        <w:gridCol w:w="814"/>
        <w:gridCol w:w="770"/>
        <w:gridCol w:w="675"/>
        <w:gridCol w:w="2728"/>
      </w:tblGrid>
      <w:tr w:rsidR="001C3FC0" w:rsidRPr="00A60FD8" w14:paraId="30A18DA9" w14:textId="77777777" w:rsidTr="001C3FC0">
        <w:trPr>
          <w:trHeight w:val="403"/>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275E84A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lassification by function</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013549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 Lookahead information: trajectory change</w:t>
            </w:r>
          </w:p>
        </w:tc>
      </w:tr>
      <w:tr w:rsidR="001C3FC0" w:rsidRPr="00A60FD8" w14:paraId="580F71D8" w14:textId="77777777" w:rsidTr="001C3FC0">
        <w:trPr>
          <w:trHeight w:val="403"/>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40C44DA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5E407E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1. Driving assistance by notification of abnormal vehicles</w:t>
            </w:r>
          </w:p>
        </w:tc>
      </w:tr>
      <w:tr w:rsidR="001C3FC0" w:rsidRPr="00A60FD8" w14:paraId="5383858D" w14:textId="77777777" w:rsidTr="001C3FC0">
        <w:trPr>
          <w:trHeight w:val="333"/>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638F584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433"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D39F8A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Expressways + General roads</w:t>
            </w:r>
          </w:p>
        </w:tc>
        <w:tc>
          <w:tcPr>
            <w:tcW w:w="1584"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0404F13E" w14:textId="77777777" w:rsidR="001C3FC0" w:rsidRPr="00A60FD8" w:rsidRDefault="001C3FC0" w:rsidP="001C3FC0">
            <w:pPr>
              <w:rPr>
                <w:rFonts w:eastAsia="Meiryo UI"/>
                <w:b/>
                <w:bCs/>
                <w:snapToGrid w:val="0"/>
                <w:color w:val="000000" w:themeColor="text1"/>
                <w:sz w:val="20"/>
              </w:rPr>
            </w:pPr>
          </w:p>
        </w:tc>
        <w:tc>
          <w:tcPr>
            <w:tcW w:w="3403"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4CA79171" w14:textId="77777777" w:rsidR="001C3FC0" w:rsidRPr="00A60FD8" w:rsidRDefault="001C3FC0" w:rsidP="001C3FC0">
            <w:pPr>
              <w:rPr>
                <w:rFonts w:eastAsia="Meiryo UI"/>
                <w:b/>
                <w:bCs/>
                <w:snapToGrid w:val="0"/>
                <w:color w:val="000000" w:themeColor="text1"/>
                <w:sz w:val="20"/>
              </w:rPr>
            </w:pPr>
          </w:p>
        </w:tc>
      </w:tr>
      <w:tr w:rsidR="001C3FC0" w:rsidRPr="00A60FD8" w14:paraId="38122395" w14:textId="77777777" w:rsidTr="001C3FC0">
        <w:trPr>
          <w:trHeight w:val="707"/>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77A7427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6ADE40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Event information of abnormal vehicles that are stopped on roads (e.g., malfunctioning vehicles, vehicles in accidents) and location information (sections and lanes where such vehicles are located) are provided by the infrastructure to the surrounding vehicles or by abnormal vehicles to the surrounding vehicles to assist lane change and trajectory change at an early stage.</w:t>
            </w:r>
          </w:p>
        </w:tc>
      </w:tr>
      <w:tr w:rsidR="001C3FC0" w:rsidRPr="00A60FD8" w14:paraId="35A4FC50" w14:textId="77777777" w:rsidTr="001C3FC0">
        <w:trPr>
          <w:trHeight w:val="333"/>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2AEBDDB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102810C7" w14:textId="77777777" w:rsidTr="001C3FC0">
        <w:trPr>
          <w:trHeight w:val="2504"/>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15704C3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06081CF1" wp14:editId="004B02F3">
                  <wp:extent cx="6042387" cy="1551105"/>
                  <wp:effectExtent l="0" t="0" r="0" b="0"/>
                  <wp:docPr id="5525" name="図 5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074589" cy="1559371"/>
                          </a:xfrm>
                          <a:prstGeom prst="rect">
                            <a:avLst/>
                          </a:prstGeom>
                          <a:noFill/>
                          <a:ln>
                            <a:noFill/>
                          </a:ln>
                        </pic:spPr>
                      </pic:pic>
                    </a:graphicData>
                  </a:graphic>
                </wp:inline>
              </w:drawing>
            </w:r>
          </w:p>
        </w:tc>
      </w:tr>
      <w:tr w:rsidR="001C3FC0" w:rsidRPr="00A60FD8" w14:paraId="0C5797CB" w14:textId="77777777" w:rsidTr="001C3FC0">
        <w:trPr>
          <w:trHeight w:val="403"/>
        </w:trPr>
        <w:tc>
          <w:tcPr>
            <w:tcW w:w="819"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6C186A5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49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7FB5B4AC" w14:textId="77777777" w:rsidR="001C3FC0" w:rsidRPr="00A60FD8" w:rsidRDefault="001C3FC0" w:rsidP="001C3FC0">
            <w:pPr>
              <w:rPr>
                <w:rFonts w:eastAsia="Meiryo UI"/>
                <w:b/>
                <w:bCs/>
                <w:snapToGrid w:val="0"/>
                <w:color w:val="000000" w:themeColor="text1"/>
                <w:sz w:val="20"/>
              </w:rPr>
            </w:pPr>
            <w:r w:rsidRPr="00A60FD8">
              <w:rPr>
                <w:rFonts w:eastAsia="Meiryo UI"/>
                <w:b/>
                <w:bCs/>
                <w:i/>
                <w:iCs/>
                <w:snapToGrid w:val="0"/>
                <w:color w:val="000000" w:themeColor="text1"/>
                <w:sz w:val="20"/>
                <w:lang w:eastAsia="ja-JP"/>
              </w:rPr>
              <w:t>Connection mode</w:t>
            </w:r>
          </w:p>
        </w:tc>
        <w:tc>
          <w:tcPr>
            <w:tcW w:w="2493"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8E1158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I, V2N</w:t>
            </w:r>
          </w:p>
        </w:tc>
        <w:tc>
          <w:tcPr>
            <w:tcW w:w="916" w:type="dxa"/>
            <w:gridSpan w:val="2"/>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6E04D82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4AE53BD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445"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573581B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2728"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ABD544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Event information of abnormal vehicles</w:t>
            </w:r>
          </w:p>
        </w:tc>
      </w:tr>
      <w:tr w:rsidR="001C3FC0" w:rsidRPr="00A60FD8" w14:paraId="1049F799"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1766F25B" w14:textId="77777777" w:rsidR="001C3FC0" w:rsidRPr="00A60FD8" w:rsidRDefault="001C3FC0" w:rsidP="001C3FC0">
            <w:pPr>
              <w:rPr>
                <w:rFonts w:eastAsia="Meiryo UI"/>
                <w:b/>
                <w:bCs/>
                <w:snapToGrid w:val="0"/>
                <w:color w:val="000000" w:themeColor="text1"/>
                <w:sz w:val="20"/>
              </w:rPr>
            </w:pPr>
          </w:p>
        </w:tc>
        <w:tc>
          <w:tcPr>
            <w:tcW w:w="149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636C5BF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2493"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F10AA1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many</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4D5AC16C" w14:textId="77777777" w:rsidR="001C3FC0" w:rsidRPr="00A60FD8" w:rsidRDefault="001C3FC0" w:rsidP="001C3FC0">
            <w:pPr>
              <w:rPr>
                <w:rFonts w:eastAsia="Meiryo UI"/>
                <w:b/>
                <w:bCs/>
                <w:snapToGrid w:val="0"/>
                <w:color w:val="000000" w:themeColor="text1"/>
                <w:sz w:val="20"/>
              </w:rPr>
            </w:pPr>
          </w:p>
        </w:tc>
        <w:tc>
          <w:tcPr>
            <w:tcW w:w="1445"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2DBB307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2728"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140069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w:t>
            </w:r>
          </w:p>
        </w:tc>
      </w:tr>
      <w:tr w:rsidR="001C3FC0" w:rsidRPr="00A60FD8" w14:paraId="29176F60" w14:textId="77777777" w:rsidTr="001C3FC0">
        <w:trPr>
          <w:trHeight w:val="713"/>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00AC5E29" w14:textId="77777777" w:rsidR="001C3FC0" w:rsidRPr="00A60FD8" w:rsidRDefault="001C3FC0" w:rsidP="001C3FC0">
            <w:pPr>
              <w:rPr>
                <w:rFonts w:eastAsia="Meiryo UI"/>
                <w:b/>
                <w:bCs/>
                <w:snapToGrid w:val="0"/>
                <w:color w:val="000000" w:themeColor="text1"/>
                <w:sz w:val="20"/>
              </w:rPr>
            </w:pPr>
          </w:p>
        </w:tc>
        <w:tc>
          <w:tcPr>
            <w:tcW w:w="149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6FA50500" w14:textId="77777777" w:rsidR="001C3FC0" w:rsidRPr="00A60FD8" w:rsidRDefault="001C3FC0" w:rsidP="001C3FC0">
            <w:pPr>
              <w:rPr>
                <w:rFonts w:eastAsia="Meiryo UI"/>
                <w:b/>
                <w:bCs/>
                <w:snapToGrid w:val="0"/>
                <w:color w:val="000000" w:themeColor="text1"/>
                <w:sz w:val="20"/>
              </w:rPr>
            </w:pPr>
            <w:r w:rsidRPr="00A60FD8">
              <w:rPr>
                <w:rFonts w:eastAsia="Meiryo UI"/>
                <w:b/>
                <w:bCs/>
                <w:iCs/>
                <w:snapToGrid w:val="0"/>
                <w:color w:val="000000" w:themeColor="text1"/>
                <w:sz w:val="20"/>
                <w:lang w:eastAsia="ja-JP"/>
              </w:rPr>
              <w:t>Vehicle action</w:t>
            </w:r>
          </w:p>
        </w:tc>
        <w:tc>
          <w:tcPr>
            <w:tcW w:w="2493"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8BDB8B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ane change, trajectory change</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11650F4B" w14:textId="77777777" w:rsidR="001C3FC0" w:rsidRPr="00A60FD8" w:rsidRDefault="001C3FC0" w:rsidP="001C3FC0">
            <w:pPr>
              <w:rPr>
                <w:rFonts w:eastAsia="Meiryo UI"/>
                <w:b/>
                <w:bCs/>
                <w:snapToGrid w:val="0"/>
                <w:color w:val="000000" w:themeColor="text1"/>
                <w:sz w:val="20"/>
              </w:rPr>
            </w:pPr>
          </w:p>
        </w:tc>
        <w:tc>
          <w:tcPr>
            <w:tcW w:w="1445"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6D08618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2728"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59325A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662F6B13"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03188048" w14:textId="77777777" w:rsidR="001C3FC0" w:rsidRPr="00A60FD8" w:rsidRDefault="001C3FC0" w:rsidP="001C3FC0">
            <w:pPr>
              <w:rPr>
                <w:rFonts w:eastAsia="Meiryo UI"/>
                <w:b/>
                <w:bCs/>
                <w:snapToGrid w:val="0"/>
                <w:color w:val="000000" w:themeColor="text1"/>
                <w:sz w:val="20"/>
              </w:rPr>
            </w:pPr>
          </w:p>
        </w:tc>
        <w:tc>
          <w:tcPr>
            <w:tcW w:w="149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5DFE0BC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lang w:eastAsia="ja-JP"/>
              </w:rPr>
              <w:t>Quick r</w:t>
            </w:r>
            <w:r w:rsidRPr="00A60FD8">
              <w:rPr>
                <w:rFonts w:eastAsia="Meiryo UI"/>
                <w:b/>
                <w:bCs/>
                <w:snapToGrid w:val="0"/>
                <w:color w:val="000000" w:themeColor="text1"/>
                <w:sz w:val="20"/>
              </w:rPr>
              <w:t>esponsiveness</w:t>
            </w:r>
          </w:p>
        </w:tc>
        <w:tc>
          <w:tcPr>
            <w:tcW w:w="2493"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617491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ot required</w:t>
            </w:r>
          </w:p>
        </w:tc>
        <w:tc>
          <w:tcPr>
            <w:tcW w:w="2361" w:type="dxa"/>
            <w:gridSpan w:val="4"/>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765B8F6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2728"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1996E7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mall</w:t>
            </w:r>
          </w:p>
        </w:tc>
      </w:tr>
    </w:tbl>
    <w:p w14:paraId="442B994F" w14:textId="77777777" w:rsidR="001C3FC0" w:rsidRPr="00A60FD8" w:rsidRDefault="001C3FC0" w:rsidP="001C3FC0">
      <w:pPr>
        <w:pStyle w:val="Tablefin"/>
        <w:rPr>
          <w:rFonts w:eastAsia="Meiryo UI"/>
          <w:snapToGrid w:val="0"/>
        </w:rPr>
      </w:pPr>
    </w:p>
    <w:p w14:paraId="3A48BA8C" w14:textId="77777777" w:rsidR="001C3FC0" w:rsidRPr="00A60FD8" w:rsidRDefault="001C3FC0">
      <w:pPr>
        <w:tabs>
          <w:tab w:val="clear" w:pos="1134"/>
          <w:tab w:val="clear" w:pos="1871"/>
          <w:tab w:val="clear" w:pos="2268"/>
        </w:tabs>
        <w:overflowPunct/>
        <w:autoSpaceDE/>
        <w:autoSpaceDN/>
        <w:adjustRightInd/>
        <w:spacing w:before="0"/>
        <w:textAlignment w:val="auto"/>
        <w:rPr>
          <w:i/>
        </w:rPr>
      </w:pPr>
      <w:r w:rsidRPr="00A60FD8">
        <w:br w:type="page"/>
      </w:r>
    </w:p>
    <w:p w14:paraId="57A54AA2" w14:textId="086F8B89" w:rsidR="001C3FC0" w:rsidRPr="00A60FD8" w:rsidRDefault="001C3FC0" w:rsidP="0009470B">
      <w:pPr>
        <w:pStyle w:val="Headingi"/>
        <w:spacing w:after="120"/>
      </w:pPr>
      <w:r w:rsidRPr="00A60FD8">
        <w:lastRenderedPageBreak/>
        <w:t>d-2. Driving assistance by notification of wrong-way vehicles</w:t>
      </w:r>
    </w:p>
    <w:tbl>
      <w:tblPr>
        <w:tblW w:w="9900" w:type="dxa"/>
        <w:tblCellMar>
          <w:left w:w="0" w:type="dxa"/>
          <w:right w:w="0" w:type="dxa"/>
        </w:tblCellMar>
        <w:tblLook w:val="0600" w:firstRow="0" w:lastRow="0" w:firstColumn="0" w:lastColumn="0" w:noHBand="1" w:noVBand="1"/>
      </w:tblPr>
      <w:tblGrid>
        <w:gridCol w:w="620"/>
        <w:gridCol w:w="860"/>
        <w:gridCol w:w="640"/>
        <w:gridCol w:w="2680"/>
        <w:gridCol w:w="131"/>
        <w:gridCol w:w="785"/>
        <w:gridCol w:w="847"/>
        <w:gridCol w:w="620"/>
        <w:gridCol w:w="2717"/>
      </w:tblGrid>
      <w:tr w:rsidR="001C3FC0" w:rsidRPr="00A60FD8" w14:paraId="53BEB528" w14:textId="77777777" w:rsidTr="001C3FC0">
        <w:trPr>
          <w:trHeight w:val="403"/>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7B2D080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lassification by function</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99928C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 Lookahead information: trajectory change</w:t>
            </w:r>
          </w:p>
        </w:tc>
      </w:tr>
      <w:tr w:rsidR="001C3FC0" w:rsidRPr="00A60FD8" w14:paraId="50F84D6D" w14:textId="77777777" w:rsidTr="001C3FC0">
        <w:trPr>
          <w:trHeight w:val="403"/>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5638AF5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7AADD4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2. Driving assistance by notification of wrong-way vehicles</w:t>
            </w:r>
          </w:p>
        </w:tc>
      </w:tr>
      <w:tr w:rsidR="001C3FC0" w:rsidRPr="00A60FD8" w14:paraId="3359FDD2" w14:textId="77777777" w:rsidTr="001C3FC0">
        <w:trPr>
          <w:trHeight w:val="307"/>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60BF3DD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420"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3B53D6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Expressways + General roads</w:t>
            </w:r>
          </w:p>
        </w:tc>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7B00498A" w14:textId="77777777" w:rsidR="001C3FC0" w:rsidRPr="00A60FD8" w:rsidRDefault="001C3FC0" w:rsidP="001C3FC0">
            <w:pPr>
              <w:rPr>
                <w:rFonts w:eastAsia="Meiryo UI"/>
                <w:b/>
                <w:bCs/>
                <w:snapToGrid w:val="0"/>
                <w:color w:val="000000" w:themeColor="text1"/>
                <w:sz w:val="20"/>
              </w:rPr>
            </w:pPr>
          </w:p>
        </w:tc>
        <w:tc>
          <w:tcPr>
            <w:tcW w:w="3520"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55121FC7" w14:textId="77777777" w:rsidR="001C3FC0" w:rsidRPr="00A60FD8" w:rsidRDefault="001C3FC0" w:rsidP="001C3FC0">
            <w:pPr>
              <w:rPr>
                <w:rFonts w:eastAsia="Meiryo UI"/>
                <w:b/>
                <w:bCs/>
                <w:snapToGrid w:val="0"/>
                <w:color w:val="000000" w:themeColor="text1"/>
                <w:sz w:val="20"/>
              </w:rPr>
            </w:pPr>
          </w:p>
        </w:tc>
      </w:tr>
      <w:tr w:rsidR="001C3FC0" w:rsidRPr="00A60FD8" w14:paraId="5134DF01" w14:textId="77777777" w:rsidTr="001C3FC0">
        <w:trPr>
          <w:trHeight w:val="555"/>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1E6B23A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F447B2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 and speed information of wrong-way vehicles and information about the presence of wrong-way vehicles are provided by the infrastructure to the surrounding vehicles to prompt lane change, etc. in advance and assist collision avoidance.</w:t>
            </w:r>
          </w:p>
        </w:tc>
      </w:tr>
      <w:tr w:rsidR="001C3FC0" w:rsidRPr="00A60FD8" w14:paraId="0CA28926" w14:textId="77777777" w:rsidTr="001C3FC0">
        <w:trPr>
          <w:trHeight w:val="307"/>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745C1BC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4C226DDD" w14:textId="77777777" w:rsidTr="001C3FC0">
        <w:trPr>
          <w:trHeight w:val="2256"/>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527420F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58BCDCFF" wp14:editId="60770FBB">
                  <wp:extent cx="5977073" cy="1406398"/>
                  <wp:effectExtent l="0" t="0" r="5080" b="3810"/>
                  <wp:docPr id="5526" name="図 5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069797" cy="1428216"/>
                          </a:xfrm>
                          <a:prstGeom prst="rect">
                            <a:avLst/>
                          </a:prstGeom>
                          <a:noFill/>
                          <a:ln>
                            <a:noFill/>
                          </a:ln>
                        </pic:spPr>
                      </pic:pic>
                    </a:graphicData>
                  </a:graphic>
                </wp:inline>
              </w:drawing>
            </w:r>
          </w:p>
        </w:tc>
      </w:tr>
      <w:tr w:rsidR="001C3FC0" w:rsidRPr="00A60FD8" w14:paraId="08D918C7" w14:textId="77777777" w:rsidTr="001C3FC0">
        <w:trPr>
          <w:trHeight w:val="330"/>
        </w:trPr>
        <w:tc>
          <w:tcPr>
            <w:tcW w:w="620"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5FDD9CF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53DB75DD" w14:textId="77777777" w:rsidR="001C3FC0" w:rsidRPr="00A60FD8" w:rsidRDefault="001C3FC0" w:rsidP="001C3FC0">
            <w:pPr>
              <w:rPr>
                <w:rFonts w:eastAsia="Meiryo UI"/>
                <w:b/>
                <w:bCs/>
                <w:snapToGrid w:val="0"/>
                <w:color w:val="000000" w:themeColor="text1"/>
                <w:sz w:val="20"/>
              </w:rPr>
            </w:pPr>
            <w:r w:rsidRPr="00A60FD8">
              <w:rPr>
                <w:rFonts w:eastAsia="Meiryo UI"/>
                <w:b/>
                <w:bCs/>
                <w:i/>
                <w:iCs/>
                <w:snapToGrid w:val="0"/>
                <w:color w:val="000000" w:themeColor="text1"/>
                <w:sz w:val="20"/>
                <w:lang w:eastAsia="ja-JP"/>
              </w:rPr>
              <w:t>Connection mode</w:t>
            </w:r>
          </w:p>
        </w:tc>
        <w:tc>
          <w:tcPr>
            <w:tcW w:w="268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54579B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I, V2N</w:t>
            </w:r>
          </w:p>
        </w:tc>
        <w:tc>
          <w:tcPr>
            <w:tcW w:w="700" w:type="dxa"/>
            <w:gridSpan w:val="2"/>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755B914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54E0962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46EC1AE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290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AD1ACA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Presence of wrong-way vehicles</w:t>
            </w:r>
          </w:p>
        </w:tc>
      </w:tr>
      <w:tr w:rsidR="001C3FC0" w:rsidRPr="00A60FD8" w14:paraId="260AFFE4" w14:textId="77777777" w:rsidTr="001C3FC0">
        <w:trPr>
          <w:trHeight w:val="403"/>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0B982DE3"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68251BA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268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2A2CCB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many</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6A94ED76"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6E66A54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290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2E0683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 speed, and lane category of wrong-way vehicles</w:t>
            </w:r>
          </w:p>
        </w:tc>
      </w:tr>
      <w:tr w:rsidR="001C3FC0" w:rsidRPr="00A60FD8" w14:paraId="583032E0" w14:textId="77777777" w:rsidTr="001C3FC0">
        <w:trPr>
          <w:trHeight w:val="889"/>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0F0795B0"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31063BD5" w14:textId="77777777" w:rsidR="001C3FC0" w:rsidRPr="00A60FD8" w:rsidRDefault="001C3FC0" w:rsidP="001C3FC0">
            <w:pPr>
              <w:rPr>
                <w:rFonts w:eastAsia="Meiryo UI"/>
                <w:b/>
                <w:bCs/>
                <w:snapToGrid w:val="0"/>
                <w:color w:val="000000" w:themeColor="text1"/>
                <w:sz w:val="20"/>
              </w:rPr>
            </w:pPr>
            <w:r w:rsidRPr="00A60FD8">
              <w:rPr>
                <w:rFonts w:eastAsia="Meiryo UI"/>
                <w:b/>
                <w:bCs/>
                <w:iCs/>
                <w:snapToGrid w:val="0"/>
                <w:color w:val="000000" w:themeColor="text1"/>
                <w:sz w:val="20"/>
                <w:lang w:eastAsia="ja-JP"/>
              </w:rPr>
              <w:t>Vehicle action</w:t>
            </w:r>
          </w:p>
        </w:tc>
        <w:tc>
          <w:tcPr>
            <w:tcW w:w="268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7322B6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ane change, trajectory change, pulling over</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3AB6E947"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162015B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290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7EF08C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1BF08ABC"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4C1C95E3"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7FAF0F7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lang w:eastAsia="ja-JP"/>
              </w:rPr>
              <w:t>Quick r</w:t>
            </w:r>
            <w:r w:rsidRPr="00A60FD8">
              <w:rPr>
                <w:rFonts w:eastAsia="Meiryo UI"/>
                <w:b/>
                <w:bCs/>
                <w:snapToGrid w:val="0"/>
                <w:color w:val="000000" w:themeColor="text1"/>
                <w:sz w:val="20"/>
              </w:rPr>
              <w:t>esponsiveness</w:t>
            </w:r>
          </w:p>
        </w:tc>
        <w:tc>
          <w:tcPr>
            <w:tcW w:w="268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9F2091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ot required</w:t>
            </w:r>
          </w:p>
        </w:tc>
        <w:tc>
          <w:tcPr>
            <w:tcW w:w="2200" w:type="dxa"/>
            <w:gridSpan w:val="4"/>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5552EFA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290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9C093B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mall</w:t>
            </w:r>
          </w:p>
        </w:tc>
      </w:tr>
    </w:tbl>
    <w:p w14:paraId="7607164D" w14:textId="77777777" w:rsidR="001C3FC0" w:rsidRPr="00A60FD8" w:rsidRDefault="001C3FC0" w:rsidP="001C3FC0">
      <w:pPr>
        <w:pStyle w:val="Tablefin"/>
        <w:rPr>
          <w:rFonts w:eastAsia="Meiryo UI"/>
          <w:snapToGrid w:val="0"/>
        </w:rPr>
      </w:pPr>
    </w:p>
    <w:p w14:paraId="3389F2E7" w14:textId="77777777" w:rsidR="001C3FC0" w:rsidRPr="00A60FD8" w:rsidRDefault="001C3FC0">
      <w:pPr>
        <w:tabs>
          <w:tab w:val="clear" w:pos="1134"/>
          <w:tab w:val="clear" w:pos="1871"/>
          <w:tab w:val="clear" w:pos="2268"/>
        </w:tabs>
        <w:overflowPunct/>
        <w:autoSpaceDE/>
        <w:autoSpaceDN/>
        <w:adjustRightInd/>
        <w:spacing w:before="0"/>
        <w:textAlignment w:val="auto"/>
        <w:rPr>
          <w:i/>
        </w:rPr>
      </w:pPr>
      <w:r w:rsidRPr="00A60FD8">
        <w:br w:type="page"/>
      </w:r>
    </w:p>
    <w:p w14:paraId="08EF772C" w14:textId="1329540B" w:rsidR="001C3FC0" w:rsidRPr="00A60FD8" w:rsidRDefault="001C3FC0" w:rsidP="0009470B">
      <w:pPr>
        <w:pStyle w:val="Headingi"/>
        <w:spacing w:after="120"/>
      </w:pPr>
      <w:r w:rsidRPr="00A60FD8">
        <w:lastRenderedPageBreak/>
        <w:t>d-3. Driving assistance based on traffic congestion information</w:t>
      </w:r>
    </w:p>
    <w:tbl>
      <w:tblPr>
        <w:tblW w:w="9900" w:type="dxa"/>
        <w:tblCellMar>
          <w:left w:w="0" w:type="dxa"/>
          <w:right w:w="0" w:type="dxa"/>
        </w:tblCellMar>
        <w:tblLook w:val="0600" w:firstRow="0" w:lastRow="0" w:firstColumn="0" w:lastColumn="0" w:noHBand="1" w:noVBand="1"/>
      </w:tblPr>
      <w:tblGrid>
        <w:gridCol w:w="720"/>
        <w:gridCol w:w="760"/>
        <w:gridCol w:w="740"/>
        <w:gridCol w:w="2660"/>
        <w:gridCol w:w="23"/>
        <w:gridCol w:w="893"/>
        <w:gridCol w:w="699"/>
        <w:gridCol w:w="536"/>
        <w:gridCol w:w="2849"/>
        <w:gridCol w:w="20"/>
      </w:tblGrid>
      <w:tr w:rsidR="001C3FC0" w:rsidRPr="00A60FD8" w14:paraId="11A9EE74" w14:textId="77777777" w:rsidTr="001C3FC0">
        <w:trPr>
          <w:trHeight w:val="432"/>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65BB756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lassification by function</w:t>
            </w:r>
          </w:p>
        </w:tc>
        <w:tc>
          <w:tcPr>
            <w:tcW w:w="8420" w:type="dxa"/>
            <w:gridSpan w:val="8"/>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392CC0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 Lookahead information: trajectory change</w:t>
            </w:r>
          </w:p>
        </w:tc>
      </w:tr>
      <w:tr w:rsidR="001C3FC0" w:rsidRPr="00A60FD8" w14:paraId="21D68195" w14:textId="77777777" w:rsidTr="001C3FC0">
        <w:trPr>
          <w:trHeight w:val="432"/>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3F2D9DA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420" w:type="dxa"/>
            <w:gridSpan w:val="8"/>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406BEE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3. Driving assistance based on traffic congestion information</w:t>
            </w:r>
          </w:p>
        </w:tc>
      </w:tr>
      <w:tr w:rsidR="001C3FC0" w:rsidRPr="00A60FD8" w14:paraId="5D842DFC" w14:textId="77777777" w:rsidTr="001C3FC0">
        <w:trPr>
          <w:trHeight w:val="298"/>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3D35E68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420"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7DA9C9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Expressways + General roads</w:t>
            </w:r>
          </w:p>
        </w:tc>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78B73ABA" w14:textId="77777777" w:rsidR="001C3FC0" w:rsidRPr="00A60FD8" w:rsidRDefault="001C3FC0" w:rsidP="001C3FC0">
            <w:pPr>
              <w:rPr>
                <w:rFonts w:eastAsia="Meiryo UI"/>
                <w:b/>
                <w:bCs/>
                <w:snapToGrid w:val="0"/>
                <w:color w:val="000000" w:themeColor="text1"/>
                <w:sz w:val="20"/>
              </w:rPr>
            </w:pPr>
          </w:p>
        </w:tc>
        <w:tc>
          <w:tcPr>
            <w:tcW w:w="3520"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2854EFE7" w14:textId="77777777" w:rsidR="001C3FC0" w:rsidRPr="00A60FD8" w:rsidRDefault="001C3FC0" w:rsidP="001C3FC0">
            <w:pPr>
              <w:rPr>
                <w:rFonts w:eastAsia="Meiryo UI"/>
                <w:b/>
                <w:bCs/>
                <w:snapToGrid w:val="0"/>
                <w:color w:val="000000" w:themeColor="text1"/>
                <w:sz w:val="20"/>
              </w:rPr>
            </w:pPr>
          </w:p>
        </w:tc>
      </w:tr>
      <w:tr w:rsidR="001C3FC0" w:rsidRPr="00A60FD8" w14:paraId="4797F387" w14:textId="77777777" w:rsidTr="001C3FC0">
        <w:trPr>
          <w:trHeight w:val="432"/>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32E4F7D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420" w:type="dxa"/>
            <w:gridSpan w:val="8"/>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503A32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raffic congestion status information obtained from vehicles that are caught in traffic congestion is provided by the infrastructure to the surrounding vehicles to assist driving.</w:t>
            </w:r>
          </w:p>
        </w:tc>
      </w:tr>
      <w:tr w:rsidR="001C3FC0" w:rsidRPr="00A60FD8" w14:paraId="10334689" w14:textId="77777777" w:rsidTr="001C3FC0">
        <w:trPr>
          <w:trHeight w:val="298"/>
        </w:trPr>
        <w:tc>
          <w:tcPr>
            <w:tcW w:w="9900" w:type="dxa"/>
            <w:gridSpan w:val="10"/>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2B66576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3458CAD9" w14:textId="77777777" w:rsidTr="001C3FC0">
        <w:trPr>
          <w:trHeight w:val="1916"/>
        </w:trPr>
        <w:tc>
          <w:tcPr>
            <w:tcW w:w="9900" w:type="dxa"/>
            <w:gridSpan w:val="10"/>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1A25B9E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52A37324" wp14:editId="63850FBB">
                  <wp:extent cx="5987959" cy="1194066"/>
                  <wp:effectExtent l="0" t="0" r="0" b="6350"/>
                  <wp:docPr id="5529" name="図 5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048857" cy="1206210"/>
                          </a:xfrm>
                          <a:prstGeom prst="rect">
                            <a:avLst/>
                          </a:prstGeom>
                          <a:noFill/>
                          <a:ln>
                            <a:noFill/>
                          </a:ln>
                        </pic:spPr>
                      </pic:pic>
                    </a:graphicData>
                  </a:graphic>
                </wp:inline>
              </w:drawing>
            </w:r>
          </w:p>
        </w:tc>
      </w:tr>
      <w:tr w:rsidR="001C3FC0" w:rsidRPr="00A60FD8" w14:paraId="238FB20E" w14:textId="77777777" w:rsidTr="001C3FC0">
        <w:trPr>
          <w:gridAfter w:val="1"/>
          <w:wAfter w:w="20" w:type="dxa"/>
          <w:trHeight w:val="330"/>
        </w:trPr>
        <w:tc>
          <w:tcPr>
            <w:tcW w:w="720"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4D6AC61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143D4ED9" w14:textId="77777777" w:rsidR="001C3FC0" w:rsidRPr="00A60FD8" w:rsidRDefault="001C3FC0" w:rsidP="001C3FC0">
            <w:pPr>
              <w:rPr>
                <w:rFonts w:eastAsia="Meiryo UI"/>
                <w:b/>
                <w:bCs/>
                <w:snapToGrid w:val="0"/>
                <w:color w:val="000000" w:themeColor="text1"/>
                <w:sz w:val="20"/>
              </w:rPr>
            </w:pPr>
            <w:r w:rsidRPr="00A60FD8">
              <w:rPr>
                <w:rFonts w:eastAsia="Meiryo UI"/>
                <w:b/>
                <w:bCs/>
                <w:i/>
                <w:iCs/>
                <w:snapToGrid w:val="0"/>
                <w:color w:val="000000" w:themeColor="text1"/>
                <w:sz w:val="20"/>
                <w:lang w:eastAsia="ja-JP"/>
              </w:rPr>
              <w:t>Connection mode</w:t>
            </w:r>
          </w:p>
        </w:tc>
        <w:tc>
          <w:tcPr>
            <w:tcW w:w="266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F06980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I, V2N</w:t>
            </w:r>
          </w:p>
        </w:tc>
        <w:tc>
          <w:tcPr>
            <w:tcW w:w="780" w:type="dxa"/>
            <w:gridSpan w:val="2"/>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0B03ED9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30BD61B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26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6C59758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296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EFDA42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tatus of traffic congestion</w:t>
            </w:r>
          </w:p>
        </w:tc>
      </w:tr>
      <w:tr w:rsidR="001C3FC0" w:rsidRPr="00A60FD8" w14:paraId="23303518" w14:textId="77777777" w:rsidTr="001C3FC0">
        <w:trPr>
          <w:gridAfter w:val="1"/>
          <w:wAfter w:w="20" w:type="dxa"/>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5AAE91E9"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762074C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266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62CEE0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many</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14B46693" w14:textId="77777777" w:rsidR="001C3FC0" w:rsidRPr="00A60FD8" w:rsidRDefault="001C3FC0" w:rsidP="001C3FC0">
            <w:pPr>
              <w:rPr>
                <w:rFonts w:eastAsia="Meiryo UI"/>
                <w:b/>
                <w:bCs/>
                <w:snapToGrid w:val="0"/>
                <w:color w:val="000000" w:themeColor="text1"/>
                <w:sz w:val="20"/>
              </w:rPr>
            </w:pPr>
          </w:p>
        </w:tc>
        <w:tc>
          <w:tcPr>
            <w:tcW w:w="126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67CFDBA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296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C2BB0F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49C85DBD" w14:textId="77777777" w:rsidTr="001C3FC0">
        <w:trPr>
          <w:gridAfter w:val="1"/>
          <w:wAfter w:w="20" w:type="dxa"/>
          <w:trHeight w:val="1016"/>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0B7192E4"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1F1CFF02" w14:textId="77777777" w:rsidR="001C3FC0" w:rsidRPr="00A60FD8" w:rsidRDefault="001C3FC0" w:rsidP="001C3FC0">
            <w:pPr>
              <w:rPr>
                <w:rFonts w:eastAsia="Meiryo UI"/>
                <w:b/>
                <w:bCs/>
                <w:snapToGrid w:val="0"/>
                <w:color w:val="000000" w:themeColor="text1"/>
                <w:sz w:val="20"/>
              </w:rPr>
            </w:pPr>
            <w:r w:rsidRPr="00A60FD8">
              <w:rPr>
                <w:rFonts w:eastAsia="Meiryo UI"/>
                <w:b/>
                <w:bCs/>
                <w:iCs/>
                <w:snapToGrid w:val="0"/>
                <w:color w:val="000000" w:themeColor="text1"/>
                <w:sz w:val="20"/>
                <w:lang w:eastAsia="ja-JP"/>
              </w:rPr>
              <w:t>Vehicle action</w:t>
            </w:r>
          </w:p>
        </w:tc>
        <w:tc>
          <w:tcPr>
            <w:tcW w:w="266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66FC2D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rajectory change, speed adjustment, stop</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7891DCFC" w14:textId="77777777" w:rsidR="001C3FC0" w:rsidRPr="00A60FD8" w:rsidRDefault="001C3FC0" w:rsidP="001C3FC0">
            <w:pPr>
              <w:rPr>
                <w:rFonts w:eastAsia="Meiryo UI"/>
                <w:b/>
                <w:bCs/>
                <w:snapToGrid w:val="0"/>
                <w:color w:val="000000" w:themeColor="text1"/>
                <w:sz w:val="20"/>
              </w:rPr>
            </w:pPr>
          </w:p>
        </w:tc>
        <w:tc>
          <w:tcPr>
            <w:tcW w:w="126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0ED7A29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296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184414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1B0F9402" w14:textId="77777777" w:rsidTr="001C3FC0">
        <w:trPr>
          <w:gridAfter w:val="1"/>
          <w:wAfter w:w="20" w:type="dxa"/>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26C0F08F"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52D9552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lang w:eastAsia="ja-JP"/>
              </w:rPr>
              <w:t>Quick r</w:t>
            </w:r>
            <w:r w:rsidRPr="00A60FD8">
              <w:rPr>
                <w:rFonts w:eastAsia="Meiryo UI"/>
                <w:b/>
                <w:bCs/>
                <w:snapToGrid w:val="0"/>
                <w:color w:val="000000" w:themeColor="text1"/>
                <w:sz w:val="20"/>
              </w:rPr>
              <w:t>esponsiveness</w:t>
            </w:r>
          </w:p>
        </w:tc>
        <w:tc>
          <w:tcPr>
            <w:tcW w:w="266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6A54DC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ot required</w:t>
            </w:r>
          </w:p>
        </w:tc>
        <w:tc>
          <w:tcPr>
            <w:tcW w:w="2040" w:type="dxa"/>
            <w:gridSpan w:val="4"/>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3EA6A2F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296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9C7A4F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mall</w:t>
            </w:r>
          </w:p>
        </w:tc>
      </w:tr>
    </w:tbl>
    <w:p w14:paraId="3FADDE21" w14:textId="77777777" w:rsidR="001C3FC0" w:rsidRPr="00A60FD8" w:rsidRDefault="001C3FC0" w:rsidP="001C3FC0">
      <w:pPr>
        <w:pStyle w:val="Tablefin"/>
        <w:rPr>
          <w:rFonts w:eastAsia="Meiryo UI"/>
          <w:snapToGrid w:val="0"/>
        </w:rPr>
      </w:pPr>
    </w:p>
    <w:p w14:paraId="6287129B" w14:textId="77777777" w:rsidR="001C3FC0" w:rsidRPr="00A60FD8" w:rsidRDefault="001C3FC0">
      <w:pPr>
        <w:tabs>
          <w:tab w:val="clear" w:pos="1134"/>
          <w:tab w:val="clear" w:pos="1871"/>
          <w:tab w:val="clear" w:pos="2268"/>
        </w:tabs>
        <w:overflowPunct/>
        <w:autoSpaceDE/>
        <w:autoSpaceDN/>
        <w:adjustRightInd/>
        <w:spacing w:before="0"/>
        <w:textAlignment w:val="auto"/>
        <w:rPr>
          <w:i/>
        </w:rPr>
      </w:pPr>
      <w:r w:rsidRPr="00A60FD8">
        <w:br w:type="page"/>
      </w:r>
    </w:p>
    <w:p w14:paraId="0C2F63D2" w14:textId="4E3857A4" w:rsidR="001C3FC0" w:rsidRPr="00A60FD8" w:rsidRDefault="001C3FC0" w:rsidP="0009470B">
      <w:pPr>
        <w:pStyle w:val="Headingi"/>
        <w:spacing w:after="120"/>
      </w:pPr>
      <w:r w:rsidRPr="00A60FD8">
        <w:lastRenderedPageBreak/>
        <w:t>d-4. Traffic congestion assistance at branches and exits</w:t>
      </w:r>
    </w:p>
    <w:tbl>
      <w:tblPr>
        <w:tblW w:w="9900" w:type="dxa"/>
        <w:tblCellMar>
          <w:left w:w="0" w:type="dxa"/>
          <w:right w:w="0" w:type="dxa"/>
        </w:tblCellMar>
        <w:tblLook w:val="0600" w:firstRow="0" w:lastRow="0" w:firstColumn="0" w:lastColumn="0" w:noHBand="1" w:noVBand="1"/>
      </w:tblPr>
      <w:tblGrid>
        <w:gridCol w:w="700"/>
        <w:gridCol w:w="780"/>
        <w:gridCol w:w="720"/>
        <w:gridCol w:w="2700"/>
        <w:gridCol w:w="120"/>
        <w:gridCol w:w="916"/>
        <w:gridCol w:w="580"/>
        <w:gridCol w:w="718"/>
        <w:gridCol w:w="2666"/>
      </w:tblGrid>
      <w:tr w:rsidR="001C3FC0" w:rsidRPr="00A60FD8" w14:paraId="7D057ED2" w14:textId="77777777" w:rsidTr="001C3FC0">
        <w:trPr>
          <w:trHeight w:val="403"/>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11151BE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lassification by function</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1DB16C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 Lookahead information: trajectory change</w:t>
            </w:r>
          </w:p>
        </w:tc>
      </w:tr>
      <w:tr w:rsidR="001C3FC0" w:rsidRPr="00A60FD8" w14:paraId="023652D5" w14:textId="77777777" w:rsidTr="001C3FC0">
        <w:trPr>
          <w:trHeight w:val="403"/>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56DF36D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C4806B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4. Traffic congestion assistance at branches and exits</w:t>
            </w:r>
          </w:p>
        </w:tc>
      </w:tr>
      <w:tr w:rsidR="001C3FC0" w:rsidRPr="00A60FD8" w14:paraId="0B167011" w14:textId="77777777" w:rsidTr="001C3FC0">
        <w:trPr>
          <w:trHeight w:val="288"/>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7914594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420"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CB1862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Expressways + General roads</w:t>
            </w:r>
          </w:p>
        </w:tc>
        <w:tc>
          <w:tcPr>
            <w:tcW w:w="1480" w:type="dxa"/>
            <w:gridSpan w:val="3"/>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61739DA4" w14:textId="77777777" w:rsidR="001C3FC0" w:rsidRPr="00A60FD8" w:rsidRDefault="001C3FC0" w:rsidP="001C3FC0">
            <w:pPr>
              <w:rPr>
                <w:rFonts w:eastAsia="Meiryo UI"/>
                <w:b/>
                <w:bCs/>
                <w:snapToGrid w:val="0"/>
                <w:color w:val="000000" w:themeColor="text1"/>
                <w:sz w:val="20"/>
              </w:rPr>
            </w:pPr>
          </w:p>
        </w:tc>
        <w:tc>
          <w:tcPr>
            <w:tcW w:w="3520"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2B738DDF" w14:textId="77777777" w:rsidR="001C3FC0" w:rsidRPr="00A60FD8" w:rsidRDefault="001C3FC0" w:rsidP="001C3FC0">
            <w:pPr>
              <w:rPr>
                <w:rFonts w:eastAsia="Meiryo UI"/>
                <w:b/>
                <w:bCs/>
                <w:snapToGrid w:val="0"/>
                <w:color w:val="000000" w:themeColor="text1"/>
                <w:sz w:val="20"/>
              </w:rPr>
            </w:pPr>
          </w:p>
        </w:tc>
      </w:tr>
      <w:tr w:rsidR="001C3FC0" w:rsidRPr="00A60FD8" w14:paraId="33C45BA0" w14:textId="77777777" w:rsidTr="001C3FC0">
        <w:trPr>
          <w:trHeight w:val="403"/>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76D5FDA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A71332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nformation about traffic congestion on shoulders (location, speed) is provided by the infrastructure to vehicles on the main lane to assist entry to branches.</w:t>
            </w:r>
          </w:p>
        </w:tc>
      </w:tr>
      <w:tr w:rsidR="001C3FC0" w:rsidRPr="00A60FD8" w14:paraId="6E8CE2EE" w14:textId="77777777" w:rsidTr="001C3FC0">
        <w:trPr>
          <w:trHeight w:val="288"/>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0EFBD7A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1DFB53F5" w14:textId="77777777" w:rsidTr="001C3FC0">
        <w:trPr>
          <w:trHeight w:val="3006"/>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2DEAA65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02B9691B" wp14:editId="1E01E111">
                  <wp:extent cx="5968130" cy="1869803"/>
                  <wp:effectExtent l="0" t="0" r="0" b="0"/>
                  <wp:docPr id="5530" name="図 5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005482" cy="1881505"/>
                          </a:xfrm>
                          <a:prstGeom prst="rect">
                            <a:avLst/>
                          </a:prstGeom>
                          <a:noFill/>
                          <a:ln>
                            <a:noFill/>
                          </a:ln>
                        </pic:spPr>
                      </pic:pic>
                    </a:graphicData>
                  </a:graphic>
                </wp:inline>
              </w:drawing>
            </w:r>
          </w:p>
        </w:tc>
      </w:tr>
      <w:tr w:rsidR="001C3FC0" w:rsidRPr="00A60FD8" w14:paraId="449EEAF1" w14:textId="77777777" w:rsidTr="001C3FC0">
        <w:trPr>
          <w:trHeight w:val="403"/>
        </w:trPr>
        <w:tc>
          <w:tcPr>
            <w:tcW w:w="700"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4DD0B25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5A57D495" w14:textId="77777777" w:rsidR="001C3FC0" w:rsidRPr="00A60FD8" w:rsidRDefault="001C3FC0" w:rsidP="001C3FC0">
            <w:pPr>
              <w:rPr>
                <w:rFonts w:eastAsia="Meiryo UI"/>
                <w:b/>
                <w:bCs/>
                <w:snapToGrid w:val="0"/>
                <w:color w:val="000000" w:themeColor="text1"/>
                <w:sz w:val="20"/>
              </w:rPr>
            </w:pPr>
            <w:r w:rsidRPr="00A60FD8">
              <w:rPr>
                <w:rFonts w:eastAsia="Meiryo UI"/>
                <w:b/>
                <w:bCs/>
                <w:i/>
                <w:iCs/>
                <w:snapToGrid w:val="0"/>
                <w:color w:val="000000" w:themeColor="text1"/>
                <w:sz w:val="20"/>
                <w:lang w:eastAsia="ja-JP"/>
              </w:rPr>
              <w:t>Connection mode</w:t>
            </w:r>
          </w:p>
        </w:tc>
        <w:tc>
          <w:tcPr>
            <w:tcW w:w="2820"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6832B7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I, V2N</w:t>
            </w:r>
          </w:p>
        </w:tc>
        <w:tc>
          <w:tcPr>
            <w:tcW w:w="780"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2126B40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64D4E42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34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564293A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276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3281AF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tatus of traffic congestion on shoulders (toward branches)</w:t>
            </w:r>
          </w:p>
        </w:tc>
      </w:tr>
      <w:tr w:rsidR="001C3FC0" w:rsidRPr="00A60FD8" w14:paraId="085396A9"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1FA7F366"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09314D5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2820"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371192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many</w:t>
            </w:r>
          </w:p>
        </w:tc>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64DE2A54" w14:textId="77777777" w:rsidR="001C3FC0" w:rsidRPr="00A60FD8" w:rsidRDefault="001C3FC0" w:rsidP="001C3FC0">
            <w:pPr>
              <w:rPr>
                <w:rFonts w:eastAsia="Meiryo UI"/>
                <w:b/>
                <w:bCs/>
                <w:snapToGrid w:val="0"/>
                <w:color w:val="000000" w:themeColor="text1"/>
                <w:sz w:val="20"/>
              </w:rPr>
            </w:pPr>
          </w:p>
        </w:tc>
        <w:tc>
          <w:tcPr>
            <w:tcW w:w="134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3A0AD7D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276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D065E1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peed, location</w:t>
            </w:r>
          </w:p>
        </w:tc>
      </w:tr>
      <w:tr w:rsidR="001C3FC0" w:rsidRPr="00A60FD8" w14:paraId="19B1D0D1" w14:textId="77777777" w:rsidTr="001C3FC0">
        <w:trPr>
          <w:trHeight w:val="851"/>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09C774C4"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43D72C7D" w14:textId="77777777" w:rsidR="001C3FC0" w:rsidRPr="00A60FD8" w:rsidRDefault="001C3FC0" w:rsidP="001C3FC0">
            <w:pPr>
              <w:rPr>
                <w:rFonts w:eastAsia="Meiryo UI"/>
                <w:b/>
                <w:bCs/>
                <w:snapToGrid w:val="0"/>
                <w:color w:val="000000" w:themeColor="text1"/>
                <w:sz w:val="20"/>
              </w:rPr>
            </w:pPr>
            <w:r w:rsidRPr="00A60FD8">
              <w:rPr>
                <w:rFonts w:eastAsia="Meiryo UI"/>
                <w:b/>
                <w:bCs/>
                <w:iCs/>
                <w:snapToGrid w:val="0"/>
                <w:color w:val="000000" w:themeColor="text1"/>
                <w:sz w:val="20"/>
                <w:lang w:eastAsia="ja-JP"/>
              </w:rPr>
              <w:t>Vehicle action</w:t>
            </w:r>
          </w:p>
        </w:tc>
        <w:tc>
          <w:tcPr>
            <w:tcW w:w="2820"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0D2947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peed adjustment, trajectory change</w:t>
            </w:r>
          </w:p>
        </w:tc>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1996B05D" w14:textId="77777777" w:rsidR="001C3FC0" w:rsidRPr="00A60FD8" w:rsidRDefault="001C3FC0" w:rsidP="001C3FC0">
            <w:pPr>
              <w:rPr>
                <w:rFonts w:eastAsia="Meiryo UI"/>
                <w:b/>
                <w:bCs/>
                <w:snapToGrid w:val="0"/>
                <w:color w:val="000000" w:themeColor="text1"/>
                <w:sz w:val="20"/>
              </w:rPr>
            </w:pPr>
          </w:p>
        </w:tc>
        <w:tc>
          <w:tcPr>
            <w:tcW w:w="134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44F8A16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276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1558A9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56809159"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55A4AA3B"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29237E2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lang w:eastAsia="ja-JP"/>
              </w:rPr>
              <w:t>Quick r</w:t>
            </w:r>
            <w:r w:rsidRPr="00A60FD8">
              <w:rPr>
                <w:rFonts w:eastAsia="Meiryo UI"/>
                <w:b/>
                <w:bCs/>
                <w:snapToGrid w:val="0"/>
                <w:color w:val="000000" w:themeColor="text1"/>
                <w:sz w:val="20"/>
              </w:rPr>
              <w:t>esponsiveness</w:t>
            </w:r>
          </w:p>
        </w:tc>
        <w:tc>
          <w:tcPr>
            <w:tcW w:w="2820"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1AAE35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ot required</w:t>
            </w:r>
          </w:p>
        </w:tc>
        <w:tc>
          <w:tcPr>
            <w:tcW w:w="2120" w:type="dxa"/>
            <w:gridSpan w:val="3"/>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23E0B6F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276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ED8995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mall</w:t>
            </w:r>
          </w:p>
        </w:tc>
      </w:tr>
    </w:tbl>
    <w:p w14:paraId="1D54FA3F" w14:textId="77777777" w:rsidR="001C3FC0" w:rsidRPr="00A60FD8" w:rsidRDefault="001C3FC0" w:rsidP="001C3FC0">
      <w:pPr>
        <w:pStyle w:val="Tablefin"/>
        <w:rPr>
          <w:rFonts w:eastAsia="Meiryo UI"/>
          <w:snapToGrid w:val="0"/>
        </w:rPr>
      </w:pPr>
    </w:p>
    <w:p w14:paraId="574E6904" w14:textId="77777777" w:rsidR="001C3FC0" w:rsidRPr="00A60FD8" w:rsidRDefault="001C3FC0">
      <w:pPr>
        <w:tabs>
          <w:tab w:val="clear" w:pos="1134"/>
          <w:tab w:val="clear" w:pos="1871"/>
          <w:tab w:val="clear" w:pos="2268"/>
        </w:tabs>
        <w:overflowPunct/>
        <w:autoSpaceDE/>
        <w:autoSpaceDN/>
        <w:adjustRightInd/>
        <w:spacing w:before="0"/>
        <w:textAlignment w:val="auto"/>
        <w:rPr>
          <w:i/>
        </w:rPr>
      </w:pPr>
      <w:r w:rsidRPr="00A60FD8">
        <w:br w:type="page"/>
      </w:r>
    </w:p>
    <w:p w14:paraId="6011007A" w14:textId="72E1B0F4" w:rsidR="001C3FC0" w:rsidRPr="00A60FD8" w:rsidRDefault="001C3FC0" w:rsidP="0009470B">
      <w:pPr>
        <w:pStyle w:val="Headingi"/>
        <w:spacing w:after="120"/>
      </w:pPr>
      <w:r w:rsidRPr="00A60FD8">
        <w:lastRenderedPageBreak/>
        <w:t>d-5. Driving assistance based on hazard information</w:t>
      </w:r>
    </w:p>
    <w:tbl>
      <w:tblPr>
        <w:tblW w:w="9900" w:type="dxa"/>
        <w:tblCellMar>
          <w:left w:w="0" w:type="dxa"/>
          <w:right w:w="0" w:type="dxa"/>
        </w:tblCellMar>
        <w:tblLook w:val="0600" w:firstRow="0" w:lastRow="0" w:firstColumn="0" w:lastColumn="0" w:noHBand="1" w:noVBand="1"/>
      </w:tblPr>
      <w:tblGrid>
        <w:gridCol w:w="780"/>
        <w:gridCol w:w="700"/>
        <w:gridCol w:w="860"/>
        <w:gridCol w:w="2460"/>
        <w:gridCol w:w="121"/>
        <w:gridCol w:w="795"/>
        <w:gridCol w:w="820"/>
        <w:gridCol w:w="591"/>
        <w:gridCol w:w="2753"/>
        <w:gridCol w:w="20"/>
      </w:tblGrid>
      <w:tr w:rsidR="001C3FC0" w:rsidRPr="00A60FD8" w14:paraId="1EDFFECB" w14:textId="77777777" w:rsidTr="001C3FC0">
        <w:trPr>
          <w:trHeight w:val="403"/>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074C2E0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lassification by function</w:t>
            </w:r>
          </w:p>
        </w:tc>
        <w:tc>
          <w:tcPr>
            <w:tcW w:w="8420" w:type="dxa"/>
            <w:gridSpan w:val="8"/>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08D7C2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 Lookahead information: trajectory change</w:t>
            </w:r>
          </w:p>
        </w:tc>
      </w:tr>
      <w:tr w:rsidR="001C3FC0" w:rsidRPr="00A60FD8" w14:paraId="57E8FC2E" w14:textId="77777777" w:rsidTr="001C3FC0">
        <w:trPr>
          <w:trHeight w:val="403"/>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123E6E7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420" w:type="dxa"/>
            <w:gridSpan w:val="8"/>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01F9D7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5. Driving assistance based on hazard information</w:t>
            </w:r>
          </w:p>
        </w:tc>
      </w:tr>
      <w:tr w:rsidR="001C3FC0" w:rsidRPr="00A60FD8" w14:paraId="61922E6C" w14:textId="77777777" w:rsidTr="001C3FC0">
        <w:trPr>
          <w:trHeight w:val="342"/>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201F46A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441"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AE66A0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Expressways + General roads</w:t>
            </w:r>
          </w:p>
        </w:tc>
        <w:tc>
          <w:tcPr>
            <w:tcW w:w="1615"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247D9370" w14:textId="77777777" w:rsidR="001C3FC0" w:rsidRPr="00A60FD8" w:rsidRDefault="001C3FC0" w:rsidP="001C3FC0">
            <w:pPr>
              <w:rPr>
                <w:rFonts w:eastAsia="Meiryo UI"/>
                <w:b/>
                <w:bCs/>
                <w:snapToGrid w:val="0"/>
                <w:color w:val="000000" w:themeColor="text1"/>
                <w:sz w:val="20"/>
              </w:rPr>
            </w:pPr>
          </w:p>
        </w:tc>
        <w:tc>
          <w:tcPr>
            <w:tcW w:w="3364"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008DF8E6" w14:textId="77777777" w:rsidR="001C3FC0" w:rsidRPr="00A60FD8" w:rsidRDefault="001C3FC0" w:rsidP="001C3FC0">
            <w:pPr>
              <w:rPr>
                <w:rFonts w:eastAsia="Meiryo UI"/>
                <w:b/>
                <w:bCs/>
                <w:snapToGrid w:val="0"/>
                <w:color w:val="000000" w:themeColor="text1"/>
                <w:sz w:val="20"/>
              </w:rPr>
            </w:pPr>
          </w:p>
        </w:tc>
      </w:tr>
      <w:tr w:rsidR="001C3FC0" w:rsidRPr="00A60FD8" w14:paraId="18BC6F36" w14:textId="77777777" w:rsidTr="001C3FC0">
        <w:trPr>
          <w:trHeight w:val="403"/>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400BDF2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420" w:type="dxa"/>
            <w:gridSpan w:val="8"/>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27C61B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nformation about obstacles, construction work, traffic congestion, etc. is provided by the infrastructure to the surrounding vehicles to assist driving.</w:t>
            </w:r>
          </w:p>
        </w:tc>
      </w:tr>
      <w:tr w:rsidR="001C3FC0" w:rsidRPr="00A60FD8" w14:paraId="652FF329" w14:textId="77777777" w:rsidTr="001C3FC0">
        <w:trPr>
          <w:trHeight w:val="342"/>
        </w:trPr>
        <w:tc>
          <w:tcPr>
            <w:tcW w:w="9900" w:type="dxa"/>
            <w:gridSpan w:val="10"/>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10032F0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6CE65FE4" w14:textId="77777777" w:rsidTr="001C3FC0">
        <w:trPr>
          <w:trHeight w:val="2314"/>
        </w:trPr>
        <w:tc>
          <w:tcPr>
            <w:tcW w:w="9900" w:type="dxa"/>
            <w:gridSpan w:val="10"/>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7B90610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4923FBC1" wp14:editId="047DFCE6">
                  <wp:extent cx="6036854" cy="1508259"/>
                  <wp:effectExtent l="0" t="0" r="2540" b="0"/>
                  <wp:docPr id="5531" name="図 5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069700" cy="1516465"/>
                          </a:xfrm>
                          <a:prstGeom prst="rect">
                            <a:avLst/>
                          </a:prstGeom>
                          <a:noFill/>
                          <a:ln>
                            <a:noFill/>
                          </a:ln>
                        </pic:spPr>
                      </pic:pic>
                    </a:graphicData>
                  </a:graphic>
                </wp:inline>
              </w:drawing>
            </w:r>
          </w:p>
        </w:tc>
      </w:tr>
      <w:tr w:rsidR="001C3FC0" w:rsidRPr="00A60FD8" w14:paraId="70088742" w14:textId="77777777" w:rsidTr="001C3FC0">
        <w:trPr>
          <w:gridAfter w:val="1"/>
          <w:wAfter w:w="20" w:type="dxa"/>
          <w:trHeight w:val="330"/>
        </w:trPr>
        <w:tc>
          <w:tcPr>
            <w:tcW w:w="780"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5CF9A9D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56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70F541E5" w14:textId="77777777" w:rsidR="001C3FC0" w:rsidRPr="00A60FD8" w:rsidRDefault="001C3FC0" w:rsidP="001C3FC0">
            <w:pPr>
              <w:rPr>
                <w:rFonts w:eastAsia="Meiryo UI"/>
                <w:b/>
                <w:bCs/>
                <w:snapToGrid w:val="0"/>
                <w:color w:val="000000" w:themeColor="text1"/>
                <w:sz w:val="20"/>
              </w:rPr>
            </w:pPr>
            <w:r w:rsidRPr="00A60FD8">
              <w:rPr>
                <w:rFonts w:eastAsia="Meiryo UI"/>
                <w:b/>
                <w:bCs/>
                <w:i/>
                <w:iCs/>
                <w:snapToGrid w:val="0"/>
                <w:color w:val="000000" w:themeColor="text1"/>
                <w:sz w:val="20"/>
                <w:lang w:eastAsia="ja-JP"/>
              </w:rPr>
              <w:t>Connection mode</w:t>
            </w:r>
          </w:p>
        </w:tc>
        <w:tc>
          <w:tcPr>
            <w:tcW w:w="246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BEDCF2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I, V2N</w:t>
            </w:r>
          </w:p>
        </w:tc>
        <w:tc>
          <w:tcPr>
            <w:tcW w:w="916" w:type="dxa"/>
            <w:gridSpan w:val="2"/>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3D30C07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12538E8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41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2A8EFAC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2753"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A3861B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bstacle information</w:t>
            </w:r>
          </w:p>
        </w:tc>
      </w:tr>
      <w:tr w:rsidR="001C3FC0" w:rsidRPr="00A60FD8" w14:paraId="7C0E759F" w14:textId="77777777" w:rsidTr="001C3FC0">
        <w:trPr>
          <w:gridAfter w:val="1"/>
          <w:wAfter w:w="20" w:type="dxa"/>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1239E584" w14:textId="77777777" w:rsidR="001C3FC0" w:rsidRPr="00A60FD8" w:rsidRDefault="001C3FC0" w:rsidP="001C3FC0">
            <w:pPr>
              <w:rPr>
                <w:rFonts w:eastAsia="Meiryo UI"/>
                <w:b/>
                <w:bCs/>
                <w:snapToGrid w:val="0"/>
                <w:color w:val="000000" w:themeColor="text1"/>
                <w:sz w:val="20"/>
              </w:rPr>
            </w:pPr>
          </w:p>
        </w:tc>
        <w:tc>
          <w:tcPr>
            <w:tcW w:w="156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5226BA3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246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2C2B1D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many</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722D411F" w14:textId="77777777" w:rsidR="001C3FC0" w:rsidRPr="00A60FD8" w:rsidRDefault="001C3FC0" w:rsidP="001C3FC0">
            <w:pPr>
              <w:rPr>
                <w:rFonts w:eastAsia="Meiryo UI"/>
                <w:b/>
                <w:bCs/>
                <w:snapToGrid w:val="0"/>
                <w:color w:val="000000" w:themeColor="text1"/>
                <w:sz w:val="20"/>
              </w:rPr>
            </w:pPr>
          </w:p>
        </w:tc>
        <w:tc>
          <w:tcPr>
            <w:tcW w:w="141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4D282F0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2753"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9A2226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w:t>
            </w:r>
          </w:p>
        </w:tc>
      </w:tr>
      <w:tr w:rsidR="001C3FC0" w:rsidRPr="00A60FD8" w14:paraId="785A10D0" w14:textId="77777777" w:rsidTr="001C3FC0">
        <w:trPr>
          <w:gridAfter w:val="1"/>
          <w:wAfter w:w="20" w:type="dxa"/>
          <w:trHeight w:val="555"/>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51C35B68" w14:textId="77777777" w:rsidR="001C3FC0" w:rsidRPr="00A60FD8" w:rsidRDefault="001C3FC0" w:rsidP="001C3FC0">
            <w:pPr>
              <w:rPr>
                <w:rFonts w:eastAsia="Meiryo UI"/>
                <w:b/>
                <w:bCs/>
                <w:snapToGrid w:val="0"/>
                <w:color w:val="000000" w:themeColor="text1"/>
                <w:sz w:val="20"/>
              </w:rPr>
            </w:pPr>
          </w:p>
        </w:tc>
        <w:tc>
          <w:tcPr>
            <w:tcW w:w="156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4E968E5B" w14:textId="77777777" w:rsidR="001C3FC0" w:rsidRPr="00A60FD8" w:rsidRDefault="001C3FC0" w:rsidP="001C3FC0">
            <w:pPr>
              <w:rPr>
                <w:rFonts w:eastAsia="Meiryo UI"/>
                <w:b/>
                <w:bCs/>
                <w:snapToGrid w:val="0"/>
                <w:color w:val="000000" w:themeColor="text1"/>
                <w:sz w:val="20"/>
              </w:rPr>
            </w:pPr>
            <w:r w:rsidRPr="00A60FD8">
              <w:rPr>
                <w:rFonts w:eastAsia="Meiryo UI"/>
                <w:b/>
                <w:bCs/>
                <w:iCs/>
                <w:snapToGrid w:val="0"/>
                <w:color w:val="000000" w:themeColor="text1"/>
                <w:sz w:val="20"/>
                <w:lang w:eastAsia="ja-JP"/>
              </w:rPr>
              <w:t>Vehicle action</w:t>
            </w:r>
          </w:p>
        </w:tc>
        <w:tc>
          <w:tcPr>
            <w:tcW w:w="246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0E0104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rajectory change, lane change, automated driving control assistance level change</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2EDD37C1" w14:textId="77777777" w:rsidR="001C3FC0" w:rsidRPr="00A60FD8" w:rsidRDefault="001C3FC0" w:rsidP="001C3FC0">
            <w:pPr>
              <w:rPr>
                <w:rFonts w:eastAsia="Meiryo UI"/>
                <w:b/>
                <w:bCs/>
                <w:snapToGrid w:val="0"/>
                <w:color w:val="000000" w:themeColor="text1"/>
                <w:sz w:val="20"/>
              </w:rPr>
            </w:pPr>
          </w:p>
        </w:tc>
        <w:tc>
          <w:tcPr>
            <w:tcW w:w="141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77B0B74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2753"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1745E7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081855AC" w14:textId="77777777" w:rsidTr="001C3FC0">
        <w:trPr>
          <w:gridAfter w:val="1"/>
          <w:wAfter w:w="20" w:type="dxa"/>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3244043C" w14:textId="77777777" w:rsidR="001C3FC0" w:rsidRPr="00A60FD8" w:rsidRDefault="001C3FC0" w:rsidP="001C3FC0">
            <w:pPr>
              <w:rPr>
                <w:rFonts w:eastAsia="Meiryo UI"/>
                <w:b/>
                <w:bCs/>
                <w:snapToGrid w:val="0"/>
                <w:color w:val="000000" w:themeColor="text1"/>
                <w:sz w:val="20"/>
              </w:rPr>
            </w:pPr>
          </w:p>
        </w:tc>
        <w:tc>
          <w:tcPr>
            <w:tcW w:w="156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7663314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lang w:eastAsia="ja-JP"/>
              </w:rPr>
              <w:t>Quick r</w:t>
            </w:r>
            <w:r w:rsidRPr="00A60FD8">
              <w:rPr>
                <w:rFonts w:eastAsia="Meiryo UI"/>
                <w:b/>
                <w:bCs/>
                <w:snapToGrid w:val="0"/>
                <w:color w:val="000000" w:themeColor="text1"/>
                <w:sz w:val="20"/>
              </w:rPr>
              <w:t>esponsiveness</w:t>
            </w:r>
          </w:p>
        </w:tc>
        <w:tc>
          <w:tcPr>
            <w:tcW w:w="246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665AB6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ot required</w:t>
            </w:r>
          </w:p>
        </w:tc>
        <w:tc>
          <w:tcPr>
            <w:tcW w:w="2327" w:type="dxa"/>
            <w:gridSpan w:val="4"/>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156DAD7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2753"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BA5862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mall</w:t>
            </w:r>
          </w:p>
        </w:tc>
      </w:tr>
    </w:tbl>
    <w:p w14:paraId="289B503F" w14:textId="77777777" w:rsidR="001C3FC0" w:rsidRPr="00A60FD8" w:rsidRDefault="001C3FC0" w:rsidP="001C3FC0">
      <w:pPr>
        <w:pStyle w:val="Tablefin"/>
        <w:rPr>
          <w:rFonts w:eastAsia="Meiryo UI"/>
          <w:snapToGrid w:val="0"/>
        </w:rPr>
      </w:pPr>
    </w:p>
    <w:p w14:paraId="354A851C" w14:textId="77777777" w:rsidR="001C3FC0" w:rsidRPr="00A60FD8" w:rsidRDefault="001C3FC0">
      <w:pPr>
        <w:tabs>
          <w:tab w:val="clear" w:pos="1134"/>
          <w:tab w:val="clear" w:pos="1871"/>
          <w:tab w:val="clear" w:pos="2268"/>
        </w:tabs>
        <w:overflowPunct/>
        <w:autoSpaceDE/>
        <w:autoSpaceDN/>
        <w:adjustRightInd/>
        <w:spacing w:before="0"/>
        <w:textAlignment w:val="auto"/>
        <w:rPr>
          <w:i/>
        </w:rPr>
      </w:pPr>
      <w:r w:rsidRPr="00A60FD8">
        <w:br w:type="page"/>
      </w:r>
    </w:p>
    <w:p w14:paraId="69625388" w14:textId="761F9957" w:rsidR="001C3FC0" w:rsidRPr="00A60FD8" w:rsidRDefault="001C3FC0" w:rsidP="001C3FC0">
      <w:pPr>
        <w:pStyle w:val="Headingi"/>
      </w:pPr>
      <w:r w:rsidRPr="00A60FD8">
        <w:lastRenderedPageBreak/>
        <w:t>e. Lookahead information: emergency vehicle notification</w:t>
      </w:r>
    </w:p>
    <w:p w14:paraId="7C2B6FA7" w14:textId="77777777" w:rsidR="001C3FC0" w:rsidRPr="00A60FD8" w:rsidRDefault="001C3FC0" w:rsidP="0009470B">
      <w:pPr>
        <w:pStyle w:val="Headingi"/>
        <w:spacing w:after="120"/>
      </w:pPr>
      <w:r w:rsidRPr="00A60FD8">
        <w:t>e-1. Driving assistance based on emergency vehicle information</w:t>
      </w:r>
    </w:p>
    <w:tbl>
      <w:tblPr>
        <w:tblW w:w="9924" w:type="dxa"/>
        <w:tblCellMar>
          <w:left w:w="0" w:type="dxa"/>
          <w:right w:w="0" w:type="dxa"/>
        </w:tblCellMar>
        <w:tblLook w:val="0600" w:firstRow="0" w:lastRow="0" w:firstColumn="0" w:lastColumn="0" w:noHBand="1" w:noVBand="1"/>
      </w:tblPr>
      <w:tblGrid>
        <w:gridCol w:w="699"/>
        <w:gridCol w:w="800"/>
        <w:gridCol w:w="572"/>
        <w:gridCol w:w="2760"/>
        <w:gridCol w:w="131"/>
        <w:gridCol w:w="785"/>
        <w:gridCol w:w="880"/>
        <w:gridCol w:w="540"/>
        <w:gridCol w:w="2757"/>
      </w:tblGrid>
      <w:tr w:rsidR="001C3FC0" w:rsidRPr="00A60FD8" w14:paraId="641352FF" w14:textId="77777777" w:rsidTr="001C3FC0">
        <w:trPr>
          <w:trHeight w:val="403"/>
        </w:trPr>
        <w:tc>
          <w:tcPr>
            <w:tcW w:w="149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29676569" w14:textId="77777777" w:rsidR="001C3FC0" w:rsidRPr="00A60FD8" w:rsidRDefault="001C3FC0" w:rsidP="001C3FC0">
            <w:pPr>
              <w:keepNext/>
              <w:keepLines/>
              <w:rPr>
                <w:rFonts w:eastAsia="Meiryo UI"/>
                <w:b/>
                <w:bCs/>
                <w:snapToGrid w:val="0"/>
                <w:color w:val="000000" w:themeColor="text1"/>
                <w:sz w:val="20"/>
              </w:rPr>
            </w:pPr>
            <w:r w:rsidRPr="00A60FD8">
              <w:rPr>
                <w:rFonts w:eastAsia="Meiryo UI"/>
                <w:b/>
                <w:bCs/>
                <w:snapToGrid w:val="0"/>
                <w:color w:val="000000" w:themeColor="text1"/>
                <w:sz w:val="20"/>
              </w:rPr>
              <w:t>Classification by function</w:t>
            </w:r>
          </w:p>
        </w:tc>
        <w:tc>
          <w:tcPr>
            <w:tcW w:w="8425"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EAA3DD7" w14:textId="77777777" w:rsidR="001C3FC0" w:rsidRPr="00A60FD8" w:rsidRDefault="001C3FC0" w:rsidP="001C3FC0">
            <w:pPr>
              <w:keepNext/>
              <w:keepLines/>
              <w:rPr>
                <w:rFonts w:eastAsia="Meiryo UI"/>
                <w:b/>
                <w:bCs/>
                <w:snapToGrid w:val="0"/>
                <w:color w:val="000000" w:themeColor="text1"/>
                <w:sz w:val="20"/>
              </w:rPr>
            </w:pPr>
            <w:r w:rsidRPr="00A60FD8">
              <w:rPr>
                <w:rFonts w:eastAsia="Meiryo UI"/>
                <w:b/>
                <w:bCs/>
                <w:snapToGrid w:val="0"/>
                <w:color w:val="000000" w:themeColor="text1"/>
                <w:sz w:val="20"/>
              </w:rPr>
              <w:t>e. Lookahead information: emergency vehicle notification</w:t>
            </w:r>
          </w:p>
        </w:tc>
      </w:tr>
      <w:tr w:rsidR="001C3FC0" w:rsidRPr="00A60FD8" w14:paraId="60C1036A" w14:textId="77777777" w:rsidTr="001C3FC0">
        <w:trPr>
          <w:trHeight w:val="403"/>
        </w:trPr>
        <w:tc>
          <w:tcPr>
            <w:tcW w:w="149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5463DE1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425"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64B45C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e-1. Driving assistance based on emergency vehicle information</w:t>
            </w:r>
          </w:p>
        </w:tc>
      </w:tr>
      <w:tr w:rsidR="001C3FC0" w:rsidRPr="00A60FD8" w14:paraId="7082EB76" w14:textId="77777777" w:rsidTr="001C3FC0">
        <w:trPr>
          <w:trHeight w:val="334"/>
        </w:trPr>
        <w:tc>
          <w:tcPr>
            <w:tcW w:w="149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67ACD9B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463"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D29240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Expressways + General roads</w:t>
            </w:r>
          </w:p>
        </w:tc>
        <w:tc>
          <w:tcPr>
            <w:tcW w:w="1665"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5E575B75" w14:textId="77777777" w:rsidR="001C3FC0" w:rsidRPr="00A60FD8" w:rsidRDefault="001C3FC0" w:rsidP="001C3FC0">
            <w:pPr>
              <w:rPr>
                <w:rFonts w:eastAsia="Meiryo UI"/>
                <w:b/>
                <w:bCs/>
                <w:snapToGrid w:val="0"/>
                <w:color w:val="000000" w:themeColor="text1"/>
                <w:sz w:val="20"/>
              </w:rPr>
            </w:pPr>
          </w:p>
        </w:tc>
        <w:tc>
          <w:tcPr>
            <w:tcW w:w="3297"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85C85B9" w14:textId="77777777" w:rsidR="001C3FC0" w:rsidRPr="00A60FD8" w:rsidRDefault="001C3FC0" w:rsidP="001C3FC0">
            <w:pPr>
              <w:rPr>
                <w:rFonts w:eastAsia="Meiryo UI"/>
                <w:b/>
                <w:bCs/>
                <w:snapToGrid w:val="0"/>
                <w:color w:val="000000" w:themeColor="text1"/>
                <w:sz w:val="20"/>
              </w:rPr>
            </w:pPr>
          </w:p>
        </w:tc>
      </w:tr>
      <w:tr w:rsidR="001C3FC0" w:rsidRPr="00A60FD8" w14:paraId="174EF3C8" w14:textId="77777777" w:rsidTr="001C3FC0">
        <w:trPr>
          <w:trHeight w:val="557"/>
        </w:trPr>
        <w:tc>
          <w:tcPr>
            <w:tcW w:w="149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6990053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425"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525698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nformation about the driving direction, speed, and planned driving route (planned driving lane) of emergency vehicles is provided by the emergency vehicles to the surrounding vehicles to prompt the surrounding vehicles to drive at reduced speed or to stop, etc. and thereby assist the emergency vehicles to pass smoothly.</w:t>
            </w:r>
          </w:p>
        </w:tc>
      </w:tr>
      <w:tr w:rsidR="001C3FC0" w:rsidRPr="00A60FD8" w14:paraId="3502140E" w14:textId="77777777" w:rsidTr="001C3FC0">
        <w:trPr>
          <w:trHeight w:val="334"/>
        </w:trPr>
        <w:tc>
          <w:tcPr>
            <w:tcW w:w="9924" w:type="dxa"/>
            <w:gridSpan w:val="9"/>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4AEB03E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3A82B8AF" w14:textId="77777777" w:rsidTr="001C3FC0">
        <w:trPr>
          <w:trHeight w:val="2569"/>
        </w:trPr>
        <w:tc>
          <w:tcPr>
            <w:tcW w:w="9924" w:type="dxa"/>
            <w:gridSpan w:val="9"/>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2BC8341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705BB89A" wp14:editId="09C5DCDE">
                  <wp:extent cx="6020616" cy="1692595"/>
                  <wp:effectExtent l="0" t="0" r="0" b="0"/>
                  <wp:docPr id="5532" name="図 5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052735" cy="1701625"/>
                          </a:xfrm>
                          <a:prstGeom prst="rect">
                            <a:avLst/>
                          </a:prstGeom>
                          <a:noFill/>
                          <a:ln>
                            <a:noFill/>
                          </a:ln>
                        </pic:spPr>
                      </pic:pic>
                    </a:graphicData>
                  </a:graphic>
                </wp:inline>
              </w:drawing>
            </w:r>
          </w:p>
        </w:tc>
      </w:tr>
      <w:tr w:rsidR="001C3FC0" w:rsidRPr="00A60FD8" w14:paraId="553ECA0C" w14:textId="77777777" w:rsidTr="007C6014">
        <w:trPr>
          <w:trHeight w:val="403"/>
        </w:trPr>
        <w:tc>
          <w:tcPr>
            <w:tcW w:w="699"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43F3EE1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372"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00028E87" w14:textId="77777777" w:rsidR="001C3FC0" w:rsidRPr="00A60FD8" w:rsidRDefault="001C3FC0" w:rsidP="001C3FC0">
            <w:pPr>
              <w:rPr>
                <w:rFonts w:eastAsia="Meiryo UI"/>
                <w:b/>
                <w:bCs/>
                <w:snapToGrid w:val="0"/>
                <w:color w:val="000000" w:themeColor="text1"/>
                <w:sz w:val="20"/>
              </w:rPr>
            </w:pPr>
            <w:r w:rsidRPr="00A60FD8">
              <w:rPr>
                <w:rFonts w:eastAsia="Meiryo UI"/>
                <w:b/>
                <w:bCs/>
                <w:i/>
                <w:iCs/>
                <w:snapToGrid w:val="0"/>
                <w:color w:val="000000" w:themeColor="text1"/>
                <w:sz w:val="20"/>
                <w:lang w:eastAsia="ja-JP"/>
              </w:rPr>
              <w:t>Connection mode</w:t>
            </w:r>
          </w:p>
        </w:tc>
        <w:tc>
          <w:tcPr>
            <w:tcW w:w="276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D22892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V, V2I, V2N</w:t>
            </w:r>
          </w:p>
        </w:tc>
        <w:tc>
          <w:tcPr>
            <w:tcW w:w="916" w:type="dxa"/>
            <w:gridSpan w:val="2"/>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30F4EBF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3F0D7D7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42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0392CEB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2757"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2111AD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nformation about approaching emergency vehicles</w:t>
            </w:r>
          </w:p>
        </w:tc>
      </w:tr>
      <w:tr w:rsidR="001C3FC0" w:rsidRPr="00A60FD8" w14:paraId="39F2D00A" w14:textId="77777777" w:rsidTr="007C6014">
        <w:trPr>
          <w:trHeight w:val="330"/>
        </w:trPr>
        <w:tc>
          <w:tcPr>
            <w:tcW w:w="699" w:type="dxa"/>
            <w:vMerge/>
            <w:tcBorders>
              <w:top w:val="single" w:sz="8" w:space="0" w:color="3E5E84"/>
              <w:left w:val="single" w:sz="8" w:space="0" w:color="3E5E84"/>
              <w:bottom w:val="single" w:sz="8" w:space="0" w:color="3E5E84"/>
              <w:right w:val="single" w:sz="8" w:space="0" w:color="3E5E84"/>
            </w:tcBorders>
            <w:vAlign w:val="center"/>
            <w:hideMark/>
          </w:tcPr>
          <w:p w14:paraId="64DA0D71" w14:textId="77777777" w:rsidR="001C3FC0" w:rsidRPr="00A60FD8" w:rsidRDefault="001C3FC0" w:rsidP="001C3FC0">
            <w:pPr>
              <w:rPr>
                <w:rFonts w:eastAsia="Meiryo UI"/>
                <w:b/>
                <w:bCs/>
                <w:snapToGrid w:val="0"/>
                <w:color w:val="000000" w:themeColor="text1"/>
                <w:sz w:val="20"/>
              </w:rPr>
            </w:pPr>
          </w:p>
        </w:tc>
        <w:tc>
          <w:tcPr>
            <w:tcW w:w="1372"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1C42952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276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160984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many</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31BE2ACB" w14:textId="77777777" w:rsidR="001C3FC0" w:rsidRPr="00A60FD8" w:rsidRDefault="001C3FC0" w:rsidP="001C3FC0">
            <w:pPr>
              <w:rPr>
                <w:rFonts w:eastAsia="Meiryo UI"/>
                <w:b/>
                <w:bCs/>
                <w:snapToGrid w:val="0"/>
                <w:color w:val="000000" w:themeColor="text1"/>
                <w:sz w:val="20"/>
              </w:rPr>
            </w:pPr>
          </w:p>
        </w:tc>
        <w:tc>
          <w:tcPr>
            <w:tcW w:w="142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677C692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2757"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ADB4BA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 speed</w:t>
            </w:r>
          </w:p>
        </w:tc>
      </w:tr>
      <w:tr w:rsidR="001C3FC0" w:rsidRPr="00A60FD8" w14:paraId="62706B25" w14:textId="77777777" w:rsidTr="007C6014">
        <w:trPr>
          <w:trHeight w:val="403"/>
        </w:trPr>
        <w:tc>
          <w:tcPr>
            <w:tcW w:w="699" w:type="dxa"/>
            <w:vMerge/>
            <w:tcBorders>
              <w:top w:val="single" w:sz="8" w:space="0" w:color="3E5E84"/>
              <w:left w:val="single" w:sz="8" w:space="0" w:color="3E5E84"/>
              <w:bottom w:val="single" w:sz="8" w:space="0" w:color="3E5E84"/>
              <w:right w:val="single" w:sz="8" w:space="0" w:color="3E5E84"/>
            </w:tcBorders>
            <w:vAlign w:val="center"/>
            <w:hideMark/>
          </w:tcPr>
          <w:p w14:paraId="3323DF35" w14:textId="77777777" w:rsidR="001C3FC0" w:rsidRPr="00A60FD8" w:rsidRDefault="001C3FC0" w:rsidP="001C3FC0">
            <w:pPr>
              <w:rPr>
                <w:rFonts w:eastAsia="Meiryo UI"/>
                <w:b/>
                <w:bCs/>
                <w:snapToGrid w:val="0"/>
                <w:color w:val="000000" w:themeColor="text1"/>
                <w:sz w:val="20"/>
              </w:rPr>
            </w:pPr>
          </w:p>
        </w:tc>
        <w:tc>
          <w:tcPr>
            <w:tcW w:w="1372"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0236CA5A" w14:textId="77777777" w:rsidR="001C3FC0" w:rsidRPr="00A60FD8" w:rsidRDefault="001C3FC0" w:rsidP="001C3FC0">
            <w:pPr>
              <w:rPr>
                <w:rFonts w:eastAsia="Meiryo UI"/>
                <w:b/>
                <w:bCs/>
                <w:snapToGrid w:val="0"/>
                <w:color w:val="000000" w:themeColor="text1"/>
                <w:sz w:val="20"/>
              </w:rPr>
            </w:pPr>
            <w:r w:rsidRPr="00A60FD8">
              <w:rPr>
                <w:rFonts w:eastAsia="Meiryo UI"/>
                <w:b/>
                <w:bCs/>
                <w:iCs/>
                <w:snapToGrid w:val="0"/>
                <w:color w:val="000000" w:themeColor="text1"/>
                <w:sz w:val="20"/>
                <w:lang w:eastAsia="ja-JP"/>
              </w:rPr>
              <w:t>Vehicle action</w:t>
            </w:r>
          </w:p>
        </w:tc>
        <w:tc>
          <w:tcPr>
            <w:tcW w:w="276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AFD86D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peed adjustment, lane change, stop (shoulder)</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3B2B6730" w14:textId="77777777" w:rsidR="001C3FC0" w:rsidRPr="00A60FD8" w:rsidRDefault="001C3FC0" w:rsidP="001C3FC0">
            <w:pPr>
              <w:rPr>
                <w:rFonts w:eastAsia="Meiryo UI"/>
                <w:b/>
                <w:bCs/>
                <w:snapToGrid w:val="0"/>
                <w:color w:val="000000" w:themeColor="text1"/>
                <w:sz w:val="20"/>
              </w:rPr>
            </w:pPr>
          </w:p>
        </w:tc>
        <w:tc>
          <w:tcPr>
            <w:tcW w:w="142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0B226EE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2757"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306442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57709951" w14:textId="77777777" w:rsidTr="007C6014">
        <w:trPr>
          <w:trHeight w:val="330"/>
        </w:trPr>
        <w:tc>
          <w:tcPr>
            <w:tcW w:w="699" w:type="dxa"/>
            <w:vMerge/>
            <w:tcBorders>
              <w:top w:val="single" w:sz="8" w:space="0" w:color="3E5E84"/>
              <w:left w:val="single" w:sz="8" w:space="0" w:color="3E5E84"/>
              <w:bottom w:val="single" w:sz="8" w:space="0" w:color="3E5E84"/>
              <w:right w:val="single" w:sz="8" w:space="0" w:color="3E5E84"/>
            </w:tcBorders>
            <w:vAlign w:val="center"/>
            <w:hideMark/>
          </w:tcPr>
          <w:p w14:paraId="0DCB5D63" w14:textId="77777777" w:rsidR="001C3FC0" w:rsidRPr="00A60FD8" w:rsidRDefault="001C3FC0" w:rsidP="001C3FC0">
            <w:pPr>
              <w:rPr>
                <w:rFonts w:eastAsia="Meiryo UI"/>
                <w:b/>
                <w:bCs/>
                <w:snapToGrid w:val="0"/>
                <w:color w:val="000000" w:themeColor="text1"/>
                <w:sz w:val="20"/>
              </w:rPr>
            </w:pPr>
          </w:p>
        </w:tc>
        <w:tc>
          <w:tcPr>
            <w:tcW w:w="1372"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4DCA448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lang w:eastAsia="ja-JP"/>
              </w:rPr>
              <w:t>Quick r</w:t>
            </w:r>
            <w:r w:rsidRPr="00A60FD8">
              <w:rPr>
                <w:rFonts w:eastAsia="Meiryo UI"/>
                <w:b/>
                <w:bCs/>
                <w:snapToGrid w:val="0"/>
                <w:color w:val="000000" w:themeColor="text1"/>
                <w:sz w:val="20"/>
              </w:rPr>
              <w:t>esponsiveness</w:t>
            </w:r>
          </w:p>
        </w:tc>
        <w:tc>
          <w:tcPr>
            <w:tcW w:w="276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3B2E2C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ot required</w:t>
            </w:r>
          </w:p>
        </w:tc>
        <w:tc>
          <w:tcPr>
            <w:tcW w:w="2336" w:type="dxa"/>
            <w:gridSpan w:val="4"/>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60B2C4E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2757"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539DA1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mall</w:t>
            </w:r>
          </w:p>
        </w:tc>
      </w:tr>
    </w:tbl>
    <w:p w14:paraId="15B6A706" w14:textId="77777777" w:rsidR="001C3FC0" w:rsidRPr="00A60FD8" w:rsidRDefault="001C3FC0" w:rsidP="001C3FC0">
      <w:pPr>
        <w:pStyle w:val="Tablefin"/>
        <w:rPr>
          <w:rFonts w:eastAsia="Meiryo UI"/>
          <w:snapToGrid w:val="0"/>
        </w:rPr>
      </w:pPr>
    </w:p>
    <w:p w14:paraId="0BC32FE8" w14:textId="77777777" w:rsidR="001C3FC0" w:rsidRPr="00A60FD8" w:rsidRDefault="001C3FC0" w:rsidP="001C3FC0">
      <w:pPr>
        <w:pStyle w:val="Headingb"/>
        <w:rPr>
          <w:rFonts w:eastAsia="Meiryo UI"/>
          <w:snapToGrid w:val="0"/>
        </w:rPr>
      </w:pPr>
      <w:r w:rsidRPr="00A60FD8" w:rsidDel="003D3EF1">
        <w:rPr>
          <w:rFonts w:eastAsia="Meiryo UI"/>
          <w:snapToGrid w:val="0"/>
        </w:rPr>
        <w:t xml:space="preserve"> </w:t>
      </w:r>
    </w:p>
    <w:p w14:paraId="7004AF20" w14:textId="2592A4C9" w:rsidR="001C3FC0" w:rsidRPr="00A60FD8" w:rsidRDefault="001C3FC0">
      <w:pPr>
        <w:tabs>
          <w:tab w:val="clear" w:pos="1134"/>
          <w:tab w:val="clear" w:pos="1871"/>
          <w:tab w:val="clear" w:pos="2268"/>
        </w:tabs>
        <w:overflowPunct/>
        <w:autoSpaceDE/>
        <w:autoSpaceDN/>
        <w:adjustRightInd/>
        <w:spacing w:before="0"/>
        <w:textAlignment w:val="auto"/>
        <w:rPr>
          <w:rFonts w:ascii="Times New Roman Bold" w:eastAsia="Meiryo UI" w:hAnsi="Times New Roman Bold" w:cs="Times New Roman Bold"/>
          <w:b/>
          <w:snapToGrid w:val="0"/>
          <w:lang w:eastAsia="zh-CN"/>
        </w:rPr>
      </w:pPr>
      <w:r w:rsidRPr="00A60FD8">
        <w:rPr>
          <w:rFonts w:ascii="Times New Roman Bold" w:eastAsia="Meiryo UI" w:hAnsi="Times New Roman Bold" w:cs="Times New Roman Bold"/>
          <w:b/>
          <w:snapToGrid w:val="0"/>
          <w:lang w:eastAsia="zh-CN"/>
        </w:rPr>
        <w:br w:type="page"/>
      </w:r>
    </w:p>
    <w:p w14:paraId="1B32488E" w14:textId="5A119818" w:rsidR="001C3FC0" w:rsidRPr="00A60FD8" w:rsidRDefault="001C3FC0" w:rsidP="001C3FC0">
      <w:pPr>
        <w:pStyle w:val="Headingb"/>
      </w:pPr>
      <w:r w:rsidRPr="00A60FD8">
        <w:lastRenderedPageBreak/>
        <w:t>(2)</w:t>
      </w:r>
      <w:r w:rsidRPr="00A60FD8">
        <w:tab/>
        <w:t>Functional elements in which information of one’s own vehicle must be provided</w:t>
      </w:r>
    </w:p>
    <w:p w14:paraId="73162BFA" w14:textId="77777777" w:rsidR="001C3FC0" w:rsidRPr="00A60FD8" w:rsidRDefault="001C3FC0" w:rsidP="001C3FC0">
      <w:pPr>
        <w:pStyle w:val="Headingi"/>
      </w:pPr>
      <w:r w:rsidRPr="00A60FD8">
        <w:t>f. Information collection/distribution by infrastructure</w:t>
      </w:r>
    </w:p>
    <w:p w14:paraId="34A1FF18" w14:textId="77777777" w:rsidR="001C3FC0" w:rsidRPr="00A60FD8" w:rsidRDefault="001C3FC0" w:rsidP="0009470B">
      <w:pPr>
        <w:pStyle w:val="Headingi"/>
        <w:spacing w:after="120"/>
      </w:pPr>
      <w:r w:rsidRPr="00A60FD8">
        <w:t>f-1. Request for rescue (e-Call)</w:t>
      </w:r>
    </w:p>
    <w:tbl>
      <w:tblPr>
        <w:tblW w:w="9900" w:type="dxa"/>
        <w:tblCellMar>
          <w:left w:w="0" w:type="dxa"/>
          <w:right w:w="0" w:type="dxa"/>
        </w:tblCellMar>
        <w:tblLook w:val="0600" w:firstRow="0" w:lastRow="0" w:firstColumn="0" w:lastColumn="0" w:noHBand="1" w:noVBand="1"/>
      </w:tblPr>
      <w:tblGrid>
        <w:gridCol w:w="780"/>
        <w:gridCol w:w="700"/>
        <w:gridCol w:w="800"/>
        <w:gridCol w:w="2520"/>
        <w:gridCol w:w="109"/>
        <w:gridCol w:w="807"/>
        <w:gridCol w:w="740"/>
        <w:gridCol w:w="751"/>
        <w:gridCol w:w="2693"/>
      </w:tblGrid>
      <w:tr w:rsidR="001C3FC0" w:rsidRPr="00A60FD8" w14:paraId="6A8CE58F" w14:textId="77777777" w:rsidTr="001C3FC0">
        <w:trPr>
          <w:trHeight w:val="403"/>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45C41D8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lassification by function</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FAC92E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f. Information collection/distribution by infrastructure</w:t>
            </w:r>
          </w:p>
        </w:tc>
      </w:tr>
      <w:tr w:rsidR="001C3FC0" w:rsidRPr="00A60FD8" w14:paraId="6442A279" w14:textId="77777777" w:rsidTr="001C3FC0">
        <w:trPr>
          <w:trHeight w:val="403"/>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3A4F94E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A0F9E8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f-1. Request for rescue (e-Call)</w:t>
            </w:r>
          </w:p>
        </w:tc>
      </w:tr>
      <w:tr w:rsidR="001C3FC0" w:rsidRPr="00A60FD8" w14:paraId="383E8DEC" w14:textId="77777777" w:rsidTr="001C3FC0">
        <w:trPr>
          <w:trHeight w:val="263"/>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6B5FE39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429"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8AAACF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Expressways + General roads</w:t>
            </w:r>
          </w:p>
        </w:tc>
        <w:tc>
          <w:tcPr>
            <w:tcW w:w="1547"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26BB2214" w14:textId="77777777" w:rsidR="001C3FC0" w:rsidRPr="00A60FD8" w:rsidRDefault="001C3FC0" w:rsidP="001C3FC0">
            <w:pPr>
              <w:rPr>
                <w:rFonts w:eastAsia="Meiryo UI"/>
                <w:b/>
                <w:bCs/>
                <w:snapToGrid w:val="0"/>
                <w:color w:val="000000" w:themeColor="text1"/>
                <w:sz w:val="20"/>
              </w:rPr>
            </w:pPr>
          </w:p>
        </w:tc>
        <w:tc>
          <w:tcPr>
            <w:tcW w:w="3444"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74172DA2" w14:textId="77777777" w:rsidR="001C3FC0" w:rsidRPr="00A60FD8" w:rsidRDefault="001C3FC0" w:rsidP="001C3FC0">
            <w:pPr>
              <w:rPr>
                <w:rFonts w:eastAsia="Meiryo UI"/>
                <w:b/>
                <w:bCs/>
                <w:snapToGrid w:val="0"/>
                <w:color w:val="000000" w:themeColor="text1"/>
                <w:sz w:val="20"/>
              </w:rPr>
            </w:pPr>
          </w:p>
        </w:tc>
      </w:tr>
      <w:tr w:rsidR="001C3FC0" w:rsidRPr="00A60FD8" w14:paraId="401DE4B2" w14:textId="77777777" w:rsidTr="001C3FC0">
        <w:trPr>
          <w:trHeight w:val="403"/>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52D76A2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D0F543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scue information is transmitted from abnormal vehicles (e.g., vehicles in accidents) to the infrastructure to request rescue.</w:t>
            </w:r>
          </w:p>
        </w:tc>
      </w:tr>
      <w:tr w:rsidR="001C3FC0" w:rsidRPr="00A60FD8" w14:paraId="5A5A01FA" w14:textId="77777777" w:rsidTr="001C3FC0">
        <w:trPr>
          <w:trHeight w:val="263"/>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55DB550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15BAE952" w14:textId="77777777" w:rsidTr="001C3FC0">
        <w:trPr>
          <w:trHeight w:val="2845"/>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4A0AA72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06B6D9F0" wp14:editId="2FD382E3">
                  <wp:extent cx="5977073" cy="1826367"/>
                  <wp:effectExtent l="0" t="0" r="5080" b="0"/>
                  <wp:docPr id="5533" name="図 5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034581" cy="1843939"/>
                          </a:xfrm>
                          <a:prstGeom prst="rect">
                            <a:avLst/>
                          </a:prstGeom>
                          <a:noFill/>
                          <a:ln>
                            <a:noFill/>
                          </a:ln>
                        </pic:spPr>
                      </pic:pic>
                    </a:graphicData>
                  </a:graphic>
                </wp:inline>
              </w:drawing>
            </w:r>
          </w:p>
        </w:tc>
      </w:tr>
      <w:tr w:rsidR="001C3FC0" w:rsidRPr="00A60FD8" w14:paraId="560E4B09" w14:textId="77777777" w:rsidTr="001C3FC0">
        <w:trPr>
          <w:trHeight w:val="330"/>
        </w:trPr>
        <w:tc>
          <w:tcPr>
            <w:tcW w:w="780"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3E95AF1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0F6A6643" w14:textId="77777777" w:rsidR="001C3FC0" w:rsidRPr="00A60FD8" w:rsidRDefault="001C3FC0" w:rsidP="001C3FC0">
            <w:pPr>
              <w:rPr>
                <w:rFonts w:eastAsia="Meiryo UI"/>
                <w:b/>
                <w:bCs/>
                <w:snapToGrid w:val="0"/>
                <w:color w:val="000000" w:themeColor="text1"/>
                <w:sz w:val="20"/>
              </w:rPr>
            </w:pPr>
            <w:r w:rsidRPr="00A60FD8">
              <w:rPr>
                <w:rFonts w:eastAsia="Meiryo UI"/>
                <w:b/>
                <w:bCs/>
                <w:i/>
                <w:iCs/>
                <w:snapToGrid w:val="0"/>
                <w:color w:val="000000" w:themeColor="text1"/>
                <w:sz w:val="20"/>
                <w:lang w:eastAsia="ja-JP"/>
              </w:rPr>
              <w:t>Connection mode</w:t>
            </w:r>
          </w:p>
        </w:tc>
        <w:tc>
          <w:tcPr>
            <w:tcW w:w="252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FE1E39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N</w:t>
            </w:r>
          </w:p>
        </w:tc>
        <w:tc>
          <w:tcPr>
            <w:tcW w:w="916" w:type="dxa"/>
            <w:gridSpan w:val="2"/>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17E4199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24B7006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49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1B96AED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2693"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EBDE52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quest for rescue</w:t>
            </w:r>
          </w:p>
        </w:tc>
      </w:tr>
      <w:tr w:rsidR="001C3FC0" w:rsidRPr="00A60FD8" w14:paraId="2086C8D2"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7D6187FC"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21AAC81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252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FCA991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one</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0A5F911A" w14:textId="77777777" w:rsidR="001C3FC0" w:rsidRPr="00A60FD8" w:rsidRDefault="001C3FC0" w:rsidP="001C3FC0">
            <w:pPr>
              <w:rPr>
                <w:rFonts w:eastAsia="Meiryo UI"/>
                <w:b/>
                <w:bCs/>
                <w:snapToGrid w:val="0"/>
                <w:color w:val="000000" w:themeColor="text1"/>
                <w:sz w:val="20"/>
              </w:rPr>
            </w:pPr>
          </w:p>
        </w:tc>
        <w:tc>
          <w:tcPr>
            <w:tcW w:w="149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0F4E371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2693"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6A41A0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w:t>
            </w:r>
          </w:p>
        </w:tc>
      </w:tr>
      <w:tr w:rsidR="001C3FC0" w:rsidRPr="00A60FD8" w14:paraId="69A22A04" w14:textId="77777777" w:rsidTr="001C3FC0">
        <w:trPr>
          <w:trHeight w:val="958"/>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6DD2F10F"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5076C54F" w14:textId="77777777" w:rsidR="001C3FC0" w:rsidRPr="00A60FD8" w:rsidRDefault="001C3FC0" w:rsidP="001C3FC0">
            <w:pPr>
              <w:rPr>
                <w:rFonts w:eastAsia="Meiryo UI"/>
                <w:b/>
                <w:bCs/>
                <w:snapToGrid w:val="0"/>
                <w:color w:val="000000" w:themeColor="text1"/>
                <w:sz w:val="20"/>
              </w:rPr>
            </w:pPr>
            <w:r w:rsidRPr="00A60FD8">
              <w:rPr>
                <w:rFonts w:eastAsia="Meiryo UI"/>
                <w:b/>
                <w:bCs/>
                <w:iCs/>
                <w:snapToGrid w:val="0"/>
                <w:color w:val="000000" w:themeColor="text1"/>
                <w:sz w:val="20"/>
                <w:lang w:eastAsia="ja-JP"/>
              </w:rPr>
              <w:t>Vehicle action</w:t>
            </w:r>
          </w:p>
        </w:tc>
        <w:tc>
          <w:tcPr>
            <w:tcW w:w="252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77C411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otification</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74D9DD94" w14:textId="77777777" w:rsidR="001C3FC0" w:rsidRPr="00A60FD8" w:rsidRDefault="001C3FC0" w:rsidP="001C3FC0">
            <w:pPr>
              <w:rPr>
                <w:rFonts w:eastAsia="Meiryo UI"/>
                <w:b/>
                <w:bCs/>
                <w:snapToGrid w:val="0"/>
                <w:color w:val="000000" w:themeColor="text1"/>
                <w:sz w:val="20"/>
              </w:rPr>
            </w:pPr>
          </w:p>
        </w:tc>
        <w:tc>
          <w:tcPr>
            <w:tcW w:w="149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651668E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2693"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7C2722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2EE22B37"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0D32D238"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71B75DF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lang w:eastAsia="ja-JP"/>
              </w:rPr>
              <w:t>Quick r</w:t>
            </w:r>
            <w:r w:rsidRPr="00A60FD8">
              <w:rPr>
                <w:rFonts w:eastAsia="Meiryo UI"/>
                <w:b/>
                <w:bCs/>
                <w:snapToGrid w:val="0"/>
                <w:color w:val="000000" w:themeColor="text1"/>
                <w:sz w:val="20"/>
              </w:rPr>
              <w:t>esponsiveness</w:t>
            </w:r>
          </w:p>
        </w:tc>
        <w:tc>
          <w:tcPr>
            <w:tcW w:w="252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29DED8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ー</w:t>
            </w:r>
          </w:p>
        </w:tc>
        <w:tc>
          <w:tcPr>
            <w:tcW w:w="2407" w:type="dxa"/>
            <w:gridSpan w:val="4"/>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1FAF4C6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2693"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3131A3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mall</w:t>
            </w:r>
          </w:p>
        </w:tc>
      </w:tr>
    </w:tbl>
    <w:p w14:paraId="35A0B865" w14:textId="77777777" w:rsidR="001C3FC0" w:rsidRPr="00A60FD8" w:rsidRDefault="001C3FC0" w:rsidP="001C3FC0">
      <w:pPr>
        <w:pStyle w:val="Tablefin"/>
        <w:rPr>
          <w:rFonts w:eastAsia="Meiryo UI"/>
          <w:snapToGrid w:val="0"/>
        </w:rPr>
      </w:pPr>
    </w:p>
    <w:p w14:paraId="1B53EA0C" w14:textId="77777777" w:rsidR="001C3FC0" w:rsidRPr="00A60FD8" w:rsidRDefault="001C3FC0">
      <w:pPr>
        <w:tabs>
          <w:tab w:val="clear" w:pos="1134"/>
          <w:tab w:val="clear" w:pos="1871"/>
          <w:tab w:val="clear" w:pos="2268"/>
        </w:tabs>
        <w:overflowPunct/>
        <w:autoSpaceDE/>
        <w:autoSpaceDN/>
        <w:adjustRightInd/>
        <w:spacing w:before="0"/>
        <w:textAlignment w:val="auto"/>
        <w:rPr>
          <w:i/>
        </w:rPr>
      </w:pPr>
      <w:r w:rsidRPr="00A60FD8">
        <w:br w:type="page"/>
      </w:r>
    </w:p>
    <w:p w14:paraId="71CEC53E" w14:textId="79C5261C" w:rsidR="001C3FC0" w:rsidRPr="00A60FD8" w:rsidRDefault="001C3FC0" w:rsidP="0009470B">
      <w:pPr>
        <w:pStyle w:val="Headingi"/>
        <w:spacing w:after="120"/>
      </w:pPr>
      <w:r w:rsidRPr="00A60FD8">
        <w:lastRenderedPageBreak/>
        <w:t>f-2. Collection of information to optimize the traffic flow</w:t>
      </w:r>
    </w:p>
    <w:tbl>
      <w:tblPr>
        <w:tblW w:w="9900" w:type="dxa"/>
        <w:tblCellMar>
          <w:left w:w="0" w:type="dxa"/>
          <w:right w:w="0" w:type="dxa"/>
        </w:tblCellMar>
        <w:tblLook w:val="0600" w:firstRow="0" w:lastRow="0" w:firstColumn="0" w:lastColumn="0" w:noHBand="1" w:noVBand="1"/>
      </w:tblPr>
      <w:tblGrid>
        <w:gridCol w:w="782"/>
        <w:gridCol w:w="786"/>
        <w:gridCol w:w="717"/>
        <w:gridCol w:w="2525"/>
        <w:gridCol w:w="169"/>
        <w:gridCol w:w="747"/>
        <w:gridCol w:w="833"/>
        <w:gridCol w:w="803"/>
        <w:gridCol w:w="2538"/>
      </w:tblGrid>
      <w:tr w:rsidR="001C3FC0" w:rsidRPr="00A60FD8" w14:paraId="108F78A3" w14:textId="77777777" w:rsidTr="001C3FC0">
        <w:trPr>
          <w:trHeight w:val="403"/>
        </w:trPr>
        <w:tc>
          <w:tcPr>
            <w:tcW w:w="156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2471D17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lassification by function</w:t>
            </w:r>
          </w:p>
        </w:tc>
        <w:tc>
          <w:tcPr>
            <w:tcW w:w="8332"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D7D721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f. Information collection/distribution by infrastructure</w:t>
            </w:r>
          </w:p>
        </w:tc>
      </w:tr>
      <w:tr w:rsidR="001C3FC0" w:rsidRPr="00A60FD8" w14:paraId="1914D8C2" w14:textId="77777777" w:rsidTr="001C3FC0">
        <w:trPr>
          <w:trHeight w:val="403"/>
        </w:trPr>
        <w:tc>
          <w:tcPr>
            <w:tcW w:w="156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6B13BE3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332"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F75E66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f-2. Collection of information to optimize the traffic flow</w:t>
            </w:r>
          </w:p>
        </w:tc>
      </w:tr>
      <w:tr w:rsidR="001C3FC0" w:rsidRPr="00A60FD8" w14:paraId="2338A67A" w14:textId="77777777" w:rsidTr="001C3FC0">
        <w:trPr>
          <w:trHeight w:val="295"/>
        </w:trPr>
        <w:tc>
          <w:tcPr>
            <w:tcW w:w="156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4FCC4E2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411"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BDE6F6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Expressways + General roads</w:t>
            </w:r>
          </w:p>
        </w:tc>
        <w:tc>
          <w:tcPr>
            <w:tcW w:w="15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4F63ADD6" w14:textId="77777777" w:rsidR="001C3FC0" w:rsidRPr="00A60FD8" w:rsidRDefault="001C3FC0" w:rsidP="001C3FC0">
            <w:pPr>
              <w:rPr>
                <w:rFonts w:eastAsia="Meiryo UI"/>
                <w:b/>
                <w:bCs/>
                <w:snapToGrid w:val="0"/>
                <w:color w:val="000000" w:themeColor="text1"/>
                <w:sz w:val="20"/>
              </w:rPr>
            </w:pPr>
          </w:p>
        </w:tc>
        <w:tc>
          <w:tcPr>
            <w:tcW w:w="3341"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3E10BD3D" w14:textId="77777777" w:rsidR="001C3FC0" w:rsidRPr="00A60FD8" w:rsidRDefault="001C3FC0" w:rsidP="001C3FC0">
            <w:pPr>
              <w:rPr>
                <w:rFonts w:eastAsia="Meiryo UI"/>
                <w:b/>
                <w:bCs/>
                <w:snapToGrid w:val="0"/>
                <w:color w:val="000000" w:themeColor="text1"/>
                <w:sz w:val="20"/>
              </w:rPr>
            </w:pPr>
          </w:p>
        </w:tc>
      </w:tr>
      <w:tr w:rsidR="001C3FC0" w:rsidRPr="00A60FD8" w14:paraId="56AA4D2E" w14:textId="77777777" w:rsidTr="001C3FC0">
        <w:trPr>
          <w:trHeight w:val="403"/>
        </w:trPr>
        <w:tc>
          <w:tcPr>
            <w:tcW w:w="156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4F575D9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332"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5ADC6A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nformation about the location and speed of driving vehicles is collected via the infrastructure to analyze and optimize the traffic flow.</w:t>
            </w:r>
          </w:p>
        </w:tc>
      </w:tr>
      <w:tr w:rsidR="001C3FC0" w:rsidRPr="00A60FD8" w14:paraId="1AA6BBAA" w14:textId="77777777" w:rsidTr="001C3FC0">
        <w:trPr>
          <w:trHeight w:val="295"/>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5E5FC21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2BB125F2" w14:textId="77777777" w:rsidTr="001C3FC0">
        <w:trPr>
          <w:trHeight w:val="2944"/>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097A162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605108DE" wp14:editId="1FCE14A7">
                  <wp:extent cx="6020616" cy="1641812"/>
                  <wp:effectExtent l="0" t="0" r="0" b="0"/>
                  <wp:docPr id="5534" name="図 5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065558" cy="1654068"/>
                          </a:xfrm>
                          <a:prstGeom prst="rect">
                            <a:avLst/>
                          </a:prstGeom>
                          <a:noFill/>
                          <a:ln>
                            <a:noFill/>
                          </a:ln>
                        </pic:spPr>
                      </pic:pic>
                    </a:graphicData>
                  </a:graphic>
                </wp:inline>
              </w:drawing>
            </w:r>
          </w:p>
        </w:tc>
      </w:tr>
      <w:tr w:rsidR="001C3FC0" w:rsidRPr="00A60FD8" w14:paraId="43CBBA34" w14:textId="77777777" w:rsidTr="001C3FC0">
        <w:trPr>
          <w:trHeight w:val="330"/>
        </w:trPr>
        <w:tc>
          <w:tcPr>
            <w:tcW w:w="782"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460982D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50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75ED4858" w14:textId="77777777" w:rsidR="001C3FC0" w:rsidRPr="00A60FD8" w:rsidRDefault="001C3FC0" w:rsidP="001C3FC0">
            <w:pPr>
              <w:rPr>
                <w:rFonts w:eastAsia="Meiryo UI"/>
                <w:b/>
                <w:bCs/>
                <w:snapToGrid w:val="0"/>
                <w:color w:val="000000" w:themeColor="text1"/>
                <w:sz w:val="20"/>
              </w:rPr>
            </w:pPr>
            <w:r w:rsidRPr="00A60FD8">
              <w:rPr>
                <w:rFonts w:eastAsia="Meiryo UI"/>
                <w:b/>
                <w:bCs/>
                <w:i/>
                <w:iCs/>
                <w:snapToGrid w:val="0"/>
                <w:color w:val="000000" w:themeColor="text1"/>
                <w:sz w:val="20"/>
                <w:lang w:eastAsia="ja-JP"/>
              </w:rPr>
              <w:t>Connection mode</w:t>
            </w:r>
          </w:p>
        </w:tc>
        <w:tc>
          <w:tcPr>
            <w:tcW w:w="2525"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AFD5AC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I, V2N</w:t>
            </w:r>
          </w:p>
        </w:tc>
        <w:tc>
          <w:tcPr>
            <w:tcW w:w="916" w:type="dxa"/>
            <w:gridSpan w:val="2"/>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5490FD4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59517D5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636"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26421F5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2538"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1B910F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6E095982"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79B32FC2" w14:textId="77777777" w:rsidR="001C3FC0" w:rsidRPr="00A60FD8" w:rsidRDefault="001C3FC0" w:rsidP="001C3FC0">
            <w:pPr>
              <w:rPr>
                <w:rFonts w:eastAsia="Meiryo UI"/>
                <w:b/>
                <w:bCs/>
                <w:snapToGrid w:val="0"/>
                <w:color w:val="000000" w:themeColor="text1"/>
                <w:sz w:val="20"/>
              </w:rPr>
            </w:pPr>
          </w:p>
        </w:tc>
        <w:tc>
          <w:tcPr>
            <w:tcW w:w="150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6A3C21A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2525"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FE31CF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one</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66DA2244" w14:textId="77777777" w:rsidR="001C3FC0" w:rsidRPr="00A60FD8" w:rsidRDefault="001C3FC0" w:rsidP="001C3FC0">
            <w:pPr>
              <w:rPr>
                <w:rFonts w:eastAsia="Meiryo UI"/>
                <w:b/>
                <w:bCs/>
                <w:snapToGrid w:val="0"/>
                <w:color w:val="000000" w:themeColor="text1"/>
                <w:sz w:val="20"/>
              </w:rPr>
            </w:pPr>
          </w:p>
        </w:tc>
        <w:tc>
          <w:tcPr>
            <w:tcW w:w="1636"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596166F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2538"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8B6F60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 speed</w:t>
            </w:r>
          </w:p>
        </w:tc>
      </w:tr>
      <w:tr w:rsidR="001C3FC0" w:rsidRPr="00A60FD8" w14:paraId="59046B12" w14:textId="77777777" w:rsidTr="001C3FC0">
        <w:trPr>
          <w:trHeight w:val="931"/>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77BBD0CD" w14:textId="77777777" w:rsidR="001C3FC0" w:rsidRPr="00A60FD8" w:rsidRDefault="001C3FC0" w:rsidP="001C3FC0">
            <w:pPr>
              <w:rPr>
                <w:rFonts w:eastAsia="Meiryo UI"/>
                <w:b/>
                <w:bCs/>
                <w:snapToGrid w:val="0"/>
                <w:color w:val="000000" w:themeColor="text1"/>
                <w:sz w:val="20"/>
              </w:rPr>
            </w:pPr>
          </w:p>
        </w:tc>
        <w:tc>
          <w:tcPr>
            <w:tcW w:w="150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7B463CFC" w14:textId="77777777" w:rsidR="001C3FC0" w:rsidRPr="00A60FD8" w:rsidRDefault="001C3FC0" w:rsidP="001C3FC0">
            <w:pPr>
              <w:rPr>
                <w:rFonts w:eastAsia="Meiryo UI"/>
                <w:b/>
                <w:bCs/>
                <w:snapToGrid w:val="0"/>
                <w:color w:val="000000" w:themeColor="text1"/>
                <w:sz w:val="20"/>
              </w:rPr>
            </w:pPr>
            <w:r w:rsidRPr="00A60FD8">
              <w:rPr>
                <w:rFonts w:eastAsia="Meiryo UI"/>
                <w:b/>
                <w:bCs/>
                <w:iCs/>
                <w:snapToGrid w:val="0"/>
                <w:color w:val="000000" w:themeColor="text1"/>
                <w:sz w:val="20"/>
                <w:lang w:eastAsia="ja-JP"/>
              </w:rPr>
              <w:t>Vehicle action</w:t>
            </w:r>
          </w:p>
        </w:tc>
        <w:tc>
          <w:tcPr>
            <w:tcW w:w="2525"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09E7AC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6AD8AEB5" w14:textId="77777777" w:rsidR="001C3FC0" w:rsidRPr="00A60FD8" w:rsidRDefault="001C3FC0" w:rsidP="001C3FC0">
            <w:pPr>
              <w:rPr>
                <w:rFonts w:eastAsia="Meiryo UI"/>
                <w:b/>
                <w:bCs/>
                <w:snapToGrid w:val="0"/>
                <w:color w:val="000000" w:themeColor="text1"/>
                <w:sz w:val="20"/>
              </w:rPr>
            </w:pPr>
          </w:p>
        </w:tc>
        <w:tc>
          <w:tcPr>
            <w:tcW w:w="1636"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15B3391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2538"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7A2BB9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63F70CEE"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198C871B" w14:textId="77777777" w:rsidR="001C3FC0" w:rsidRPr="00A60FD8" w:rsidRDefault="001C3FC0" w:rsidP="001C3FC0">
            <w:pPr>
              <w:rPr>
                <w:rFonts w:eastAsia="Meiryo UI"/>
                <w:b/>
                <w:bCs/>
                <w:snapToGrid w:val="0"/>
                <w:color w:val="000000" w:themeColor="text1"/>
                <w:sz w:val="20"/>
              </w:rPr>
            </w:pPr>
          </w:p>
        </w:tc>
        <w:tc>
          <w:tcPr>
            <w:tcW w:w="150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3F27CA0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lang w:eastAsia="ja-JP"/>
              </w:rPr>
              <w:t>Quick r</w:t>
            </w:r>
            <w:r w:rsidRPr="00A60FD8">
              <w:rPr>
                <w:rFonts w:eastAsia="Meiryo UI"/>
                <w:b/>
                <w:bCs/>
                <w:snapToGrid w:val="0"/>
                <w:color w:val="000000" w:themeColor="text1"/>
                <w:sz w:val="20"/>
              </w:rPr>
              <w:t>esponsiveness</w:t>
            </w:r>
          </w:p>
        </w:tc>
        <w:tc>
          <w:tcPr>
            <w:tcW w:w="2525"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47F849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c>
          <w:tcPr>
            <w:tcW w:w="2552" w:type="dxa"/>
            <w:gridSpan w:val="4"/>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5B0E078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2538"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443469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mall</w:t>
            </w:r>
          </w:p>
        </w:tc>
      </w:tr>
    </w:tbl>
    <w:p w14:paraId="17B7E1A7" w14:textId="77777777" w:rsidR="001C3FC0" w:rsidRPr="00A60FD8" w:rsidRDefault="001C3FC0" w:rsidP="001C3FC0">
      <w:pPr>
        <w:pStyle w:val="Tablefin"/>
        <w:rPr>
          <w:rFonts w:eastAsia="Meiryo UI"/>
          <w:snapToGrid w:val="0"/>
        </w:rPr>
      </w:pPr>
    </w:p>
    <w:p w14:paraId="18BB54B4" w14:textId="77777777" w:rsidR="001C3FC0" w:rsidRPr="00A60FD8" w:rsidRDefault="001C3FC0">
      <w:pPr>
        <w:tabs>
          <w:tab w:val="clear" w:pos="1134"/>
          <w:tab w:val="clear" w:pos="1871"/>
          <w:tab w:val="clear" w:pos="2268"/>
        </w:tabs>
        <w:overflowPunct/>
        <w:autoSpaceDE/>
        <w:autoSpaceDN/>
        <w:adjustRightInd/>
        <w:spacing w:before="0"/>
        <w:textAlignment w:val="auto"/>
        <w:rPr>
          <w:i/>
        </w:rPr>
      </w:pPr>
      <w:r w:rsidRPr="00A60FD8">
        <w:br w:type="page"/>
      </w:r>
    </w:p>
    <w:p w14:paraId="04587952" w14:textId="7D469B28" w:rsidR="001C3FC0" w:rsidRPr="00A60FD8" w:rsidRDefault="001C3FC0" w:rsidP="0009470B">
      <w:pPr>
        <w:pStyle w:val="Headingi"/>
        <w:spacing w:after="120"/>
      </w:pPr>
      <w:r w:rsidRPr="00A60FD8">
        <w:lastRenderedPageBreak/>
        <w:t>f-3. Update and automatic generation of maps</w:t>
      </w:r>
    </w:p>
    <w:tbl>
      <w:tblPr>
        <w:tblW w:w="9900" w:type="dxa"/>
        <w:tblCellMar>
          <w:left w:w="0" w:type="dxa"/>
          <w:right w:w="0" w:type="dxa"/>
        </w:tblCellMar>
        <w:tblLook w:val="0600" w:firstRow="0" w:lastRow="0" w:firstColumn="0" w:lastColumn="0" w:noHBand="1" w:noVBand="1"/>
      </w:tblPr>
      <w:tblGrid>
        <w:gridCol w:w="702"/>
        <w:gridCol w:w="866"/>
        <w:gridCol w:w="637"/>
        <w:gridCol w:w="2605"/>
        <w:gridCol w:w="169"/>
        <w:gridCol w:w="747"/>
        <w:gridCol w:w="833"/>
        <w:gridCol w:w="794"/>
        <w:gridCol w:w="2547"/>
      </w:tblGrid>
      <w:tr w:rsidR="001C3FC0" w:rsidRPr="00A60FD8" w14:paraId="58208D34" w14:textId="77777777" w:rsidTr="001C3FC0">
        <w:trPr>
          <w:trHeight w:val="403"/>
        </w:trPr>
        <w:tc>
          <w:tcPr>
            <w:tcW w:w="156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5132F45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lassification by function</w:t>
            </w:r>
          </w:p>
        </w:tc>
        <w:tc>
          <w:tcPr>
            <w:tcW w:w="8332"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AD568C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f. Information collection/distribution by infrastructure</w:t>
            </w:r>
          </w:p>
        </w:tc>
      </w:tr>
      <w:tr w:rsidR="001C3FC0" w:rsidRPr="00A60FD8" w14:paraId="4CD77F6A" w14:textId="77777777" w:rsidTr="001C3FC0">
        <w:trPr>
          <w:trHeight w:val="403"/>
        </w:trPr>
        <w:tc>
          <w:tcPr>
            <w:tcW w:w="156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73D5DC9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332"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E7D028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f-3. Update and automatic generation of maps</w:t>
            </w:r>
          </w:p>
        </w:tc>
      </w:tr>
      <w:tr w:rsidR="001C3FC0" w:rsidRPr="00A60FD8" w14:paraId="16F68379" w14:textId="77777777" w:rsidTr="001C3FC0">
        <w:trPr>
          <w:trHeight w:val="283"/>
        </w:trPr>
        <w:tc>
          <w:tcPr>
            <w:tcW w:w="156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023FD52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411"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5E13C9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Expressways + General roads</w:t>
            </w:r>
          </w:p>
        </w:tc>
        <w:tc>
          <w:tcPr>
            <w:tcW w:w="15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0CDE5DA1" w14:textId="77777777" w:rsidR="001C3FC0" w:rsidRPr="00A60FD8" w:rsidRDefault="001C3FC0" w:rsidP="001C3FC0">
            <w:pPr>
              <w:rPr>
                <w:rFonts w:eastAsia="Meiryo UI"/>
                <w:b/>
                <w:bCs/>
                <w:snapToGrid w:val="0"/>
                <w:color w:val="000000" w:themeColor="text1"/>
                <w:sz w:val="20"/>
              </w:rPr>
            </w:pPr>
          </w:p>
        </w:tc>
        <w:tc>
          <w:tcPr>
            <w:tcW w:w="3341"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49BA9BC4" w14:textId="77777777" w:rsidR="001C3FC0" w:rsidRPr="00A60FD8" w:rsidRDefault="001C3FC0" w:rsidP="001C3FC0">
            <w:pPr>
              <w:rPr>
                <w:rFonts w:eastAsia="Meiryo UI"/>
                <w:b/>
                <w:bCs/>
                <w:snapToGrid w:val="0"/>
                <w:color w:val="000000" w:themeColor="text1"/>
                <w:sz w:val="20"/>
              </w:rPr>
            </w:pPr>
          </w:p>
        </w:tc>
      </w:tr>
      <w:tr w:rsidR="001C3FC0" w:rsidRPr="00A60FD8" w14:paraId="3F285F72" w14:textId="77777777" w:rsidTr="001C3FC0">
        <w:trPr>
          <w:trHeight w:val="283"/>
        </w:trPr>
        <w:tc>
          <w:tcPr>
            <w:tcW w:w="156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0A1E878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332"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043412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ehicles’ information is collected by the infrastructure to update and automatically generate the map data.</w:t>
            </w:r>
          </w:p>
        </w:tc>
      </w:tr>
      <w:tr w:rsidR="001C3FC0" w:rsidRPr="00A60FD8" w14:paraId="2D9C09E6" w14:textId="77777777" w:rsidTr="001C3FC0">
        <w:trPr>
          <w:trHeight w:val="283"/>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0AE27B2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35E88700" w14:textId="77777777" w:rsidTr="001C3FC0">
        <w:trPr>
          <w:trHeight w:val="3185"/>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563477E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3FFB02A4" wp14:editId="1BA11B5B">
                  <wp:extent cx="5947228" cy="1905974"/>
                  <wp:effectExtent l="0" t="0" r="0" b="0"/>
                  <wp:docPr id="5535" name="図 5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71021" cy="1913599"/>
                          </a:xfrm>
                          <a:prstGeom prst="rect">
                            <a:avLst/>
                          </a:prstGeom>
                          <a:noFill/>
                          <a:ln>
                            <a:noFill/>
                          </a:ln>
                        </pic:spPr>
                      </pic:pic>
                    </a:graphicData>
                  </a:graphic>
                </wp:inline>
              </w:drawing>
            </w:r>
          </w:p>
        </w:tc>
      </w:tr>
      <w:tr w:rsidR="001C3FC0" w:rsidRPr="00A60FD8" w14:paraId="3BBCA680" w14:textId="77777777" w:rsidTr="001C3FC0">
        <w:trPr>
          <w:trHeight w:val="330"/>
        </w:trPr>
        <w:tc>
          <w:tcPr>
            <w:tcW w:w="702"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348FD9A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50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0D9E910D" w14:textId="77777777" w:rsidR="001C3FC0" w:rsidRPr="00A60FD8" w:rsidRDefault="001C3FC0" w:rsidP="001C3FC0">
            <w:pPr>
              <w:rPr>
                <w:rFonts w:eastAsia="Meiryo UI"/>
                <w:b/>
                <w:bCs/>
                <w:snapToGrid w:val="0"/>
                <w:color w:val="000000" w:themeColor="text1"/>
                <w:sz w:val="20"/>
              </w:rPr>
            </w:pPr>
            <w:r w:rsidRPr="00A60FD8">
              <w:rPr>
                <w:rFonts w:eastAsia="Meiryo UI"/>
                <w:b/>
                <w:bCs/>
                <w:i/>
                <w:iCs/>
                <w:snapToGrid w:val="0"/>
                <w:color w:val="000000" w:themeColor="text1"/>
                <w:sz w:val="20"/>
                <w:lang w:eastAsia="ja-JP"/>
              </w:rPr>
              <w:t>Connection mode</w:t>
            </w:r>
          </w:p>
        </w:tc>
        <w:tc>
          <w:tcPr>
            <w:tcW w:w="2605"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72F52F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N</w:t>
            </w:r>
          </w:p>
        </w:tc>
        <w:tc>
          <w:tcPr>
            <w:tcW w:w="916" w:type="dxa"/>
            <w:gridSpan w:val="2"/>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0D8EFD9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41A3493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627"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303DC2F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2547"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C6E3A3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422B80AE" w14:textId="77777777" w:rsidTr="001C3FC0">
        <w:trPr>
          <w:trHeight w:val="669"/>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4F4C57C3" w14:textId="77777777" w:rsidR="001C3FC0" w:rsidRPr="00A60FD8" w:rsidRDefault="001C3FC0" w:rsidP="001C3FC0">
            <w:pPr>
              <w:rPr>
                <w:rFonts w:eastAsia="Meiryo UI"/>
                <w:b/>
                <w:bCs/>
                <w:snapToGrid w:val="0"/>
                <w:color w:val="000000" w:themeColor="text1"/>
                <w:sz w:val="20"/>
              </w:rPr>
            </w:pPr>
          </w:p>
        </w:tc>
        <w:tc>
          <w:tcPr>
            <w:tcW w:w="150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3ECFB6D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2605"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1A56E1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one</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027DD728" w14:textId="77777777" w:rsidR="001C3FC0" w:rsidRPr="00A60FD8" w:rsidRDefault="001C3FC0" w:rsidP="001C3FC0">
            <w:pPr>
              <w:rPr>
                <w:rFonts w:eastAsia="Meiryo UI"/>
                <w:b/>
                <w:bCs/>
                <w:snapToGrid w:val="0"/>
                <w:color w:val="000000" w:themeColor="text1"/>
                <w:sz w:val="20"/>
              </w:rPr>
            </w:pPr>
          </w:p>
        </w:tc>
        <w:tc>
          <w:tcPr>
            <w:tcW w:w="1627"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30B3C8B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2547"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C28BEC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w:t>
            </w:r>
          </w:p>
        </w:tc>
      </w:tr>
      <w:tr w:rsidR="001C3FC0" w:rsidRPr="00A60FD8" w14:paraId="3D29371A" w14:textId="77777777" w:rsidTr="001C3FC0">
        <w:trPr>
          <w:trHeight w:val="931"/>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19F46975" w14:textId="77777777" w:rsidR="001C3FC0" w:rsidRPr="00A60FD8" w:rsidRDefault="001C3FC0" w:rsidP="001C3FC0">
            <w:pPr>
              <w:rPr>
                <w:rFonts w:eastAsia="Meiryo UI"/>
                <w:b/>
                <w:bCs/>
                <w:snapToGrid w:val="0"/>
                <w:color w:val="000000" w:themeColor="text1"/>
                <w:sz w:val="20"/>
              </w:rPr>
            </w:pPr>
          </w:p>
        </w:tc>
        <w:tc>
          <w:tcPr>
            <w:tcW w:w="150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507E639A" w14:textId="77777777" w:rsidR="001C3FC0" w:rsidRPr="00A60FD8" w:rsidRDefault="001C3FC0" w:rsidP="001C3FC0">
            <w:pPr>
              <w:rPr>
                <w:rFonts w:eastAsia="Meiryo UI"/>
                <w:b/>
                <w:bCs/>
                <w:snapToGrid w:val="0"/>
                <w:color w:val="000000" w:themeColor="text1"/>
                <w:sz w:val="20"/>
              </w:rPr>
            </w:pPr>
            <w:r w:rsidRPr="00A60FD8">
              <w:rPr>
                <w:rFonts w:eastAsia="Meiryo UI"/>
                <w:b/>
                <w:bCs/>
                <w:iCs/>
                <w:snapToGrid w:val="0"/>
                <w:color w:val="000000" w:themeColor="text1"/>
                <w:sz w:val="20"/>
                <w:lang w:eastAsia="ja-JP"/>
              </w:rPr>
              <w:t>Vehicle action</w:t>
            </w:r>
          </w:p>
        </w:tc>
        <w:tc>
          <w:tcPr>
            <w:tcW w:w="2605"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BBFEA5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2C8D7B1F" w14:textId="77777777" w:rsidR="001C3FC0" w:rsidRPr="00A60FD8" w:rsidRDefault="001C3FC0" w:rsidP="001C3FC0">
            <w:pPr>
              <w:rPr>
                <w:rFonts w:eastAsia="Meiryo UI"/>
                <w:b/>
                <w:bCs/>
                <w:snapToGrid w:val="0"/>
                <w:color w:val="000000" w:themeColor="text1"/>
                <w:sz w:val="20"/>
              </w:rPr>
            </w:pPr>
          </w:p>
        </w:tc>
        <w:tc>
          <w:tcPr>
            <w:tcW w:w="1627"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4AB92F9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2547"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D63EA8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captured by on-board cameras</w:t>
            </w:r>
          </w:p>
        </w:tc>
      </w:tr>
      <w:tr w:rsidR="001C3FC0" w:rsidRPr="00A60FD8" w14:paraId="42FEF6EF"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7133B629" w14:textId="77777777" w:rsidR="001C3FC0" w:rsidRPr="00A60FD8" w:rsidRDefault="001C3FC0" w:rsidP="001C3FC0">
            <w:pPr>
              <w:rPr>
                <w:rFonts w:eastAsia="Meiryo UI"/>
                <w:b/>
                <w:bCs/>
                <w:snapToGrid w:val="0"/>
                <w:color w:val="000000" w:themeColor="text1"/>
                <w:sz w:val="20"/>
              </w:rPr>
            </w:pPr>
          </w:p>
        </w:tc>
        <w:tc>
          <w:tcPr>
            <w:tcW w:w="150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67E03B4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lang w:eastAsia="ja-JP"/>
              </w:rPr>
              <w:t>Quick r</w:t>
            </w:r>
            <w:r w:rsidRPr="00A60FD8">
              <w:rPr>
                <w:rFonts w:eastAsia="Meiryo UI"/>
                <w:b/>
                <w:bCs/>
                <w:snapToGrid w:val="0"/>
                <w:color w:val="000000" w:themeColor="text1"/>
                <w:sz w:val="20"/>
              </w:rPr>
              <w:t>esponsiveness</w:t>
            </w:r>
          </w:p>
        </w:tc>
        <w:tc>
          <w:tcPr>
            <w:tcW w:w="2605"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04FF54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c>
          <w:tcPr>
            <w:tcW w:w="2543" w:type="dxa"/>
            <w:gridSpan w:val="4"/>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36818BB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2547"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2DAE7E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arge</w:t>
            </w:r>
          </w:p>
        </w:tc>
      </w:tr>
    </w:tbl>
    <w:p w14:paraId="4A54183F" w14:textId="77777777" w:rsidR="001C3FC0" w:rsidRPr="00A60FD8" w:rsidRDefault="001C3FC0" w:rsidP="001C3FC0">
      <w:pPr>
        <w:pStyle w:val="Tablefin"/>
        <w:rPr>
          <w:rFonts w:eastAsia="Meiryo UI"/>
          <w:snapToGrid w:val="0"/>
        </w:rPr>
      </w:pPr>
    </w:p>
    <w:p w14:paraId="4420D951" w14:textId="77777777" w:rsidR="001C3FC0" w:rsidRPr="00A60FD8" w:rsidRDefault="001C3FC0">
      <w:pPr>
        <w:tabs>
          <w:tab w:val="clear" w:pos="1134"/>
          <w:tab w:val="clear" w:pos="1871"/>
          <w:tab w:val="clear" w:pos="2268"/>
        </w:tabs>
        <w:overflowPunct/>
        <w:autoSpaceDE/>
        <w:autoSpaceDN/>
        <w:adjustRightInd/>
        <w:spacing w:before="0"/>
        <w:textAlignment w:val="auto"/>
        <w:rPr>
          <w:i/>
        </w:rPr>
      </w:pPr>
      <w:r w:rsidRPr="00A60FD8">
        <w:br w:type="page"/>
      </w:r>
    </w:p>
    <w:p w14:paraId="17331888" w14:textId="65AD4AF0" w:rsidR="001C3FC0" w:rsidRPr="00A60FD8" w:rsidRDefault="001C3FC0" w:rsidP="0009470B">
      <w:pPr>
        <w:pStyle w:val="Headingi"/>
        <w:spacing w:after="120"/>
      </w:pPr>
      <w:r w:rsidRPr="00A60FD8">
        <w:lastRenderedPageBreak/>
        <w:t>f-4. Distribution of dynamic map information</w:t>
      </w:r>
    </w:p>
    <w:tbl>
      <w:tblPr>
        <w:tblW w:w="9900" w:type="dxa"/>
        <w:tblCellMar>
          <w:left w:w="0" w:type="dxa"/>
          <w:right w:w="0" w:type="dxa"/>
        </w:tblCellMar>
        <w:tblLook w:val="0600" w:firstRow="0" w:lastRow="0" w:firstColumn="0" w:lastColumn="0" w:noHBand="1" w:noVBand="1"/>
      </w:tblPr>
      <w:tblGrid>
        <w:gridCol w:w="718"/>
        <w:gridCol w:w="762"/>
        <w:gridCol w:w="738"/>
        <w:gridCol w:w="2593"/>
        <w:gridCol w:w="95"/>
        <w:gridCol w:w="821"/>
        <w:gridCol w:w="710"/>
        <w:gridCol w:w="781"/>
        <w:gridCol w:w="2682"/>
      </w:tblGrid>
      <w:tr w:rsidR="001C3FC0" w:rsidRPr="00A60FD8" w14:paraId="5B5AC43D" w14:textId="77777777" w:rsidTr="001C3FC0">
        <w:trPr>
          <w:trHeight w:val="403"/>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1E40E59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lassification by function</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AB5611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f. Information collection/distribution by infrastructure</w:t>
            </w:r>
          </w:p>
        </w:tc>
      </w:tr>
      <w:tr w:rsidR="001C3FC0" w:rsidRPr="00A60FD8" w14:paraId="6D3DD95B" w14:textId="77777777" w:rsidTr="001C3FC0">
        <w:trPr>
          <w:trHeight w:val="403"/>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44272EE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E4020F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f-4. Distribution of dynamic map information</w:t>
            </w:r>
          </w:p>
        </w:tc>
      </w:tr>
      <w:tr w:rsidR="001C3FC0" w:rsidRPr="00A60FD8" w14:paraId="75A54FA6" w14:textId="77777777" w:rsidTr="001C3FC0">
        <w:trPr>
          <w:trHeight w:val="334"/>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78C85D4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426"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9AFA2A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Expressways + General roads</w:t>
            </w:r>
          </w:p>
        </w:tc>
        <w:tc>
          <w:tcPr>
            <w:tcW w:w="153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21FF67CA" w14:textId="77777777" w:rsidR="001C3FC0" w:rsidRPr="00A60FD8" w:rsidRDefault="001C3FC0" w:rsidP="001C3FC0">
            <w:pPr>
              <w:rPr>
                <w:rFonts w:eastAsia="Meiryo UI"/>
                <w:b/>
                <w:bCs/>
                <w:snapToGrid w:val="0"/>
                <w:color w:val="000000" w:themeColor="text1"/>
                <w:sz w:val="20"/>
              </w:rPr>
            </w:pPr>
          </w:p>
        </w:tc>
        <w:tc>
          <w:tcPr>
            <w:tcW w:w="3463"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5E3D6DAC" w14:textId="77777777" w:rsidR="001C3FC0" w:rsidRPr="00A60FD8" w:rsidRDefault="001C3FC0" w:rsidP="001C3FC0">
            <w:pPr>
              <w:rPr>
                <w:rFonts w:eastAsia="Meiryo UI"/>
                <w:b/>
                <w:bCs/>
                <w:snapToGrid w:val="0"/>
                <w:color w:val="000000" w:themeColor="text1"/>
                <w:sz w:val="20"/>
              </w:rPr>
            </w:pPr>
          </w:p>
        </w:tc>
      </w:tr>
      <w:tr w:rsidR="001C3FC0" w:rsidRPr="00A60FD8" w14:paraId="316E8EA6" w14:textId="77777777" w:rsidTr="001C3FC0">
        <w:trPr>
          <w:trHeight w:val="276"/>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61ED904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1C5197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ynamic map information is provided by the infrastructure to vehicles.</w:t>
            </w:r>
          </w:p>
        </w:tc>
      </w:tr>
      <w:tr w:rsidR="001C3FC0" w:rsidRPr="00A60FD8" w14:paraId="6DE49CB4" w14:textId="77777777" w:rsidTr="001C3FC0">
        <w:trPr>
          <w:trHeight w:val="276"/>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7963349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588C2985" w14:textId="77777777" w:rsidTr="001C3FC0">
        <w:trPr>
          <w:trHeight w:val="3280"/>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765C934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0EA33A5E" wp14:editId="2702E67E">
                  <wp:extent cx="5969181" cy="2163982"/>
                  <wp:effectExtent l="0" t="0" r="0" b="8255"/>
                  <wp:docPr id="5536" name="図 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001501" cy="2175699"/>
                          </a:xfrm>
                          <a:prstGeom prst="rect">
                            <a:avLst/>
                          </a:prstGeom>
                          <a:noFill/>
                          <a:ln>
                            <a:noFill/>
                          </a:ln>
                        </pic:spPr>
                      </pic:pic>
                    </a:graphicData>
                  </a:graphic>
                </wp:inline>
              </w:drawing>
            </w:r>
          </w:p>
        </w:tc>
      </w:tr>
      <w:tr w:rsidR="001C3FC0" w:rsidRPr="00A60FD8" w14:paraId="5FC3F622" w14:textId="77777777" w:rsidTr="001C3FC0">
        <w:trPr>
          <w:trHeight w:val="330"/>
        </w:trPr>
        <w:tc>
          <w:tcPr>
            <w:tcW w:w="718"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1421BBD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6D300FDA" w14:textId="77777777" w:rsidR="001C3FC0" w:rsidRPr="00A60FD8" w:rsidRDefault="001C3FC0" w:rsidP="001C3FC0">
            <w:pPr>
              <w:rPr>
                <w:rFonts w:eastAsia="Meiryo UI"/>
                <w:b/>
                <w:bCs/>
                <w:snapToGrid w:val="0"/>
                <w:color w:val="000000" w:themeColor="text1"/>
                <w:sz w:val="20"/>
              </w:rPr>
            </w:pPr>
            <w:r w:rsidRPr="00A60FD8">
              <w:rPr>
                <w:rFonts w:eastAsia="Meiryo UI"/>
                <w:b/>
                <w:bCs/>
                <w:i/>
                <w:iCs/>
                <w:snapToGrid w:val="0"/>
                <w:color w:val="000000" w:themeColor="text1"/>
                <w:sz w:val="20"/>
                <w:lang w:eastAsia="ja-JP"/>
              </w:rPr>
              <w:t>Connection mode</w:t>
            </w:r>
          </w:p>
        </w:tc>
        <w:tc>
          <w:tcPr>
            <w:tcW w:w="2593"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7DD1BD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N</w:t>
            </w:r>
          </w:p>
        </w:tc>
        <w:tc>
          <w:tcPr>
            <w:tcW w:w="916" w:type="dxa"/>
            <w:gridSpan w:val="2"/>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2882453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28A5888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49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7174469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2682"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4C4DFA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2EF0E00D"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7BC65D99"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0401C25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2593"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288BAD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many</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627508B9" w14:textId="77777777" w:rsidR="001C3FC0" w:rsidRPr="00A60FD8" w:rsidRDefault="001C3FC0" w:rsidP="001C3FC0">
            <w:pPr>
              <w:rPr>
                <w:rFonts w:eastAsia="Meiryo UI"/>
                <w:b/>
                <w:bCs/>
                <w:snapToGrid w:val="0"/>
                <w:color w:val="000000" w:themeColor="text1"/>
                <w:sz w:val="20"/>
              </w:rPr>
            </w:pPr>
          </w:p>
        </w:tc>
        <w:tc>
          <w:tcPr>
            <w:tcW w:w="149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3EDC7EA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2682"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BF346D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472880C3" w14:textId="77777777" w:rsidTr="001C3FC0">
        <w:trPr>
          <w:trHeight w:val="933"/>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69D00C91"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6D7EF934" w14:textId="77777777" w:rsidR="001C3FC0" w:rsidRPr="00A60FD8" w:rsidRDefault="001C3FC0" w:rsidP="001C3FC0">
            <w:pPr>
              <w:rPr>
                <w:rFonts w:eastAsia="Meiryo UI"/>
                <w:b/>
                <w:bCs/>
                <w:snapToGrid w:val="0"/>
                <w:color w:val="000000" w:themeColor="text1"/>
                <w:sz w:val="20"/>
              </w:rPr>
            </w:pPr>
            <w:r w:rsidRPr="00A60FD8">
              <w:rPr>
                <w:rFonts w:eastAsia="Meiryo UI"/>
                <w:b/>
                <w:bCs/>
                <w:iCs/>
                <w:snapToGrid w:val="0"/>
                <w:color w:val="000000" w:themeColor="text1"/>
                <w:sz w:val="20"/>
                <w:lang w:eastAsia="ja-JP"/>
              </w:rPr>
              <w:t>Vehicle action</w:t>
            </w:r>
          </w:p>
        </w:tc>
        <w:tc>
          <w:tcPr>
            <w:tcW w:w="2593"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B2B3AA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rajectory change</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0474D3FC" w14:textId="77777777" w:rsidR="001C3FC0" w:rsidRPr="00A60FD8" w:rsidRDefault="001C3FC0" w:rsidP="001C3FC0">
            <w:pPr>
              <w:rPr>
                <w:rFonts w:eastAsia="Meiryo UI"/>
                <w:b/>
                <w:bCs/>
                <w:snapToGrid w:val="0"/>
                <w:color w:val="000000" w:themeColor="text1"/>
                <w:sz w:val="20"/>
              </w:rPr>
            </w:pPr>
          </w:p>
        </w:tc>
        <w:tc>
          <w:tcPr>
            <w:tcW w:w="149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10F5257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2682"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7AA310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oad data, feature location, etc.</w:t>
            </w:r>
          </w:p>
        </w:tc>
      </w:tr>
      <w:tr w:rsidR="001C3FC0" w:rsidRPr="00A60FD8" w14:paraId="746C7E6C"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77E085CA"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7B79852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lang w:eastAsia="ja-JP"/>
              </w:rPr>
              <w:t>Quick r</w:t>
            </w:r>
            <w:r w:rsidRPr="00A60FD8">
              <w:rPr>
                <w:rFonts w:eastAsia="Meiryo UI"/>
                <w:b/>
                <w:bCs/>
                <w:snapToGrid w:val="0"/>
                <w:color w:val="000000" w:themeColor="text1"/>
                <w:sz w:val="20"/>
              </w:rPr>
              <w:t>esponsiveness</w:t>
            </w:r>
          </w:p>
        </w:tc>
        <w:tc>
          <w:tcPr>
            <w:tcW w:w="2593"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FF5087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ー</w:t>
            </w:r>
          </w:p>
        </w:tc>
        <w:tc>
          <w:tcPr>
            <w:tcW w:w="2407" w:type="dxa"/>
            <w:gridSpan w:val="4"/>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7651E5F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2682"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EEF110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arge</w:t>
            </w:r>
          </w:p>
        </w:tc>
      </w:tr>
    </w:tbl>
    <w:p w14:paraId="013AE961" w14:textId="77777777" w:rsidR="001C3FC0" w:rsidRPr="00A60FD8" w:rsidRDefault="001C3FC0" w:rsidP="001C3FC0">
      <w:pPr>
        <w:pStyle w:val="Tablefin"/>
        <w:rPr>
          <w:rFonts w:eastAsia="Meiryo UI"/>
        </w:rPr>
      </w:pPr>
    </w:p>
    <w:p w14:paraId="4B73A680" w14:textId="77777777" w:rsidR="001C3FC0" w:rsidRPr="00A60FD8" w:rsidRDefault="001C3FC0">
      <w:pPr>
        <w:tabs>
          <w:tab w:val="clear" w:pos="1134"/>
          <w:tab w:val="clear" w:pos="1871"/>
          <w:tab w:val="clear" w:pos="2268"/>
        </w:tabs>
        <w:overflowPunct/>
        <w:autoSpaceDE/>
        <w:autoSpaceDN/>
        <w:adjustRightInd/>
        <w:spacing w:before="0"/>
        <w:textAlignment w:val="auto"/>
        <w:rPr>
          <w:rFonts w:ascii="Times New Roman Bold" w:hAnsi="Times New Roman Bold" w:cs="Times New Roman Bold"/>
          <w:b/>
          <w:lang w:eastAsia="zh-CN"/>
        </w:rPr>
      </w:pPr>
      <w:r w:rsidRPr="00A60FD8">
        <w:br w:type="page"/>
      </w:r>
    </w:p>
    <w:p w14:paraId="4C17D055" w14:textId="3B3DC321" w:rsidR="001C3FC0" w:rsidRPr="00A60FD8" w:rsidRDefault="001C3FC0" w:rsidP="001C3FC0">
      <w:pPr>
        <w:pStyle w:val="Headingb"/>
      </w:pPr>
      <w:r w:rsidRPr="00A60FD8">
        <w:lastRenderedPageBreak/>
        <w:t>(1)</w:t>
      </w:r>
      <w:r w:rsidRPr="00A60FD8">
        <w:tab/>
        <w:t>Functional elements in which V2V and V2I interaction must be ensured</w:t>
      </w:r>
    </w:p>
    <w:p w14:paraId="48A01928" w14:textId="77777777" w:rsidR="001C3FC0" w:rsidRPr="00A60FD8" w:rsidRDefault="001C3FC0" w:rsidP="001C3FC0">
      <w:pPr>
        <w:pStyle w:val="Headingi"/>
      </w:pPr>
      <w:r w:rsidRPr="00A60FD8">
        <w:t>a. Merging/lane change assistance</w:t>
      </w:r>
    </w:p>
    <w:p w14:paraId="40F1F563" w14:textId="77777777" w:rsidR="001C3FC0" w:rsidRPr="00A60FD8" w:rsidRDefault="001C3FC0" w:rsidP="0009470B">
      <w:pPr>
        <w:pStyle w:val="Headingi"/>
        <w:spacing w:after="120"/>
      </w:pPr>
      <w:r w:rsidRPr="00A60FD8">
        <w:t>a-1-3. Cooperative merging assistance with vehicles on the main lane by roadside control</w:t>
      </w:r>
    </w:p>
    <w:tbl>
      <w:tblPr>
        <w:tblW w:w="9900" w:type="dxa"/>
        <w:tblCellMar>
          <w:left w:w="0" w:type="dxa"/>
          <w:right w:w="0" w:type="dxa"/>
        </w:tblCellMar>
        <w:tblLook w:val="0600" w:firstRow="0" w:lastRow="0" w:firstColumn="0" w:lastColumn="0" w:noHBand="1" w:noVBand="1"/>
      </w:tblPr>
      <w:tblGrid>
        <w:gridCol w:w="700"/>
        <w:gridCol w:w="780"/>
        <w:gridCol w:w="720"/>
        <w:gridCol w:w="2280"/>
        <w:gridCol w:w="550"/>
        <w:gridCol w:w="366"/>
        <w:gridCol w:w="1200"/>
        <w:gridCol w:w="60"/>
        <w:gridCol w:w="3244"/>
      </w:tblGrid>
      <w:tr w:rsidR="001C3FC0" w:rsidRPr="00A60FD8" w14:paraId="168B9C28" w14:textId="77777777" w:rsidTr="001C3FC0">
        <w:trPr>
          <w:trHeight w:val="403"/>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1D5FB95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lassification by function</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C5651C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a. Merging/lane change assistance</w:t>
            </w:r>
          </w:p>
        </w:tc>
      </w:tr>
      <w:tr w:rsidR="001C3FC0" w:rsidRPr="00A60FD8" w14:paraId="7A9E20F0" w14:textId="77777777" w:rsidTr="001C3FC0">
        <w:trPr>
          <w:trHeight w:val="403"/>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04F256D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FF950D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a-1-3. Cooperative merging assistance with vehicles on the main lane by roadside control</w:t>
            </w:r>
          </w:p>
        </w:tc>
      </w:tr>
      <w:tr w:rsidR="001C3FC0" w:rsidRPr="00A60FD8" w14:paraId="39F3A8F4" w14:textId="77777777" w:rsidTr="001C3FC0">
        <w:trPr>
          <w:trHeight w:val="283"/>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1F628E2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550"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2F518E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Expressways + General roads</w:t>
            </w:r>
          </w:p>
        </w:tc>
        <w:tc>
          <w:tcPr>
            <w:tcW w:w="1566"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2FC95DD7" w14:textId="77777777" w:rsidR="001C3FC0" w:rsidRPr="00A60FD8" w:rsidRDefault="001C3FC0" w:rsidP="001C3FC0">
            <w:pPr>
              <w:rPr>
                <w:rFonts w:eastAsia="Meiryo UI"/>
                <w:b/>
                <w:bCs/>
                <w:snapToGrid w:val="0"/>
                <w:color w:val="000000" w:themeColor="text1"/>
                <w:sz w:val="20"/>
              </w:rPr>
            </w:pPr>
          </w:p>
        </w:tc>
        <w:tc>
          <w:tcPr>
            <w:tcW w:w="3304"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5B21C79D" w14:textId="77777777" w:rsidR="001C3FC0" w:rsidRPr="00A60FD8" w:rsidRDefault="001C3FC0" w:rsidP="001C3FC0">
            <w:pPr>
              <w:rPr>
                <w:rFonts w:eastAsia="Meiryo UI"/>
                <w:b/>
                <w:bCs/>
                <w:snapToGrid w:val="0"/>
                <w:color w:val="000000" w:themeColor="text1"/>
                <w:sz w:val="20"/>
              </w:rPr>
            </w:pPr>
          </w:p>
        </w:tc>
      </w:tr>
      <w:tr w:rsidR="001C3FC0" w:rsidRPr="00A60FD8" w14:paraId="7F365F10" w14:textId="77777777" w:rsidTr="001C3FC0">
        <w:trPr>
          <w:trHeight w:val="555"/>
        </w:trPr>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53A5671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42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B70BE0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asurement information (e.g., location, speed) of vehicles driving on certain range of main lane is provided by the infrastructure to merging vehicles. Meanwhile, instructions (e.g., adjustment of the gap between vehicles) are given by the infrastructure to vehicles on the main lane to assist merging.</w:t>
            </w:r>
          </w:p>
        </w:tc>
      </w:tr>
      <w:tr w:rsidR="001C3FC0" w:rsidRPr="00A60FD8" w14:paraId="20D66208" w14:textId="77777777" w:rsidTr="001C3FC0">
        <w:trPr>
          <w:trHeight w:val="398"/>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63E9F12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2D940EC8" w14:textId="77777777" w:rsidTr="001C3FC0">
        <w:trPr>
          <w:trHeight w:val="3161"/>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5B7B8B1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3551280C" wp14:editId="057A17A6">
                  <wp:extent cx="5932170" cy="1735774"/>
                  <wp:effectExtent l="0" t="0" r="0" b="0"/>
                  <wp:docPr id="5537" name="図 5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65416" cy="1745502"/>
                          </a:xfrm>
                          <a:prstGeom prst="rect">
                            <a:avLst/>
                          </a:prstGeom>
                          <a:noFill/>
                          <a:ln>
                            <a:noFill/>
                          </a:ln>
                        </pic:spPr>
                      </pic:pic>
                    </a:graphicData>
                  </a:graphic>
                </wp:inline>
              </w:drawing>
            </w:r>
          </w:p>
        </w:tc>
      </w:tr>
      <w:tr w:rsidR="001C3FC0" w:rsidRPr="00A60FD8" w14:paraId="55264C61" w14:textId="77777777" w:rsidTr="001C3FC0">
        <w:trPr>
          <w:trHeight w:val="403"/>
        </w:trPr>
        <w:tc>
          <w:tcPr>
            <w:tcW w:w="700"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2407DA3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5C4A1A82" w14:textId="77777777" w:rsidR="001C3FC0" w:rsidRPr="00A60FD8" w:rsidRDefault="001C3FC0" w:rsidP="001C3FC0">
            <w:pPr>
              <w:rPr>
                <w:rFonts w:eastAsia="Meiryo UI"/>
                <w:b/>
                <w:bCs/>
                <w:snapToGrid w:val="0"/>
                <w:color w:val="000000" w:themeColor="text1"/>
                <w:sz w:val="20"/>
              </w:rPr>
            </w:pPr>
            <w:r w:rsidRPr="00A60FD8">
              <w:rPr>
                <w:rFonts w:eastAsia="Meiryo UI"/>
                <w:b/>
                <w:bCs/>
                <w:i/>
                <w:iCs/>
                <w:snapToGrid w:val="0"/>
                <w:color w:val="000000" w:themeColor="text1"/>
                <w:sz w:val="20"/>
                <w:lang w:eastAsia="ja-JP"/>
              </w:rPr>
              <w:t>Connection mode</w:t>
            </w:r>
          </w:p>
        </w:tc>
        <w:tc>
          <w:tcPr>
            <w:tcW w:w="228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1E7DA7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I</w:t>
            </w:r>
          </w:p>
        </w:tc>
        <w:tc>
          <w:tcPr>
            <w:tcW w:w="916" w:type="dxa"/>
            <w:gridSpan w:val="2"/>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56B5275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7EB387E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26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48718B7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3244"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6FF8F3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ime to arrive at a merging section (vehicles on the main lane), requests for gap adjustment</w:t>
            </w:r>
          </w:p>
        </w:tc>
      </w:tr>
      <w:tr w:rsidR="001C3FC0" w:rsidRPr="00A60FD8" w14:paraId="2CF9EA59"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394D1ACD"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5E0A041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228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14BA31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many</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0DBDC205" w14:textId="77777777" w:rsidR="001C3FC0" w:rsidRPr="00A60FD8" w:rsidRDefault="001C3FC0" w:rsidP="001C3FC0">
            <w:pPr>
              <w:rPr>
                <w:rFonts w:eastAsia="Meiryo UI"/>
                <w:b/>
                <w:bCs/>
                <w:snapToGrid w:val="0"/>
                <w:color w:val="000000" w:themeColor="text1"/>
                <w:sz w:val="20"/>
              </w:rPr>
            </w:pPr>
          </w:p>
        </w:tc>
        <w:tc>
          <w:tcPr>
            <w:tcW w:w="126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43C8E08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3244"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C5B7DE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peed, location</w:t>
            </w:r>
          </w:p>
        </w:tc>
      </w:tr>
      <w:tr w:rsidR="001C3FC0" w:rsidRPr="00A60FD8" w14:paraId="0FE85B5F" w14:textId="77777777" w:rsidTr="001C3FC0">
        <w:trPr>
          <w:trHeight w:val="403"/>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0AA03399"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3EE83133" w14:textId="77777777" w:rsidR="001C3FC0" w:rsidRPr="00A60FD8" w:rsidRDefault="001C3FC0" w:rsidP="001C3FC0">
            <w:pPr>
              <w:rPr>
                <w:rFonts w:eastAsia="Meiryo UI"/>
                <w:b/>
                <w:bCs/>
                <w:snapToGrid w:val="0"/>
                <w:color w:val="000000" w:themeColor="text1"/>
                <w:sz w:val="20"/>
              </w:rPr>
            </w:pPr>
            <w:r w:rsidRPr="00A60FD8">
              <w:rPr>
                <w:rFonts w:eastAsia="Meiryo UI"/>
                <w:b/>
                <w:bCs/>
                <w:iCs/>
                <w:snapToGrid w:val="0"/>
                <w:color w:val="000000" w:themeColor="text1"/>
                <w:sz w:val="20"/>
                <w:lang w:eastAsia="ja-JP"/>
              </w:rPr>
              <w:t>Vehicle action</w:t>
            </w:r>
          </w:p>
        </w:tc>
        <w:tc>
          <w:tcPr>
            <w:tcW w:w="228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CB4495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peed adjustment, gap adjustment</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5B6E8A50" w14:textId="77777777" w:rsidR="001C3FC0" w:rsidRPr="00A60FD8" w:rsidRDefault="001C3FC0" w:rsidP="001C3FC0">
            <w:pPr>
              <w:rPr>
                <w:rFonts w:eastAsia="Meiryo UI"/>
                <w:b/>
                <w:bCs/>
                <w:snapToGrid w:val="0"/>
                <w:color w:val="000000" w:themeColor="text1"/>
                <w:sz w:val="20"/>
              </w:rPr>
            </w:pPr>
          </w:p>
        </w:tc>
        <w:tc>
          <w:tcPr>
            <w:tcW w:w="126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3ABCF4B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3244"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E048ED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464EF3BF"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600604D5"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61F4377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lang w:eastAsia="ja-JP"/>
              </w:rPr>
              <w:t>Quick r</w:t>
            </w:r>
            <w:r w:rsidRPr="00A60FD8">
              <w:rPr>
                <w:rFonts w:eastAsia="Meiryo UI"/>
                <w:b/>
                <w:bCs/>
                <w:snapToGrid w:val="0"/>
                <w:color w:val="000000" w:themeColor="text1"/>
                <w:sz w:val="20"/>
              </w:rPr>
              <w:t>esponsiveness</w:t>
            </w:r>
          </w:p>
        </w:tc>
        <w:tc>
          <w:tcPr>
            <w:tcW w:w="228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101CDF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quired</w:t>
            </w:r>
          </w:p>
        </w:tc>
        <w:tc>
          <w:tcPr>
            <w:tcW w:w="2176" w:type="dxa"/>
            <w:gridSpan w:val="4"/>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6D484E5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3244"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9F2E52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mall</w:t>
            </w:r>
          </w:p>
        </w:tc>
      </w:tr>
    </w:tbl>
    <w:p w14:paraId="5DE9BEA7" w14:textId="77777777" w:rsidR="001C3FC0" w:rsidRPr="00A60FD8" w:rsidRDefault="001C3FC0" w:rsidP="001C3FC0">
      <w:pPr>
        <w:pStyle w:val="Tablefin"/>
        <w:rPr>
          <w:rFonts w:eastAsia="Meiryo UI"/>
          <w:snapToGrid w:val="0"/>
        </w:rPr>
      </w:pPr>
    </w:p>
    <w:p w14:paraId="2E7C2DF9" w14:textId="77777777" w:rsidR="001C3FC0" w:rsidRPr="00A60FD8" w:rsidRDefault="001C3FC0">
      <w:pPr>
        <w:tabs>
          <w:tab w:val="clear" w:pos="1134"/>
          <w:tab w:val="clear" w:pos="1871"/>
          <w:tab w:val="clear" w:pos="2268"/>
        </w:tabs>
        <w:overflowPunct/>
        <w:autoSpaceDE/>
        <w:autoSpaceDN/>
        <w:adjustRightInd/>
        <w:spacing w:before="0"/>
        <w:textAlignment w:val="auto"/>
        <w:rPr>
          <w:i/>
        </w:rPr>
      </w:pPr>
      <w:r w:rsidRPr="00A60FD8">
        <w:br w:type="page"/>
      </w:r>
    </w:p>
    <w:p w14:paraId="6B43E575" w14:textId="144AB8A5" w:rsidR="001C3FC0" w:rsidRPr="00A60FD8" w:rsidRDefault="001C3FC0" w:rsidP="0009470B">
      <w:pPr>
        <w:pStyle w:val="Headingi"/>
        <w:spacing w:after="120"/>
      </w:pPr>
      <w:r w:rsidRPr="00A60FD8">
        <w:lastRenderedPageBreak/>
        <w:t>a-1-4. Merging assistance based on negotiations between vehicles</w:t>
      </w:r>
    </w:p>
    <w:tbl>
      <w:tblPr>
        <w:tblW w:w="9900" w:type="dxa"/>
        <w:tblCellMar>
          <w:left w:w="0" w:type="dxa"/>
          <w:right w:w="0" w:type="dxa"/>
        </w:tblCellMar>
        <w:tblLook w:val="0600" w:firstRow="0" w:lastRow="0" w:firstColumn="0" w:lastColumn="0" w:noHBand="1" w:noVBand="1"/>
      </w:tblPr>
      <w:tblGrid>
        <w:gridCol w:w="702"/>
        <w:gridCol w:w="866"/>
        <w:gridCol w:w="637"/>
        <w:gridCol w:w="2749"/>
        <w:gridCol w:w="377"/>
        <w:gridCol w:w="916"/>
        <w:gridCol w:w="393"/>
        <w:gridCol w:w="786"/>
        <w:gridCol w:w="2474"/>
      </w:tblGrid>
      <w:tr w:rsidR="001C3FC0" w:rsidRPr="00A60FD8" w14:paraId="618FE94C" w14:textId="77777777" w:rsidTr="001C3FC0">
        <w:trPr>
          <w:trHeight w:val="403"/>
        </w:trPr>
        <w:tc>
          <w:tcPr>
            <w:tcW w:w="156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26C69CB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lassification by function</w:t>
            </w:r>
          </w:p>
        </w:tc>
        <w:tc>
          <w:tcPr>
            <w:tcW w:w="8332"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C76B87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a. Merging/lane change assistance</w:t>
            </w:r>
          </w:p>
        </w:tc>
      </w:tr>
      <w:tr w:rsidR="001C3FC0" w:rsidRPr="00A60FD8" w14:paraId="6F25A8C7" w14:textId="77777777" w:rsidTr="001C3FC0">
        <w:trPr>
          <w:trHeight w:val="403"/>
        </w:trPr>
        <w:tc>
          <w:tcPr>
            <w:tcW w:w="156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68F605A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332"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1442AA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a-1-4. Merging assistance based on negotiations between vehicles</w:t>
            </w:r>
          </w:p>
        </w:tc>
      </w:tr>
      <w:tr w:rsidR="001C3FC0" w:rsidRPr="00A60FD8" w14:paraId="50DD581A" w14:textId="77777777" w:rsidTr="001C3FC0">
        <w:trPr>
          <w:trHeight w:val="314"/>
        </w:trPr>
        <w:tc>
          <w:tcPr>
            <w:tcW w:w="156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12C8BF2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386"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A59DB2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Expressways + General roads</w:t>
            </w:r>
          </w:p>
        </w:tc>
        <w:tc>
          <w:tcPr>
            <w:tcW w:w="1686" w:type="dxa"/>
            <w:gridSpan w:val="3"/>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2439A33D" w14:textId="77777777" w:rsidR="001C3FC0" w:rsidRPr="00A60FD8" w:rsidRDefault="001C3FC0" w:rsidP="001C3FC0">
            <w:pPr>
              <w:rPr>
                <w:rFonts w:eastAsia="Meiryo UI"/>
                <w:b/>
                <w:bCs/>
                <w:snapToGrid w:val="0"/>
                <w:color w:val="000000" w:themeColor="text1"/>
                <w:sz w:val="20"/>
              </w:rPr>
            </w:pPr>
          </w:p>
        </w:tc>
        <w:tc>
          <w:tcPr>
            <w:tcW w:w="3260"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523831DA" w14:textId="77777777" w:rsidR="001C3FC0" w:rsidRPr="00A60FD8" w:rsidRDefault="001C3FC0" w:rsidP="001C3FC0">
            <w:pPr>
              <w:rPr>
                <w:rFonts w:eastAsia="Meiryo UI"/>
                <w:b/>
                <w:bCs/>
                <w:snapToGrid w:val="0"/>
                <w:color w:val="000000" w:themeColor="text1"/>
                <w:sz w:val="20"/>
              </w:rPr>
            </w:pPr>
          </w:p>
        </w:tc>
      </w:tr>
      <w:tr w:rsidR="001C3FC0" w:rsidRPr="00A60FD8" w14:paraId="67273E33" w14:textId="77777777" w:rsidTr="001C3FC0">
        <w:trPr>
          <w:trHeight w:val="555"/>
        </w:trPr>
        <w:tc>
          <w:tcPr>
            <w:tcW w:w="156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5689CA7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332"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F291C1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uring merging to a main lane with heavy traffic, vehicles on the main lane communicate with merging vehicles (e.g., location and speed information, gap adjustment requests) to conduct negotiations between vehicles for merging assistance.</w:t>
            </w:r>
          </w:p>
        </w:tc>
      </w:tr>
      <w:tr w:rsidR="001C3FC0" w:rsidRPr="00A60FD8" w14:paraId="35FB8EA1" w14:textId="77777777" w:rsidTr="001C3FC0">
        <w:trPr>
          <w:trHeight w:val="373"/>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678A0C0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012AB61F" w14:textId="77777777" w:rsidTr="001C3FC0">
        <w:trPr>
          <w:trHeight w:val="2697"/>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0E9B918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37E9F321" wp14:editId="2520F8D4">
                  <wp:extent cx="5996667" cy="1601963"/>
                  <wp:effectExtent l="0" t="0" r="4445" b="0"/>
                  <wp:docPr id="5538" name="図 5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038654" cy="1613179"/>
                          </a:xfrm>
                          <a:prstGeom prst="rect">
                            <a:avLst/>
                          </a:prstGeom>
                          <a:noFill/>
                          <a:ln>
                            <a:noFill/>
                          </a:ln>
                        </pic:spPr>
                      </pic:pic>
                    </a:graphicData>
                  </a:graphic>
                </wp:inline>
              </w:drawing>
            </w:r>
          </w:p>
        </w:tc>
      </w:tr>
      <w:tr w:rsidR="001C3FC0" w:rsidRPr="00A60FD8" w14:paraId="573C88FC" w14:textId="77777777" w:rsidTr="001C3FC0">
        <w:trPr>
          <w:trHeight w:val="403"/>
        </w:trPr>
        <w:tc>
          <w:tcPr>
            <w:tcW w:w="702"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5E99811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50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41F9B07D" w14:textId="77777777" w:rsidR="001C3FC0" w:rsidRPr="00A60FD8" w:rsidRDefault="001C3FC0" w:rsidP="001C3FC0">
            <w:pPr>
              <w:rPr>
                <w:rFonts w:eastAsia="Meiryo UI"/>
                <w:b/>
                <w:bCs/>
                <w:snapToGrid w:val="0"/>
                <w:color w:val="000000" w:themeColor="text1"/>
                <w:sz w:val="20"/>
              </w:rPr>
            </w:pPr>
            <w:r w:rsidRPr="00A60FD8">
              <w:rPr>
                <w:rFonts w:eastAsia="Meiryo UI"/>
                <w:b/>
                <w:bCs/>
                <w:i/>
                <w:iCs/>
                <w:snapToGrid w:val="0"/>
                <w:color w:val="000000" w:themeColor="text1"/>
                <w:sz w:val="20"/>
                <w:lang w:eastAsia="ja-JP"/>
              </w:rPr>
              <w:t>Connection mode</w:t>
            </w:r>
          </w:p>
        </w:tc>
        <w:tc>
          <w:tcPr>
            <w:tcW w:w="3126"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2F470A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V</w:t>
            </w:r>
          </w:p>
        </w:tc>
        <w:tc>
          <w:tcPr>
            <w:tcW w:w="916"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16923D7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034DAC3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17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55D3AE1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2474"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4CA7D7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Plan trajectory, requested trajectory</w:t>
            </w:r>
          </w:p>
        </w:tc>
      </w:tr>
      <w:tr w:rsidR="001C3FC0" w:rsidRPr="00A60FD8" w14:paraId="5592A800"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48601951" w14:textId="77777777" w:rsidR="001C3FC0" w:rsidRPr="00A60FD8" w:rsidRDefault="001C3FC0" w:rsidP="001C3FC0">
            <w:pPr>
              <w:rPr>
                <w:rFonts w:eastAsia="Meiryo UI"/>
                <w:b/>
                <w:bCs/>
                <w:snapToGrid w:val="0"/>
                <w:color w:val="000000" w:themeColor="text1"/>
                <w:sz w:val="20"/>
              </w:rPr>
            </w:pPr>
          </w:p>
        </w:tc>
        <w:tc>
          <w:tcPr>
            <w:tcW w:w="150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29B8163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3126"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639E58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many → One-to-one</w:t>
            </w:r>
          </w:p>
        </w:tc>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46270478" w14:textId="77777777" w:rsidR="001C3FC0" w:rsidRPr="00A60FD8" w:rsidRDefault="001C3FC0" w:rsidP="001C3FC0">
            <w:pPr>
              <w:rPr>
                <w:rFonts w:eastAsia="Meiryo UI"/>
                <w:b/>
                <w:bCs/>
                <w:snapToGrid w:val="0"/>
                <w:color w:val="000000" w:themeColor="text1"/>
                <w:sz w:val="20"/>
              </w:rPr>
            </w:pPr>
          </w:p>
        </w:tc>
        <w:tc>
          <w:tcPr>
            <w:tcW w:w="117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61E351A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2474"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8C12AC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peed, location, acceleration, heading</w:t>
            </w:r>
          </w:p>
        </w:tc>
      </w:tr>
      <w:tr w:rsidR="001C3FC0" w:rsidRPr="00A60FD8" w14:paraId="4ECACB8A" w14:textId="77777777" w:rsidTr="001C3FC0">
        <w:trPr>
          <w:trHeight w:val="855"/>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7643D912" w14:textId="77777777" w:rsidR="001C3FC0" w:rsidRPr="00A60FD8" w:rsidRDefault="001C3FC0" w:rsidP="001C3FC0">
            <w:pPr>
              <w:rPr>
                <w:rFonts w:eastAsia="Meiryo UI"/>
                <w:b/>
                <w:bCs/>
                <w:snapToGrid w:val="0"/>
                <w:color w:val="000000" w:themeColor="text1"/>
                <w:sz w:val="20"/>
              </w:rPr>
            </w:pPr>
          </w:p>
        </w:tc>
        <w:tc>
          <w:tcPr>
            <w:tcW w:w="150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23EB75E9" w14:textId="77777777" w:rsidR="001C3FC0" w:rsidRPr="00A60FD8" w:rsidRDefault="001C3FC0" w:rsidP="001C3FC0">
            <w:pPr>
              <w:rPr>
                <w:rFonts w:eastAsia="Meiryo UI"/>
                <w:b/>
                <w:bCs/>
                <w:snapToGrid w:val="0"/>
                <w:color w:val="000000" w:themeColor="text1"/>
                <w:sz w:val="20"/>
              </w:rPr>
            </w:pPr>
            <w:r w:rsidRPr="00A60FD8">
              <w:rPr>
                <w:rFonts w:eastAsia="Meiryo UI"/>
                <w:b/>
                <w:bCs/>
                <w:iCs/>
                <w:snapToGrid w:val="0"/>
                <w:color w:val="000000" w:themeColor="text1"/>
                <w:sz w:val="20"/>
                <w:lang w:eastAsia="ja-JP"/>
              </w:rPr>
              <w:t>Vehicle action</w:t>
            </w:r>
          </w:p>
        </w:tc>
        <w:tc>
          <w:tcPr>
            <w:tcW w:w="3126"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B17348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peed adjustment, gap adjustment</w:t>
            </w:r>
          </w:p>
        </w:tc>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6447D4F2" w14:textId="77777777" w:rsidR="001C3FC0" w:rsidRPr="00A60FD8" w:rsidRDefault="001C3FC0" w:rsidP="001C3FC0">
            <w:pPr>
              <w:rPr>
                <w:rFonts w:eastAsia="Meiryo UI"/>
                <w:b/>
                <w:bCs/>
                <w:snapToGrid w:val="0"/>
                <w:color w:val="000000" w:themeColor="text1"/>
                <w:sz w:val="20"/>
              </w:rPr>
            </w:pPr>
          </w:p>
        </w:tc>
        <w:tc>
          <w:tcPr>
            <w:tcW w:w="117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32C12BF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2474"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7BFA93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36FBBF17"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54EF47F2" w14:textId="77777777" w:rsidR="001C3FC0" w:rsidRPr="00A60FD8" w:rsidRDefault="001C3FC0" w:rsidP="001C3FC0">
            <w:pPr>
              <w:rPr>
                <w:rFonts w:eastAsia="Meiryo UI"/>
                <w:b/>
                <w:bCs/>
                <w:snapToGrid w:val="0"/>
                <w:color w:val="000000" w:themeColor="text1"/>
                <w:sz w:val="20"/>
              </w:rPr>
            </w:pPr>
          </w:p>
        </w:tc>
        <w:tc>
          <w:tcPr>
            <w:tcW w:w="150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7AA7EE7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lang w:eastAsia="ja-JP"/>
              </w:rPr>
              <w:t>Quick r</w:t>
            </w:r>
            <w:r w:rsidRPr="00A60FD8">
              <w:rPr>
                <w:rFonts w:eastAsia="Meiryo UI"/>
                <w:b/>
                <w:bCs/>
                <w:snapToGrid w:val="0"/>
                <w:color w:val="000000" w:themeColor="text1"/>
                <w:sz w:val="20"/>
              </w:rPr>
              <w:t>esponsiveness</w:t>
            </w:r>
          </w:p>
        </w:tc>
        <w:tc>
          <w:tcPr>
            <w:tcW w:w="3126"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7737BF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quired</w:t>
            </w:r>
          </w:p>
        </w:tc>
        <w:tc>
          <w:tcPr>
            <w:tcW w:w="2095" w:type="dxa"/>
            <w:gridSpan w:val="3"/>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4467394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2474"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70C1E8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mall</w:t>
            </w:r>
          </w:p>
        </w:tc>
      </w:tr>
    </w:tbl>
    <w:p w14:paraId="72DEA8F9" w14:textId="77777777" w:rsidR="001C3FC0" w:rsidRPr="00A60FD8" w:rsidRDefault="001C3FC0" w:rsidP="001C3FC0">
      <w:pPr>
        <w:pStyle w:val="Tablefin"/>
        <w:rPr>
          <w:rFonts w:eastAsia="Meiryo UI"/>
          <w:snapToGrid w:val="0"/>
        </w:rPr>
      </w:pPr>
    </w:p>
    <w:p w14:paraId="63054D91" w14:textId="77777777" w:rsidR="001C3FC0" w:rsidRPr="00A60FD8" w:rsidRDefault="001C3FC0" w:rsidP="001C3FC0">
      <w:pPr>
        <w:pStyle w:val="Note"/>
        <w:rPr>
          <w:rStyle w:val="Hyperlink"/>
          <w:szCs w:val="24"/>
        </w:rPr>
      </w:pPr>
      <w:r w:rsidRPr="00A60FD8">
        <w:rPr>
          <w:rFonts w:eastAsia="Meiryo UI"/>
          <w:bCs/>
          <w:snapToGrid w:val="0"/>
          <w:color w:val="000000" w:themeColor="text1"/>
        </w:rPr>
        <w:t xml:space="preserve">Note: please also see Section 6.3 and </w:t>
      </w:r>
      <w:hyperlink r:id="rId54" w:history="1">
        <w:r w:rsidRPr="00A60FD8">
          <w:rPr>
            <w:rStyle w:val="Hyperlink"/>
            <w:szCs w:val="24"/>
          </w:rPr>
          <w:t>https://imagine-online.de/en/home/</w:t>
        </w:r>
      </w:hyperlink>
    </w:p>
    <w:p w14:paraId="2988C2DC" w14:textId="77777777" w:rsidR="001C3FC0" w:rsidRPr="00A60FD8" w:rsidRDefault="001C3FC0">
      <w:pPr>
        <w:tabs>
          <w:tab w:val="clear" w:pos="1134"/>
          <w:tab w:val="clear" w:pos="1871"/>
          <w:tab w:val="clear" w:pos="2268"/>
        </w:tabs>
        <w:overflowPunct/>
        <w:autoSpaceDE/>
        <w:autoSpaceDN/>
        <w:adjustRightInd/>
        <w:spacing w:before="0"/>
        <w:textAlignment w:val="auto"/>
        <w:rPr>
          <w:i/>
        </w:rPr>
      </w:pPr>
      <w:r w:rsidRPr="00A60FD8">
        <w:br w:type="page"/>
      </w:r>
    </w:p>
    <w:p w14:paraId="5D7DB048" w14:textId="6CFC63AD" w:rsidR="001C3FC0" w:rsidRPr="00A60FD8" w:rsidRDefault="001C3FC0" w:rsidP="0009470B">
      <w:pPr>
        <w:pStyle w:val="Headingi"/>
        <w:spacing w:after="120"/>
      </w:pPr>
      <w:r w:rsidRPr="00A60FD8">
        <w:lastRenderedPageBreak/>
        <w:t>a-2. Lane change assistance when the traffic is heavy</w:t>
      </w:r>
    </w:p>
    <w:tbl>
      <w:tblPr>
        <w:tblW w:w="9900" w:type="dxa"/>
        <w:tblCellMar>
          <w:left w:w="0" w:type="dxa"/>
          <w:right w:w="0" w:type="dxa"/>
        </w:tblCellMar>
        <w:tblLook w:val="0600" w:firstRow="0" w:lastRow="0" w:firstColumn="0" w:lastColumn="0" w:noHBand="1" w:noVBand="1"/>
      </w:tblPr>
      <w:tblGrid>
        <w:gridCol w:w="700"/>
        <w:gridCol w:w="868"/>
        <w:gridCol w:w="635"/>
        <w:gridCol w:w="2751"/>
        <w:gridCol w:w="155"/>
        <w:gridCol w:w="916"/>
        <w:gridCol w:w="534"/>
        <w:gridCol w:w="1093"/>
        <w:gridCol w:w="2248"/>
      </w:tblGrid>
      <w:tr w:rsidR="001C3FC0" w:rsidRPr="00A60FD8" w14:paraId="0E4D7D44" w14:textId="77777777" w:rsidTr="001C3FC0">
        <w:trPr>
          <w:trHeight w:val="403"/>
        </w:trPr>
        <w:tc>
          <w:tcPr>
            <w:tcW w:w="156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39E0969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lassification by function</w:t>
            </w:r>
          </w:p>
        </w:tc>
        <w:tc>
          <w:tcPr>
            <w:tcW w:w="8332"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7FF0AC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a. Merging/lane change assistance</w:t>
            </w:r>
          </w:p>
        </w:tc>
      </w:tr>
      <w:tr w:rsidR="001C3FC0" w:rsidRPr="00A60FD8" w14:paraId="1B4161CF" w14:textId="77777777" w:rsidTr="001C3FC0">
        <w:trPr>
          <w:trHeight w:val="403"/>
        </w:trPr>
        <w:tc>
          <w:tcPr>
            <w:tcW w:w="156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4DCB4EA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332"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B962CC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a-2. Lane change assistance when the traffic is heavy</w:t>
            </w:r>
          </w:p>
        </w:tc>
      </w:tr>
      <w:tr w:rsidR="001C3FC0" w:rsidRPr="00A60FD8" w14:paraId="4AA84241" w14:textId="77777777" w:rsidTr="001C3FC0">
        <w:trPr>
          <w:trHeight w:val="332"/>
        </w:trPr>
        <w:tc>
          <w:tcPr>
            <w:tcW w:w="156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3651F18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386"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0ACA6A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Expressways + General roads</w:t>
            </w:r>
          </w:p>
        </w:tc>
        <w:tc>
          <w:tcPr>
            <w:tcW w:w="1605" w:type="dxa"/>
            <w:gridSpan w:val="3"/>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7A816AB7" w14:textId="77777777" w:rsidR="001C3FC0" w:rsidRPr="00A60FD8" w:rsidRDefault="001C3FC0" w:rsidP="001C3FC0">
            <w:pPr>
              <w:rPr>
                <w:rFonts w:eastAsia="Meiryo UI"/>
                <w:b/>
                <w:bCs/>
                <w:snapToGrid w:val="0"/>
                <w:color w:val="000000" w:themeColor="text1"/>
                <w:sz w:val="20"/>
              </w:rPr>
            </w:pPr>
          </w:p>
        </w:tc>
        <w:tc>
          <w:tcPr>
            <w:tcW w:w="3341"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51E7F4D4" w14:textId="77777777" w:rsidR="001C3FC0" w:rsidRPr="00A60FD8" w:rsidRDefault="001C3FC0" w:rsidP="001C3FC0">
            <w:pPr>
              <w:rPr>
                <w:rFonts w:eastAsia="Meiryo UI"/>
                <w:b/>
                <w:bCs/>
                <w:snapToGrid w:val="0"/>
                <w:color w:val="000000" w:themeColor="text1"/>
                <w:sz w:val="20"/>
              </w:rPr>
            </w:pPr>
          </w:p>
        </w:tc>
      </w:tr>
      <w:tr w:rsidR="001C3FC0" w:rsidRPr="00A60FD8" w14:paraId="03D02042" w14:textId="77777777" w:rsidTr="001C3FC0">
        <w:trPr>
          <w:trHeight w:val="555"/>
        </w:trPr>
        <w:tc>
          <w:tcPr>
            <w:tcW w:w="156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34029E4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332"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37E6AB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uring lane change to a lane with heavy traffic, the location and speed information and the intention of lane change, etc. are communicated between vehicles for lane change assistance.</w:t>
            </w:r>
          </w:p>
        </w:tc>
      </w:tr>
      <w:tr w:rsidR="001C3FC0" w:rsidRPr="00A60FD8" w14:paraId="54E29680" w14:textId="77777777" w:rsidTr="001C3FC0">
        <w:trPr>
          <w:trHeight w:val="332"/>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6272458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0E61D6FD" w14:textId="77777777" w:rsidTr="001C3FC0">
        <w:trPr>
          <w:trHeight w:val="1662"/>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13B47E6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7CF6AD8F" wp14:editId="1E6D5145">
                  <wp:extent cx="6046371" cy="928279"/>
                  <wp:effectExtent l="0" t="0" r="0" b="5715"/>
                  <wp:docPr id="5539" name="図 553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9" name="図 5539" descr="Graphical user interface, application&#10;&#10;Description automatically generate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107693" cy="937694"/>
                          </a:xfrm>
                          <a:prstGeom prst="rect">
                            <a:avLst/>
                          </a:prstGeom>
                          <a:noFill/>
                          <a:ln>
                            <a:noFill/>
                          </a:ln>
                        </pic:spPr>
                      </pic:pic>
                    </a:graphicData>
                  </a:graphic>
                </wp:inline>
              </w:drawing>
            </w:r>
          </w:p>
        </w:tc>
      </w:tr>
      <w:tr w:rsidR="001C3FC0" w:rsidRPr="00A60FD8" w14:paraId="0A07AA82" w14:textId="77777777" w:rsidTr="001C3FC0">
        <w:trPr>
          <w:trHeight w:val="403"/>
        </w:trPr>
        <w:tc>
          <w:tcPr>
            <w:tcW w:w="700"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5A8169C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50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31C39DCF" w14:textId="77777777" w:rsidR="001C3FC0" w:rsidRPr="00A60FD8" w:rsidRDefault="001C3FC0" w:rsidP="001C3FC0">
            <w:pPr>
              <w:rPr>
                <w:rFonts w:eastAsia="Meiryo UI"/>
                <w:b/>
                <w:bCs/>
                <w:snapToGrid w:val="0"/>
                <w:color w:val="000000" w:themeColor="text1"/>
                <w:sz w:val="20"/>
              </w:rPr>
            </w:pPr>
            <w:r w:rsidRPr="00A60FD8">
              <w:rPr>
                <w:rFonts w:eastAsia="Meiryo UI"/>
                <w:b/>
                <w:bCs/>
                <w:i/>
                <w:iCs/>
                <w:snapToGrid w:val="0"/>
                <w:color w:val="000000" w:themeColor="text1"/>
                <w:sz w:val="20"/>
                <w:lang w:eastAsia="ja-JP"/>
              </w:rPr>
              <w:t>Connection mode</w:t>
            </w:r>
          </w:p>
        </w:tc>
        <w:tc>
          <w:tcPr>
            <w:tcW w:w="2906"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889CF9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V</w:t>
            </w:r>
          </w:p>
        </w:tc>
        <w:tc>
          <w:tcPr>
            <w:tcW w:w="916"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19EE837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6E36465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627"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333671B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2248"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AB482B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quests for gap adjustment, permission for acceptance</w:t>
            </w:r>
          </w:p>
        </w:tc>
      </w:tr>
      <w:tr w:rsidR="001C3FC0" w:rsidRPr="00A60FD8" w14:paraId="5BA04DD7"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6324F2A6" w14:textId="77777777" w:rsidR="001C3FC0" w:rsidRPr="00A60FD8" w:rsidRDefault="001C3FC0" w:rsidP="001C3FC0">
            <w:pPr>
              <w:rPr>
                <w:rFonts w:eastAsia="Meiryo UI"/>
                <w:b/>
                <w:bCs/>
                <w:snapToGrid w:val="0"/>
                <w:color w:val="000000" w:themeColor="text1"/>
                <w:sz w:val="20"/>
              </w:rPr>
            </w:pPr>
          </w:p>
        </w:tc>
        <w:tc>
          <w:tcPr>
            <w:tcW w:w="150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1B7DB7B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2906"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0FD2F5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many → One-to-one</w:t>
            </w:r>
          </w:p>
        </w:tc>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4C0EB463" w14:textId="77777777" w:rsidR="001C3FC0" w:rsidRPr="00A60FD8" w:rsidRDefault="001C3FC0" w:rsidP="001C3FC0">
            <w:pPr>
              <w:rPr>
                <w:rFonts w:eastAsia="Meiryo UI"/>
                <w:b/>
                <w:bCs/>
                <w:snapToGrid w:val="0"/>
                <w:color w:val="000000" w:themeColor="text1"/>
                <w:sz w:val="20"/>
              </w:rPr>
            </w:pPr>
          </w:p>
        </w:tc>
        <w:tc>
          <w:tcPr>
            <w:tcW w:w="1627"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6B2B1D3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2248"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00DC73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peed, location</w:t>
            </w:r>
          </w:p>
        </w:tc>
      </w:tr>
      <w:tr w:rsidR="001C3FC0" w:rsidRPr="00A60FD8" w14:paraId="4986B451"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2FD70840" w14:textId="77777777" w:rsidR="001C3FC0" w:rsidRPr="00A60FD8" w:rsidRDefault="001C3FC0" w:rsidP="001C3FC0">
            <w:pPr>
              <w:rPr>
                <w:rFonts w:eastAsia="Meiryo UI"/>
                <w:b/>
                <w:bCs/>
                <w:snapToGrid w:val="0"/>
                <w:color w:val="000000" w:themeColor="text1"/>
                <w:sz w:val="20"/>
              </w:rPr>
            </w:pPr>
          </w:p>
        </w:tc>
        <w:tc>
          <w:tcPr>
            <w:tcW w:w="150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67643C3D" w14:textId="77777777" w:rsidR="001C3FC0" w:rsidRPr="00A60FD8" w:rsidRDefault="001C3FC0" w:rsidP="001C3FC0">
            <w:pPr>
              <w:rPr>
                <w:rFonts w:eastAsia="Meiryo UI"/>
                <w:b/>
                <w:bCs/>
                <w:snapToGrid w:val="0"/>
                <w:color w:val="000000" w:themeColor="text1"/>
                <w:sz w:val="20"/>
              </w:rPr>
            </w:pPr>
            <w:r w:rsidRPr="00A60FD8">
              <w:rPr>
                <w:rFonts w:eastAsia="Meiryo UI"/>
                <w:b/>
                <w:bCs/>
                <w:iCs/>
                <w:snapToGrid w:val="0"/>
                <w:color w:val="000000" w:themeColor="text1"/>
                <w:sz w:val="20"/>
                <w:lang w:eastAsia="ja-JP"/>
              </w:rPr>
              <w:t>Vehicle action</w:t>
            </w:r>
          </w:p>
        </w:tc>
        <w:tc>
          <w:tcPr>
            <w:tcW w:w="2906"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B67EAD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Gap adjustment, lane change</w:t>
            </w:r>
          </w:p>
        </w:tc>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2CA83B07" w14:textId="77777777" w:rsidR="001C3FC0" w:rsidRPr="00A60FD8" w:rsidRDefault="001C3FC0" w:rsidP="001C3FC0">
            <w:pPr>
              <w:rPr>
                <w:rFonts w:eastAsia="Meiryo UI"/>
                <w:b/>
                <w:bCs/>
                <w:snapToGrid w:val="0"/>
                <w:color w:val="000000" w:themeColor="text1"/>
                <w:sz w:val="20"/>
              </w:rPr>
            </w:pPr>
          </w:p>
        </w:tc>
        <w:tc>
          <w:tcPr>
            <w:tcW w:w="1627"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4CED52F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2248"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795666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10CD6D88"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4FC07006" w14:textId="77777777" w:rsidR="001C3FC0" w:rsidRPr="00A60FD8" w:rsidRDefault="001C3FC0" w:rsidP="001C3FC0">
            <w:pPr>
              <w:rPr>
                <w:rFonts w:eastAsia="Meiryo UI"/>
                <w:b/>
                <w:bCs/>
                <w:snapToGrid w:val="0"/>
                <w:color w:val="000000" w:themeColor="text1"/>
                <w:sz w:val="20"/>
              </w:rPr>
            </w:pPr>
          </w:p>
        </w:tc>
        <w:tc>
          <w:tcPr>
            <w:tcW w:w="150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249685E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lang w:eastAsia="ja-JP"/>
              </w:rPr>
              <w:t>Quick r</w:t>
            </w:r>
            <w:r w:rsidRPr="00A60FD8">
              <w:rPr>
                <w:rFonts w:eastAsia="Meiryo UI"/>
                <w:b/>
                <w:bCs/>
                <w:snapToGrid w:val="0"/>
                <w:color w:val="000000" w:themeColor="text1"/>
                <w:sz w:val="20"/>
              </w:rPr>
              <w:t>esponsiveness</w:t>
            </w:r>
          </w:p>
        </w:tc>
        <w:tc>
          <w:tcPr>
            <w:tcW w:w="2906"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D9B9BB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quired</w:t>
            </w:r>
          </w:p>
        </w:tc>
        <w:tc>
          <w:tcPr>
            <w:tcW w:w="2543" w:type="dxa"/>
            <w:gridSpan w:val="3"/>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15B1F9E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2248"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7CBCEE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mall</w:t>
            </w:r>
          </w:p>
        </w:tc>
      </w:tr>
    </w:tbl>
    <w:p w14:paraId="33EFA651" w14:textId="77777777" w:rsidR="001C3FC0" w:rsidRPr="00A60FD8" w:rsidRDefault="001C3FC0" w:rsidP="001C3FC0">
      <w:pPr>
        <w:pStyle w:val="Tablefin"/>
        <w:rPr>
          <w:rFonts w:eastAsia="Meiryo UI"/>
          <w:snapToGrid w:val="0"/>
        </w:rPr>
      </w:pPr>
    </w:p>
    <w:p w14:paraId="1586F685" w14:textId="77777777" w:rsidR="001C3FC0" w:rsidRPr="00A60FD8" w:rsidRDefault="001C3FC0">
      <w:pPr>
        <w:tabs>
          <w:tab w:val="clear" w:pos="1134"/>
          <w:tab w:val="clear" w:pos="1871"/>
          <w:tab w:val="clear" w:pos="2268"/>
        </w:tabs>
        <w:overflowPunct/>
        <w:autoSpaceDE/>
        <w:autoSpaceDN/>
        <w:adjustRightInd/>
        <w:spacing w:before="0"/>
        <w:textAlignment w:val="auto"/>
        <w:rPr>
          <w:i/>
        </w:rPr>
      </w:pPr>
      <w:r w:rsidRPr="00A60FD8">
        <w:br w:type="page"/>
      </w:r>
    </w:p>
    <w:p w14:paraId="0BCC35D7" w14:textId="7EA831AF" w:rsidR="001C3FC0" w:rsidRPr="00A60FD8" w:rsidRDefault="001C3FC0" w:rsidP="0009470B">
      <w:pPr>
        <w:pStyle w:val="Headingi"/>
        <w:spacing w:after="120"/>
      </w:pPr>
      <w:r w:rsidRPr="00A60FD8">
        <w:lastRenderedPageBreak/>
        <w:t>a-3. Entry assistance from non-priority roads to priority roads during traffic congestion</w:t>
      </w:r>
    </w:p>
    <w:tbl>
      <w:tblPr>
        <w:tblW w:w="9900" w:type="dxa"/>
        <w:tblCellMar>
          <w:left w:w="0" w:type="dxa"/>
          <w:right w:w="0" w:type="dxa"/>
        </w:tblCellMar>
        <w:tblLook w:val="0600" w:firstRow="0" w:lastRow="0" w:firstColumn="0" w:lastColumn="0" w:noHBand="1" w:noVBand="1"/>
      </w:tblPr>
      <w:tblGrid>
        <w:gridCol w:w="699"/>
        <w:gridCol w:w="869"/>
        <w:gridCol w:w="630"/>
        <w:gridCol w:w="2750"/>
        <w:gridCol w:w="301"/>
        <w:gridCol w:w="916"/>
        <w:gridCol w:w="312"/>
        <w:gridCol w:w="1147"/>
        <w:gridCol w:w="2256"/>
        <w:gridCol w:w="20"/>
      </w:tblGrid>
      <w:tr w:rsidR="001C3FC0" w:rsidRPr="00A60FD8" w14:paraId="35C239F0" w14:textId="77777777" w:rsidTr="001C3FC0">
        <w:trPr>
          <w:trHeight w:val="98"/>
        </w:trPr>
        <w:tc>
          <w:tcPr>
            <w:tcW w:w="156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343A265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lassification by function</w:t>
            </w:r>
          </w:p>
        </w:tc>
        <w:tc>
          <w:tcPr>
            <w:tcW w:w="8332" w:type="dxa"/>
            <w:gridSpan w:val="8"/>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5DE8C8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a. Merging/lane change assistance</w:t>
            </w:r>
          </w:p>
        </w:tc>
      </w:tr>
      <w:tr w:rsidR="001C3FC0" w:rsidRPr="00A60FD8" w14:paraId="1912F5B7" w14:textId="77777777" w:rsidTr="001C3FC0">
        <w:trPr>
          <w:trHeight w:val="404"/>
        </w:trPr>
        <w:tc>
          <w:tcPr>
            <w:tcW w:w="156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773581A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332" w:type="dxa"/>
            <w:gridSpan w:val="8"/>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ABCD3B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a-3. Entry assistance from non-priority roads to priority roads during traffic congestion</w:t>
            </w:r>
          </w:p>
        </w:tc>
      </w:tr>
      <w:tr w:rsidR="001C3FC0" w:rsidRPr="00A60FD8" w14:paraId="46A32771" w14:textId="77777777" w:rsidTr="001C3FC0">
        <w:trPr>
          <w:trHeight w:val="379"/>
        </w:trPr>
        <w:tc>
          <w:tcPr>
            <w:tcW w:w="156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076925F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380"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7E2C00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General roads</w:t>
            </w:r>
          </w:p>
        </w:tc>
        <w:tc>
          <w:tcPr>
            <w:tcW w:w="1529" w:type="dxa"/>
            <w:gridSpan w:val="3"/>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00ED04EA" w14:textId="77777777" w:rsidR="001C3FC0" w:rsidRPr="00A60FD8" w:rsidRDefault="001C3FC0" w:rsidP="001C3FC0">
            <w:pPr>
              <w:rPr>
                <w:rFonts w:eastAsia="Meiryo UI"/>
                <w:b/>
                <w:bCs/>
                <w:snapToGrid w:val="0"/>
                <w:color w:val="000000" w:themeColor="text1"/>
                <w:sz w:val="20"/>
              </w:rPr>
            </w:pPr>
          </w:p>
        </w:tc>
        <w:tc>
          <w:tcPr>
            <w:tcW w:w="3423"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1FE245F9" w14:textId="77777777" w:rsidR="001C3FC0" w:rsidRPr="00A60FD8" w:rsidRDefault="001C3FC0" w:rsidP="001C3FC0">
            <w:pPr>
              <w:rPr>
                <w:rFonts w:eastAsia="Meiryo UI"/>
                <w:b/>
                <w:bCs/>
                <w:snapToGrid w:val="0"/>
                <w:color w:val="000000" w:themeColor="text1"/>
                <w:sz w:val="20"/>
              </w:rPr>
            </w:pPr>
          </w:p>
        </w:tc>
      </w:tr>
      <w:tr w:rsidR="001C3FC0" w:rsidRPr="00A60FD8" w14:paraId="628FAC80" w14:textId="77777777" w:rsidTr="001C3FC0">
        <w:trPr>
          <w:trHeight w:val="514"/>
        </w:trPr>
        <w:tc>
          <w:tcPr>
            <w:tcW w:w="156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7C2CF20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332" w:type="dxa"/>
            <w:gridSpan w:val="8"/>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34ED6B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At unsignalized intersections, location and speed information and the intention of entry are communicated between vehicles near intersections for driving assistance to enter priority roads from non-priority roads.</w:t>
            </w:r>
          </w:p>
        </w:tc>
      </w:tr>
      <w:tr w:rsidR="001C3FC0" w:rsidRPr="00A60FD8" w14:paraId="04E9B367" w14:textId="77777777" w:rsidTr="001C3FC0">
        <w:trPr>
          <w:trHeight w:val="379"/>
        </w:trPr>
        <w:tc>
          <w:tcPr>
            <w:tcW w:w="9900" w:type="dxa"/>
            <w:gridSpan w:val="10"/>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3CD9A70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148AD72F" w14:textId="77777777" w:rsidTr="001C3FC0">
        <w:trPr>
          <w:trHeight w:val="2788"/>
        </w:trPr>
        <w:tc>
          <w:tcPr>
            <w:tcW w:w="9900" w:type="dxa"/>
            <w:gridSpan w:val="10"/>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1494339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62D38387" wp14:editId="6769CC79">
                  <wp:extent cx="5909400" cy="1836098"/>
                  <wp:effectExtent l="0" t="0" r="0" b="0"/>
                  <wp:docPr id="5540" name="図 5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36987" cy="1844669"/>
                          </a:xfrm>
                          <a:prstGeom prst="rect">
                            <a:avLst/>
                          </a:prstGeom>
                          <a:noFill/>
                          <a:ln>
                            <a:noFill/>
                          </a:ln>
                        </pic:spPr>
                      </pic:pic>
                    </a:graphicData>
                  </a:graphic>
                </wp:inline>
              </w:drawing>
            </w:r>
          </w:p>
        </w:tc>
      </w:tr>
      <w:tr w:rsidR="001C3FC0" w:rsidRPr="00A60FD8" w14:paraId="7AAFCAD1" w14:textId="77777777" w:rsidTr="001C3FC0">
        <w:trPr>
          <w:gridAfter w:val="1"/>
          <w:wAfter w:w="20" w:type="dxa"/>
          <w:trHeight w:val="403"/>
        </w:trPr>
        <w:tc>
          <w:tcPr>
            <w:tcW w:w="699"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2D6DDE9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49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6B005F3A" w14:textId="77777777" w:rsidR="001C3FC0" w:rsidRPr="00A60FD8" w:rsidRDefault="001C3FC0" w:rsidP="001C3FC0">
            <w:pPr>
              <w:rPr>
                <w:rFonts w:eastAsia="Meiryo UI"/>
                <w:b/>
                <w:bCs/>
                <w:snapToGrid w:val="0"/>
                <w:color w:val="000000" w:themeColor="text1"/>
                <w:sz w:val="20"/>
              </w:rPr>
            </w:pPr>
            <w:r w:rsidRPr="00A60FD8">
              <w:rPr>
                <w:rFonts w:eastAsia="Meiryo UI"/>
                <w:b/>
                <w:bCs/>
                <w:i/>
                <w:iCs/>
                <w:snapToGrid w:val="0"/>
                <w:color w:val="000000" w:themeColor="text1"/>
                <w:sz w:val="20"/>
                <w:lang w:eastAsia="ja-JP"/>
              </w:rPr>
              <w:t>Connection mode</w:t>
            </w:r>
          </w:p>
        </w:tc>
        <w:tc>
          <w:tcPr>
            <w:tcW w:w="3051"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8522C4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V</w:t>
            </w:r>
          </w:p>
        </w:tc>
        <w:tc>
          <w:tcPr>
            <w:tcW w:w="916"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5378A0F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55C3038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45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356B6B4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2256"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4FF215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quests for entry, permission for acceptance; plan trajectory, requested trajectory</w:t>
            </w:r>
          </w:p>
        </w:tc>
      </w:tr>
      <w:tr w:rsidR="001C3FC0" w:rsidRPr="00A60FD8" w14:paraId="35D6192D" w14:textId="77777777" w:rsidTr="001C3FC0">
        <w:trPr>
          <w:gridAfter w:val="1"/>
          <w:wAfter w:w="20" w:type="dxa"/>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4504B2A1" w14:textId="77777777" w:rsidR="001C3FC0" w:rsidRPr="00A60FD8" w:rsidRDefault="001C3FC0" w:rsidP="001C3FC0">
            <w:pPr>
              <w:rPr>
                <w:rFonts w:eastAsia="Meiryo UI"/>
                <w:b/>
                <w:bCs/>
                <w:snapToGrid w:val="0"/>
                <w:color w:val="000000" w:themeColor="text1"/>
                <w:sz w:val="20"/>
              </w:rPr>
            </w:pPr>
          </w:p>
        </w:tc>
        <w:tc>
          <w:tcPr>
            <w:tcW w:w="149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6045AA5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3051"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BA3F1D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many → One-to-one</w:t>
            </w:r>
          </w:p>
        </w:tc>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0B81AE15" w14:textId="77777777" w:rsidR="001C3FC0" w:rsidRPr="00A60FD8" w:rsidRDefault="001C3FC0" w:rsidP="001C3FC0">
            <w:pPr>
              <w:rPr>
                <w:rFonts w:eastAsia="Meiryo UI"/>
                <w:b/>
                <w:bCs/>
                <w:snapToGrid w:val="0"/>
                <w:color w:val="000000" w:themeColor="text1"/>
                <w:sz w:val="20"/>
              </w:rPr>
            </w:pPr>
          </w:p>
        </w:tc>
        <w:tc>
          <w:tcPr>
            <w:tcW w:w="145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0900218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2256"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51370A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 speed, acceleration, heading</w:t>
            </w:r>
          </w:p>
        </w:tc>
      </w:tr>
      <w:tr w:rsidR="001C3FC0" w:rsidRPr="00A60FD8" w14:paraId="155E112F" w14:textId="77777777" w:rsidTr="001C3FC0">
        <w:trPr>
          <w:gridAfter w:val="1"/>
          <w:wAfter w:w="20" w:type="dxa"/>
          <w:trHeight w:val="647"/>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7190B101" w14:textId="77777777" w:rsidR="001C3FC0" w:rsidRPr="00A60FD8" w:rsidRDefault="001C3FC0" w:rsidP="001C3FC0">
            <w:pPr>
              <w:rPr>
                <w:rFonts w:eastAsia="Meiryo UI"/>
                <w:b/>
                <w:bCs/>
                <w:snapToGrid w:val="0"/>
                <w:color w:val="000000" w:themeColor="text1"/>
                <w:sz w:val="20"/>
              </w:rPr>
            </w:pPr>
          </w:p>
        </w:tc>
        <w:tc>
          <w:tcPr>
            <w:tcW w:w="149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56E37583" w14:textId="77777777" w:rsidR="001C3FC0" w:rsidRPr="00A60FD8" w:rsidRDefault="001C3FC0" w:rsidP="001C3FC0">
            <w:pPr>
              <w:rPr>
                <w:rFonts w:eastAsia="Meiryo UI"/>
                <w:b/>
                <w:bCs/>
                <w:snapToGrid w:val="0"/>
                <w:color w:val="000000" w:themeColor="text1"/>
                <w:sz w:val="20"/>
              </w:rPr>
            </w:pPr>
            <w:r w:rsidRPr="00A60FD8">
              <w:rPr>
                <w:rFonts w:eastAsia="Meiryo UI"/>
                <w:b/>
                <w:bCs/>
                <w:iCs/>
                <w:snapToGrid w:val="0"/>
                <w:color w:val="000000" w:themeColor="text1"/>
                <w:sz w:val="20"/>
                <w:lang w:eastAsia="ja-JP"/>
              </w:rPr>
              <w:t>Vehicle action</w:t>
            </w:r>
          </w:p>
        </w:tc>
        <w:tc>
          <w:tcPr>
            <w:tcW w:w="3051"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F20100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ght and left turns, gap adjustment</w:t>
            </w:r>
          </w:p>
        </w:tc>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3C14F7C0" w14:textId="77777777" w:rsidR="001C3FC0" w:rsidRPr="00A60FD8" w:rsidRDefault="001C3FC0" w:rsidP="001C3FC0">
            <w:pPr>
              <w:rPr>
                <w:rFonts w:eastAsia="Meiryo UI"/>
                <w:b/>
                <w:bCs/>
                <w:snapToGrid w:val="0"/>
                <w:color w:val="000000" w:themeColor="text1"/>
                <w:sz w:val="20"/>
              </w:rPr>
            </w:pPr>
          </w:p>
        </w:tc>
        <w:tc>
          <w:tcPr>
            <w:tcW w:w="145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0B71549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2256"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5C72EE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6F3E356E" w14:textId="77777777" w:rsidTr="001C3FC0">
        <w:trPr>
          <w:gridAfter w:val="1"/>
          <w:wAfter w:w="20" w:type="dxa"/>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54C5E854" w14:textId="77777777" w:rsidR="001C3FC0" w:rsidRPr="00A60FD8" w:rsidRDefault="001C3FC0" w:rsidP="001C3FC0">
            <w:pPr>
              <w:rPr>
                <w:rFonts w:eastAsia="Meiryo UI"/>
                <w:b/>
                <w:bCs/>
                <w:snapToGrid w:val="0"/>
                <w:color w:val="000000" w:themeColor="text1"/>
                <w:sz w:val="20"/>
              </w:rPr>
            </w:pPr>
          </w:p>
        </w:tc>
        <w:tc>
          <w:tcPr>
            <w:tcW w:w="149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476EB77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lang w:eastAsia="ja-JP"/>
              </w:rPr>
              <w:t>Quick r</w:t>
            </w:r>
            <w:r w:rsidRPr="00A60FD8">
              <w:rPr>
                <w:rFonts w:eastAsia="Meiryo UI"/>
                <w:b/>
                <w:bCs/>
                <w:snapToGrid w:val="0"/>
                <w:color w:val="000000" w:themeColor="text1"/>
                <w:sz w:val="20"/>
              </w:rPr>
              <w:t>esponsiveness</w:t>
            </w:r>
          </w:p>
        </w:tc>
        <w:tc>
          <w:tcPr>
            <w:tcW w:w="3051"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D80CE4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quired</w:t>
            </w:r>
          </w:p>
        </w:tc>
        <w:tc>
          <w:tcPr>
            <w:tcW w:w="2375" w:type="dxa"/>
            <w:gridSpan w:val="3"/>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517684A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2256"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ACB2B0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dium</w:t>
            </w:r>
          </w:p>
        </w:tc>
      </w:tr>
    </w:tbl>
    <w:p w14:paraId="4094BC44" w14:textId="77777777" w:rsidR="001C3FC0" w:rsidRPr="00A60FD8" w:rsidRDefault="001C3FC0" w:rsidP="001C3FC0">
      <w:pPr>
        <w:pStyle w:val="Tablefin"/>
        <w:rPr>
          <w:rFonts w:eastAsia="Meiryo UI"/>
          <w:snapToGrid w:val="0"/>
        </w:rPr>
      </w:pPr>
    </w:p>
    <w:p w14:paraId="64A8C796" w14:textId="77777777" w:rsidR="001C3FC0" w:rsidRPr="00A60FD8" w:rsidRDefault="001C3FC0">
      <w:pPr>
        <w:tabs>
          <w:tab w:val="clear" w:pos="1134"/>
          <w:tab w:val="clear" w:pos="1871"/>
          <w:tab w:val="clear" w:pos="2268"/>
        </w:tabs>
        <w:overflowPunct/>
        <w:autoSpaceDE/>
        <w:autoSpaceDN/>
        <w:adjustRightInd/>
        <w:spacing w:before="0"/>
        <w:textAlignment w:val="auto"/>
        <w:rPr>
          <w:i/>
        </w:rPr>
      </w:pPr>
      <w:r w:rsidRPr="00A60FD8">
        <w:br w:type="page"/>
      </w:r>
    </w:p>
    <w:p w14:paraId="2507478F" w14:textId="75AC0E2D" w:rsidR="001C3FC0" w:rsidRPr="00A60FD8" w:rsidRDefault="001C3FC0" w:rsidP="001C3FC0">
      <w:pPr>
        <w:pStyle w:val="Headingi"/>
      </w:pPr>
      <w:r w:rsidRPr="00A60FD8">
        <w:lastRenderedPageBreak/>
        <w:t>g. Platooning/adaptive cruise control</w:t>
      </w:r>
    </w:p>
    <w:p w14:paraId="2350FE09" w14:textId="77777777" w:rsidR="001C3FC0" w:rsidRPr="00A60FD8" w:rsidRDefault="001C3FC0" w:rsidP="0009470B">
      <w:pPr>
        <w:pStyle w:val="Headingi"/>
        <w:spacing w:after="120"/>
      </w:pPr>
      <w:r w:rsidRPr="00A60FD8">
        <w:t>g-1. Unmanned platooning of following vehicles by electronic towbar</w:t>
      </w:r>
    </w:p>
    <w:tbl>
      <w:tblPr>
        <w:tblW w:w="9900" w:type="dxa"/>
        <w:tblCellMar>
          <w:left w:w="0" w:type="dxa"/>
          <w:right w:w="0" w:type="dxa"/>
        </w:tblCellMar>
        <w:tblLook w:val="0600" w:firstRow="0" w:lastRow="0" w:firstColumn="0" w:lastColumn="0" w:noHBand="1" w:noVBand="1"/>
      </w:tblPr>
      <w:tblGrid>
        <w:gridCol w:w="718"/>
        <w:gridCol w:w="861"/>
        <w:gridCol w:w="630"/>
        <w:gridCol w:w="2612"/>
        <w:gridCol w:w="171"/>
        <w:gridCol w:w="745"/>
        <w:gridCol w:w="837"/>
        <w:gridCol w:w="511"/>
        <w:gridCol w:w="2815"/>
      </w:tblGrid>
      <w:tr w:rsidR="001C3FC0" w:rsidRPr="00A60FD8" w14:paraId="405BA161" w14:textId="77777777" w:rsidTr="001C3FC0">
        <w:trPr>
          <w:trHeight w:val="403"/>
        </w:trPr>
        <w:tc>
          <w:tcPr>
            <w:tcW w:w="157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752E64E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lassification by function</w:t>
            </w:r>
          </w:p>
        </w:tc>
        <w:tc>
          <w:tcPr>
            <w:tcW w:w="8321"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FE0DBC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g. Platooning/adaptive cruise control</w:t>
            </w:r>
          </w:p>
        </w:tc>
      </w:tr>
      <w:tr w:rsidR="001C3FC0" w:rsidRPr="00A60FD8" w14:paraId="0B801331" w14:textId="77777777" w:rsidTr="001C3FC0">
        <w:trPr>
          <w:trHeight w:val="403"/>
        </w:trPr>
        <w:tc>
          <w:tcPr>
            <w:tcW w:w="157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164AE26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321"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1DC4CE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g-1. Unmanned platooning of following vehicles by electronic towbar</w:t>
            </w:r>
          </w:p>
        </w:tc>
      </w:tr>
      <w:tr w:rsidR="001C3FC0" w:rsidRPr="00A60FD8" w14:paraId="1E20ABAA" w14:textId="77777777" w:rsidTr="001C3FC0">
        <w:trPr>
          <w:trHeight w:val="338"/>
        </w:trPr>
        <w:tc>
          <w:tcPr>
            <w:tcW w:w="157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4B6CF24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413"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D975F7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Expressways</w:t>
            </w:r>
          </w:p>
        </w:tc>
        <w:tc>
          <w:tcPr>
            <w:tcW w:w="1582"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2336319F" w14:textId="77777777" w:rsidR="001C3FC0" w:rsidRPr="00A60FD8" w:rsidRDefault="001C3FC0" w:rsidP="001C3FC0">
            <w:pPr>
              <w:rPr>
                <w:rFonts w:eastAsia="Meiryo UI"/>
                <w:b/>
                <w:bCs/>
                <w:snapToGrid w:val="0"/>
                <w:color w:val="000000" w:themeColor="text1"/>
                <w:sz w:val="20"/>
              </w:rPr>
            </w:pPr>
          </w:p>
        </w:tc>
        <w:tc>
          <w:tcPr>
            <w:tcW w:w="3326"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711A6EFC" w14:textId="77777777" w:rsidR="001C3FC0" w:rsidRPr="00A60FD8" w:rsidRDefault="001C3FC0" w:rsidP="001C3FC0">
            <w:pPr>
              <w:rPr>
                <w:rFonts w:eastAsia="Meiryo UI"/>
                <w:b/>
                <w:bCs/>
                <w:snapToGrid w:val="0"/>
                <w:color w:val="000000" w:themeColor="text1"/>
                <w:sz w:val="20"/>
              </w:rPr>
            </w:pPr>
          </w:p>
        </w:tc>
      </w:tr>
      <w:tr w:rsidR="001C3FC0" w:rsidRPr="00A60FD8" w14:paraId="196A6020" w14:textId="77777777" w:rsidTr="001C3FC0">
        <w:trPr>
          <w:trHeight w:val="403"/>
        </w:trPr>
        <w:tc>
          <w:tcPr>
            <w:tcW w:w="157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666664C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321"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136410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peration information, etc. of platooning vehicles is communicated between trucks that form a platoon to assist platooning (electronic towbar).</w:t>
            </w:r>
          </w:p>
        </w:tc>
      </w:tr>
      <w:tr w:rsidR="001C3FC0" w:rsidRPr="00A60FD8" w14:paraId="2618AC37" w14:textId="77777777" w:rsidTr="001C3FC0">
        <w:trPr>
          <w:trHeight w:val="338"/>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20F65B4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06BBEAFD" w14:textId="77777777" w:rsidTr="001C3FC0">
        <w:trPr>
          <w:trHeight w:val="2001"/>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1B938E0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60D63684" wp14:editId="14F649C3">
                  <wp:extent cx="6031502" cy="1142755"/>
                  <wp:effectExtent l="0" t="0" r="7620" b="635"/>
                  <wp:docPr id="5541" name="図 5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065932" cy="1149278"/>
                          </a:xfrm>
                          <a:prstGeom prst="rect">
                            <a:avLst/>
                          </a:prstGeom>
                          <a:noFill/>
                          <a:ln>
                            <a:noFill/>
                          </a:ln>
                        </pic:spPr>
                      </pic:pic>
                    </a:graphicData>
                  </a:graphic>
                </wp:inline>
              </w:drawing>
            </w:r>
          </w:p>
        </w:tc>
      </w:tr>
      <w:tr w:rsidR="001C3FC0" w:rsidRPr="00A60FD8" w14:paraId="10072FCF" w14:textId="77777777" w:rsidTr="001C3FC0">
        <w:trPr>
          <w:trHeight w:val="566"/>
        </w:trPr>
        <w:tc>
          <w:tcPr>
            <w:tcW w:w="718"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7232983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49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1A06E6FD" w14:textId="77777777" w:rsidR="001C3FC0" w:rsidRPr="00A60FD8" w:rsidRDefault="001C3FC0" w:rsidP="001C3FC0">
            <w:pPr>
              <w:rPr>
                <w:rFonts w:eastAsia="Meiryo UI"/>
                <w:b/>
                <w:bCs/>
                <w:snapToGrid w:val="0"/>
                <w:color w:val="000000" w:themeColor="text1"/>
                <w:sz w:val="20"/>
              </w:rPr>
            </w:pPr>
            <w:r w:rsidRPr="00A60FD8">
              <w:rPr>
                <w:rFonts w:eastAsia="Meiryo UI"/>
                <w:b/>
                <w:bCs/>
                <w:i/>
                <w:iCs/>
                <w:snapToGrid w:val="0"/>
                <w:color w:val="000000" w:themeColor="text1"/>
                <w:sz w:val="20"/>
                <w:lang w:eastAsia="ja-JP"/>
              </w:rPr>
              <w:t>Connection mode</w:t>
            </w:r>
          </w:p>
        </w:tc>
        <w:tc>
          <w:tcPr>
            <w:tcW w:w="2612"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5D8482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V</w:t>
            </w:r>
          </w:p>
        </w:tc>
        <w:tc>
          <w:tcPr>
            <w:tcW w:w="916" w:type="dxa"/>
            <w:gridSpan w:val="2"/>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255514F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4C128A9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34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7E5CBA6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2815"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6679D3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Acceleration, braking, steering operation, information about following vehicles</w:t>
            </w:r>
          </w:p>
        </w:tc>
      </w:tr>
      <w:tr w:rsidR="001C3FC0" w:rsidRPr="00A60FD8" w14:paraId="16D2ECD4" w14:textId="77777777" w:rsidTr="001C3FC0">
        <w:trPr>
          <w:trHeight w:val="41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7EC1D018" w14:textId="77777777" w:rsidR="001C3FC0" w:rsidRPr="00A60FD8" w:rsidRDefault="001C3FC0" w:rsidP="001C3FC0">
            <w:pPr>
              <w:rPr>
                <w:rFonts w:eastAsia="Meiryo UI"/>
                <w:b/>
                <w:bCs/>
                <w:snapToGrid w:val="0"/>
                <w:color w:val="000000" w:themeColor="text1"/>
                <w:sz w:val="20"/>
              </w:rPr>
            </w:pPr>
          </w:p>
        </w:tc>
        <w:tc>
          <w:tcPr>
            <w:tcW w:w="149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6C5915E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2612"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0A9985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many</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7545B9E3" w14:textId="77777777" w:rsidR="001C3FC0" w:rsidRPr="00A60FD8" w:rsidRDefault="001C3FC0" w:rsidP="001C3FC0">
            <w:pPr>
              <w:rPr>
                <w:rFonts w:eastAsia="Meiryo UI"/>
                <w:b/>
                <w:bCs/>
                <w:snapToGrid w:val="0"/>
                <w:color w:val="000000" w:themeColor="text1"/>
                <w:sz w:val="20"/>
              </w:rPr>
            </w:pPr>
          </w:p>
        </w:tc>
        <w:tc>
          <w:tcPr>
            <w:tcW w:w="134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0EF91E7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2815"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612B5B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 speed, gap/heading, acceleration/deceleration speed</w:t>
            </w:r>
          </w:p>
        </w:tc>
      </w:tr>
      <w:tr w:rsidR="001C3FC0" w:rsidRPr="00A60FD8" w14:paraId="6CFB1498" w14:textId="77777777" w:rsidTr="001C3FC0">
        <w:trPr>
          <w:trHeight w:val="35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34D43A56" w14:textId="77777777" w:rsidR="001C3FC0" w:rsidRPr="00A60FD8" w:rsidRDefault="001C3FC0" w:rsidP="001C3FC0">
            <w:pPr>
              <w:rPr>
                <w:rFonts w:eastAsia="Meiryo UI"/>
                <w:b/>
                <w:bCs/>
                <w:snapToGrid w:val="0"/>
                <w:color w:val="000000" w:themeColor="text1"/>
                <w:sz w:val="20"/>
              </w:rPr>
            </w:pPr>
          </w:p>
        </w:tc>
        <w:tc>
          <w:tcPr>
            <w:tcW w:w="149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4CCECD5B" w14:textId="77777777" w:rsidR="001C3FC0" w:rsidRPr="00A60FD8" w:rsidRDefault="001C3FC0" w:rsidP="001C3FC0">
            <w:pPr>
              <w:rPr>
                <w:rFonts w:eastAsia="Meiryo UI"/>
                <w:b/>
                <w:bCs/>
                <w:snapToGrid w:val="0"/>
                <w:color w:val="000000" w:themeColor="text1"/>
                <w:sz w:val="20"/>
              </w:rPr>
            </w:pPr>
            <w:r w:rsidRPr="00A60FD8">
              <w:rPr>
                <w:rFonts w:eastAsia="Meiryo UI"/>
                <w:b/>
                <w:bCs/>
                <w:iCs/>
                <w:snapToGrid w:val="0"/>
                <w:color w:val="000000" w:themeColor="text1"/>
                <w:sz w:val="20"/>
                <w:lang w:eastAsia="ja-JP"/>
              </w:rPr>
              <w:t>Vehicle action</w:t>
            </w:r>
          </w:p>
        </w:tc>
        <w:tc>
          <w:tcPr>
            <w:tcW w:w="2612"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4A90D4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Keeping distance, platoon maintenance</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546F21E0" w14:textId="77777777" w:rsidR="001C3FC0" w:rsidRPr="00A60FD8" w:rsidRDefault="001C3FC0" w:rsidP="001C3FC0">
            <w:pPr>
              <w:rPr>
                <w:rFonts w:eastAsia="Meiryo UI"/>
                <w:b/>
                <w:bCs/>
                <w:snapToGrid w:val="0"/>
                <w:color w:val="000000" w:themeColor="text1"/>
                <w:sz w:val="20"/>
              </w:rPr>
            </w:pPr>
          </w:p>
        </w:tc>
        <w:tc>
          <w:tcPr>
            <w:tcW w:w="134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46737A5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2815"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729785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ransmission of image from the second truck to the first truck by using an electronic mirror</w:t>
            </w:r>
          </w:p>
        </w:tc>
      </w:tr>
      <w:tr w:rsidR="001C3FC0" w:rsidRPr="00A60FD8" w14:paraId="190BF109"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77520DBE" w14:textId="77777777" w:rsidR="001C3FC0" w:rsidRPr="00A60FD8" w:rsidRDefault="001C3FC0" w:rsidP="001C3FC0">
            <w:pPr>
              <w:rPr>
                <w:rFonts w:eastAsia="Meiryo UI"/>
                <w:b/>
                <w:bCs/>
                <w:snapToGrid w:val="0"/>
                <w:color w:val="000000" w:themeColor="text1"/>
                <w:sz w:val="20"/>
              </w:rPr>
            </w:pPr>
          </w:p>
        </w:tc>
        <w:tc>
          <w:tcPr>
            <w:tcW w:w="149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21E61C0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lang w:eastAsia="ja-JP"/>
              </w:rPr>
              <w:t>Quick r</w:t>
            </w:r>
            <w:r w:rsidRPr="00A60FD8">
              <w:rPr>
                <w:rFonts w:eastAsia="Meiryo UI"/>
                <w:b/>
                <w:bCs/>
                <w:snapToGrid w:val="0"/>
                <w:color w:val="000000" w:themeColor="text1"/>
                <w:sz w:val="20"/>
              </w:rPr>
              <w:t>esponsiveness</w:t>
            </w:r>
          </w:p>
        </w:tc>
        <w:tc>
          <w:tcPr>
            <w:tcW w:w="2612"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3CED31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quired</w:t>
            </w:r>
          </w:p>
        </w:tc>
        <w:tc>
          <w:tcPr>
            <w:tcW w:w="2264" w:type="dxa"/>
            <w:gridSpan w:val="4"/>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00853EA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2815"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2C1349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dium</w:t>
            </w:r>
          </w:p>
        </w:tc>
      </w:tr>
    </w:tbl>
    <w:p w14:paraId="7A2A9343" w14:textId="77777777" w:rsidR="001C3FC0" w:rsidRPr="00A60FD8" w:rsidRDefault="001C3FC0" w:rsidP="001C3FC0">
      <w:pPr>
        <w:pStyle w:val="Tablefin"/>
        <w:rPr>
          <w:rFonts w:eastAsia="Meiryo UI"/>
          <w:snapToGrid w:val="0"/>
        </w:rPr>
      </w:pPr>
    </w:p>
    <w:p w14:paraId="53F2B93D" w14:textId="77777777" w:rsidR="001C3FC0" w:rsidRPr="00A60FD8" w:rsidRDefault="001C3FC0">
      <w:pPr>
        <w:tabs>
          <w:tab w:val="clear" w:pos="1134"/>
          <w:tab w:val="clear" w:pos="1871"/>
          <w:tab w:val="clear" w:pos="2268"/>
        </w:tabs>
        <w:overflowPunct/>
        <w:autoSpaceDE/>
        <w:autoSpaceDN/>
        <w:adjustRightInd/>
        <w:spacing w:before="0"/>
        <w:textAlignment w:val="auto"/>
        <w:rPr>
          <w:i/>
        </w:rPr>
      </w:pPr>
      <w:r w:rsidRPr="00A60FD8">
        <w:br w:type="page"/>
      </w:r>
    </w:p>
    <w:p w14:paraId="4E60613F" w14:textId="39FDAD6B" w:rsidR="001C3FC0" w:rsidRPr="00A60FD8" w:rsidRDefault="001C3FC0" w:rsidP="0009470B">
      <w:pPr>
        <w:pStyle w:val="Headingi"/>
        <w:spacing w:after="120"/>
        <w:rPr>
          <w:spacing w:val="-4"/>
        </w:rPr>
      </w:pPr>
      <w:r w:rsidRPr="00A60FD8">
        <w:rPr>
          <w:spacing w:val="-4"/>
        </w:rPr>
        <w:lastRenderedPageBreak/>
        <w:t>g-2. Adaptive cruise control and manned platooning of following vehicles using adaptive cruise control</w:t>
      </w:r>
    </w:p>
    <w:tbl>
      <w:tblPr>
        <w:tblW w:w="9900" w:type="dxa"/>
        <w:tblCellMar>
          <w:left w:w="0" w:type="dxa"/>
          <w:right w:w="0" w:type="dxa"/>
        </w:tblCellMar>
        <w:tblLook w:val="0600" w:firstRow="0" w:lastRow="0" w:firstColumn="0" w:lastColumn="0" w:noHBand="1" w:noVBand="1"/>
      </w:tblPr>
      <w:tblGrid>
        <w:gridCol w:w="720"/>
        <w:gridCol w:w="862"/>
        <w:gridCol w:w="630"/>
        <w:gridCol w:w="2600"/>
        <w:gridCol w:w="181"/>
        <w:gridCol w:w="735"/>
        <w:gridCol w:w="845"/>
        <w:gridCol w:w="529"/>
        <w:gridCol w:w="2798"/>
      </w:tblGrid>
      <w:tr w:rsidR="001C3FC0" w:rsidRPr="00A60FD8" w14:paraId="7A221C28" w14:textId="77777777" w:rsidTr="001C3FC0">
        <w:trPr>
          <w:trHeight w:val="403"/>
        </w:trPr>
        <w:tc>
          <w:tcPr>
            <w:tcW w:w="1582"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627F7F5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lassification by function</w:t>
            </w:r>
          </w:p>
        </w:tc>
        <w:tc>
          <w:tcPr>
            <w:tcW w:w="8318"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044CAB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g. Platooning/adaptive cruise control</w:t>
            </w:r>
          </w:p>
        </w:tc>
      </w:tr>
      <w:tr w:rsidR="001C3FC0" w:rsidRPr="00A60FD8" w14:paraId="02C7EEAF" w14:textId="77777777" w:rsidTr="001C3FC0">
        <w:trPr>
          <w:trHeight w:val="403"/>
        </w:trPr>
        <w:tc>
          <w:tcPr>
            <w:tcW w:w="1582"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099F1B8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318"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7EFBA3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g-2. Adaptive cruise control and manned platooning of following vehicles using adaptive cruise control</w:t>
            </w:r>
          </w:p>
        </w:tc>
      </w:tr>
      <w:tr w:rsidR="001C3FC0" w:rsidRPr="00A60FD8" w14:paraId="096939F4" w14:textId="77777777" w:rsidTr="001C3FC0">
        <w:trPr>
          <w:trHeight w:val="555"/>
        </w:trPr>
        <w:tc>
          <w:tcPr>
            <w:tcW w:w="1582"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4B1C581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411"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96D0E4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Expressways (Logistics service cars)</w:t>
            </w:r>
          </w:p>
          <w:p w14:paraId="07C99E0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Expressways + General roads (Privately owned vehicles)</w:t>
            </w:r>
          </w:p>
        </w:tc>
        <w:tc>
          <w:tcPr>
            <w:tcW w:w="15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5CC10D8C" w14:textId="77777777" w:rsidR="001C3FC0" w:rsidRPr="00A60FD8" w:rsidRDefault="001C3FC0" w:rsidP="001C3FC0">
            <w:pPr>
              <w:rPr>
                <w:rFonts w:eastAsia="Meiryo UI"/>
                <w:b/>
                <w:bCs/>
                <w:snapToGrid w:val="0"/>
                <w:color w:val="000000" w:themeColor="text1"/>
                <w:sz w:val="20"/>
              </w:rPr>
            </w:pPr>
          </w:p>
        </w:tc>
        <w:tc>
          <w:tcPr>
            <w:tcW w:w="3327"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75318FDE" w14:textId="77777777" w:rsidR="001C3FC0" w:rsidRPr="00A60FD8" w:rsidRDefault="001C3FC0" w:rsidP="001C3FC0">
            <w:pPr>
              <w:rPr>
                <w:rFonts w:eastAsia="Meiryo UI"/>
                <w:b/>
                <w:bCs/>
                <w:snapToGrid w:val="0"/>
                <w:color w:val="000000" w:themeColor="text1"/>
                <w:sz w:val="20"/>
              </w:rPr>
            </w:pPr>
          </w:p>
        </w:tc>
      </w:tr>
      <w:tr w:rsidR="001C3FC0" w:rsidRPr="00A60FD8" w14:paraId="442AD26D" w14:textId="77777777" w:rsidTr="001C3FC0">
        <w:trPr>
          <w:trHeight w:val="403"/>
        </w:trPr>
        <w:tc>
          <w:tcPr>
            <w:tcW w:w="1582"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24E0F45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318"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509CDD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 and speed information and driving operation information of vehicles at the front, etc. are communicated with the following vehicles to assist adaptive cruise control.</w:t>
            </w:r>
          </w:p>
        </w:tc>
      </w:tr>
      <w:tr w:rsidR="001C3FC0" w:rsidRPr="00A60FD8" w14:paraId="1AC4EA94" w14:textId="77777777" w:rsidTr="001C3FC0">
        <w:trPr>
          <w:trHeight w:val="346"/>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39D77C3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1F99B24B" w14:textId="77777777" w:rsidTr="001C3FC0">
        <w:trPr>
          <w:trHeight w:val="2025"/>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0F67E3C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47786F38" wp14:editId="724F85B7">
                  <wp:extent cx="5944317" cy="1271451"/>
                  <wp:effectExtent l="0" t="0" r="0" b="0"/>
                  <wp:docPr id="5542" name="図 5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87742" cy="1280739"/>
                          </a:xfrm>
                          <a:prstGeom prst="rect">
                            <a:avLst/>
                          </a:prstGeom>
                          <a:noFill/>
                          <a:ln>
                            <a:noFill/>
                          </a:ln>
                        </pic:spPr>
                      </pic:pic>
                    </a:graphicData>
                  </a:graphic>
                </wp:inline>
              </w:drawing>
            </w:r>
          </w:p>
        </w:tc>
      </w:tr>
      <w:tr w:rsidR="001C3FC0" w:rsidRPr="00A60FD8" w14:paraId="5DF1B147" w14:textId="77777777" w:rsidTr="001C3FC0">
        <w:trPr>
          <w:trHeight w:val="403"/>
        </w:trPr>
        <w:tc>
          <w:tcPr>
            <w:tcW w:w="720"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6659A3C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492"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17ED4D3C" w14:textId="77777777" w:rsidR="001C3FC0" w:rsidRPr="00A60FD8" w:rsidRDefault="001C3FC0" w:rsidP="001C3FC0">
            <w:pPr>
              <w:rPr>
                <w:rFonts w:eastAsia="Meiryo UI"/>
                <w:b/>
                <w:bCs/>
                <w:snapToGrid w:val="0"/>
                <w:color w:val="000000" w:themeColor="text1"/>
                <w:sz w:val="20"/>
              </w:rPr>
            </w:pPr>
            <w:r w:rsidRPr="00A60FD8">
              <w:rPr>
                <w:rFonts w:eastAsia="Meiryo UI"/>
                <w:b/>
                <w:bCs/>
                <w:i/>
                <w:iCs/>
                <w:snapToGrid w:val="0"/>
                <w:color w:val="000000" w:themeColor="text1"/>
                <w:sz w:val="20"/>
                <w:lang w:eastAsia="ja-JP"/>
              </w:rPr>
              <w:t>Connection mode</w:t>
            </w:r>
          </w:p>
        </w:tc>
        <w:tc>
          <w:tcPr>
            <w:tcW w:w="260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5B8A9E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V</w:t>
            </w:r>
          </w:p>
        </w:tc>
        <w:tc>
          <w:tcPr>
            <w:tcW w:w="916" w:type="dxa"/>
            <w:gridSpan w:val="2"/>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185AB1C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6A61DA6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374"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4703ADF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2798"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335470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Acceleration/braking operation</w:t>
            </w:r>
          </w:p>
        </w:tc>
      </w:tr>
      <w:tr w:rsidR="001C3FC0" w:rsidRPr="00A60FD8" w14:paraId="7EECC136" w14:textId="77777777" w:rsidTr="001C3FC0">
        <w:trPr>
          <w:trHeight w:val="403"/>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1C2AC863" w14:textId="77777777" w:rsidR="001C3FC0" w:rsidRPr="00A60FD8" w:rsidRDefault="001C3FC0" w:rsidP="001C3FC0">
            <w:pPr>
              <w:rPr>
                <w:rFonts w:eastAsia="Meiryo UI"/>
                <w:b/>
                <w:bCs/>
                <w:snapToGrid w:val="0"/>
                <w:color w:val="000000" w:themeColor="text1"/>
                <w:sz w:val="20"/>
              </w:rPr>
            </w:pPr>
          </w:p>
        </w:tc>
        <w:tc>
          <w:tcPr>
            <w:tcW w:w="1492"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30563E6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260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7A4D75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one or one-to-many</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09E65AAF" w14:textId="77777777" w:rsidR="001C3FC0" w:rsidRPr="00A60FD8" w:rsidRDefault="001C3FC0" w:rsidP="001C3FC0">
            <w:pPr>
              <w:rPr>
                <w:rFonts w:eastAsia="Meiryo UI"/>
                <w:b/>
                <w:bCs/>
                <w:snapToGrid w:val="0"/>
                <w:color w:val="000000" w:themeColor="text1"/>
                <w:sz w:val="20"/>
              </w:rPr>
            </w:pPr>
          </w:p>
        </w:tc>
        <w:tc>
          <w:tcPr>
            <w:tcW w:w="1374"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6531AE0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2798"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DEE6D8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 speed, acceleration/deceleration speed</w:t>
            </w:r>
          </w:p>
        </w:tc>
      </w:tr>
      <w:tr w:rsidR="001C3FC0" w:rsidRPr="00A60FD8" w14:paraId="5440718A" w14:textId="77777777" w:rsidTr="001C3FC0">
        <w:trPr>
          <w:trHeight w:val="887"/>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5BBD2768" w14:textId="77777777" w:rsidR="001C3FC0" w:rsidRPr="00A60FD8" w:rsidRDefault="001C3FC0" w:rsidP="001C3FC0">
            <w:pPr>
              <w:rPr>
                <w:rFonts w:eastAsia="Meiryo UI"/>
                <w:b/>
                <w:bCs/>
                <w:snapToGrid w:val="0"/>
                <w:color w:val="000000" w:themeColor="text1"/>
                <w:sz w:val="20"/>
              </w:rPr>
            </w:pPr>
          </w:p>
        </w:tc>
        <w:tc>
          <w:tcPr>
            <w:tcW w:w="1492"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029DA51D" w14:textId="77777777" w:rsidR="001C3FC0" w:rsidRPr="00A60FD8" w:rsidRDefault="001C3FC0" w:rsidP="001C3FC0">
            <w:pPr>
              <w:rPr>
                <w:rFonts w:eastAsia="Meiryo UI"/>
                <w:b/>
                <w:bCs/>
                <w:snapToGrid w:val="0"/>
                <w:color w:val="000000" w:themeColor="text1"/>
                <w:sz w:val="20"/>
              </w:rPr>
            </w:pPr>
            <w:r w:rsidRPr="00A60FD8">
              <w:rPr>
                <w:rFonts w:eastAsia="Meiryo UI"/>
                <w:b/>
                <w:bCs/>
                <w:iCs/>
                <w:snapToGrid w:val="0"/>
                <w:color w:val="000000" w:themeColor="text1"/>
                <w:sz w:val="20"/>
                <w:lang w:eastAsia="ja-JP"/>
              </w:rPr>
              <w:t>Vehicle action</w:t>
            </w:r>
          </w:p>
        </w:tc>
        <w:tc>
          <w:tcPr>
            <w:tcW w:w="260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4D4055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Keeping distance</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04DD3F6A" w14:textId="77777777" w:rsidR="001C3FC0" w:rsidRPr="00A60FD8" w:rsidRDefault="001C3FC0" w:rsidP="001C3FC0">
            <w:pPr>
              <w:rPr>
                <w:rFonts w:eastAsia="Meiryo UI"/>
                <w:b/>
                <w:bCs/>
                <w:snapToGrid w:val="0"/>
                <w:color w:val="000000" w:themeColor="text1"/>
                <w:sz w:val="20"/>
              </w:rPr>
            </w:pPr>
          </w:p>
        </w:tc>
        <w:tc>
          <w:tcPr>
            <w:tcW w:w="1374"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36D66C1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2798"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AFDC37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72BFE976" w14:textId="77777777" w:rsidTr="001C3FC0">
        <w:trPr>
          <w:trHeight w:val="403"/>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475095A5" w14:textId="77777777" w:rsidR="001C3FC0" w:rsidRPr="00A60FD8" w:rsidRDefault="001C3FC0" w:rsidP="001C3FC0">
            <w:pPr>
              <w:rPr>
                <w:rFonts w:eastAsia="Meiryo UI"/>
                <w:b/>
                <w:bCs/>
                <w:snapToGrid w:val="0"/>
                <w:color w:val="000000" w:themeColor="text1"/>
                <w:sz w:val="20"/>
              </w:rPr>
            </w:pPr>
          </w:p>
        </w:tc>
        <w:tc>
          <w:tcPr>
            <w:tcW w:w="1492"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7989C4F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lang w:eastAsia="ja-JP"/>
              </w:rPr>
              <w:t>Quick r</w:t>
            </w:r>
            <w:r w:rsidRPr="00A60FD8">
              <w:rPr>
                <w:rFonts w:eastAsia="Meiryo UI"/>
                <w:b/>
                <w:bCs/>
                <w:snapToGrid w:val="0"/>
                <w:color w:val="000000" w:themeColor="text1"/>
                <w:sz w:val="20"/>
              </w:rPr>
              <w:t>esponsiveness</w:t>
            </w:r>
          </w:p>
        </w:tc>
        <w:tc>
          <w:tcPr>
            <w:tcW w:w="260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556126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quired</w:t>
            </w:r>
          </w:p>
        </w:tc>
        <w:tc>
          <w:tcPr>
            <w:tcW w:w="2290" w:type="dxa"/>
            <w:gridSpan w:val="4"/>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420C7E7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2798"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45B6F0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mall</w:t>
            </w:r>
          </w:p>
        </w:tc>
      </w:tr>
    </w:tbl>
    <w:p w14:paraId="476C466F" w14:textId="77777777" w:rsidR="001C3FC0" w:rsidRPr="00A60FD8" w:rsidRDefault="001C3FC0" w:rsidP="001C3FC0">
      <w:pPr>
        <w:pStyle w:val="Tablefin"/>
        <w:rPr>
          <w:rFonts w:eastAsia="Meiryo UI"/>
          <w:snapToGrid w:val="0"/>
        </w:rPr>
      </w:pPr>
    </w:p>
    <w:p w14:paraId="57B5A661" w14:textId="77777777" w:rsidR="001C3FC0" w:rsidRPr="00A60FD8" w:rsidRDefault="001C3FC0">
      <w:pPr>
        <w:tabs>
          <w:tab w:val="clear" w:pos="1134"/>
          <w:tab w:val="clear" w:pos="1871"/>
          <w:tab w:val="clear" w:pos="2268"/>
        </w:tabs>
        <w:overflowPunct/>
        <w:autoSpaceDE/>
        <w:autoSpaceDN/>
        <w:adjustRightInd/>
        <w:spacing w:before="0"/>
        <w:textAlignment w:val="auto"/>
        <w:rPr>
          <w:i/>
        </w:rPr>
      </w:pPr>
      <w:r w:rsidRPr="00A60FD8">
        <w:br w:type="page"/>
      </w:r>
    </w:p>
    <w:p w14:paraId="1FD6DFD3" w14:textId="21B92B0F" w:rsidR="001C3FC0" w:rsidRPr="00A60FD8" w:rsidRDefault="001C3FC0" w:rsidP="001C3FC0">
      <w:pPr>
        <w:pStyle w:val="Headingi"/>
      </w:pPr>
      <w:r w:rsidRPr="00A60FD8">
        <w:lastRenderedPageBreak/>
        <w:t>h. Teleoperation</w:t>
      </w:r>
    </w:p>
    <w:p w14:paraId="115570C8" w14:textId="77777777" w:rsidR="001C3FC0" w:rsidRPr="00A60FD8" w:rsidRDefault="001C3FC0" w:rsidP="0009470B">
      <w:pPr>
        <w:pStyle w:val="Headingi"/>
        <w:spacing w:after="120"/>
      </w:pPr>
      <w:r w:rsidRPr="00A60FD8">
        <w:t>h-1. Operation and management of mobility service cars</w:t>
      </w:r>
    </w:p>
    <w:tbl>
      <w:tblPr>
        <w:tblW w:w="9904" w:type="dxa"/>
        <w:tblCellMar>
          <w:left w:w="0" w:type="dxa"/>
          <w:right w:w="0" w:type="dxa"/>
        </w:tblCellMar>
        <w:tblLook w:val="0600" w:firstRow="0" w:lastRow="0" w:firstColumn="0" w:lastColumn="0" w:noHBand="1" w:noVBand="1"/>
      </w:tblPr>
      <w:tblGrid>
        <w:gridCol w:w="679"/>
        <w:gridCol w:w="897"/>
        <w:gridCol w:w="594"/>
        <w:gridCol w:w="2633"/>
        <w:gridCol w:w="197"/>
        <w:gridCol w:w="719"/>
        <w:gridCol w:w="875"/>
        <w:gridCol w:w="781"/>
        <w:gridCol w:w="2509"/>
        <w:gridCol w:w="20"/>
      </w:tblGrid>
      <w:tr w:rsidR="001C3FC0" w:rsidRPr="00A60FD8" w14:paraId="4E8C4811" w14:textId="77777777" w:rsidTr="001C3FC0">
        <w:trPr>
          <w:trHeight w:val="403"/>
        </w:trPr>
        <w:tc>
          <w:tcPr>
            <w:tcW w:w="1576"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15D454F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lassification by function</w:t>
            </w:r>
          </w:p>
        </w:tc>
        <w:tc>
          <w:tcPr>
            <w:tcW w:w="8328" w:type="dxa"/>
            <w:gridSpan w:val="8"/>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DCB627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h. Teleoperation</w:t>
            </w:r>
          </w:p>
        </w:tc>
      </w:tr>
      <w:tr w:rsidR="001C3FC0" w:rsidRPr="00A60FD8" w14:paraId="2161218A" w14:textId="77777777" w:rsidTr="001C3FC0">
        <w:trPr>
          <w:trHeight w:val="403"/>
        </w:trPr>
        <w:tc>
          <w:tcPr>
            <w:tcW w:w="1576"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76B584C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328" w:type="dxa"/>
            <w:gridSpan w:val="8"/>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CB4710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h-1. Operation and management of mobility service cars</w:t>
            </w:r>
          </w:p>
        </w:tc>
      </w:tr>
      <w:tr w:rsidR="001C3FC0" w:rsidRPr="00A60FD8" w14:paraId="7B863D18" w14:textId="77777777" w:rsidTr="001C3FC0">
        <w:trPr>
          <w:trHeight w:val="269"/>
        </w:trPr>
        <w:tc>
          <w:tcPr>
            <w:tcW w:w="1576"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2650789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424"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82FCB7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Expressways + General roads</w:t>
            </w:r>
          </w:p>
        </w:tc>
        <w:tc>
          <w:tcPr>
            <w:tcW w:w="1594"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5C9D896B" w14:textId="77777777" w:rsidR="001C3FC0" w:rsidRPr="00A60FD8" w:rsidRDefault="001C3FC0" w:rsidP="001C3FC0">
            <w:pPr>
              <w:rPr>
                <w:rFonts w:eastAsia="Meiryo UI"/>
                <w:b/>
                <w:bCs/>
                <w:snapToGrid w:val="0"/>
                <w:color w:val="000000" w:themeColor="text1"/>
                <w:sz w:val="20"/>
              </w:rPr>
            </w:pPr>
          </w:p>
        </w:tc>
        <w:tc>
          <w:tcPr>
            <w:tcW w:w="3310"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22ADAB02" w14:textId="77777777" w:rsidR="001C3FC0" w:rsidRPr="00A60FD8" w:rsidRDefault="001C3FC0" w:rsidP="001C3FC0">
            <w:pPr>
              <w:rPr>
                <w:rFonts w:eastAsia="Meiryo UI"/>
                <w:b/>
                <w:bCs/>
                <w:snapToGrid w:val="0"/>
                <w:color w:val="000000" w:themeColor="text1"/>
                <w:sz w:val="20"/>
              </w:rPr>
            </w:pPr>
          </w:p>
        </w:tc>
      </w:tr>
      <w:tr w:rsidR="001C3FC0" w:rsidRPr="00A60FD8" w14:paraId="53FC5864" w14:textId="77777777" w:rsidTr="001C3FC0">
        <w:trPr>
          <w:trHeight w:val="555"/>
        </w:trPr>
        <w:tc>
          <w:tcPr>
            <w:tcW w:w="1576"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67E2CBF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328" w:type="dxa"/>
            <w:gridSpan w:val="8"/>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2B77B2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n a traffic environment that is difficult for an automated driving system, an operation manager in a remote location communicates a remote control instruction to the mobile service car based on video information from the mobile service car.</w:t>
            </w:r>
          </w:p>
        </w:tc>
      </w:tr>
      <w:tr w:rsidR="001C3FC0" w:rsidRPr="00A60FD8" w14:paraId="7B77B704" w14:textId="77777777" w:rsidTr="001C3FC0">
        <w:trPr>
          <w:trHeight w:val="269"/>
        </w:trPr>
        <w:tc>
          <w:tcPr>
            <w:tcW w:w="9904" w:type="dxa"/>
            <w:gridSpan w:val="10"/>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12D7CA4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51D78C54" w14:textId="77777777" w:rsidTr="001C3FC0">
        <w:trPr>
          <w:trHeight w:val="2917"/>
        </w:trPr>
        <w:tc>
          <w:tcPr>
            <w:tcW w:w="9904" w:type="dxa"/>
            <w:gridSpan w:val="10"/>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3AB5219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6FC9BD88" wp14:editId="2978F495">
                  <wp:extent cx="6054090" cy="1861677"/>
                  <wp:effectExtent l="0" t="0" r="3810" b="5715"/>
                  <wp:docPr id="5543" name="図 5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083606" cy="1870753"/>
                          </a:xfrm>
                          <a:prstGeom prst="rect">
                            <a:avLst/>
                          </a:prstGeom>
                          <a:noFill/>
                          <a:ln>
                            <a:noFill/>
                          </a:ln>
                        </pic:spPr>
                      </pic:pic>
                    </a:graphicData>
                  </a:graphic>
                </wp:inline>
              </w:drawing>
            </w:r>
          </w:p>
        </w:tc>
      </w:tr>
      <w:tr w:rsidR="001C3FC0" w:rsidRPr="00A60FD8" w14:paraId="618E58F4" w14:textId="77777777" w:rsidTr="001C3FC0">
        <w:trPr>
          <w:gridAfter w:val="1"/>
          <w:wAfter w:w="20" w:type="dxa"/>
          <w:trHeight w:val="330"/>
        </w:trPr>
        <w:tc>
          <w:tcPr>
            <w:tcW w:w="679"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552F5BD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49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14E415F7" w14:textId="77777777" w:rsidR="001C3FC0" w:rsidRPr="00A60FD8" w:rsidRDefault="001C3FC0" w:rsidP="001C3FC0">
            <w:pPr>
              <w:rPr>
                <w:rFonts w:eastAsia="Meiryo UI"/>
                <w:b/>
                <w:bCs/>
                <w:snapToGrid w:val="0"/>
                <w:color w:val="000000" w:themeColor="text1"/>
                <w:sz w:val="20"/>
              </w:rPr>
            </w:pPr>
            <w:r w:rsidRPr="00A60FD8">
              <w:rPr>
                <w:rFonts w:eastAsia="Meiryo UI"/>
                <w:b/>
                <w:bCs/>
                <w:i/>
                <w:iCs/>
                <w:snapToGrid w:val="0"/>
                <w:color w:val="000000" w:themeColor="text1"/>
                <w:sz w:val="20"/>
                <w:lang w:eastAsia="ja-JP"/>
              </w:rPr>
              <w:t>Connection mode</w:t>
            </w:r>
          </w:p>
        </w:tc>
        <w:tc>
          <w:tcPr>
            <w:tcW w:w="2633"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D2B4EB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N</w:t>
            </w:r>
          </w:p>
        </w:tc>
        <w:tc>
          <w:tcPr>
            <w:tcW w:w="916" w:type="dxa"/>
            <w:gridSpan w:val="2"/>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5176AB5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5098675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656"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01C292E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2509"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089CD1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eleoperation instructions</w:t>
            </w:r>
          </w:p>
        </w:tc>
      </w:tr>
      <w:tr w:rsidR="001C3FC0" w:rsidRPr="00A60FD8" w14:paraId="040E444A" w14:textId="77777777" w:rsidTr="001C3FC0">
        <w:trPr>
          <w:gridAfter w:val="1"/>
          <w:wAfter w:w="20" w:type="dxa"/>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2CF778CF" w14:textId="77777777" w:rsidR="001C3FC0" w:rsidRPr="00A60FD8" w:rsidRDefault="001C3FC0" w:rsidP="001C3FC0">
            <w:pPr>
              <w:rPr>
                <w:rFonts w:eastAsia="Meiryo UI"/>
                <w:b/>
                <w:bCs/>
                <w:snapToGrid w:val="0"/>
                <w:color w:val="000000" w:themeColor="text1"/>
                <w:sz w:val="20"/>
              </w:rPr>
            </w:pPr>
          </w:p>
        </w:tc>
        <w:tc>
          <w:tcPr>
            <w:tcW w:w="149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2CE273D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2633"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681F1D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one</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42289C6D" w14:textId="77777777" w:rsidR="001C3FC0" w:rsidRPr="00A60FD8" w:rsidRDefault="001C3FC0" w:rsidP="001C3FC0">
            <w:pPr>
              <w:rPr>
                <w:rFonts w:eastAsia="Meiryo UI"/>
                <w:b/>
                <w:bCs/>
                <w:snapToGrid w:val="0"/>
                <w:color w:val="000000" w:themeColor="text1"/>
                <w:sz w:val="20"/>
              </w:rPr>
            </w:pPr>
          </w:p>
        </w:tc>
        <w:tc>
          <w:tcPr>
            <w:tcW w:w="1656"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2B05E61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2509"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C5856F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 speed</w:t>
            </w:r>
          </w:p>
        </w:tc>
      </w:tr>
      <w:tr w:rsidR="001C3FC0" w:rsidRPr="00A60FD8" w14:paraId="000065F3" w14:textId="77777777" w:rsidTr="001C3FC0">
        <w:trPr>
          <w:gridAfter w:val="1"/>
          <w:wAfter w:w="20" w:type="dxa"/>
          <w:trHeight w:val="877"/>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325E8195" w14:textId="77777777" w:rsidR="001C3FC0" w:rsidRPr="00A60FD8" w:rsidRDefault="001C3FC0" w:rsidP="001C3FC0">
            <w:pPr>
              <w:rPr>
                <w:rFonts w:eastAsia="Meiryo UI"/>
                <w:b/>
                <w:bCs/>
                <w:snapToGrid w:val="0"/>
                <w:color w:val="000000" w:themeColor="text1"/>
                <w:sz w:val="20"/>
              </w:rPr>
            </w:pPr>
          </w:p>
        </w:tc>
        <w:tc>
          <w:tcPr>
            <w:tcW w:w="149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6E9DFB88" w14:textId="77777777" w:rsidR="001C3FC0" w:rsidRPr="00A60FD8" w:rsidRDefault="001C3FC0" w:rsidP="001C3FC0">
            <w:pPr>
              <w:rPr>
                <w:rFonts w:eastAsia="Meiryo UI"/>
                <w:b/>
                <w:bCs/>
                <w:snapToGrid w:val="0"/>
                <w:color w:val="000000" w:themeColor="text1"/>
                <w:sz w:val="20"/>
              </w:rPr>
            </w:pPr>
            <w:r w:rsidRPr="00A60FD8">
              <w:rPr>
                <w:rFonts w:eastAsia="Meiryo UI"/>
                <w:b/>
                <w:bCs/>
                <w:iCs/>
                <w:snapToGrid w:val="0"/>
                <w:color w:val="000000" w:themeColor="text1"/>
                <w:sz w:val="20"/>
                <w:lang w:eastAsia="ja-JP"/>
              </w:rPr>
              <w:t>Vehicle action</w:t>
            </w:r>
          </w:p>
        </w:tc>
        <w:tc>
          <w:tcPr>
            <w:tcW w:w="2633"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DC7786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eleoperation</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28630C1E" w14:textId="77777777" w:rsidR="001C3FC0" w:rsidRPr="00A60FD8" w:rsidRDefault="001C3FC0" w:rsidP="001C3FC0">
            <w:pPr>
              <w:rPr>
                <w:rFonts w:eastAsia="Meiryo UI"/>
                <w:b/>
                <w:bCs/>
                <w:snapToGrid w:val="0"/>
                <w:color w:val="000000" w:themeColor="text1"/>
                <w:sz w:val="20"/>
              </w:rPr>
            </w:pPr>
          </w:p>
        </w:tc>
        <w:tc>
          <w:tcPr>
            <w:tcW w:w="1656"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7AD4A8A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2509"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B57BD2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captured by on-board cameras</w:t>
            </w:r>
          </w:p>
        </w:tc>
      </w:tr>
      <w:tr w:rsidR="001C3FC0" w:rsidRPr="00A60FD8" w14:paraId="43139B15" w14:textId="77777777" w:rsidTr="001C3FC0">
        <w:trPr>
          <w:gridAfter w:val="1"/>
          <w:wAfter w:w="20" w:type="dxa"/>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2A53DA85" w14:textId="77777777" w:rsidR="001C3FC0" w:rsidRPr="00A60FD8" w:rsidRDefault="001C3FC0" w:rsidP="001C3FC0">
            <w:pPr>
              <w:rPr>
                <w:rFonts w:eastAsia="Meiryo UI"/>
                <w:b/>
                <w:bCs/>
                <w:snapToGrid w:val="0"/>
                <w:color w:val="000000" w:themeColor="text1"/>
                <w:sz w:val="20"/>
              </w:rPr>
            </w:pPr>
          </w:p>
        </w:tc>
        <w:tc>
          <w:tcPr>
            <w:tcW w:w="149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6DF2DF7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lang w:eastAsia="ja-JP"/>
              </w:rPr>
              <w:t>Quick r</w:t>
            </w:r>
            <w:r w:rsidRPr="00A60FD8">
              <w:rPr>
                <w:rFonts w:eastAsia="Meiryo UI"/>
                <w:b/>
                <w:bCs/>
                <w:snapToGrid w:val="0"/>
                <w:color w:val="000000" w:themeColor="text1"/>
                <w:sz w:val="20"/>
              </w:rPr>
              <w:t>esponsiveness</w:t>
            </w:r>
          </w:p>
        </w:tc>
        <w:tc>
          <w:tcPr>
            <w:tcW w:w="2633"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9745E0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quired</w:t>
            </w:r>
          </w:p>
        </w:tc>
        <w:tc>
          <w:tcPr>
            <w:tcW w:w="2572" w:type="dxa"/>
            <w:gridSpan w:val="4"/>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2048258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2509"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AD5B1D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arge</w:t>
            </w:r>
          </w:p>
        </w:tc>
      </w:tr>
    </w:tbl>
    <w:p w14:paraId="62314DA4" w14:textId="77777777" w:rsidR="001C3FC0" w:rsidRPr="00A60FD8" w:rsidRDefault="001C3FC0" w:rsidP="001C3FC0">
      <w:pPr>
        <w:pStyle w:val="Tablefin"/>
        <w:rPr>
          <w:rFonts w:eastAsia="Meiryo UI"/>
          <w:snapToGrid w:val="0"/>
        </w:rPr>
      </w:pPr>
    </w:p>
    <w:p w14:paraId="187C84B1" w14:textId="77777777" w:rsidR="001C3FC0" w:rsidRPr="00A60FD8" w:rsidRDefault="001C3FC0" w:rsidP="001C3FC0">
      <w:pPr>
        <w:pStyle w:val="Tablefin"/>
        <w:rPr>
          <w:rFonts w:eastAsia="Meiryo UI"/>
          <w:snapToGrid w:val="0"/>
        </w:rPr>
      </w:pPr>
    </w:p>
    <w:p w14:paraId="5A0A051B" w14:textId="77777777" w:rsidR="001C3FC0" w:rsidRPr="00A60FD8" w:rsidRDefault="001C3FC0">
      <w:pPr>
        <w:tabs>
          <w:tab w:val="clear" w:pos="1134"/>
          <w:tab w:val="clear" w:pos="1871"/>
          <w:tab w:val="clear" w:pos="2268"/>
        </w:tabs>
        <w:overflowPunct/>
        <w:autoSpaceDE/>
        <w:autoSpaceDN/>
        <w:adjustRightInd/>
        <w:spacing w:before="0"/>
        <w:textAlignment w:val="auto"/>
        <w:rPr>
          <w:b/>
          <w:lang w:eastAsia="zh-CN"/>
        </w:rPr>
      </w:pPr>
      <w:r w:rsidRPr="00A60FD8">
        <w:rPr>
          <w:lang w:eastAsia="zh-CN"/>
        </w:rPr>
        <w:br w:type="page"/>
      </w:r>
    </w:p>
    <w:p w14:paraId="7BFB344B" w14:textId="6EBCBF76" w:rsidR="001C3FC0" w:rsidRPr="00A60FD8" w:rsidRDefault="001C3FC0" w:rsidP="001C3FC0">
      <w:pPr>
        <w:pStyle w:val="Heading4"/>
        <w:rPr>
          <w:lang w:eastAsia="zh-CN"/>
        </w:rPr>
      </w:pPr>
      <w:r w:rsidRPr="00A60FD8">
        <w:rPr>
          <w:lang w:eastAsia="zh-CN"/>
        </w:rPr>
        <w:lastRenderedPageBreak/>
        <w:t>6.4.2.4</w:t>
      </w:r>
      <w:r w:rsidRPr="00A60FD8">
        <w:rPr>
          <w:lang w:eastAsia="zh-CN"/>
        </w:rPr>
        <w:tab/>
        <w:t xml:space="preserve">Functional elements that are not considered </w:t>
      </w:r>
      <w:r w:rsidRPr="00A60FD8">
        <w:t>for immediate deployment</w:t>
      </w:r>
    </w:p>
    <w:p w14:paraId="6F1211B6" w14:textId="77777777" w:rsidR="001C3FC0" w:rsidRPr="00A60FD8" w:rsidRDefault="001C3FC0" w:rsidP="001C3FC0">
      <w:pPr>
        <w:jc w:val="both"/>
      </w:pPr>
      <w:r w:rsidRPr="00A60FD8">
        <w:t>Functional elements that do not meet the principles for examining the connected automated vehicles in Section 6.4.2.1 and those that are integrated with other functional elements were not considered. However, this report decides to retain these functional elements as a reference when needed to review in the future. The diagram of these elements is shown in Annex 1 of this Report.</w:t>
      </w:r>
    </w:p>
    <w:p w14:paraId="233E65AF" w14:textId="77777777" w:rsidR="001C3FC0" w:rsidRPr="00A60FD8" w:rsidRDefault="001C3FC0" w:rsidP="00BC5F21">
      <w:pPr>
        <w:pStyle w:val="Headingb"/>
        <w:spacing w:after="120"/>
      </w:pPr>
      <w:r w:rsidRPr="00A60FD8">
        <w:t>1) Overview of functional elements that are not considered for immediate deployment</w:t>
      </w:r>
    </w:p>
    <w:tbl>
      <w:tblPr>
        <w:tblStyle w:val="TableGrid"/>
        <w:tblW w:w="9493" w:type="dxa"/>
        <w:tblLook w:val="04A0" w:firstRow="1" w:lastRow="0" w:firstColumn="1" w:lastColumn="0" w:noHBand="0" w:noVBand="1"/>
      </w:tblPr>
      <w:tblGrid>
        <w:gridCol w:w="3539"/>
        <w:gridCol w:w="5954"/>
      </w:tblGrid>
      <w:tr w:rsidR="001C3FC0" w:rsidRPr="00A60FD8" w14:paraId="4B18F130" w14:textId="77777777" w:rsidTr="001C3FC0">
        <w:trPr>
          <w:tblHeader/>
        </w:trPr>
        <w:tc>
          <w:tcPr>
            <w:tcW w:w="3539" w:type="dxa"/>
            <w:shd w:val="clear" w:color="auto" w:fill="D9D9D9" w:themeFill="background1" w:themeFillShade="D9"/>
            <w:vAlign w:val="center"/>
          </w:tcPr>
          <w:p w14:paraId="2BCFBA13" w14:textId="77777777" w:rsidR="001C3FC0" w:rsidRPr="00A60FD8" w:rsidRDefault="001C3FC0" w:rsidP="001C3FC0">
            <w:pPr>
              <w:pStyle w:val="Tablehead"/>
              <w:rPr>
                <w:snapToGrid w:val="0"/>
                <w:sz w:val="36"/>
                <w:szCs w:val="36"/>
                <w:highlight w:val="darkGray"/>
              </w:rPr>
            </w:pPr>
            <w:r w:rsidRPr="00A60FD8">
              <w:rPr>
                <w:snapToGrid w:val="0"/>
              </w:rPr>
              <w:t>Name of the functional element</w:t>
            </w:r>
          </w:p>
        </w:tc>
        <w:tc>
          <w:tcPr>
            <w:tcW w:w="5954" w:type="dxa"/>
            <w:shd w:val="clear" w:color="auto" w:fill="D9D9D9" w:themeFill="background1" w:themeFillShade="D9"/>
            <w:vAlign w:val="center"/>
          </w:tcPr>
          <w:p w14:paraId="5B223A06" w14:textId="77777777" w:rsidR="001C3FC0" w:rsidRPr="00A60FD8" w:rsidRDefault="001C3FC0" w:rsidP="001C3FC0">
            <w:pPr>
              <w:pStyle w:val="Tablehead"/>
              <w:rPr>
                <w:snapToGrid w:val="0"/>
                <w:sz w:val="36"/>
                <w:szCs w:val="36"/>
                <w:highlight w:val="darkGray"/>
              </w:rPr>
            </w:pPr>
            <w:r w:rsidRPr="00A60FD8">
              <w:rPr>
                <w:snapToGrid w:val="0"/>
              </w:rPr>
              <w:t>Overview</w:t>
            </w:r>
          </w:p>
        </w:tc>
      </w:tr>
      <w:tr w:rsidR="001C3FC0" w:rsidRPr="00A60FD8" w14:paraId="63DE920C" w14:textId="77777777" w:rsidTr="001C3FC0">
        <w:tc>
          <w:tcPr>
            <w:tcW w:w="3539" w:type="dxa"/>
          </w:tcPr>
          <w:p w14:paraId="16E9A5B1" w14:textId="77777777" w:rsidR="001C3FC0" w:rsidRPr="00A60FD8" w:rsidRDefault="001C3FC0" w:rsidP="001C3FC0">
            <w:pPr>
              <w:pStyle w:val="Tabletext"/>
              <w:rPr>
                <w:snapToGrid w:val="0"/>
                <w:sz w:val="36"/>
                <w:szCs w:val="36"/>
              </w:rPr>
            </w:pPr>
            <w:r w:rsidRPr="00A60FD8">
              <w:rPr>
                <w:snapToGrid w:val="0"/>
              </w:rPr>
              <w:t>x-1. Driving assistance based on traffic signal information before a tunnel</w:t>
            </w:r>
          </w:p>
        </w:tc>
        <w:tc>
          <w:tcPr>
            <w:tcW w:w="5954" w:type="dxa"/>
          </w:tcPr>
          <w:p w14:paraId="1C863651" w14:textId="77777777" w:rsidR="001C3FC0" w:rsidRPr="00A60FD8" w:rsidRDefault="001C3FC0" w:rsidP="001C3FC0">
            <w:pPr>
              <w:pStyle w:val="Tabletext"/>
              <w:rPr>
                <w:snapToGrid w:val="0"/>
              </w:rPr>
            </w:pPr>
            <w:r w:rsidRPr="00A60FD8">
              <w:rPr>
                <w:snapToGrid w:val="0"/>
              </w:rPr>
              <w:t>Current traffic signal color information, etc. transmitted by a traffic signal before a tunnel is provided by the infrastructure to vehicles to assist deceleration and stopping.</w:t>
            </w:r>
          </w:p>
        </w:tc>
      </w:tr>
      <w:tr w:rsidR="001C3FC0" w:rsidRPr="00A60FD8" w14:paraId="4634DB23" w14:textId="77777777" w:rsidTr="001C3FC0">
        <w:tc>
          <w:tcPr>
            <w:tcW w:w="3539" w:type="dxa"/>
          </w:tcPr>
          <w:p w14:paraId="6C95C148" w14:textId="77777777" w:rsidR="001C3FC0" w:rsidRPr="00A60FD8" w:rsidRDefault="001C3FC0" w:rsidP="001C3FC0">
            <w:pPr>
              <w:pStyle w:val="Tabletext"/>
              <w:rPr>
                <w:snapToGrid w:val="0"/>
                <w:sz w:val="36"/>
                <w:szCs w:val="36"/>
              </w:rPr>
            </w:pPr>
            <w:r w:rsidRPr="00A60FD8">
              <w:rPr>
                <w:snapToGrid w:val="0"/>
              </w:rPr>
              <w:t>x-2. Collision avoidance assistance when a vehicle ahead (suddenly) stops or decelerates</w:t>
            </w:r>
          </w:p>
        </w:tc>
        <w:tc>
          <w:tcPr>
            <w:tcW w:w="5954" w:type="dxa"/>
          </w:tcPr>
          <w:p w14:paraId="4824C8B6" w14:textId="77777777" w:rsidR="001C3FC0" w:rsidRPr="00A60FD8" w:rsidRDefault="001C3FC0" w:rsidP="001C3FC0">
            <w:pPr>
              <w:pStyle w:val="Tabletext"/>
              <w:rPr>
                <w:snapToGrid w:val="0"/>
              </w:rPr>
            </w:pPr>
            <w:r w:rsidRPr="00A60FD8">
              <w:rPr>
                <w:snapToGrid w:val="0"/>
              </w:rPr>
              <w:t>Sudden braking information and location and speed information are provided by a vehicle that suddenly decelerates to the following vehicles to assist collision avoidance by stopping or deceleration.</w:t>
            </w:r>
          </w:p>
        </w:tc>
      </w:tr>
      <w:tr w:rsidR="001C3FC0" w:rsidRPr="00A60FD8" w14:paraId="08ABBF5F" w14:textId="77777777" w:rsidTr="001C3FC0">
        <w:tc>
          <w:tcPr>
            <w:tcW w:w="3539" w:type="dxa"/>
          </w:tcPr>
          <w:p w14:paraId="74C7B291" w14:textId="77777777" w:rsidR="001C3FC0" w:rsidRPr="00A60FD8" w:rsidRDefault="001C3FC0" w:rsidP="001C3FC0">
            <w:pPr>
              <w:pStyle w:val="Tabletext"/>
              <w:rPr>
                <w:snapToGrid w:val="0"/>
              </w:rPr>
            </w:pPr>
            <w:r w:rsidRPr="00A60FD8">
              <w:rPr>
                <w:snapToGrid w:val="0"/>
              </w:rPr>
              <w:t>x-3. Collision avoidance assistance when a vehicle ahead changes lanes</w:t>
            </w:r>
          </w:p>
        </w:tc>
        <w:tc>
          <w:tcPr>
            <w:tcW w:w="5954" w:type="dxa"/>
          </w:tcPr>
          <w:p w14:paraId="2C1A5140" w14:textId="77777777" w:rsidR="001C3FC0" w:rsidRPr="00A60FD8" w:rsidRDefault="001C3FC0" w:rsidP="001C3FC0">
            <w:pPr>
              <w:pStyle w:val="Tabletext"/>
              <w:rPr>
                <w:snapToGrid w:val="0"/>
              </w:rPr>
            </w:pPr>
            <w:r w:rsidRPr="00A60FD8">
              <w:rPr>
                <w:snapToGrid w:val="0"/>
              </w:rPr>
              <w:t>Location and speed information is provided by a vehicle that will change lanes to enter the same lane to vehicles on either side to assist collision avoidance.</w:t>
            </w:r>
          </w:p>
        </w:tc>
      </w:tr>
      <w:tr w:rsidR="001C3FC0" w:rsidRPr="00A60FD8" w14:paraId="1FC716EB" w14:textId="77777777" w:rsidTr="001C3FC0">
        <w:tc>
          <w:tcPr>
            <w:tcW w:w="3539" w:type="dxa"/>
          </w:tcPr>
          <w:p w14:paraId="3FD95F0D" w14:textId="77777777" w:rsidR="001C3FC0" w:rsidRPr="00A60FD8" w:rsidRDefault="001C3FC0" w:rsidP="001C3FC0">
            <w:pPr>
              <w:pStyle w:val="Tabletext"/>
              <w:rPr>
                <w:snapToGrid w:val="0"/>
              </w:rPr>
            </w:pPr>
            <w:r w:rsidRPr="00A60FD8">
              <w:rPr>
                <w:snapToGrid w:val="0"/>
              </w:rPr>
              <w:t>x-4. Lane change assistance</w:t>
            </w:r>
          </w:p>
        </w:tc>
        <w:tc>
          <w:tcPr>
            <w:tcW w:w="5954" w:type="dxa"/>
          </w:tcPr>
          <w:p w14:paraId="112050C4" w14:textId="77777777" w:rsidR="001C3FC0" w:rsidRPr="00A60FD8" w:rsidRDefault="001C3FC0" w:rsidP="001C3FC0">
            <w:pPr>
              <w:pStyle w:val="Tabletext"/>
              <w:rPr>
                <w:snapToGrid w:val="0"/>
              </w:rPr>
            </w:pPr>
            <w:r w:rsidRPr="00A60FD8">
              <w:rPr>
                <w:snapToGrid w:val="0"/>
              </w:rPr>
              <w:t>Location and speed information transmitted by the surrounding vehicles is communicated between vehicles to assist lane change.</w:t>
            </w:r>
          </w:p>
        </w:tc>
      </w:tr>
      <w:tr w:rsidR="001C3FC0" w:rsidRPr="00A60FD8" w14:paraId="3FC5A92A" w14:textId="77777777" w:rsidTr="001C3FC0">
        <w:tc>
          <w:tcPr>
            <w:tcW w:w="3539" w:type="dxa"/>
          </w:tcPr>
          <w:p w14:paraId="33C6F330" w14:textId="77777777" w:rsidR="001C3FC0" w:rsidRPr="00A60FD8" w:rsidRDefault="001C3FC0" w:rsidP="001C3FC0">
            <w:pPr>
              <w:pStyle w:val="Tabletext"/>
              <w:rPr>
                <w:snapToGrid w:val="0"/>
              </w:rPr>
            </w:pPr>
          </w:p>
        </w:tc>
        <w:tc>
          <w:tcPr>
            <w:tcW w:w="5954" w:type="dxa"/>
          </w:tcPr>
          <w:p w14:paraId="726C4CA7" w14:textId="77777777" w:rsidR="001C3FC0" w:rsidRPr="00A60FD8" w:rsidRDefault="001C3FC0" w:rsidP="001C3FC0">
            <w:pPr>
              <w:pStyle w:val="Tabletext"/>
              <w:rPr>
                <w:snapToGrid w:val="0"/>
              </w:rPr>
            </w:pPr>
          </w:p>
        </w:tc>
      </w:tr>
      <w:tr w:rsidR="001C3FC0" w:rsidRPr="00A60FD8" w14:paraId="31655CE1" w14:textId="77777777" w:rsidTr="001C3FC0">
        <w:tc>
          <w:tcPr>
            <w:tcW w:w="3539" w:type="dxa"/>
          </w:tcPr>
          <w:p w14:paraId="1CF78BE6" w14:textId="77777777" w:rsidR="001C3FC0" w:rsidRPr="00A60FD8" w:rsidRDefault="001C3FC0" w:rsidP="001C3FC0">
            <w:pPr>
              <w:pStyle w:val="Tabletext"/>
              <w:rPr>
                <w:snapToGrid w:val="0"/>
              </w:rPr>
            </w:pPr>
            <w:r w:rsidRPr="00A60FD8">
              <w:rPr>
                <w:snapToGrid w:val="0"/>
              </w:rPr>
              <w:t>x-6. Driving assistance based on lookahead information (notification of speed limit)</w:t>
            </w:r>
          </w:p>
        </w:tc>
        <w:tc>
          <w:tcPr>
            <w:tcW w:w="5954" w:type="dxa"/>
          </w:tcPr>
          <w:p w14:paraId="5FBEAFA6" w14:textId="77777777" w:rsidR="001C3FC0" w:rsidRPr="00A60FD8" w:rsidRDefault="001C3FC0" w:rsidP="001C3FC0">
            <w:pPr>
              <w:pStyle w:val="Tabletext"/>
              <w:rPr>
                <w:snapToGrid w:val="0"/>
              </w:rPr>
            </w:pPr>
            <w:r w:rsidRPr="00A60FD8">
              <w:rPr>
                <w:snapToGrid w:val="0"/>
              </w:rPr>
              <w:t>Speed limit information (including variable information) is provided by the infrastructure to the surrounding vehicles to assist driving.</w:t>
            </w:r>
          </w:p>
        </w:tc>
      </w:tr>
      <w:tr w:rsidR="001C3FC0" w:rsidRPr="00A60FD8" w14:paraId="77856FE7" w14:textId="77777777" w:rsidTr="001C3FC0">
        <w:tc>
          <w:tcPr>
            <w:tcW w:w="3539" w:type="dxa"/>
          </w:tcPr>
          <w:p w14:paraId="18A8FAF5" w14:textId="77777777" w:rsidR="001C3FC0" w:rsidRPr="00A60FD8" w:rsidRDefault="001C3FC0" w:rsidP="001C3FC0">
            <w:pPr>
              <w:pStyle w:val="Tabletext"/>
              <w:rPr>
                <w:snapToGrid w:val="0"/>
              </w:rPr>
            </w:pPr>
            <w:r w:rsidRPr="00A60FD8">
              <w:rPr>
                <w:snapToGrid w:val="0"/>
              </w:rPr>
              <w:t>x-8. Assistance of entry from non-priority roads to priority roads at unsignalized intersections</w:t>
            </w:r>
          </w:p>
        </w:tc>
        <w:tc>
          <w:tcPr>
            <w:tcW w:w="5954" w:type="dxa"/>
          </w:tcPr>
          <w:p w14:paraId="25B04CF7" w14:textId="77777777" w:rsidR="001C3FC0" w:rsidRPr="00A60FD8" w:rsidRDefault="001C3FC0" w:rsidP="001C3FC0">
            <w:pPr>
              <w:pStyle w:val="Tabletext"/>
              <w:rPr>
                <w:snapToGrid w:val="0"/>
              </w:rPr>
            </w:pPr>
            <w:r w:rsidRPr="00A60FD8">
              <w:rPr>
                <w:snapToGrid w:val="0"/>
              </w:rPr>
              <w:t>At unsignalized intersections, location and speed information is provided by vehicles on the priority roads to vehicles on the non-priority roads to assist driving to enter the priority roads.</w:t>
            </w:r>
          </w:p>
        </w:tc>
      </w:tr>
      <w:tr w:rsidR="001C3FC0" w:rsidRPr="00A60FD8" w14:paraId="54A7212A" w14:textId="77777777" w:rsidTr="001C3FC0">
        <w:tc>
          <w:tcPr>
            <w:tcW w:w="3539" w:type="dxa"/>
          </w:tcPr>
          <w:p w14:paraId="5522D865" w14:textId="77777777" w:rsidR="001C3FC0" w:rsidRPr="00A60FD8" w:rsidRDefault="001C3FC0" w:rsidP="001C3FC0">
            <w:pPr>
              <w:pStyle w:val="Tabletext"/>
              <w:rPr>
                <w:snapToGrid w:val="0"/>
              </w:rPr>
            </w:pPr>
            <w:r w:rsidRPr="00A60FD8">
              <w:rPr>
                <w:snapToGrid w:val="0"/>
              </w:rPr>
              <w:t>x-9. Warning when a bus starts</w:t>
            </w:r>
          </w:p>
        </w:tc>
        <w:tc>
          <w:tcPr>
            <w:tcW w:w="5954" w:type="dxa"/>
          </w:tcPr>
          <w:p w14:paraId="34D46EB0" w14:textId="77777777" w:rsidR="001C3FC0" w:rsidRPr="00A60FD8" w:rsidRDefault="001C3FC0" w:rsidP="001C3FC0">
            <w:pPr>
              <w:pStyle w:val="Tabletext"/>
              <w:rPr>
                <w:snapToGrid w:val="0"/>
              </w:rPr>
            </w:pPr>
            <w:r w:rsidRPr="00A60FD8">
              <w:rPr>
                <w:snapToGrid w:val="0"/>
              </w:rPr>
              <w:t>Location and speed information and the intention of lane change are provided by vehicles that are going to make a left turn ahead of a bus that has stopped, to assist the bus to start safely.</w:t>
            </w:r>
          </w:p>
        </w:tc>
      </w:tr>
      <w:tr w:rsidR="001C3FC0" w:rsidRPr="00A60FD8" w14:paraId="4CA88AF2" w14:textId="77777777" w:rsidTr="001C3FC0">
        <w:tc>
          <w:tcPr>
            <w:tcW w:w="3539" w:type="dxa"/>
          </w:tcPr>
          <w:p w14:paraId="2AB0302F" w14:textId="77777777" w:rsidR="001C3FC0" w:rsidRPr="00A60FD8" w:rsidRDefault="001C3FC0" w:rsidP="001C3FC0">
            <w:pPr>
              <w:pStyle w:val="Tabletext"/>
              <w:rPr>
                <w:snapToGrid w:val="0"/>
              </w:rPr>
            </w:pPr>
            <w:r w:rsidRPr="00A60FD8">
              <w:rPr>
                <w:snapToGrid w:val="0"/>
              </w:rPr>
              <w:t>x-10. Driving assistance at an alternating traffic section</w:t>
            </w:r>
          </w:p>
        </w:tc>
        <w:tc>
          <w:tcPr>
            <w:tcW w:w="5954" w:type="dxa"/>
          </w:tcPr>
          <w:p w14:paraId="44355271" w14:textId="77777777" w:rsidR="001C3FC0" w:rsidRPr="00A60FD8" w:rsidRDefault="001C3FC0" w:rsidP="001C3FC0">
            <w:pPr>
              <w:pStyle w:val="Tabletext"/>
              <w:rPr>
                <w:snapToGrid w:val="0"/>
              </w:rPr>
            </w:pPr>
            <w:r w:rsidRPr="00A60FD8">
              <w:rPr>
                <w:snapToGrid w:val="0"/>
              </w:rPr>
              <w:t>In a section that switches from two-way traffic to alternating traffic or in a waiting section for alternating traffic, the location and speed information is communicated between vehicles of both directions to assist driving, such as passing through the alternating traffic section or waiting until oncoming vehicles pass.</w:t>
            </w:r>
          </w:p>
        </w:tc>
      </w:tr>
      <w:tr w:rsidR="001C3FC0" w:rsidRPr="00A60FD8" w14:paraId="6C8D04A2" w14:textId="77777777" w:rsidTr="001C3FC0">
        <w:tc>
          <w:tcPr>
            <w:tcW w:w="3539" w:type="dxa"/>
          </w:tcPr>
          <w:p w14:paraId="78E75435" w14:textId="77777777" w:rsidR="001C3FC0" w:rsidRPr="00A60FD8" w:rsidRDefault="001C3FC0" w:rsidP="001C3FC0">
            <w:pPr>
              <w:pStyle w:val="Tabletext"/>
              <w:rPr>
                <w:snapToGrid w:val="0"/>
              </w:rPr>
            </w:pPr>
            <w:r w:rsidRPr="00A60FD8">
              <w:rPr>
                <w:snapToGrid w:val="0"/>
              </w:rPr>
              <w:t>x-11. Driving assistance based on pedestrian information</w:t>
            </w:r>
          </w:p>
        </w:tc>
        <w:tc>
          <w:tcPr>
            <w:tcW w:w="5954" w:type="dxa"/>
          </w:tcPr>
          <w:p w14:paraId="5D965D7A" w14:textId="77777777" w:rsidR="001C3FC0" w:rsidRPr="00A60FD8" w:rsidRDefault="001C3FC0" w:rsidP="001C3FC0">
            <w:pPr>
              <w:pStyle w:val="Tabletext"/>
              <w:rPr>
                <w:snapToGrid w:val="0"/>
              </w:rPr>
            </w:pPr>
            <w:r w:rsidRPr="00A60FD8">
              <w:rPr>
                <w:snapToGrid w:val="0"/>
              </w:rPr>
              <w:t>Location and speed information is provided by pedestrians and bicycles to vehicles to assist driving and stopping of vehicles, etc.</w:t>
            </w:r>
          </w:p>
        </w:tc>
      </w:tr>
      <w:tr w:rsidR="001C3FC0" w:rsidRPr="00A60FD8" w14:paraId="2CD12029" w14:textId="77777777" w:rsidTr="001C3FC0">
        <w:tc>
          <w:tcPr>
            <w:tcW w:w="3539" w:type="dxa"/>
          </w:tcPr>
          <w:p w14:paraId="78F7A998" w14:textId="77777777" w:rsidR="001C3FC0" w:rsidRPr="00A60FD8" w:rsidRDefault="001C3FC0" w:rsidP="001C3FC0">
            <w:pPr>
              <w:pStyle w:val="Tabletext"/>
              <w:rPr>
                <w:snapToGrid w:val="0"/>
              </w:rPr>
            </w:pPr>
            <w:r w:rsidRPr="00A60FD8">
              <w:rPr>
                <w:snapToGrid w:val="0"/>
              </w:rPr>
              <w:t>x-12. Driving assistance based on streetcar information</w:t>
            </w:r>
          </w:p>
        </w:tc>
        <w:tc>
          <w:tcPr>
            <w:tcW w:w="5954" w:type="dxa"/>
          </w:tcPr>
          <w:p w14:paraId="5032180A" w14:textId="77777777" w:rsidR="001C3FC0" w:rsidRPr="00A60FD8" w:rsidRDefault="001C3FC0" w:rsidP="001C3FC0">
            <w:pPr>
              <w:pStyle w:val="Tabletext"/>
              <w:rPr>
                <w:snapToGrid w:val="0"/>
              </w:rPr>
            </w:pPr>
            <w:r w:rsidRPr="00A60FD8">
              <w:rPr>
                <w:snapToGrid w:val="0"/>
              </w:rPr>
              <w:t>Location and speed information is provided by streetcars to the surrounding vehicles to assist driving of the surrounding vehicles.</w:t>
            </w:r>
          </w:p>
        </w:tc>
      </w:tr>
      <w:tr w:rsidR="001C3FC0" w:rsidRPr="00A60FD8" w14:paraId="251182C8" w14:textId="77777777" w:rsidTr="001C3FC0">
        <w:tc>
          <w:tcPr>
            <w:tcW w:w="3539" w:type="dxa"/>
          </w:tcPr>
          <w:p w14:paraId="6DCB8747" w14:textId="77777777" w:rsidR="001C3FC0" w:rsidRPr="00A60FD8" w:rsidRDefault="001C3FC0" w:rsidP="001C3FC0">
            <w:pPr>
              <w:pStyle w:val="Tabletext"/>
              <w:rPr>
                <w:snapToGrid w:val="0"/>
                <w:highlight w:val="darkGray"/>
              </w:rPr>
            </w:pPr>
            <w:r w:rsidRPr="00A60FD8">
              <w:rPr>
                <w:snapToGrid w:val="0"/>
              </w:rPr>
              <w:t>x-13. Driving assistance based on traffic congestion information (V2V)</w:t>
            </w:r>
          </w:p>
        </w:tc>
        <w:tc>
          <w:tcPr>
            <w:tcW w:w="5954" w:type="dxa"/>
          </w:tcPr>
          <w:p w14:paraId="3411AC73" w14:textId="77777777" w:rsidR="001C3FC0" w:rsidRPr="00A60FD8" w:rsidRDefault="001C3FC0" w:rsidP="001C3FC0">
            <w:pPr>
              <w:pStyle w:val="Tabletext"/>
              <w:rPr>
                <w:snapToGrid w:val="0"/>
              </w:rPr>
            </w:pPr>
            <w:r w:rsidRPr="00A60FD8">
              <w:rPr>
                <w:snapToGrid w:val="0"/>
              </w:rPr>
              <w:t>Traffic congestion status information is provided by vehicles caught in traffic congestion to the following vehicles to assist the trajectory change.</w:t>
            </w:r>
          </w:p>
        </w:tc>
      </w:tr>
      <w:tr w:rsidR="001C3FC0" w:rsidRPr="00A60FD8" w14:paraId="297C7B8A" w14:textId="77777777" w:rsidTr="001C3FC0">
        <w:tc>
          <w:tcPr>
            <w:tcW w:w="3539" w:type="dxa"/>
          </w:tcPr>
          <w:p w14:paraId="2BD305AE" w14:textId="77777777" w:rsidR="001C3FC0" w:rsidRPr="00A60FD8" w:rsidRDefault="001C3FC0" w:rsidP="001C3FC0">
            <w:pPr>
              <w:pStyle w:val="Tabletext"/>
              <w:rPr>
                <w:snapToGrid w:val="0"/>
                <w:highlight w:val="darkGray"/>
              </w:rPr>
            </w:pPr>
            <w:r w:rsidRPr="00A60FD8">
              <w:rPr>
                <w:bCs/>
                <w:snapToGrid w:val="0"/>
              </w:rPr>
              <w:t>x-14.</w:t>
            </w:r>
            <w:r w:rsidRPr="00A60FD8">
              <w:rPr>
                <w:snapToGrid w:val="0"/>
              </w:rPr>
              <w:t xml:space="preserve"> </w:t>
            </w:r>
            <w:r w:rsidRPr="00A60FD8">
              <w:rPr>
                <w:bCs/>
                <w:snapToGrid w:val="0"/>
              </w:rPr>
              <w:t>Traffic congestion assistance at branches and exits (V2V)</w:t>
            </w:r>
          </w:p>
        </w:tc>
        <w:tc>
          <w:tcPr>
            <w:tcW w:w="5954" w:type="dxa"/>
          </w:tcPr>
          <w:p w14:paraId="598DA193" w14:textId="77777777" w:rsidR="001C3FC0" w:rsidRPr="00A60FD8" w:rsidRDefault="001C3FC0" w:rsidP="001C3FC0">
            <w:pPr>
              <w:pStyle w:val="Tabletext"/>
              <w:rPr>
                <w:snapToGrid w:val="0"/>
              </w:rPr>
            </w:pPr>
            <w:r w:rsidRPr="00A60FD8">
              <w:rPr>
                <w:snapToGrid w:val="0"/>
              </w:rPr>
              <w:t>Location and speed information and information about traffic congestion on shoulders are provided by vehicles caught in traffic congestion to the following vehicles on the main lane to assist entry to branches.</w:t>
            </w:r>
          </w:p>
        </w:tc>
      </w:tr>
    </w:tbl>
    <w:p w14:paraId="279C2FA1" w14:textId="77777777" w:rsidR="001C3FC0" w:rsidRPr="00A60FD8" w:rsidRDefault="001C3FC0" w:rsidP="001C3FC0">
      <w:pPr>
        <w:pStyle w:val="Tablefin"/>
        <w:rPr>
          <w:rFonts w:eastAsia="Meiryo UI"/>
          <w:snapToGrid w:val="0"/>
        </w:rPr>
      </w:pPr>
      <w:bookmarkStart w:id="83" w:name="_Toc66364953"/>
      <w:bookmarkEnd w:id="40"/>
    </w:p>
    <w:p w14:paraId="46F237AA" w14:textId="77777777" w:rsidR="001C3FC0" w:rsidRPr="00A60FD8" w:rsidRDefault="001C3FC0">
      <w:pPr>
        <w:tabs>
          <w:tab w:val="clear" w:pos="1134"/>
          <w:tab w:val="clear" w:pos="1871"/>
          <w:tab w:val="clear" w:pos="2268"/>
        </w:tabs>
        <w:overflowPunct/>
        <w:autoSpaceDE/>
        <w:autoSpaceDN/>
        <w:adjustRightInd/>
        <w:spacing w:before="0"/>
        <w:textAlignment w:val="auto"/>
        <w:rPr>
          <w:b/>
          <w:lang w:eastAsia="zh-CN"/>
        </w:rPr>
      </w:pPr>
      <w:bookmarkStart w:id="84" w:name="_Toc88585984"/>
      <w:r w:rsidRPr="00A60FD8">
        <w:rPr>
          <w:lang w:eastAsia="zh-CN"/>
        </w:rPr>
        <w:br w:type="page"/>
      </w:r>
    </w:p>
    <w:p w14:paraId="2DDC0CCE" w14:textId="36E3AA09" w:rsidR="001C3FC0" w:rsidRPr="00A60FD8" w:rsidRDefault="001C3FC0" w:rsidP="001C3FC0">
      <w:pPr>
        <w:pStyle w:val="Heading2"/>
        <w:rPr>
          <w:lang w:eastAsia="zh-CN"/>
        </w:rPr>
      </w:pPr>
      <w:r w:rsidRPr="00A60FD8">
        <w:rPr>
          <w:lang w:eastAsia="zh-CN"/>
        </w:rPr>
        <w:lastRenderedPageBreak/>
        <w:t>6.</w:t>
      </w:r>
      <w:r w:rsidRPr="00A60FD8">
        <w:rPr>
          <w:lang w:eastAsia="ja-JP"/>
        </w:rPr>
        <w:t>5</w:t>
      </w:r>
      <w:r w:rsidRPr="00A60FD8">
        <w:rPr>
          <w:lang w:eastAsia="zh-CN"/>
        </w:rPr>
        <w:tab/>
        <w:t>Summary of the radiocommunication requirements to meet the CAV functionalities</w:t>
      </w:r>
      <w:bookmarkEnd w:id="83"/>
      <w:bookmarkEnd w:id="84"/>
    </w:p>
    <w:p w14:paraId="6DE40217" w14:textId="77777777" w:rsidR="001C3FC0" w:rsidRPr="00A60FD8" w:rsidRDefault="001C3FC0" w:rsidP="001C3FC0">
      <w:pPr>
        <w:jc w:val="both"/>
        <w:rPr>
          <w:rFonts w:eastAsiaTheme="minorEastAsia"/>
          <w:lang w:eastAsia="zh-CN"/>
        </w:rPr>
      </w:pPr>
      <w:r w:rsidRPr="00A60FD8">
        <w:rPr>
          <w:rFonts w:eastAsiaTheme="minorEastAsia"/>
          <w:lang w:eastAsia="zh-CN"/>
        </w:rPr>
        <w:t xml:space="preserve">Each of the </w:t>
      </w:r>
      <w:r w:rsidRPr="00A60FD8">
        <w:rPr>
          <w:lang w:eastAsia="ja-JP"/>
        </w:rPr>
        <w:t xml:space="preserve">functional elements of the </w:t>
      </w:r>
      <w:r w:rsidRPr="00A60FD8">
        <w:rPr>
          <w:rFonts w:eastAsiaTheme="minorEastAsia"/>
          <w:lang w:eastAsia="zh-CN"/>
        </w:rPr>
        <w:t xml:space="preserve">use cases can be broken down into a group of individual functional elements. Some of such elements are commonly used in multiple use cases. For examples, assistance for merging or lane change would be activated in the situation during Urban Driving and </w:t>
      </w:r>
      <w:r w:rsidRPr="00A60FD8">
        <w:rPr>
          <w:lang w:eastAsia="ja-JP"/>
        </w:rPr>
        <w:t>Maneuver Coordination / Cooperative Driving / Advanced Driving.</w:t>
      </w:r>
      <w:r w:rsidRPr="00A60FD8">
        <w:rPr>
          <w:rFonts w:eastAsiaTheme="minorEastAsia"/>
          <w:i/>
          <w:iCs/>
          <w:lang w:eastAsia="zh-CN"/>
        </w:rPr>
        <w:t xml:space="preserve"> </w:t>
      </w:r>
    </w:p>
    <w:p w14:paraId="5F312297" w14:textId="77777777" w:rsidR="001C3FC0" w:rsidRPr="00A60FD8" w:rsidRDefault="001C3FC0" w:rsidP="001C3FC0">
      <w:pPr>
        <w:jc w:val="both"/>
        <w:rPr>
          <w:rFonts w:eastAsiaTheme="minorEastAsia"/>
          <w:lang w:eastAsia="zh-CN"/>
        </w:rPr>
      </w:pPr>
      <w:r w:rsidRPr="00A60FD8">
        <w:rPr>
          <w:rFonts w:eastAsiaTheme="minorEastAsia"/>
          <w:lang w:eastAsia="zh-CN"/>
        </w:rPr>
        <w:t>This report</w:t>
      </w:r>
      <w:r w:rsidRPr="00A60FD8">
        <w:rPr>
          <w:lang w:eastAsia="ja-JP"/>
        </w:rPr>
        <w:t xml:space="preserve"> develops a list of functional elements</w:t>
      </w:r>
      <w:r w:rsidRPr="00A60FD8">
        <w:rPr>
          <w:rFonts w:eastAsiaTheme="minorEastAsia"/>
          <w:lang w:eastAsia="zh-CN"/>
        </w:rPr>
        <w:t xml:space="preserve"> for the Connected Automated Vehicles as a basis for identifying radiocommunication requirements</w:t>
      </w:r>
      <w:r w:rsidRPr="00A60FD8">
        <w:rPr>
          <w:lang w:eastAsia="ja-JP"/>
        </w:rPr>
        <w:t xml:space="preserve"> in </w:t>
      </w:r>
      <w:r w:rsidRPr="00A60FD8" w:rsidDel="005D42C6">
        <w:rPr>
          <w:lang w:eastAsia="ja-JP"/>
        </w:rPr>
        <w:t xml:space="preserve">Table </w:t>
      </w:r>
      <w:r w:rsidRPr="00A60FD8">
        <w:rPr>
          <w:lang w:eastAsia="ja-JP"/>
        </w:rPr>
        <w:t>6.5-1</w:t>
      </w:r>
      <w:r w:rsidRPr="00A60FD8" w:rsidDel="005D42C6">
        <w:rPr>
          <w:rFonts w:eastAsiaTheme="minorEastAsia"/>
          <w:lang w:eastAsia="zh-CN"/>
        </w:rPr>
        <w:t>.</w:t>
      </w:r>
    </w:p>
    <w:p w14:paraId="7B08ECF8" w14:textId="77777777" w:rsidR="001C3FC0" w:rsidRPr="00A60FD8" w:rsidRDefault="001C3FC0" w:rsidP="001C3FC0">
      <w:pPr>
        <w:pStyle w:val="EditorsNote"/>
        <w:jc w:val="both"/>
        <w:rPr>
          <w:lang w:eastAsia="ja-JP"/>
        </w:rPr>
      </w:pPr>
      <w:r w:rsidRPr="00A60FD8">
        <w:rPr>
          <w:lang w:eastAsia="ja-JP"/>
        </w:rPr>
        <w:t>[Editor’s note (Japan): Some parameters or the elements of them which are used to calculate “</w:t>
      </w:r>
      <w:r w:rsidRPr="00A60FD8">
        <w:rPr>
          <w:b/>
          <w:bCs/>
          <w:lang w:eastAsia="ja-JP"/>
        </w:rPr>
        <w:t>Table X Minimum Spectrum needs for different message types for direct, V2X communication”</w:t>
      </w:r>
      <w:r w:rsidRPr="00A60FD8">
        <w:rPr>
          <w:lang w:eastAsia="ja-JP"/>
        </w:rPr>
        <w:t xml:space="preserve"> in Section 8.2 need to be inserted in the Table 6.5-1 below to derive spectrum needs in Chapter 8, e.g. CAM, DENM, SPATEM , VAM, PCM, CPM(Collective Perception Message) and MCM(Maneuuver Coordination Message)]</w:t>
      </w:r>
    </w:p>
    <w:p w14:paraId="2077D870" w14:textId="77777777" w:rsidR="001C3FC0" w:rsidRPr="00A60FD8" w:rsidRDefault="001C3FC0" w:rsidP="001C3FC0">
      <w:pPr>
        <w:pStyle w:val="TableNo"/>
        <w:rPr>
          <w:rFonts w:eastAsiaTheme="minorEastAsia"/>
          <w:lang w:eastAsia="zh-CN"/>
        </w:rPr>
      </w:pPr>
      <w:r w:rsidRPr="00A60FD8">
        <w:rPr>
          <w:rFonts w:eastAsiaTheme="minorEastAsia"/>
          <w:lang w:eastAsia="zh-CN"/>
        </w:rPr>
        <w:t>Table 6.5-1</w:t>
      </w:r>
    </w:p>
    <w:p w14:paraId="30B6FB5C" w14:textId="77777777" w:rsidR="001C3FC0" w:rsidRPr="00A60FD8" w:rsidRDefault="001C3FC0" w:rsidP="001C3FC0">
      <w:pPr>
        <w:pStyle w:val="Tabletitle"/>
        <w:rPr>
          <w:rFonts w:eastAsiaTheme="minorEastAsia"/>
          <w:lang w:eastAsia="zh-CN"/>
        </w:rPr>
      </w:pPr>
      <w:r w:rsidRPr="00A60FD8">
        <w:rPr>
          <w:rFonts w:eastAsiaTheme="minorEastAsia"/>
          <w:lang w:eastAsia="zh-CN"/>
        </w:rPr>
        <w:t>Functional elements of radiocommunication for CAV</w:t>
      </w:r>
    </w:p>
    <w:tbl>
      <w:tblPr>
        <w:tblStyle w:val="TableGrid"/>
        <w:tblW w:w="9639" w:type="dxa"/>
        <w:tblInd w:w="-5" w:type="dxa"/>
        <w:shd w:val="clear" w:color="auto" w:fill="FFFFFF" w:themeFill="background1"/>
        <w:tblLook w:val="04A0" w:firstRow="1" w:lastRow="0" w:firstColumn="1" w:lastColumn="0" w:noHBand="0" w:noVBand="1"/>
      </w:tblPr>
      <w:tblGrid>
        <w:gridCol w:w="1404"/>
        <w:gridCol w:w="2534"/>
        <w:gridCol w:w="1120"/>
        <w:gridCol w:w="1257"/>
        <w:gridCol w:w="915"/>
        <w:gridCol w:w="1152"/>
        <w:gridCol w:w="1257"/>
      </w:tblGrid>
      <w:tr w:rsidR="0056449D" w:rsidRPr="00A60FD8" w14:paraId="45A7EDA0" w14:textId="77777777" w:rsidTr="0056449D">
        <w:trPr>
          <w:trHeight w:val="306"/>
          <w:tblHeader/>
        </w:trPr>
        <w:tc>
          <w:tcPr>
            <w:tcW w:w="1404" w:type="dxa"/>
            <w:shd w:val="clear" w:color="auto" w:fill="FFFFFF" w:themeFill="background1"/>
          </w:tcPr>
          <w:p w14:paraId="76D5B483" w14:textId="77777777" w:rsidR="001C3FC0" w:rsidRPr="00A60FD8" w:rsidRDefault="001C3FC0" w:rsidP="001C3FC0">
            <w:pPr>
              <w:pStyle w:val="Tablehead"/>
              <w:rPr>
                <w:sz w:val="18"/>
                <w:szCs w:val="18"/>
                <w:lang w:eastAsia="zh-CN"/>
              </w:rPr>
            </w:pPr>
            <w:r w:rsidRPr="00A60FD8">
              <w:rPr>
                <w:sz w:val="18"/>
                <w:szCs w:val="18"/>
                <w:lang w:eastAsia="zh-CN"/>
              </w:rPr>
              <w:t>Functional element</w:t>
            </w:r>
          </w:p>
        </w:tc>
        <w:tc>
          <w:tcPr>
            <w:tcW w:w="2534" w:type="dxa"/>
            <w:shd w:val="clear" w:color="auto" w:fill="FFFFFF" w:themeFill="background1"/>
          </w:tcPr>
          <w:p w14:paraId="7F7AF95A" w14:textId="77777777" w:rsidR="001C3FC0" w:rsidRPr="00A60FD8" w:rsidRDefault="001C3FC0" w:rsidP="001C3FC0">
            <w:pPr>
              <w:pStyle w:val="Tablehead"/>
              <w:rPr>
                <w:sz w:val="18"/>
                <w:szCs w:val="18"/>
                <w:lang w:eastAsia="zh-CN"/>
              </w:rPr>
            </w:pPr>
            <w:r w:rsidRPr="00A60FD8">
              <w:rPr>
                <w:sz w:val="18"/>
                <w:szCs w:val="18"/>
                <w:lang w:eastAsia="zh-CN"/>
              </w:rPr>
              <w:t>Description</w:t>
            </w:r>
          </w:p>
        </w:tc>
        <w:tc>
          <w:tcPr>
            <w:tcW w:w="1120" w:type="dxa"/>
            <w:shd w:val="clear" w:color="auto" w:fill="FFFFFF" w:themeFill="background1"/>
          </w:tcPr>
          <w:p w14:paraId="2BBCE3F6" w14:textId="77777777" w:rsidR="001C3FC0" w:rsidRPr="00A60FD8" w:rsidRDefault="001C3FC0" w:rsidP="0056449D">
            <w:pPr>
              <w:pStyle w:val="Tablehead"/>
              <w:rPr>
                <w:sz w:val="18"/>
                <w:szCs w:val="18"/>
                <w:lang w:eastAsia="ja-JP"/>
              </w:rPr>
            </w:pPr>
            <w:r w:rsidRPr="00A60FD8">
              <w:rPr>
                <w:sz w:val="18"/>
                <w:szCs w:val="18"/>
                <w:lang w:eastAsia="ja-JP"/>
              </w:rPr>
              <w:t>Connection Mode</w:t>
            </w:r>
          </w:p>
        </w:tc>
        <w:tc>
          <w:tcPr>
            <w:tcW w:w="1257" w:type="dxa"/>
            <w:shd w:val="clear" w:color="auto" w:fill="FFFFFF" w:themeFill="background1"/>
          </w:tcPr>
          <w:p w14:paraId="08822E5C" w14:textId="77777777" w:rsidR="001C3FC0" w:rsidRPr="00A60FD8" w:rsidRDefault="001C3FC0" w:rsidP="0056449D">
            <w:pPr>
              <w:pStyle w:val="Tablehead"/>
              <w:rPr>
                <w:sz w:val="18"/>
                <w:szCs w:val="18"/>
                <w:lang w:eastAsia="ja-JP"/>
              </w:rPr>
            </w:pPr>
            <w:r w:rsidRPr="00A60FD8">
              <w:rPr>
                <w:sz w:val="18"/>
                <w:szCs w:val="18"/>
                <w:lang w:eastAsia="ja-JP"/>
              </w:rPr>
              <w:t>Transmission Interval</w:t>
            </w:r>
          </w:p>
        </w:tc>
        <w:tc>
          <w:tcPr>
            <w:tcW w:w="915" w:type="dxa"/>
            <w:shd w:val="clear" w:color="auto" w:fill="FFFFFF" w:themeFill="background1"/>
          </w:tcPr>
          <w:p w14:paraId="053938AC" w14:textId="77777777" w:rsidR="001C3FC0" w:rsidRPr="00A60FD8" w:rsidRDefault="001C3FC0" w:rsidP="0056449D">
            <w:pPr>
              <w:pStyle w:val="Tablehead"/>
              <w:rPr>
                <w:sz w:val="18"/>
                <w:szCs w:val="18"/>
                <w:lang w:eastAsia="ja-JP"/>
              </w:rPr>
            </w:pPr>
            <w:r w:rsidRPr="00A60FD8">
              <w:rPr>
                <w:sz w:val="18"/>
                <w:szCs w:val="18"/>
                <w:lang w:eastAsia="ja-JP"/>
              </w:rPr>
              <w:t>Message Size</w:t>
            </w:r>
          </w:p>
        </w:tc>
        <w:tc>
          <w:tcPr>
            <w:tcW w:w="1152" w:type="dxa"/>
            <w:shd w:val="clear" w:color="auto" w:fill="FFFFFF" w:themeFill="background1"/>
          </w:tcPr>
          <w:p w14:paraId="7F3FC944" w14:textId="77777777" w:rsidR="001C3FC0" w:rsidRPr="00A60FD8" w:rsidRDefault="001C3FC0" w:rsidP="0056449D">
            <w:pPr>
              <w:pStyle w:val="Tablehead"/>
              <w:rPr>
                <w:sz w:val="18"/>
                <w:szCs w:val="18"/>
                <w:lang w:eastAsia="ja-JP"/>
              </w:rPr>
            </w:pPr>
            <w:r w:rsidRPr="00A60FD8">
              <w:rPr>
                <w:sz w:val="18"/>
                <w:szCs w:val="18"/>
                <w:lang w:eastAsia="ja-JP"/>
              </w:rPr>
              <w:t>Bit Rate</w:t>
            </w:r>
          </w:p>
        </w:tc>
        <w:tc>
          <w:tcPr>
            <w:tcW w:w="1257" w:type="dxa"/>
            <w:shd w:val="clear" w:color="auto" w:fill="FFFFFF" w:themeFill="background1"/>
          </w:tcPr>
          <w:p w14:paraId="4D192B0A" w14:textId="77777777" w:rsidR="001C3FC0" w:rsidRPr="00A60FD8" w:rsidRDefault="001C3FC0" w:rsidP="0056449D">
            <w:pPr>
              <w:pStyle w:val="Tablehead"/>
              <w:rPr>
                <w:sz w:val="18"/>
                <w:szCs w:val="18"/>
                <w:lang w:eastAsia="ja-JP"/>
              </w:rPr>
            </w:pPr>
            <w:r w:rsidRPr="00A60FD8">
              <w:rPr>
                <w:sz w:val="18"/>
                <w:szCs w:val="18"/>
                <w:lang w:eastAsia="ja-JP"/>
              </w:rPr>
              <w:t>Transmission</w:t>
            </w:r>
          </w:p>
          <w:p w14:paraId="599509DB" w14:textId="77777777" w:rsidR="001C3FC0" w:rsidRPr="00A60FD8" w:rsidRDefault="001C3FC0" w:rsidP="0056449D">
            <w:pPr>
              <w:pStyle w:val="Tablehead"/>
              <w:rPr>
                <w:sz w:val="18"/>
                <w:szCs w:val="18"/>
                <w:lang w:eastAsia="ja-JP"/>
              </w:rPr>
            </w:pPr>
            <w:r w:rsidRPr="00A60FD8">
              <w:rPr>
                <w:sz w:val="18"/>
                <w:szCs w:val="18"/>
                <w:lang w:eastAsia="ja-JP"/>
              </w:rPr>
              <w:t>Latency</w:t>
            </w:r>
          </w:p>
        </w:tc>
      </w:tr>
      <w:tr w:rsidR="0056449D" w:rsidRPr="00A60FD8" w14:paraId="0D5F9609" w14:textId="77777777" w:rsidTr="0056449D">
        <w:trPr>
          <w:trHeight w:val="456"/>
        </w:trPr>
        <w:tc>
          <w:tcPr>
            <w:tcW w:w="1404" w:type="dxa"/>
            <w:vMerge w:val="restart"/>
            <w:shd w:val="clear" w:color="auto" w:fill="FFFFFF" w:themeFill="background1"/>
          </w:tcPr>
          <w:p w14:paraId="5653EF83" w14:textId="77777777" w:rsidR="001C3FC0" w:rsidRPr="00A60FD8" w:rsidRDefault="001C3FC0" w:rsidP="000A4784">
            <w:pPr>
              <w:pStyle w:val="Tabletext"/>
              <w:rPr>
                <w:lang w:eastAsia="zh-CN"/>
              </w:rPr>
            </w:pPr>
            <w:r w:rsidRPr="00A60FD8">
              <w:t>Merging/lane change assistance (a)</w:t>
            </w:r>
          </w:p>
        </w:tc>
        <w:tc>
          <w:tcPr>
            <w:tcW w:w="2534" w:type="dxa"/>
            <w:shd w:val="clear" w:color="auto" w:fill="FFFFFF" w:themeFill="background1"/>
          </w:tcPr>
          <w:p w14:paraId="6D184D01" w14:textId="3CD6BEE0" w:rsidR="001C3FC0" w:rsidRPr="00A60FD8" w:rsidRDefault="001C3FC0" w:rsidP="000A4784">
            <w:pPr>
              <w:pStyle w:val="Tabletext"/>
              <w:ind w:left="284" w:hanging="284"/>
            </w:pPr>
            <w:r w:rsidRPr="00A60FD8">
              <w:t xml:space="preserve">- </w:t>
            </w:r>
            <w:r w:rsidR="000A4784" w:rsidRPr="00A60FD8">
              <w:tab/>
            </w:r>
            <w:r w:rsidRPr="00A60FD8">
              <w:t>Merging assistance by preliminary acceleration and deceleration</w:t>
            </w:r>
          </w:p>
          <w:p w14:paraId="584F0617" w14:textId="2A7A9C9B" w:rsidR="001C3FC0" w:rsidRPr="00A60FD8" w:rsidRDefault="001C3FC0" w:rsidP="000A4784">
            <w:pPr>
              <w:pStyle w:val="Tabletext"/>
              <w:ind w:left="284" w:hanging="284"/>
            </w:pPr>
            <w:r w:rsidRPr="00A60FD8">
              <w:t xml:space="preserve">- </w:t>
            </w:r>
            <w:r w:rsidR="000A4784" w:rsidRPr="00A60FD8">
              <w:tab/>
            </w:r>
            <w:r w:rsidRPr="00A60FD8">
              <w:t>Merging assistance by targeting the gap on the main lane</w:t>
            </w:r>
          </w:p>
        </w:tc>
        <w:tc>
          <w:tcPr>
            <w:tcW w:w="1120" w:type="dxa"/>
            <w:shd w:val="clear" w:color="auto" w:fill="FFFFFF" w:themeFill="background1"/>
          </w:tcPr>
          <w:p w14:paraId="02EF9FC5" w14:textId="063A7A42" w:rsidR="001C3FC0" w:rsidRPr="00A60FD8" w:rsidRDefault="001C3FC0" w:rsidP="000A4784">
            <w:pPr>
              <w:pStyle w:val="Tabletext"/>
              <w:rPr>
                <w:lang w:eastAsia="ja-JP"/>
              </w:rPr>
            </w:pPr>
            <w:r w:rsidRPr="00A60FD8">
              <w:rPr>
                <w:lang w:eastAsia="ja-JP"/>
              </w:rPr>
              <w:t>V2I</w:t>
            </w:r>
          </w:p>
        </w:tc>
        <w:tc>
          <w:tcPr>
            <w:tcW w:w="1257" w:type="dxa"/>
            <w:shd w:val="clear" w:color="auto" w:fill="FFFFFF" w:themeFill="background1"/>
          </w:tcPr>
          <w:p w14:paraId="3DD10662" w14:textId="77777777" w:rsidR="001C3FC0" w:rsidRPr="00A60FD8" w:rsidRDefault="001C3FC0" w:rsidP="000A4784">
            <w:pPr>
              <w:pStyle w:val="Tabletext"/>
              <w:rPr>
                <w:lang w:eastAsia="ja-JP"/>
              </w:rPr>
            </w:pPr>
            <w:r w:rsidRPr="00A60FD8">
              <w:rPr>
                <w:lang w:eastAsia="ja-JP"/>
              </w:rPr>
              <w:t>[100 ms]</w:t>
            </w:r>
          </w:p>
        </w:tc>
        <w:tc>
          <w:tcPr>
            <w:tcW w:w="915" w:type="dxa"/>
            <w:shd w:val="clear" w:color="auto" w:fill="FFFFFF" w:themeFill="background1"/>
          </w:tcPr>
          <w:p w14:paraId="16EEB1D3" w14:textId="77777777" w:rsidR="001C3FC0" w:rsidRPr="00A60FD8" w:rsidRDefault="001C3FC0" w:rsidP="000A4784">
            <w:pPr>
              <w:pStyle w:val="Tabletext"/>
              <w:rPr>
                <w:lang w:eastAsia="ja-JP"/>
              </w:rPr>
            </w:pPr>
            <w:r w:rsidRPr="00A60FD8">
              <w:rPr>
                <w:lang w:eastAsia="ja-JP"/>
              </w:rPr>
              <w:t>[100 kB]</w:t>
            </w:r>
          </w:p>
        </w:tc>
        <w:tc>
          <w:tcPr>
            <w:tcW w:w="1152" w:type="dxa"/>
            <w:shd w:val="clear" w:color="auto" w:fill="FFFFFF" w:themeFill="background1"/>
          </w:tcPr>
          <w:p w14:paraId="5E28BC6C" w14:textId="77777777" w:rsidR="001C3FC0" w:rsidRPr="00A60FD8" w:rsidRDefault="001C3FC0" w:rsidP="000A4784">
            <w:pPr>
              <w:pStyle w:val="Tabletext"/>
              <w:rPr>
                <w:lang w:eastAsia="ja-JP"/>
              </w:rPr>
            </w:pPr>
            <w:r w:rsidRPr="00A60FD8">
              <w:rPr>
                <w:lang w:eastAsia="ja-JP"/>
              </w:rPr>
              <w:t>[XXX kbps]</w:t>
            </w:r>
          </w:p>
        </w:tc>
        <w:tc>
          <w:tcPr>
            <w:tcW w:w="1257" w:type="dxa"/>
            <w:shd w:val="clear" w:color="auto" w:fill="FFFFFF" w:themeFill="background1"/>
          </w:tcPr>
          <w:p w14:paraId="5BD17418" w14:textId="77777777" w:rsidR="001C3FC0" w:rsidRPr="00A60FD8" w:rsidRDefault="001C3FC0" w:rsidP="000A4784">
            <w:pPr>
              <w:pStyle w:val="Tabletext"/>
              <w:rPr>
                <w:lang w:eastAsia="ja-JP"/>
              </w:rPr>
            </w:pPr>
            <w:r w:rsidRPr="00A60FD8">
              <w:rPr>
                <w:lang w:eastAsia="ja-JP"/>
              </w:rPr>
              <w:t>[100 ms]</w:t>
            </w:r>
          </w:p>
        </w:tc>
      </w:tr>
      <w:tr w:rsidR="0056449D" w:rsidRPr="00A60FD8" w14:paraId="7B0BFFB9" w14:textId="77777777" w:rsidTr="0056449D">
        <w:trPr>
          <w:trHeight w:val="1219"/>
        </w:trPr>
        <w:tc>
          <w:tcPr>
            <w:tcW w:w="1404" w:type="dxa"/>
            <w:vMerge/>
            <w:shd w:val="clear" w:color="auto" w:fill="FFFFFF" w:themeFill="background1"/>
          </w:tcPr>
          <w:p w14:paraId="270B9E87" w14:textId="77777777" w:rsidR="001C3FC0" w:rsidRPr="00A60FD8" w:rsidRDefault="001C3FC0" w:rsidP="000A4784">
            <w:pPr>
              <w:pStyle w:val="Tabletext"/>
            </w:pPr>
          </w:p>
        </w:tc>
        <w:tc>
          <w:tcPr>
            <w:tcW w:w="2534" w:type="dxa"/>
            <w:shd w:val="clear" w:color="auto" w:fill="FFFFFF" w:themeFill="background1"/>
          </w:tcPr>
          <w:p w14:paraId="03CD70EC" w14:textId="62852F76" w:rsidR="001C3FC0" w:rsidRPr="00A60FD8" w:rsidRDefault="001C3FC0" w:rsidP="000A4784">
            <w:pPr>
              <w:pStyle w:val="Tabletext"/>
              <w:ind w:left="284" w:hanging="284"/>
              <w:rPr>
                <w:lang w:eastAsia="ja-JP"/>
              </w:rPr>
            </w:pPr>
            <w:r w:rsidRPr="00A60FD8">
              <w:rPr>
                <w:lang w:eastAsia="ja-JP"/>
              </w:rPr>
              <w:t xml:space="preserve">- </w:t>
            </w:r>
            <w:r w:rsidR="000A4784" w:rsidRPr="00A60FD8">
              <w:rPr>
                <w:lang w:eastAsia="ja-JP"/>
              </w:rPr>
              <w:tab/>
            </w:r>
            <w:r w:rsidRPr="00A60FD8">
              <w:rPr>
                <w:lang w:eastAsia="ja-JP"/>
              </w:rPr>
              <w:t>Cooperative merging assistance with vehicles on the main lane by roadside control</w:t>
            </w:r>
          </w:p>
          <w:p w14:paraId="7B71B2F8" w14:textId="6E523341" w:rsidR="001C3FC0" w:rsidRPr="00A60FD8" w:rsidRDefault="001C3FC0" w:rsidP="000A4784">
            <w:pPr>
              <w:pStyle w:val="Tabletext"/>
              <w:ind w:left="284" w:hanging="284"/>
              <w:rPr>
                <w:lang w:eastAsia="ja-JP"/>
              </w:rPr>
            </w:pPr>
            <w:r w:rsidRPr="00A60FD8">
              <w:rPr>
                <w:lang w:eastAsia="ja-JP"/>
              </w:rPr>
              <w:t xml:space="preserve">- </w:t>
            </w:r>
            <w:r w:rsidR="000A4784" w:rsidRPr="00A60FD8">
              <w:rPr>
                <w:lang w:eastAsia="ja-JP"/>
              </w:rPr>
              <w:tab/>
            </w:r>
            <w:r w:rsidRPr="00A60FD8">
              <w:rPr>
                <w:lang w:eastAsia="ja-JP"/>
              </w:rPr>
              <w:t>Merging assistance based on negotiations between vehicles</w:t>
            </w:r>
          </w:p>
          <w:p w14:paraId="53EBDEDC" w14:textId="2AC54E1B" w:rsidR="001C3FC0" w:rsidRPr="00A60FD8" w:rsidRDefault="001C3FC0" w:rsidP="000A4784">
            <w:pPr>
              <w:pStyle w:val="Tabletext"/>
              <w:ind w:left="284" w:hanging="284"/>
              <w:rPr>
                <w:lang w:eastAsia="ja-JP"/>
              </w:rPr>
            </w:pPr>
            <w:r w:rsidRPr="00A60FD8">
              <w:rPr>
                <w:lang w:eastAsia="ja-JP"/>
              </w:rPr>
              <w:t xml:space="preserve">- </w:t>
            </w:r>
            <w:r w:rsidR="000A4784" w:rsidRPr="00A60FD8">
              <w:rPr>
                <w:lang w:eastAsia="ja-JP"/>
              </w:rPr>
              <w:tab/>
            </w:r>
            <w:r w:rsidRPr="00A60FD8">
              <w:rPr>
                <w:lang w:eastAsia="ja-JP"/>
              </w:rPr>
              <w:t>Lane change assistance when the traffic is heavy</w:t>
            </w:r>
          </w:p>
          <w:p w14:paraId="1AD1870D" w14:textId="77023557" w:rsidR="001C3FC0" w:rsidRPr="00A60FD8" w:rsidRDefault="001C3FC0" w:rsidP="000A4784">
            <w:pPr>
              <w:pStyle w:val="Tabletext"/>
              <w:ind w:left="284" w:hanging="284"/>
              <w:rPr>
                <w:lang w:eastAsia="ja-JP"/>
              </w:rPr>
            </w:pPr>
            <w:r w:rsidRPr="00A60FD8">
              <w:rPr>
                <w:lang w:eastAsia="ja-JP"/>
              </w:rPr>
              <w:t xml:space="preserve">- </w:t>
            </w:r>
            <w:r w:rsidR="000A4784" w:rsidRPr="00A60FD8">
              <w:rPr>
                <w:lang w:eastAsia="ja-JP"/>
              </w:rPr>
              <w:tab/>
            </w:r>
            <w:r w:rsidRPr="00A60FD8">
              <w:rPr>
                <w:lang w:eastAsia="ja-JP"/>
              </w:rPr>
              <w:t>Entry assistance from non-priority roads to priority roads during traffic congestion</w:t>
            </w:r>
          </w:p>
        </w:tc>
        <w:tc>
          <w:tcPr>
            <w:tcW w:w="1120" w:type="dxa"/>
            <w:shd w:val="clear" w:color="auto" w:fill="FFFFFF" w:themeFill="background1"/>
          </w:tcPr>
          <w:p w14:paraId="7336AB20" w14:textId="77777777" w:rsidR="001C3FC0" w:rsidRPr="00A60FD8" w:rsidRDefault="001C3FC0" w:rsidP="000A4784">
            <w:pPr>
              <w:pStyle w:val="Tabletext"/>
              <w:rPr>
                <w:lang w:eastAsia="ja-JP"/>
              </w:rPr>
            </w:pPr>
            <w:r w:rsidRPr="00A60FD8">
              <w:rPr>
                <w:lang w:eastAsia="ja-JP"/>
              </w:rPr>
              <w:t>V2I,</w:t>
            </w:r>
          </w:p>
          <w:p w14:paraId="134FEDAD" w14:textId="77777777" w:rsidR="001C3FC0" w:rsidRPr="00A60FD8" w:rsidRDefault="001C3FC0" w:rsidP="000A4784">
            <w:pPr>
              <w:pStyle w:val="Tabletext"/>
              <w:rPr>
                <w:lang w:eastAsia="ja-JP"/>
              </w:rPr>
            </w:pPr>
            <w:r w:rsidRPr="00A60FD8">
              <w:rPr>
                <w:lang w:eastAsia="ja-JP"/>
              </w:rPr>
              <w:t>V2V,</w:t>
            </w:r>
          </w:p>
          <w:p w14:paraId="7C5DD3D8" w14:textId="77777777" w:rsidR="001C3FC0" w:rsidRPr="00A60FD8" w:rsidRDefault="001C3FC0" w:rsidP="000A4784">
            <w:pPr>
              <w:pStyle w:val="Tabletext"/>
              <w:rPr>
                <w:lang w:eastAsia="ja-JP"/>
              </w:rPr>
            </w:pPr>
            <w:r w:rsidRPr="00A60FD8">
              <w:rPr>
                <w:lang w:eastAsia="ja-JP"/>
              </w:rPr>
              <w:t>V2V</w:t>
            </w:r>
          </w:p>
        </w:tc>
        <w:tc>
          <w:tcPr>
            <w:tcW w:w="1257" w:type="dxa"/>
            <w:shd w:val="clear" w:color="auto" w:fill="FFFFFF" w:themeFill="background1"/>
          </w:tcPr>
          <w:p w14:paraId="3695090B" w14:textId="77777777" w:rsidR="001C3FC0" w:rsidRPr="00A60FD8" w:rsidRDefault="001C3FC0" w:rsidP="000A4784">
            <w:pPr>
              <w:pStyle w:val="Tabletext"/>
              <w:rPr>
                <w:lang w:eastAsia="ja-JP"/>
              </w:rPr>
            </w:pPr>
            <w:r w:rsidRPr="00A60FD8">
              <w:rPr>
                <w:lang w:eastAsia="ja-JP"/>
              </w:rPr>
              <w:t>[T.B.D.]</w:t>
            </w:r>
          </w:p>
        </w:tc>
        <w:tc>
          <w:tcPr>
            <w:tcW w:w="915" w:type="dxa"/>
            <w:shd w:val="clear" w:color="auto" w:fill="FFFFFF" w:themeFill="background1"/>
          </w:tcPr>
          <w:p w14:paraId="0E88C357" w14:textId="77777777" w:rsidR="001C3FC0" w:rsidRPr="00A60FD8" w:rsidRDefault="001C3FC0" w:rsidP="000A4784">
            <w:pPr>
              <w:pStyle w:val="Tabletext"/>
              <w:rPr>
                <w:lang w:eastAsia="ja-JP"/>
              </w:rPr>
            </w:pPr>
            <w:r w:rsidRPr="00A60FD8">
              <w:rPr>
                <w:lang w:eastAsia="ja-JP"/>
              </w:rPr>
              <w:t>[T.B.D.]</w:t>
            </w:r>
          </w:p>
        </w:tc>
        <w:tc>
          <w:tcPr>
            <w:tcW w:w="1152" w:type="dxa"/>
            <w:shd w:val="clear" w:color="auto" w:fill="FFFFFF" w:themeFill="background1"/>
          </w:tcPr>
          <w:p w14:paraId="2FBA9A00" w14:textId="77777777" w:rsidR="001C3FC0" w:rsidRPr="00A60FD8" w:rsidRDefault="001C3FC0" w:rsidP="000A4784">
            <w:pPr>
              <w:pStyle w:val="Tabletext"/>
              <w:rPr>
                <w:lang w:eastAsia="ja-JP"/>
              </w:rPr>
            </w:pPr>
            <w:r w:rsidRPr="00A60FD8">
              <w:rPr>
                <w:lang w:eastAsia="ja-JP"/>
              </w:rPr>
              <w:t>[T.B.D.]</w:t>
            </w:r>
          </w:p>
        </w:tc>
        <w:tc>
          <w:tcPr>
            <w:tcW w:w="1257" w:type="dxa"/>
            <w:shd w:val="clear" w:color="auto" w:fill="FFFFFF" w:themeFill="background1"/>
          </w:tcPr>
          <w:p w14:paraId="24B2D116" w14:textId="77777777" w:rsidR="001C3FC0" w:rsidRPr="00A60FD8" w:rsidRDefault="001C3FC0" w:rsidP="000A4784">
            <w:pPr>
              <w:pStyle w:val="Tabletext"/>
              <w:rPr>
                <w:lang w:eastAsia="ja-JP"/>
              </w:rPr>
            </w:pPr>
            <w:r w:rsidRPr="00A60FD8">
              <w:rPr>
                <w:lang w:eastAsia="ja-JP"/>
              </w:rPr>
              <w:t>[T.B.D.]</w:t>
            </w:r>
          </w:p>
        </w:tc>
      </w:tr>
      <w:tr w:rsidR="0056449D" w:rsidRPr="00A60FD8" w14:paraId="1BABDAAE" w14:textId="77777777" w:rsidTr="0056449D">
        <w:trPr>
          <w:trHeight w:val="456"/>
        </w:trPr>
        <w:tc>
          <w:tcPr>
            <w:tcW w:w="1404" w:type="dxa"/>
            <w:shd w:val="clear" w:color="auto" w:fill="FFFFFF" w:themeFill="background1"/>
          </w:tcPr>
          <w:p w14:paraId="165E4808" w14:textId="77777777" w:rsidR="001C3FC0" w:rsidRPr="00A60FD8" w:rsidRDefault="001C3FC0" w:rsidP="000A4784">
            <w:pPr>
              <w:pStyle w:val="Tabletext"/>
              <w:rPr>
                <w:lang w:eastAsia="zh-CN"/>
              </w:rPr>
            </w:pPr>
            <w:r w:rsidRPr="00A60FD8">
              <w:t>Traffic signal information (b)</w:t>
            </w:r>
          </w:p>
        </w:tc>
        <w:tc>
          <w:tcPr>
            <w:tcW w:w="2534" w:type="dxa"/>
            <w:shd w:val="clear" w:color="auto" w:fill="FFFFFF" w:themeFill="background1"/>
          </w:tcPr>
          <w:p w14:paraId="39FE1D12" w14:textId="7216FD59" w:rsidR="001C3FC0" w:rsidRPr="00A60FD8" w:rsidRDefault="001C3FC0" w:rsidP="000A4784">
            <w:pPr>
              <w:pStyle w:val="Tabletext"/>
              <w:ind w:left="284" w:hanging="284"/>
              <w:rPr>
                <w:lang w:eastAsia="zh-CN"/>
              </w:rPr>
            </w:pPr>
            <w:r w:rsidRPr="00A60FD8">
              <w:rPr>
                <w:lang w:eastAsia="zh-CN"/>
              </w:rPr>
              <w:t xml:space="preserve">- </w:t>
            </w:r>
            <w:r w:rsidR="000A4784" w:rsidRPr="00A60FD8">
              <w:rPr>
                <w:lang w:eastAsia="zh-CN"/>
              </w:rPr>
              <w:tab/>
            </w:r>
            <w:r w:rsidRPr="00A60FD8">
              <w:rPr>
                <w:lang w:eastAsia="zh-CN"/>
              </w:rPr>
              <w:t>Driving</w:t>
            </w:r>
            <w:r w:rsidRPr="00A60FD8">
              <w:rPr>
                <w:lang w:eastAsia="ja-JP"/>
              </w:rPr>
              <w:t xml:space="preserve"> </w:t>
            </w:r>
            <w:r w:rsidRPr="00A60FD8">
              <w:rPr>
                <w:lang w:eastAsia="zh-CN"/>
              </w:rPr>
              <w:t xml:space="preserve">assistance by using traffic signal information </w:t>
            </w:r>
          </w:p>
        </w:tc>
        <w:tc>
          <w:tcPr>
            <w:tcW w:w="1120" w:type="dxa"/>
            <w:shd w:val="clear" w:color="auto" w:fill="FFFFFF" w:themeFill="background1"/>
          </w:tcPr>
          <w:p w14:paraId="64ADFDEC" w14:textId="77777777" w:rsidR="001C3FC0" w:rsidRPr="00A60FD8" w:rsidRDefault="001C3FC0" w:rsidP="000A4784">
            <w:pPr>
              <w:pStyle w:val="Tabletext"/>
              <w:rPr>
                <w:lang w:eastAsia="ja-JP"/>
              </w:rPr>
            </w:pPr>
            <w:r w:rsidRPr="00A60FD8">
              <w:rPr>
                <w:lang w:eastAsia="ja-JP"/>
              </w:rPr>
              <w:t>V2I,</w:t>
            </w:r>
          </w:p>
          <w:p w14:paraId="01F34465" w14:textId="77777777" w:rsidR="001C3FC0" w:rsidRPr="00A60FD8" w:rsidRDefault="001C3FC0" w:rsidP="000A4784">
            <w:pPr>
              <w:pStyle w:val="Tabletext"/>
              <w:rPr>
                <w:lang w:eastAsia="ja-JP"/>
              </w:rPr>
            </w:pPr>
            <w:r w:rsidRPr="00A60FD8">
              <w:rPr>
                <w:lang w:eastAsia="ja-JP"/>
              </w:rPr>
              <w:t>V2N</w:t>
            </w:r>
          </w:p>
        </w:tc>
        <w:tc>
          <w:tcPr>
            <w:tcW w:w="1257" w:type="dxa"/>
            <w:shd w:val="clear" w:color="auto" w:fill="FFFFFF" w:themeFill="background1"/>
          </w:tcPr>
          <w:p w14:paraId="6C937B41" w14:textId="77777777" w:rsidR="001C3FC0" w:rsidRPr="00A60FD8" w:rsidRDefault="001C3FC0" w:rsidP="000A4784">
            <w:pPr>
              <w:pStyle w:val="Tabletext"/>
              <w:rPr>
                <w:lang w:eastAsia="ja-JP"/>
              </w:rPr>
            </w:pPr>
            <w:r w:rsidRPr="00A60FD8">
              <w:rPr>
                <w:lang w:eastAsia="ja-JP"/>
              </w:rPr>
              <w:t>[T.B.D.]</w:t>
            </w:r>
          </w:p>
        </w:tc>
        <w:tc>
          <w:tcPr>
            <w:tcW w:w="915" w:type="dxa"/>
            <w:shd w:val="clear" w:color="auto" w:fill="FFFFFF" w:themeFill="background1"/>
          </w:tcPr>
          <w:p w14:paraId="70EC5F07" w14:textId="77777777" w:rsidR="001C3FC0" w:rsidRPr="00A60FD8" w:rsidRDefault="001C3FC0" w:rsidP="000A4784">
            <w:pPr>
              <w:pStyle w:val="Tabletext"/>
              <w:rPr>
                <w:lang w:eastAsia="ja-JP"/>
              </w:rPr>
            </w:pPr>
            <w:r w:rsidRPr="00A60FD8">
              <w:rPr>
                <w:lang w:eastAsia="ja-JP"/>
              </w:rPr>
              <w:t>[T.B.D.]</w:t>
            </w:r>
          </w:p>
        </w:tc>
        <w:tc>
          <w:tcPr>
            <w:tcW w:w="1152" w:type="dxa"/>
            <w:shd w:val="clear" w:color="auto" w:fill="FFFFFF" w:themeFill="background1"/>
          </w:tcPr>
          <w:p w14:paraId="37068E66" w14:textId="77777777" w:rsidR="001C3FC0" w:rsidRPr="00A60FD8" w:rsidRDefault="001C3FC0" w:rsidP="000A4784">
            <w:pPr>
              <w:pStyle w:val="Tabletext"/>
              <w:rPr>
                <w:lang w:eastAsia="ja-JP"/>
              </w:rPr>
            </w:pPr>
            <w:r w:rsidRPr="00A60FD8">
              <w:rPr>
                <w:lang w:eastAsia="ja-JP"/>
              </w:rPr>
              <w:t>[T.B.D.]</w:t>
            </w:r>
          </w:p>
        </w:tc>
        <w:tc>
          <w:tcPr>
            <w:tcW w:w="1257" w:type="dxa"/>
            <w:shd w:val="clear" w:color="auto" w:fill="FFFFFF" w:themeFill="background1"/>
          </w:tcPr>
          <w:p w14:paraId="1191A677" w14:textId="77777777" w:rsidR="001C3FC0" w:rsidRPr="00A60FD8" w:rsidRDefault="001C3FC0" w:rsidP="000A4784">
            <w:pPr>
              <w:pStyle w:val="Tabletext"/>
              <w:rPr>
                <w:lang w:eastAsia="ja-JP"/>
              </w:rPr>
            </w:pPr>
            <w:r w:rsidRPr="00A60FD8">
              <w:rPr>
                <w:lang w:eastAsia="ja-JP"/>
              </w:rPr>
              <w:t>[T.B.D.]</w:t>
            </w:r>
          </w:p>
        </w:tc>
      </w:tr>
      <w:tr w:rsidR="0056449D" w:rsidRPr="00A60FD8" w14:paraId="4E69EE4B" w14:textId="77777777" w:rsidTr="0056449D">
        <w:trPr>
          <w:trHeight w:val="818"/>
        </w:trPr>
        <w:tc>
          <w:tcPr>
            <w:tcW w:w="1404" w:type="dxa"/>
            <w:shd w:val="clear" w:color="auto" w:fill="FFFFFF" w:themeFill="background1"/>
          </w:tcPr>
          <w:p w14:paraId="2AF10893" w14:textId="77777777" w:rsidR="001C3FC0" w:rsidRPr="00A60FD8" w:rsidRDefault="001C3FC0" w:rsidP="000A4784">
            <w:pPr>
              <w:pStyle w:val="Tabletext"/>
              <w:rPr>
                <w:lang w:eastAsia="zh-CN"/>
              </w:rPr>
            </w:pPr>
            <w:r w:rsidRPr="00A60FD8">
              <w:t>Lookahead information: collision avoidance (c)</w:t>
            </w:r>
          </w:p>
        </w:tc>
        <w:tc>
          <w:tcPr>
            <w:tcW w:w="2534" w:type="dxa"/>
            <w:shd w:val="clear" w:color="auto" w:fill="FFFFFF" w:themeFill="background1"/>
          </w:tcPr>
          <w:p w14:paraId="7BE2AE30" w14:textId="0712AA2C" w:rsidR="001C3FC0" w:rsidRPr="00A60FD8" w:rsidRDefault="001C3FC0" w:rsidP="000A4784">
            <w:pPr>
              <w:pStyle w:val="Tabletext"/>
              <w:ind w:left="284" w:hanging="284"/>
              <w:rPr>
                <w:lang w:eastAsia="zh-CN"/>
              </w:rPr>
            </w:pPr>
            <w:r w:rsidRPr="00A60FD8">
              <w:rPr>
                <w:lang w:eastAsia="zh-CN"/>
              </w:rPr>
              <w:t xml:space="preserve">- </w:t>
            </w:r>
            <w:r w:rsidR="000A4784" w:rsidRPr="00A60FD8">
              <w:rPr>
                <w:lang w:eastAsia="zh-CN"/>
              </w:rPr>
              <w:tab/>
            </w:r>
            <w:r w:rsidRPr="00A60FD8">
              <w:rPr>
                <w:lang w:eastAsia="zh-CN"/>
              </w:rPr>
              <w:t>Collision avoidance assistance when a vehicle ahead stops or decelerates suddenly</w:t>
            </w:r>
          </w:p>
          <w:p w14:paraId="42416FE2" w14:textId="2CDF2171" w:rsidR="001C3FC0" w:rsidRPr="00A60FD8" w:rsidRDefault="001C3FC0" w:rsidP="000A4784">
            <w:pPr>
              <w:pStyle w:val="Tabletext"/>
              <w:ind w:left="284" w:hanging="284"/>
              <w:rPr>
                <w:lang w:eastAsia="ja-JP"/>
              </w:rPr>
            </w:pPr>
            <w:r w:rsidRPr="00A60FD8">
              <w:rPr>
                <w:lang w:eastAsia="ja-JP"/>
              </w:rPr>
              <w:t xml:space="preserve">- </w:t>
            </w:r>
            <w:r w:rsidR="000A4784" w:rsidRPr="00A60FD8">
              <w:rPr>
                <w:lang w:eastAsia="ja-JP"/>
              </w:rPr>
              <w:tab/>
            </w:r>
            <w:r w:rsidRPr="00A60FD8">
              <w:rPr>
                <w:lang w:eastAsia="ja-JP"/>
              </w:rPr>
              <w:t>Driving assistance based on intersection information</w:t>
            </w:r>
          </w:p>
          <w:p w14:paraId="636E0219" w14:textId="757BE3CD" w:rsidR="001C3FC0" w:rsidRPr="00A60FD8" w:rsidRDefault="001C3FC0" w:rsidP="000A4784">
            <w:pPr>
              <w:pStyle w:val="Tabletext"/>
              <w:ind w:left="284" w:hanging="284"/>
              <w:rPr>
                <w:lang w:eastAsia="ja-JP"/>
              </w:rPr>
            </w:pPr>
            <w:r w:rsidRPr="00A60FD8">
              <w:rPr>
                <w:lang w:eastAsia="ja-JP"/>
              </w:rPr>
              <w:t xml:space="preserve">- </w:t>
            </w:r>
            <w:r w:rsidR="000A4784" w:rsidRPr="00A60FD8">
              <w:rPr>
                <w:lang w:eastAsia="ja-JP"/>
              </w:rPr>
              <w:tab/>
            </w:r>
            <w:r w:rsidRPr="00A60FD8">
              <w:rPr>
                <w:lang w:eastAsia="ja-JP"/>
              </w:rPr>
              <w:t>Collision avoidance assistance by using hazard information</w:t>
            </w:r>
          </w:p>
          <w:p w14:paraId="0E53607D" w14:textId="7B8697D6" w:rsidR="001C3FC0" w:rsidRPr="00A60FD8" w:rsidRDefault="001C3FC0" w:rsidP="000A4784">
            <w:pPr>
              <w:pStyle w:val="Tabletext"/>
              <w:ind w:left="284" w:hanging="284"/>
              <w:rPr>
                <w:snapToGrid w:val="0"/>
              </w:rPr>
            </w:pPr>
            <w:r w:rsidRPr="00A60FD8">
              <w:rPr>
                <w:lang w:eastAsia="ja-JP"/>
              </w:rPr>
              <w:lastRenderedPageBreak/>
              <w:t xml:space="preserve">- </w:t>
            </w:r>
            <w:r w:rsidR="000A4784" w:rsidRPr="00A60FD8">
              <w:rPr>
                <w:lang w:eastAsia="ja-JP"/>
              </w:rPr>
              <w:tab/>
            </w:r>
            <w:r w:rsidRPr="00A60FD8">
              <w:rPr>
                <w:snapToGrid w:val="0"/>
              </w:rPr>
              <w:t>Collision avoidance assistance with provision of blind spot information ahead (see-through)</w:t>
            </w:r>
          </w:p>
          <w:p w14:paraId="2FA94200" w14:textId="226799DE" w:rsidR="001C3FC0" w:rsidRPr="00A60FD8" w:rsidRDefault="001C3FC0" w:rsidP="000A4784">
            <w:pPr>
              <w:pStyle w:val="Tabletext"/>
              <w:ind w:left="284" w:hanging="284"/>
              <w:rPr>
                <w:lang w:eastAsia="ja-JP"/>
              </w:rPr>
            </w:pPr>
            <w:r w:rsidRPr="00A60FD8">
              <w:rPr>
                <w:lang w:eastAsia="ja-JP"/>
              </w:rPr>
              <w:t xml:space="preserve">- </w:t>
            </w:r>
            <w:r w:rsidR="000A4784" w:rsidRPr="00A60FD8">
              <w:rPr>
                <w:lang w:eastAsia="ja-JP"/>
              </w:rPr>
              <w:tab/>
            </w:r>
            <w:r w:rsidRPr="00A60FD8">
              <w:rPr>
                <w:snapToGrid w:val="0"/>
              </w:rPr>
              <w:t>Collision avoidance assistance at intersections</w:t>
            </w:r>
          </w:p>
        </w:tc>
        <w:tc>
          <w:tcPr>
            <w:tcW w:w="1120" w:type="dxa"/>
            <w:shd w:val="clear" w:color="auto" w:fill="FFFFFF" w:themeFill="background1"/>
          </w:tcPr>
          <w:p w14:paraId="0B55C262" w14:textId="77777777" w:rsidR="001C3FC0" w:rsidRPr="00A60FD8" w:rsidRDefault="001C3FC0" w:rsidP="000A4784">
            <w:pPr>
              <w:pStyle w:val="Tabletext"/>
              <w:rPr>
                <w:lang w:eastAsia="ja-JP"/>
              </w:rPr>
            </w:pPr>
            <w:r w:rsidRPr="00A60FD8">
              <w:rPr>
                <w:lang w:eastAsia="ja-JP"/>
              </w:rPr>
              <w:lastRenderedPageBreak/>
              <w:t>V2V,</w:t>
            </w:r>
          </w:p>
          <w:p w14:paraId="740EEEE8" w14:textId="77777777" w:rsidR="001C3FC0" w:rsidRPr="00A60FD8" w:rsidRDefault="001C3FC0" w:rsidP="000A4784">
            <w:pPr>
              <w:pStyle w:val="Tabletext"/>
              <w:rPr>
                <w:lang w:eastAsia="ja-JP"/>
              </w:rPr>
            </w:pPr>
            <w:r w:rsidRPr="00A60FD8">
              <w:rPr>
                <w:lang w:eastAsia="ja-JP"/>
              </w:rPr>
              <w:t>V2I</w:t>
            </w:r>
          </w:p>
        </w:tc>
        <w:tc>
          <w:tcPr>
            <w:tcW w:w="1257" w:type="dxa"/>
            <w:shd w:val="clear" w:color="auto" w:fill="FFFFFF" w:themeFill="background1"/>
          </w:tcPr>
          <w:p w14:paraId="7BF03B28" w14:textId="77777777" w:rsidR="001C3FC0" w:rsidRPr="00A60FD8" w:rsidRDefault="001C3FC0" w:rsidP="000A4784">
            <w:pPr>
              <w:pStyle w:val="Tabletext"/>
              <w:rPr>
                <w:lang w:eastAsia="ja-JP"/>
              </w:rPr>
            </w:pPr>
            <w:r w:rsidRPr="00A60FD8">
              <w:rPr>
                <w:lang w:eastAsia="ja-JP"/>
              </w:rPr>
              <w:t>[T.B.D.]</w:t>
            </w:r>
          </w:p>
        </w:tc>
        <w:tc>
          <w:tcPr>
            <w:tcW w:w="915" w:type="dxa"/>
            <w:shd w:val="clear" w:color="auto" w:fill="FFFFFF" w:themeFill="background1"/>
          </w:tcPr>
          <w:p w14:paraId="4A1A578E" w14:textId="77777777" w:rsidR="001C3FC0" w:rsidRPr="00A60FD8" w:rsidRDefault="001C3FC0" w:rsidP="000A4784">
            <w:pPr>
              <w:pStyle w:val="Tabletext"/>
              <w:rPr>
                <w:lang w:eastAsia="ja-JP"/>
              </w:rPr>
            </w:pPr>
            <w:r w:rsidRPr="00A60FD8">
              <w:rPr>
                <w:lang w:eastAsia="ja-JP"/>
              </w:rPr>
              <w:t>[T.B.D.]</w:t>
            </w:r>
          </w:p>
        </w:tc>
        <w:tc>
          <w:tcPr>
            <w:tcW w:w="1152" w:type="dxa"/>
            <w:shd w:val="clear" w:color="auto" w:fill="FFFFFF" w:themeFill="background1"/>
          </w:tcPr>
          <w:p w14:paraId="6F9DBD52" w14:textId="77777777" w:rsidR="001C3FC0" w:rsidRPr="00A60FD8" w:rsidRDefault="001C3FC0" w:rsidP="000A4784">
            <w:pPr>
              <w:pStyle w:val="Tabletext"/>
              <w:rPr>
                <w:lang w:eastAsia="ja-JP"/>
              </w:rPr>
            </w:pPr>
            <w:r w:rsidRPr="00A60FD8">
              <w:rPr>
                <w:lang w:eastAsia="ja-JP"/>
              </w:rPr>
              <w:t>[T.B.D.]</w:t>
            </w:r>
          </w:p>
        </w:tc>
        <w:tc>
          <w:tcPr>
            <w:tcW w:w="1257" w:type="dxa"/>
            <w:shd w:val="clear" w:color="auto" w:fill="FFFFFF" w:themeFill="background1"/>
          </w:tcPr>
          <w:p w14:paraId="1174F1B9" w14:textId="77777777" w:rsidR="001C3FC0" w:rsidRPr="00A60FD8" w:rsidRDefault="001C3FC0" w:rsidP="000A4784">
            <w:pPr>
              <w:pStyle w:val="Tabletext"/>
              <w:rPr>
                <w:lang w:eastAsia="ja-JP"/>
              </w:rPr>
            </w:pPr>
            <w:r w:rsidRPr="00A60FD8">
              <w:rPr>
                <w:lang w:eastAsia="ja-JP"/>
              </w:rPr>
              <w:t>[T.B.D.]</w:t>
            </w:r>
          </w:p>
        </w:tc>
      </w:tr>
      <w:tr w:rsidR="0056449D" w:rsidRPr="00A60FD8" w14:paraId="6FB7D4B8" w14:textId="77777777" w:rsidTr="0056449D">
        <w:trPr>
          <w:trHeight w:val="1061"/>
        </w:trPr>
        <w:tc>
          <w:tcPr>
            <w:tcW w:w="1404" w:type="dxa"/>
            <w:shd w:val="clear" w:color="auto" w:fill="FFFFFF" w:themeFill="background1"/>
          </w:tcPr>
          <w:p w14:paraId="50E793E7" w14:textId="77777777" w:rsidR="001C3FC0" w:rsidRPr="00A60FD8" w:rsidRDefault="001C3FC0" w:rsidP="000A4784">
            <w:pPr>
              <w:pStyle w:val="Tabletext"/>
            </w:pPr>
            <w:r w:rsidRPr="00A60FD8">
              <w:t>Lookahead information: trajectory change (d)</w:t>
            </w:r>
          </w:p>
        </w:tc>
        <w:tc>
          <w:tcPr>
            <w:tcW w:w="2534" w:type="dxa"/>
            <w:shd w:val="clear" w:color="auto" w:fill="FFFFFF" w:themeFill="background1"/>
          </w:tcPr>
          <w:p w14:paraId="5F21EAE5" w14:textId="362E1EFD" w:rsidR="001C3FC0" w:rsidRPr="00A60FD8" w:rsidRDefault="001C3FC0" w:rsidP="000A4784">
            <w:pPr>
              <w:pStyle w:val="Tabletext"/>
              <w:ind w:left="284" w:hanging="284"/>
            </w:pPr>
            <w:r w:rsidRPr="00A60FD8">
              <w:t xml:space="preserve">- </w:t>
            </w:r>
            <w:r w:rsidR="000A4784" w:rsidRPr="00A60FD8">
              <w:tab/>
            </w:r>
            <w:r w:rsidRPr="00A60FD8">
              <w:t>Driving assistance by notification of abnormal vehicles</w:t>
            </w:r>
          </w:p>
          <w:p w14:paraId="333D3533" w14:textId="220F0B38" w:rsidR="001C3FC0" w:rsidRPr="00A60FD8" w:rsidRDefault="001C3FC0" w:rsidP="000A4784">
            <w:pPr>
              <w:pStyle w:val="Tabletext"/>
              <w:ind w:left="284" w:hanging="284"/>
            </w:pPr>
            <w:r w:rsidRPr="00A60FD8">
              <w:t xml:space="preserve">- </w:t>
            </w:r>
            <w:r w:rsidR="000A4784" w:rsidRPr="00A60FD8">
              <w:tab/>
            </w:r>
            <w:r w:rsidRPr="00A60FD8">
              <w:t>Driving assistance by notification of wrong-way vehicles</w:t>
            </w:r>
          </w:p>
          <w:p w14:paraId="4E2EAF7B" w14:textId="10D04C62" w:rsidR="001C3FC0" w:rsidRPr="00A60FD8" w:rsidRDefault="001C3FC0" w:rsidP="000A4784">
            <w:pPr>
              <w:pStyle w:val="Tabletext"/>
              <w:ind w:left="284" w:hanging="284"/>
            </w:pPr>
            <w:r w:rsidRPr="00A60FD8">
              <w:t xml:space="preserve">- </w:t>
            </w:r>
            <w:r w:rsidR="000A4784" w:rsidRPr="00A60FD8">
              <w:tab/>
            </w:r>
            <w:r w:rsidRPr="00A60FD8">
              <w:t>Driving assistance based on traffic congestion information</w:t>
            </w:r>
          </w:p>
          <w:p w14:paraId="700EE63C" w14:textId="6D73DC1E" w:rsidR="001C3FC0" w:rsidRPr="00A60FD8" w:rsidRDefault="001C3FC0" w:rsidP="000A4784">
            <w:pPr>
              <w:pStyle w:val="Tabletext"/>
              <w:ind w:left="284" w:hanging="284"/>
            </w:pPr>
            <w:r w:rsidRPr="00A60FD8">
              <w:t xml:space="preserve">- </w:t>
            </w:r>
            <w:r w:rsidR="000A4784" w:rsidRPr="00A60FD8">
              <w:tab/>
            </w:r>
            <w:r w:rsidRPr="00A60FD8">
              <w:t>Traffic congestion assistance at branches and exits</w:t>
            </w:r>
          </w:p>
          <w:p w14:paraId="06A382DD" w14:textId="1F391F56" w:rsidR="001C3FC0" w:rsidRPr="00A60FD8" w:rsidRDefault="001C3FC0" w:rsidP="000A4784">
            <w:pPr>
              <w:pStyle w:val="Tabletext"/>
              <w:ind w:left="284" w:hanging="284"/>
            </w:pPr>
            <w:r w:rsidRPr="00A60FD8">
              <w:t xml:space="preserve">- </w:t>
            </w:r>
            <w:r w:rsidR="000A4784" w:rsidRPr="00A60FD8">
              <w:tab/>
            </w:r>
            <w:r w:rsidRPr="00A60FD8">
              <w:t>Driving assistance based on hazard information</w:t>
            </w:r>
          </w:p>
        </w:tc>
        <w:tc>
          <w:tcPr>
            <w:tcW w:w="1120" w:type="dxa"/>
            <w:shd w:val="clear" w:color="auto" w:fill="FFFFFF" w:themeFill="background1"/>
          </w:tcPr>
          <w:p w14:paraId="49DFFD86" w14:textId="77777777" w:rsidR="001C3FC0" w:rsidRPr="00A60FD8" w:rsidRDefault="001C3FC0" w:rsidP="000A4784">
            <w:pPr>
              <w:pStyle w:val="Tabletext"/>
            </w:pPr>
            <w:r w:rsidRPr="00A60FD8">
              <w:t>V2I,</w:t>
            </w:r>
          </w:p>
          <w:p w14:paraId="310DE216" w14:textId="77777777" w:rsidR="001C3FC0" w:rsidRPr="00A60FD8" w:rsidRDefault="001C3FC0" w:rsidP="000A4784">
            <w:pPr>
              <w:pStyle w:val="Tabletext"/>
            </w:pPr>
            <w:r w:rsidRPr="00A60FD8">
              <w:t>V2N</w:t>
            </w:r>
          </w:p>
        </w:tc>
        <w:tc>
          <w:tcPr>
            <w:tcW w:w="1257" w:type="dxa"/>
            <w:shd w:val="clear" w:color="auto" w:fill="FFFFFF" w:themeFill="background1"/>
          </w:tcPr>
          <w:p w14:paraId="7CA728C0" w14:textId="77777777" w:rsidR="001C3FC0" w:rsidRPr="00A60FD8" w:rsidRDefault="001C3FC0" w:rsidP="000A4784">
            <w:pPr>
              <w:pStyle w:val="Tabletext"/>
            </w:pPr>
            <w:r w:rsidRPr="00A60FD8">
              <w:t>[T.B.D.]</w:t>
            </w:r>
          </w:p>
        </w:tc>
        <w:tc>
          <w:tcPr>
            <w:tcW w:w="915" w:type="dxa"/>
            <w:shd w:val="clear" w:color="auto" w:fill="FFFFFF" w:themeFill="background1"/>
          </w:tcPr>
          <w:p w14:paraId="33D347E2" w14:textId="77777777" w:rsidR="001C3FC0" w:rsidRPr="00A60FD8" w:rsidRDefault="001C3FC0" w:rsidP="000A4784">
            <w:pPr>
              <w:pStyle w:val="Tabletext"/>
            </w:pPr>
            <w:r w:rsidRPr="00A60FD8">
              <w:t>[T.B.D.]</w:t>
            </w:r>
          </w:p>
        </w:tc>
        <w:tc>
          <w:tcPr>
            <w:tcW w:w="1152" w:type="dxa"/>
            <w:shd w:val="clear" w:color="auto" w:fill="FFFFFF" w:themeFill="background1"/>
          </w:tcPr>
          <w:p w14:paraId="4B7985F0" w14:textId="77777777" w:rsidR="001C3FC0" w:rsidRPr="00A60FD8" w:rsidRDefault="001C3FC0" w:rsidP="000A4784">
            <w:pPr>
              <w:pStyle w:val="Tabletext"/>
            </w:pPr>
            <w:r w:rsidRPr="00A60FD8">
              <w:t>[T.B.D.]</w:t>
            </w:r>
          </w:p>
        </w:tc>
        <w:tc>
          <w:tcPr>
            <w:tcW w:w="1257" w:type="dxa"/>
            <w:shd w:val="clear" w:color="auto" w:fill="FFFFFF" w:themeFill="background1"/>
          </w:tcPr>
          <w:p w14:paraId="1014240E" w14:textId="77777777" w:rsidR="001C3FC0" w:rsidRPr="00A60FD8" w:rsidRDefault="001C3FC0" w:rsidP="000A4784">
            <w:pPr>
              <w:pStyle w:val="Tabletext"/>
            </w:pPr>
            <w:r w:rsidRPr="00A60FD8">
              <w:t>[T.B.D.]</w:t>
            </w:r>
          </w:p>
        </w:tc>
      </w:tr>
      <w:tr w:rsidR="0056449D" w:rsidRPr="00A60FD8" w14:paraId="11E2FE6C" w14:textId="77777777" w:rsidTr="0056449D">
        <w:trPr>
          <w:trHeight w:val="668"/>
        </w:trPr>
        <w:tc>
          <w:tcPr>
            <w:tcW w:w="1404" w:type="dxa"/>
            <w:shd w:val="clear" w:color="auto" w:fill="FFFFFF" w:themeFill="background1"/>
          </w:tcPr>
          <w:p w14:paraId="7A689A6A" w14:textId="77777777" w:rsidR="001C3FC0" w:rsidRPr="00A60FD8" w:rsidRDefault="001C3FC0" w:rsidP="000A4784">
            <w:pPr>
              <w:pStyle w:val="Tabletext"/>
            </w:pPr>
            <w:r w:rsidRPr="00A60FD8">
              <w:t>Lookahead information: emergency vehicle notification (e)</w:t>
            </w:r>
          </w:p>
        </w:tc>
        <w:tc>
          <w:tcPr>
            <w:tcW w:w="2534" w:type="dxa"/>
            <w:shd w:val="clear" w:color="auto" w:fill="FFFFFF" w:themeFill="background1"/>
          </w:tcPr>
          <w:p w14:paraId="19F8D337" w14:textId="0233FB37" w:rsidR="001C3FC0" w:rsidRPr="00A60FD8" w:rsidRDefault="001C3FC0" w:rsidP="000A4784">
            <w:pPr>
              <w:pStyle w:val="Tabletext"/>
              <w:ind w:left="284" w:hanging="284"/>
            </w:pPr>
            <w:r w:rsidRPr="00A60FD8">
              <w:t xml:space="preserve">- </w:t>
            </w:r>
            <w:r w:rsidR="000A4784" w:rsidRPr="00A60FD8">
              <w:tab/>
            </w:r>
            <w:r w:rsidRPr="00A60FD8">
              <w:t>Driving assistance based on emergency vehicle information</w:t>
            </w:r>
          </w:p>
          <w:p w14:paraId="79CB9E73" w14:textId="0B276AAC" w:rsidR="001C3FC0" w:rsidRPr="00A60FD8" w:rsidRDefault="001C3FC0" w:rsidP="000A4784">
            <w:pPr>
              <w:pStyle w:val="Tabletext"/>
              <w:ind w:left="284" w:hanging="284"/>
            </w:pPr>
            <w:r w:rsidRPr="00A60FD8">
              <w:t xml:space="preserve">- </w:t>
            </w:r>
            <w:r w:rsidR="000A4784" w:rsidRPr="00A60FD8">
              <w:tab/>
            </w:r>
            <w:r w:rsidRPr="00A60FD8">
              <w:t>Collection of information to optimize the traffic flow</w:t>
            </w:r>
          </w:p>
        </w:tc>
        <w:tc>
          <w:tcPr>
            <w:tcW w:w="1120" w:type="dxa"/>
            <w:shd w:val="clear" w:color="auto" w:fill="FFFFFF" w:themeFill="background1"/>
          </w:tcPr>
          <w:p w14:paraId="138A87D5" w14:textId="77777777" w:rsidR="001C3FC0" w:rsidRPr="00A60FD8" w:rsidRDefault="001C3FC0" w:rsidP="000A4784">
            <w:pPr>
              <w:pStyle w:val="Tabletext"/>
            </w:pPr>
            <w:r w:rsidRPr="00A60FD8">
              <w:t>V2V,</w:t>
            </w:r>
          </w:p>
          <w:p w14:paraId="4489B924" w14:textId="77777777" w:rsidR="001C3FC0" w:rsidRPr="00A60FD8" w:rsidRDefault="001C3FC0" w:rsidP="000A4784">
            <w:pPr>
              <w:pStyle w:val="Tabletext"/>
            </w:pPr>
            <w:r w:rsidRPr="00A60FD8">
              <w:t>V2I,</w:t>
            </w:r>
          </w:p>
          <w:p w14:paraId="72906DD8" w14:textId="77777777" w:rsidR="001C3FC0" w:rsidRPr="00A60FD8" w:rsidRDefault="001C3FC0" w:rsidP="000A4784">
            <w:pPr>
              <w:pStyle w:val="Tabletext"/>
            </w:pPr>
            <w:r w:rsidRPr="00A60FD8">
              <w:t>V2N</w:t>
            </w:r>
          </w:p>
        </w:tc>
        <w:tc>
          <w:tcPr>
            <w:tcW w:w="1257" w:type="dxa"/>
            <w:shd w:val="clear" w:color="auto" w:fill="FFFFFF" w:themeFill="background1"/>
          </w:tcPr>
          <w:p w14:paraId="29D2FA85" w14:textId="77777777" w:rsidR="001C3FC0" w:rsidRPr="00A60FD8" w:rsidRDefault="001C3FC0" w:rsidP="000A4784">
            <w:pPr>
              <w:pStyle w:val="Tabletext"/>
            </w:pPr>
            <w:r w:rsidRPr="00A60FD8">
              <w:t>[T.B.D.]</w:t>
            </w:r>
          </w:p>
        </w:tc>
        <w:tc>
          <w:tcPr>
            <w:tcW w:w="915" w:type="dxa"/>
            <w:shd w:val="clear" w:color="auto" w:fill="FFFFFF" w:themeFill="background1"/>
          </w:tcPr>
          <w:p w14:paraId="1DE18E52" w14:textId="77777777" w:rsidR="001C3FC0" w:rsidRPr="00A60FD8" w:rsidRDefault="001C3FC0" w:rsidP="000A4784">
            <w:pPr>
              <w:pStyle w:val="Tabletext"/>
            </w:pPr>
            <w:r w:rsidRPr="00A60FD8">
              <w:t>[T.B.D.]</w:t>
            </w:r>
          </w:p>
        </w:tc>
        <w:tc>
          <w:tcPr>
            <w:tcW w:w="1152" w:type="dxa"/>
            <w:shd w:val="clear" w:color="auto" w:fill="FFFFFF" w:themeFill="background1"/>
          </w:tcPr>
          <w:p w14:paraId="711D96A2" w14:textId="77777777" w:rsidR="001C3FC0" w:rsidRPr="00A60FD8" w:rsidRDefault="001C3FC0" w:rsidP="000A4784">
            <w:pPr>
              <w:pStyle w:val="Tabletext"/>
            </w:pPr>
            <w:r w:rsidRPr="00A60FD8">
              <w:t>[T.B.D.]</w:t>
            </w:r>
          </w:p>
        </w:tc>
        <w:tc>
          <w:tcPr>
            <w:tcW w:w="1257" w:type="dxa"/>
            <w:shd w:val="clear" w:color="auto" w:fill="FFFFFF" w:themeFill="background1"/>
          </w:tcPr>
          <w:p w14:paraId="1728C38F" w14:textId="77777777" w:rsidR="001C3FC0" w:rsidRPr="00A60FD8" w:rsidRDefault="001C3FC0" w:rsidP="000A4784">
            <w:pPr>
              <w:pStyle w:val="Tabletext"/>
            </w:pPr>
            <w:r w:rsidRPr="00A60FD8">
              <w:t>[T.B.D.]</w:t>
            </w:r>
          </w:p>
        </w:tc>
      </w:tr>
      <w:tr w:rsidR="0056449D" w:rsidRPr="00A60FD8" w14:paraId="5229AE92" w14:textId="77777777" w:rsidTr="0056449D">
        <w:trPr>
          <w:trHeight w:val="668"/>
        </w:trPr>
        <w:tc>
          <w:tcPr>
            <w:tcW w:w="1404" w:type="dxa"/>
            <w:shd w:val="clear" w:color="auto" w:fill="FFFFFF" w:themeFill="background1"/>
          </w:tcPr>
          <w:p w14:paraId="4C4734EC" w14:textId="77777777" w:rsidR="001C3FC0" w:rsidRPr="00A60FD8" w:rsidRDefault="001C3FC0" w:rsidP="000A4784">
            <w:pPr>
              <w:pStyle w:val="Tabletext"/>
            </w:pPr>
            <w:r w:rsidRPr="00A60FD8">
              <w:t>Information collection/ distribution by infrastructure (f)</w:t>
            </w:r>
          </w:p>
        </w:tc>
        <w:tc>
          <w:tcPr>
            <w:tcW w:w="2534" w:type="dxa"/>
            <w:shd w:val="clear" w:color="auto" w:fill="FFFFFF" w:themeFill="background1"/>
          </w:tcPr>
          <w:p w14:paraId="62C62AB5" w14:textId="57FFCB4F" w:rsidR="001C3FC0" w:rsidRPr="00A60FD8" w:rsidRDefault="001C3FC0" w:rsidP="000A4784">
            <w:pPr>
              <w:pStyle w:val="Tabletext"/>
              <w:ind w:left="284" w:hanging="284"/>
            </w:pPr>
            <w:r w:rsidRPr="00A60FD8">
              <w:t xml:space="preserve">- </w:t>
            </w:r>
            <w:r w:rsidR="000A4784" w:rsidRPr="00A60FD8">
              <w:tab/>
            </w:r>
            <w:r w:rsidRPr="00A60FD8">
              <w:t>Request for rescue (e-Call)</w:t>
            </w:r>
          </w:p>
          <w:p w14:paraId="67614DF3" w14:textId="3CA318EB" w:rsidR="001C3FC0" w:rsidRPr="00A60FD8" w:rsidRDefault="001C3FC0" w:rsidP="000A4784">
            <w:pPr>
              <w:pStyle w:val="Tabletext"/>
              <w:ind w:left="284" w:hanging="284"/>
            </w:pPr>
            <w:r w:rsidRPr="00A60FD8">
              <w:t xml:space="preserve">- </w:t>
            </w:r>
            <w:r w:rsidR="000A4784" w:rsidRPr="00A60FD8">
              <w:tab/>
            </w:r>
            <w:r w:rsidRPr="00A60FD8">
              <w:t>Update and automatic generation of maps</w:t>
            </w:r>
          </w:p>
          <w:p w14:paraId="1AF84835" w14:textId="741AA118" w:rsidR="001C3FC0" w:rsidRPr="00A60FD8" w:rsidRDefault="001C3FC0" w:rsidP="000A4784">
            <w:pPr>
              <w:pStyle w:val="Tabletext"/>
              <w:ind w:left="284" w:hanging="284"/>
            </w:pPr>
            <w:r w:rsidRPr="00A60FD8">
              <w:t xml:space="preserve">- </w:t>
            </w:r>
            <w:r w:rsidR="000A4784" w:rsidRPr="00A60FD8">
              <w:tab/>
            </w:r>
            <w:r w:rsidRPr="00A60FD8">
              <w:t>Distribution of dynamic map information</w:t>
            </w:r>
          </w:p>
        </w:tc>
        <w:tc>
          <w:tcPr>
            <w:tcW w:w="1120" w:type="dxa"/>
            <w:shd w:val="clear" w:color="auto" w:fill="FFFFFF" w:themeFill="background1"/>
          </w:tcPr>
          <w:p w14:paraId="41F6E66E" w14:textId="77777777" w:rsidR="001C3FC0" w:rsidRPr="00A60FD8" w:rsidRDefault="001C3FC0" w:rsidP="000A4784">
            <w:pPr>
              <w:pStyle w:val="Tabletext"/>
            </w:pPr>
            <w:r w:rsidRPr="00A60FD8">
              <w:t>V2I,</w:t>
            </w:r>
          </w:p>
          <w:p w14:paraId="37F2E73F" w14:textId="77777777" w:rsidR="001C3FC0" w:rsidRPr="00A60FD8" w:rsidRDefault="001C3FC0" w:rsidP="000A4784">
            <w:pPr>
              <w:pStyle w:val="Tabletext"/>
            </w:pPr>
            <w:r w:rsidRPr="00A60FD8">
              <w:t>V2N</w:t>
            </w:r>
          </w:p>
          <w:p w14:paraId="7C9E3B31" w14:textId="77777777" w:rsidR="001C3FC0" w:rsidRPr="00A60FD8" w:rsidRDefault="001C3FC0" w:rsidP="000A4784">
            <w:pPr>
              <w:pStyle w:val="Tabletext"/>
            </w:pPr>
            <w:r w:rsidRPr="00A60FD8">
              <w:t>V2N</w:t>
            </w:r>
          </w:p>
        </w:tc>
        <w:tc>
          <w:tcPr>
            <w:tcW w:w="1257" w:type="dxa"/>
            <w:shd w:val="clear" w:color="auto" w:fill="FFFFFF" w:themeFill="background1"/>
          </w:tcPr>
          <w:p w14:paraId="5D51C8CD" w14:textId="77777777" w:rsidR="001C3FC0" w:rsidRPr="00A60FD8" w:rsidRDefault="001C3FC0" w:rsidP="000A4784">
            <w:pPr>
              <w:pStyle w:val="Tabletext"/>
            </w:pPr>
            <w:r w:rsidRPr="00A60FD8">
              <w:t>[T.B.D.]</w:t>
            </w:r>
          </w:p>
        </w:tc>
        <w:tc>
          <w:tcPr>
            <w:tcW w:w="915" w:type="dxa"/>
            <w:shd w:val="clear" w:color="auto" w:fill="FFFFFF" w:themeFill="background1"/>
          </w:tcPr>
          <w:p w14:paraId="25914002" w14:textId="77777777" w:rsidR="001C3FC0" w:rsidRPr="00A60FD8" w:rsidRDefault="001C3FC0" w:rsidP="000A4784">
            <w:pPr>
              <w:pStyle w:val="Tabletext"/>
            </w:pPr>
            <w:r w:rsidRPr="00A60FD8">
              <w:t>[T.B.D.]</w:t>
            </w:r>
          </w:p>
        </w:tc>
        <w:tc>
          <w:tcPr>
            <w:tcW w:w="1152" w:type="dxa"/>
            <w:shd w:val="clear" w:color="auto" w:fill="FFFFFF" w:themeFill="background1"/>
          </w:tcPr>
          <w:p w14:paraId="505156E8" w14:textId="77777777" w:rsidR="001C3FC0" w:rsidRPr="00A60FD8" w:rsidRDefault="001C3FC0" w:rsidP="000A4784">
            <w:pPr>
              <w:pStyle w:val="Tabletext"/>
            </w:pPr>
            <w:r w:rsidRPr="00A60FD8">
              <w:t>[T.B.D.]</w:t>
            </w:r>
          </w:p>
        </w:tc>
        <w:tc>
          <w:tcPr>
            <w:tcW w:w="1257" w:type="dxa"/>
            <w:shd w:val="clear" w:color="auto" w:fill="FFFFFF" w:themeFill="background1"/>
          </w:tcPr>
          <w:p w14:paraId="5B7FD560" w14:textId="77777777" w:rsidR="001C3FC0" w:rsidRPr="00A60FD8" w:rsidRDefault="001C3FC0" w:rsidP="000A4784">
            <w:pPr>
              <w:pStyle w:val="Tabletext"/>
            </w:pPr>
            <w:r w:rsidRPr="00A60FD8">
              <w:t>[T.B.D.]</w:t>
            </w:r>
          </w:p>
        </w:tc>
      </w:tr>
      <w:tr w:rsidR="0056449D" w:rsidRPr="00A60FD8" w14:paraId="4F5BAD15" w14:textId="77777777" w:rsidTr="0056449D">
        <w:trPr>
          <w:trHeight w:val="786"/>
        </w:trPr>
        <w:tc>
          <w:tcPr>
            <w:tcW w:w="1404" w:type="dxa"/>
            <w:shd w:val="clear" w:color="auto" w:fill="FFFFFF" w:themeFill="background1"/>
          </w:tcPr>
          <w:p w14:paraId="241B0A0E" w14:textId="77777777" w:rsidR="001C3FC0" w:rsidRPr="00A60FD8" w:rsidRDefault="001C3FC0" w:rsidP="000A4784">
            <w:pPr>
              <w:pStyle w:val="Tabletext"/>
            </w:pPr>
            <w:r w:rsidRPr="00A60FD8">
              <w:t>Platooning/ adaptive cruise control (g)</w:t>
            </w:r>
          </w:p>
        </w:tc>
        <w:tc>
          <w:tcPr>
            <w:tcW w:w="2534" w:type="dxa"/>
            <w:shd w:val="clear" w:color="auto" w:fill="FFFFFF" w:themeFill="background1"/>
          </w:tcPr>
          <w:p w14:paraId="3C5D8DF5" w14:textId="7A74F652" w:rsidR="001C3FC0" w:rsidRPr="00A60FD8" w:rsidRDefault="001C3FC0" w:rsidP="000A4784">
            <w:pPr>
              <w:pStyle w:val="Tabletext"/>
              <w:ind w:left="284" w:hanging="284"/>
            </w:pPr>
            <w:r w:rsidRPr="00A60FD8">
              <w:t xml:space="preserve">- </w:t>
            </w:r>
            <w:r w:rsidR="000A4784" w:rsidRPr="00A60FD8">
              <w:tab/>
            </w:r>
            <w:r w:rsidRPr="00A60FD8">
              <w:t>Unmanned platooning of following vehicles by electronic towbar</w:t>
            </w:r>
          </w:p>
          <w:p w14:paraId="6C1BC5CB" w14:textId="41FF4E8B" w:rsidR="001C3FC0" w:rsidRPr="00A60FD8" w:rsidRDefault="001C3FC0" w:rsidP="000A4784">
            <w:pPr>
              <w:pStyle w:val="Tabletext"/>
              <w:ind w:left="284" w:hanging="284"/>
            </w:pPr>
            <w:r w:rsidRPr="00A60FD8">
              <w:t xml:space="preserve">- </w:t>
            </w:r>
            <w:r w:rsidR="000A4784" w:rsidRPr="00A60FD8">
              <w:tab/>
            </w:r>
            <w:r w:rsidRPr="00A60FD8">
              <w:t>Adaptive cruise control and manned platooning of following vehicles using adaptive cruise control</w:t>
            </w:r>
          </w:p>
        </w:tc>
        <w:tc>
          <w:tcPr>
            <w:tcW w:w="1120" w:type="dxa"/>
            <w:shd w:val="clear" w:color="auto" w:fill="FFFFFF" w:themeFill="background1"/>
          </w:tcPr>
          <w:p w14:paraId="007FFC21" w14:textId="77777777" w:rsidR="001C3FC0" w:rsidRPr="00A60FD8" w:rsidRDefault="001C3FC0" w:rsidP="000A4784">
            <w:pPr>
              <w:pStyle w:val="Tabletext"/>
            </w:pPr>
            <w:r w:rsidRPr="00A60FD8">
              <w:t>V2V,</w:t>
            </w:r>
          </w:p>
          <w:p w14:paraId="48F8295F" w14:textId="77777777" w:rsidR="001C3FC0" w:rsidRPr="00A60FD8" w:rsidRDefault="001C3FC0" w:rsidP="000A4784">
            <w:pPr>
              <w:pStyle w:val="Tabletext"/>
            </w:pPr>
            <w:r w:rsidRPr="00A60FD8">
              <w:t>V2V</w:t>
            </w:r>
          </w:p>
        </w:tc>
        <w:tc>
          <w:tcPr>
            <w:tcW w:w="1257" w:type="dxa"/>
            <w:shd w:val="clear" w:color="auto" w:fill="FFFFFF" w:themeFill="background1"/>
          </w:tcPr>
          <w:p w14:paraId="735801DE" w14:textId="77777777" w:rsidR="001C3FC0" w:rsidRPr="00A60FD8" w:rsidRDefault="001C3FC0" w:rsidP="000A4784">
            <w:pPr>
              <w:pStyle w:val="Tabletext"/>
            </w:pPr>
            <w:r w:rsidRPr="00A60FD8">
              <w:t>[T.B.D.]</w:t>
            </w:r>
          </w:p>
        </w:tc>
        <w:tc>
          <w:tcPr>
            <w:tcW w:w="915" w:type="dxa"/>
            <w:shd w:val="clear" w:color="auto" w:fill="FFFFFF" w:themeFill="background1"/>
          </w:tcPr>
          <w:p w14:paraId="124C9D95" w14:textId="77777777" w:rsidR="001C3FC0" w:rsidRPr="00A60FD8" w:rsidRDefault="001C3FC0" w:rsidP="000A4784">
            <w:pPr>
              <w:pStyle w:val="Tabletext"/>
            </w:pPr>
            <w:r w:rsidRPr="00A60FD8">
              <w:t>[T.B.D.]</w:t>
            </w:r>
          </w:p>
        </w:tc>
        <w:tc>
          <w:tcPr>
            <w:tcW w:w="1152" w:type="dxa"/>
            <w:shd w:val="clear" w:color="auto" w:fill="FFFFFF" w:themeFill="background1"/>
          </w:tcPr>
          <w:p w14:paraId="20462164" w14:textId="77777777" w:rsidR="001C3FC0" w:rsidRPr="00A60FD8" w:rsidRDefault="001C3FC0" w:rsidP="000A4784">
            <w:pPr>
              <w:pStyle w:val="Tabletext"/>
            </w:pPr>
            <w:r w:rsidRPr="00A60FD8">
              <w:t>[T.B.D.]</w:t>
            </w:r>
          </w:p>
        </w:tc>
        <w:tc>
          <w:tcPr>
            <w:tcW w:w="1257" w:type="dxa"/>
            <w:shd w:val="clear" w:color="auto" w:fill="FFFFFF" w:themeFill="background1"/>
          </w:tcPr>
          <w:p w14:paraId="3D7BBF03" w14:textId="77777777" w:rsidR="001C3FC0" w:rsidRPr="00A60FD8" w:rsidRDefault="001C3FC0" w:rsidP="000A4784">
            <w:pPr>
              <w:pStyle w:val="Tabletext"/>
            </w:pPr>
            <w:r w:rsidRPr="00A60FD8">
              <w:t>[T.B.D.]</w:t>
            </w:r>
          </w:p>
        </w:tc>
      </w:tr>
      <w:tr w:rsidR="0056449D" w:rsidRPr="00A60FD8" w14:paraId="111BFCA9" w14:textId="77777777" w:rsidTr="0056449D">
        <w:trPr>
          <w:trHeight w:val="243"/>
        </w:trPr>
        <w:tc>
          <w:tcPr>
            <w:tcW w:w="1404" w:type="dxa"/>
            <w:shd w:val="clear" w:color="auto" w:fill="FFFFFF" w:themeFill="background1"/>
          </w:tcPr>
          <w:p w14:paraId="0B0BD40D" w14:textId="77777777" w:rsidR="001C3FC0" w:rsidRPr="00A60FD8" w:rsidRDefault="001C3FC0" w:rsidP="000A4784">
            <w:pPr>
              <w:pStyle w:val="Tabletext"/>
            </w:pPr>
            <w:r w:rsidRPr="00A60FD8">
              <w:t>Teleoperation (h)</w:t>
            </w:r>
          </w:p>
        </w:tc>
        <w:tc>
          <w:tcPr>
            <w:tcW w:w="2534" w:type="dxa"/>
            <w:shd w:val="clear" w:color="auto" w:fill="FFFFFF" w:themeFill="background1"/>
          </w:tcPr>
          <w:p w14:paraId="5FD2ACE5" w14:textId="4C35AB74" w:rsidR="001C3FC0" w:rsidRPr="00A60FD8" w:rsidRDefault="001C3FC0" w:rsidP="000A4784">
            <w:pPr>
              <w:pStyle w:val="Tabletext"/>
              <w:ind w:left="284" w:hanging="284"/>
            </w:pPr>
            <w:r w:rsidRPr="00A60FD8">
              <w:t>-</w:t>
            </w:r>
            <w:r w:rsidR="000A4784" w:rsidRPr="00A60FD8">
              <w:tab/>
            </w:r>
            <w:r w:rsidRPr="00A60FD8">
              <w:t>Operation and management of mobility service cars</w:t>
            </w:r>
          </w:p>
        </w:tc>
        <w:tc>
          <w:tcPr>
            <w:tcW w:w="1120" w:type="dxa"/>
            <w:shd w:val="clear" w:color="auto" w:fill="FFFFFF" w:themeFill="background1"/>
          </w:tcPr>
          <w:p w14:paraId="303FB38B" w14:textId="77777777" w:rsidR="001C3FC0" w:rsidRPr="00A60FD8" w:rsidRDefault="001C3FC0" w:rsidP="000A4784">
            <w:pPr>
              <w:pStyle w:val="Tabletext"/>
            </w:pPr>
            <w:r w:rsidRPr="00A60FD8">
              <w:t>V2N</w:t>
            </w:r>
          </w:p>
        </w:tc>
        <w:tc>
          <w:tcPr>
            <w:tcW w:w="1257" w:type="dxa"/>
            <w:shd w:val="clear" w:color="auto" w:fill="FFFFFF" w:themeFill="background1"/>
          </w:tcPr>
          <w:p w14:paraId="16D7B9FC" w14:textId="77777777" w:rsidR="001C3FC0" w:rsidRPr="00A60FD8" w:rsidRDefault="001C3FC0" w:rsidP="000A4784">
            <w:pPr>
              <w:pStyle w:val="Tabletext"/>
            </w:pPr>
            <w:r w:rsidRPr="00A60FD8">
              <w:t>[T.B.D.]</w:t>
            </w:r>
          </w:p>
        </w:tc>
        <w:tc>
          <w:tcPr>
            <w:tcW w:w="915" w:type="dxa"/>
            <w:shd w:val="clear" w:color="auto" w:fill="FFFFFF" w:themeFill="background1"/>
          </w:tcPr>
          <w:p w14:paraId="6D06ADE5" w14:textId="77777777" w:rsidR="001C3FC0" w:rsidRPr="00A60FD8" w:rsidRDefault="001C3FC0" w:rsidP="000A4784">
            <w:pPr>
              <w:pStyle w:val="Tabletext"/>
            </w:pPr>
            <w:r w:rsidRPr="00A60FD8">
              <w:t>[T.B.D.]</w:t>
            </w:r>
          </w:p>
        </w:tc>
        <w:tc>
          <w:tcPr>
            <w:tcW w:w="1152" w:type="dxa"/>
            <w:shd w:val="clear" w:color="auto" w:fill="FFFFFF" w:themeFill="background1"/>
          </w:tcPr>
          <w:p w14:paraId="344A109F" w14:textId="77777777" w:rsidR="001C3FC0" w:rsidRPr="00A60FD8" w:rsidRDefault="001C3FC0" w:rsidP="000A4784">
            <w:pPr>
              <w:pStyle w:val="Tabletext"/>
            </w:pPr>
            <w:r w:rsidRPr="00A60FD8">
              <w:t>[T.B.D.]</w:t>
            </w:r>
          </w:p>
        </w:tc>
        <w:tc>
          <w:tcPr>
            <w:tcW w:w="1257" w:type="dxa"/>
            <w:shd w:val="clear" w:color="auto" w:fill="FFFFFF" w:themeFill="background1"/>
          </w:tcPr>
          <w:p w14:paraId="186C62EE" w14:textId="77777777" w:rsidR="001C3FC0" w:rsidRPr="00A60FD8" w:rsidRDefault="001C3FC0" w:rsidP="000A4784">
            <w:pPr>
              <w:pStyle w:val="Tabletext"/>
            </w:pPr>
            <w:r w:rsidRPr="00A60FD8">
              <w:t>[T.B.D.]</w:t>
            </w:r>
          </w:p>
        </w:tc>
      </w:tr>
    </w:tbl>
    <w:p w14:paraId="79B89BB5" w14:textId="77777777" w:rsidR="001C3FC0" w:rsidRPr="00A60FD8" w:rsidRDefault="001C3FC0" w:rsidP="001C3FC0">
      <w:pPr>
        <w:pStyle w:val="Tablefin"/>
        <w:rPr>
          <w:rFonts w:eastAsia="Meiryo UI"/>
          <w:snapToGrid w:val="0"/>
        </w:rPr>
      </w:pPr>
    </w:p>
    <w:p w14:paraId="7004500F" w14:textId="77777777" w:rsidR="001C3FC0" w:rsidRPr="00A60FD8" w:rsidRDefault="001C3FC0" w:rsidP="001C3FC0">
      <w:pPr>
        <w:pStyle w:val="Heading1"/>
        <w:rPr>
          <w:lang w:eastAsia="zh-CN"/>
        </w:rPr>
      </w:pPr>
      <w:bookmarkStart w:id="85" w:name="_Toc44056716"/>
      <w:bookmarkStart w:id="86" w:name="_Toc88585985"/>
      <w:r w:rsidRPr="00A60FD8">
        <w:rPr>
          <w:lang w:eastAsia="zh-CN"/>
        </w:rPr>
        <w:t>7</w:t>
      </w:r>
      <w:r w:rsidRPr="00A60FD8">
        <w:rPr>
          <w:lang w:eastAsia="zh-CN"/>
        </w:rPr>
        <w:tab/>
        <w:t>Radiocommunication systems that support CAV</w:t>
      </w:r>
      <w:bookmarkEnd w:id="85"/>
      <w:bookmarkEnd w:id="86"/>
    </w:p>
    <w:p w14:paraId="708049E1" w14:textId="77777777" w:rsidR="001C3FC0" w:rsidRPr="00A60FD8" w:rsidRDefault="001C3FC0" w:rsidP="001C3FC0">
      <w:pPr>
        <w:tabs>
          <w:tab w:val="left" w:pos="5320"/>
        </w:tabs>
        <w:spacing w:after="120"/>
        <w:jc w:val="both"/>
        <w:rPr>
          <w:strike/>
          <w:color w:val="000000" w:themeColor="text1"/>
          <w:highlight w:val="lightGray"/>
        </w:rPr>
      </w:pPr>
      <w:r w:rsidRPr="00A60FD8">
        <w:rPr>
          <w:color w:val="000000" w:themeColor="text1"/>
        </w:rPr>
        <w:t>Wireless communication technologies for CAV are on an accelerating innovation cycle.</w:t>
      </w:r>
    </w:p>
    <w:p w14:paraId="049F3574" w14:textId="77777777" w:rsidR="001C3FC0" w:rsidRPr="00A60FD8" w:rsidRDefault="001C3FC0" w:rsidP="001C3FC0">
      <w:pPr>
        <w:pStyle w:val="Heading2"/>
      </w:pPr>
      <w:bookmarkStart w:id="87" w:name="_Toc88585986"/>
      <w:r w:rsidRPr="00A60FD8">
        <w:lastRenderedPageBreak/>
        <w:t>7.1</w:t>
      </w:r>
      <w:r w:rsidRPr="00A60FD8">
        <w:tab/>
        <w:t>IEEE Family</w:t>
      </w:r>
      <w:bookmarkEnd w:id="87"/>
    </w:p>
    <w:p w14:paraId="6AD2483A" w14:textId="77777777" w:rsidR="001C3FC0" w:rsidRPr="00A60FD8" w:rsidRDefault="001C3FC0" w:rsidP="001C3FC0">
      <w:pPr>
        <w:tabs>
          <w:tab w:val="left" w:pos="5320"/>
        </w:tabs>
        <w:spacing w:after="120"/>
        <w:jc w:val="both"/>
        <w:rPr>
          <w:color w:val="000000" w:themeColor="text1"/>
        </w:rPr>
      </w:pPr>
      <w:r w:rsidRPr="00A60FD8">
        <w:rPr>
          <w:color w:val="000000" w:themeColor="text1"/>
        </w:rPr>
        <w:t xml:space="preserve">IEEE 802.11p supports already today CAV requirements especially in terms of latency. Draft IEEE 802.11bd is targeted to enhance the robustness of the physical layer thereby increasing the reliability at longer distances (the information horizon will increase for the automated vehicle). </w:t>
      </w:r>
    </w:p>
    <w:p w14:paraId="2029D5E7" w14:textId="6A21A217" w:rsidR="001C3FC0" w:rsidRPr="00A60FD8" w:rsidRDefault="001C3FC0" w:rsidP="00761C81">
      <w:pPr>
        <w:pStyle w:val="EditorsNote"/>
      </w:pPr>
      <w:r w:rsidRPr="00A60FD8">
        <w:t>[</w:t>
      </w:r>
      <w:r w:rsidR="0046126B" w:rsidRPr="00A60FD8">
        <w:t xml:space="preserve">Editor’s </w:t>
      </w:r>
      <w:r w:rsidRPr="00A60FD8">
        <w:t>note – the following sentence needs to be clarified and a suitable reference provided]</w:t>
      </w:r>
    </w:p>
    <w:p w14:paraId="7FFFCA11" w14:textId="0F44D9BC" w:rsidR="001C3FC0" w:rsidRPr="00A60FD8" w:rsidRDefault="001C3FC0" w:rsidP="001C3FC0">
      <w:pPr>
        <w:tabs>
          <w:tab w:val="left" w:pos="5320"/>
        </w:tabs>
        <w:spacing w:after="120"/>
        <w:jc w:val="both"/>
        <w:rPr>
          <w:color w:val="000000" w:themeColor="text1"/>
        </w:rPr>
      </w:pPr>
      <w:r w:rsidRPr="00A60FD8">
        <w:rPr>
          <w:color w:val="000000" w:themeColor="text1"/>
        </w:rPr>
        <w:t xml:space="preserve">[The IEEE 802.11p based ITS-G5 and WAVE communication technologies support the required currently known performance criteria for CAV applications covered in this report.] This is now proven with Collective Perception and Maneuver Coordination Services which are successfully tested for CAV with IEEE 802.11p based ITS-G5 in </w:t>
      </w:r>
      <w:r w:rsidRPr="00A60FD8">
        <w:t>IMAGinE</w:t>
      </w:r>
      <w:r w:rsidRPr="00A60FD8">
        <w:rPr>
          <w:rStyle w:val="FootnoteReference"/>
        </w:rPr>
        <w:footnoteReference w:id="29"/>
      </w:r>
      <w:r w:rsidRPr="00A60FD8">
        <w:rPr>
          <w:color w:val="000000" w:themeColor="text1"/>
        </w:rPr>
        <w:t>.</w:t>
      </w:r>
    </w:p>
    <w:p w14:paraId="4EF307A2" w14:textId="78B842BD" w:rsidR="00662121" w:rsidRPr="00A60FD8" w:rsidRDefault="00662121" w:rsidP="00761C81">
      <w:pPr>
        <w:pStyle w:val="EditorsNote"/>
      </w:pPr>
      <w:r w:rsidRPr="00A60FD8">
        <w:t>[</w:t>
      </w:r>
      <w:r w:rsidR="0046126B" w:rsidRPr="00A60FD8">
        <w:t xml:space="preserve">Editor’s </w:t>
      </w:r>
      <w:r w:rsidRPr="00A60FD8">
        <w:t>note – the following sentence needs to be clarified and a suitable reference provided]</w:t>
      </w:r>
    </w:p>
    <w:p w14:paraId="5F61AEA0" w14:textId="7AF22431" w:rsidR="00662121" w:rsidRPr="00A60FD8" w:rsidRDefault="00662121" w:rsidP="001C3FC0">
      <w:pPr>
        <w:tabs>
          <w:tab w:val="left" w:pos="5320"/>
        </w:tabs>
        <w:spacing w:after="120"/>
        <w:jc w:val="both"/>
        <w:rPr>
          <w:color w:val="000000" w:themeColor="text1"/>
        </w:rPr>
      </w:pPr>
      <w:r w:rsidRPr="00A60FD8">
        <w:rPr>
          <w:color w:val="000000" w:themeColor="text1"/>
        </w:rPr>
        <w:t>[IEEE 802.11p supports a latency below 1 ms</w:t>
      </w:r>
      <w:r w:rsidRPr="00A60FD8">
        <w:rPr>
          <w:rStyle w:val="FootnoteReference"/>
          <w:color w:val="000000" w:themeColor="text1"/>
        </w:rPr>
        <w:footnoteReference w:id="30"/>
      </w:r>
      <w:r w:rsidRPr="00A60FD8">
        <w:rPr>
          <w:color w:val="000000" w:themeColor="text1"/>
        </w:rPr>
        <w:t xml:space="preserve">.] </w:t>
      </w:r>
    </w:p>
    <w:p w14:paraId="12F7F580" w14:textId="77777777" w:rsidR="001C3FC0" w:rsidRPr="00A60FD8" w:rsidRDefault="001C3FC0" w:rsidP="001C3FC0">
      <w:pPr>
        <w:tabs>
          <w:tab w:val="left" w:pos="5320"/>
        </w:tabs>
        <w:spacing w:after="120"/>
        <w:jc w:val="both"/>
        <w:rPr>
          <w:color w:val="000000" w:themeColor="text1"/>
        </w:rPr>
      </w:pPr>
      <w:r w:rsidRPr="00A60FD8">
        <w:rPr>
          <w:color w:val="000000" w:themeColor="text1"/>
        </w:rPr>
        <w:t>The IEEE has initiated IEEE P802.11-Task Group BD - “Enhancements for Next Generation V2X”</w:t>
      </w:r>
      <w:r w:rsidRPr="00A60FD8">
        <w:rPr>
          <w:rStyle w:val="FootnoteReference"/>
          <w:color w:val="000000" w:themeColor="text1"/>
        </w:rPr>
        <w:footnoteReference w:id="31"/>
      </w:r>
      <w:r w:rsidRPr="00A60FD8">
        <w:rPr>
          <w:color w:val="000000" w:themeColor="text1"/>
        </w:rPr>
        <w:t xml:space="preserve"> which includes “Automated Driving Support” and Sensor Sharing” use cases, as well as the “Basic Safety” use cases currently supported by IEEE 802.11 and IEEE 1609.x WAVE standards. The IEEE 802.11bd standard is planned for completion by the middle of 2022.</w:t>
      </w:r>
    </w:p>
    <w:p w14:paraId="4D91E4C6" w14:textId="77777777" w:rsidR="001C3FC0" w:rsidRPr="00A60FD8" w:rsidRDefault="001C3FC0" w:rsidP="001C3FC0">
      <w:pPr>
        <w:pStyle w:val="Heading2"/>
      </w:pPr>
      <w:bookmarkStart w:id="88" w:name="_Toc88585987"/>
      <w:r w:rsidRPr="00A60FD8">
        <w:t>7.2</w:t>
      </w:r>
      <w:r w:rsidRPr="00A60FD8">
        <w:tab/>
        <w:t>3GPP - Sidelink</w:t>
      </w:r>
      <w:bookmarkEnd w:id="88"/>
      <w:r w:rsidRPr="00A60FD8">
        <w:t xml:space="preserve"> </w:t>
      </w:r>
    </w:p>
    <w:p w14:paraId="71025F63" w14:textId="77777777" w:rsidR="001C3FC0" w:rsidRPr="00A60FD8" w:rsidRDefault="001C3FC0" w:rsidP="001C3FC0">
      <w:pPr>
        <w:tabs>
          <w:tab w:val="left" w:pos="5320"/>
        </w:tabs>
        <w:spacing w:after="120"/>
        <w:jc w:val="both"/>
        <w:rPr>
          <w:color w:val="000000" w:themeColor="text1"/>
        </w:rPr>
      </w:pPr>
      <w:r w:rsidRPr="00A60FD8">
        <w:rPr>
          <w:color w:val="000000" w:themeColor="text1"/>
        </w:rPr>
        <w:t xml:space="preserve">The support for 3GPP C-V2X was developed step-by-step. In the first phase, i.e. 3GPP Release 14, LTE V2X specification, work was completed in March 2017, which was designed to support the communications needs of basic road safety applications. The sidelink, based on the PC5 interface, was </w:t>
      </w:r>
      <w:proofErr w:type="gramStart"/>
      <w:r w:rsidRPr="00A60FD8">
        <w:rPr>
          <w:color w:val="000000" w:themeColor="text1"/>
        </w:rPr>
        <w:t>supported</w:t>
      </w:r>
      <w:proofErr w:type="gramEnd"/>
      <w:r w:rsidRPr="00A60FD8">
        <w:rPr>
          <w:color w:val="000000" w:themeColor="text1"/>
        </w:rPr>
        <w:t xml:space="preserve"> and working on frequency band 5.9 GHz. </w:t>
      </w:r>
    </w:p>
    <w:p w14:paraId="0312428B" w14:textId="77777777" w:rsidR="001C3FC0" w:rsidRPr="00A60FD8" w:rsidRDefault="001C3FC0" w:rsidP="001C3FC0">
      <w:pPr>
        <w:tabs>
          <w:tab w:val="left" w:pos="5320"/>
        </w:tabs>
        <w:spacing w:after="120"/>
        <w:jc w:val="both"/>
        <w:rPr>
          <w:color w:val="000000" w:themeColor="text1"/>
        </w:rPr>
      </w:pPr>
      <w:r w:rsidRPr="00A60FD8">
        <w:rPr>
          <w:color w:val="000000" w:themeColor="text1"/>
        </w:rPr>
        <w:t>The second phase is in 3GPP Release 15. The specification work was completed in June 2018. It not only included the enhancement for LTE V2X which mainly focused on carrier aggregation, high order modulation to improve transmission data rate and reduce transmission latency. With the addition of NR, more advanced and comprehensive V2X applications may be supported.</w:t>
      </w:r>
    </w:p>
    <w:p w14:paraId="6E8F7F6C" w14:textId="77777777" w:rsidR="001C3FC0" w:rsidRPr="00A60FD8" w:rsidRDefault="001C3FC0" w:rsidP="001C3FC0">
      <w:pPr>
        <w:tabs>
          <w:tab w:val="left" w:pos="5320"/>
        </w:tabs>
        <w:spacing w:after="120"/>
        <w:jc w:val="both"/>
        <w:rPr>
          <w:color w:val="000000" w:themeColor="text1"/>
        </w:rPr>
      </w:pPr>
      <w:r w:rsidRPr="00A60FD8">
        <w:rPr>
          <w:color w:val="000000" w:themeColor="text1"/>
        </w:rPr>
        <w:t>The third phase is in 3GPP Release 16. This specification work was completed in June 2020, supporting advanced V2X use cases based on multiple technologies e.g., NR V2X (including Sidelink).</w:t>
      </w:r>
    </w:p>
    <w:p w14:paraId="7C12FEBC" w14:textId="77777777" w:rsidR="001C3FC0" w:rsidRPr="00A60FD8" w:rsidRDefault="001C3FC0" w:rsidP="001C3FC0">
      <w:pPr>
        <w:tabs>
          <w:tab w:val="left" w:pos="5320"/>
        </w:tabs>
        <w:jc w:val="both"/>
        <w:rPr>
          <w:color w:val="000000" w:themeColor="text1"/>
        </w:rPr>
      </w:pPr>
      <w:r w:rsidRPr="00A60FD8">
        <w:rPr>
          <w:color w:val="000000" w:themeColor="text1"/>
        </w:rPr>
        <w:t>The 3GPP Release 16 specifications are designed to support four categories of advanced use cases, including fully automated driving vehicle scenarios. Some of these use cases may require network connectivity, which is explained in Section 7.3. These categories are:</w:t>
      </w:r>
    </w:p>
    <w:p w14:paraId="7FC365C2" w14:textId="77777777" w:rsidR="001C3FC0" w:rsidRPr="00A60FD8" w:rsidRDefault="001C3FC0" w:rsidP="001C3FC0">
      <w:pPr>
        <w:pStyle w:val="enumlev1"/>
        <w:jc w:val="both"/>
      </w:pPr>
      <w:r w:rsidRPr="00A60FD8">
        <w:lastRenderedPageBreak/>
        <w:t>–</w:t>
      </w:r>
      <w:r w:rsidRPr="00A60FD8">
        <w:tab/>
        <w:t>Platooning Vehicles – enables the vehicles to dynamically form a group travelling together.</w:t>
      </w:r>
    </w:p>
    <w:p w14:paraId="0623C03C" w14:textId="77777777" w:rsidR="001C3FC0" w:rsidRPr="00A60FD8" w:rsidRDefault="001C3FC0" w:rsidP="001C3FC0">
      <w:pPr>
        <w:pStyle w:val="enumlev1"/>
        <w:jc w:val="both"/>
      </w:pPr>
      <w:r w:rsidRPr="00A60FD8">
        <w:t>–</w:t>
      </w:r>
      <w:r w:rsidRPr="00A60FD8">
        <w:tab/>
        <w:t xml:space="preserve">Extended Sensors – enables the exchange of raw or processed data gathered through local sensors or live video data among vehicles, RSUs, devices of vulnerable road users and V2X application servers. </w:t>
      </w:r>
    </w:p>
    <w:p w14:paraId="249281E9" w14:textId="77777777" w:rsidR="001C3FC0" w:rsidRPr="00A60FD8" w:rsidRDefault="001C3FC0" w:rsidP="001C3FC0">
      <w:pPr>
        <w:pStyle w:val="enumlev1"/>
        <w:jc w:val="both"/>
      </w:pPr>
      <w:r w:rsidRPr="00A60FD8">
        <w:t>–</w:t>
      </w:r>
      <w:r w:rsidRPr="00A60FD8">
        <w:tab/>
        <w:t xml:space="preserve">Advanced Driving – enables semi-automated or fully automated driving. </w:t>
      </w:r>
    </w:p>
    <w:p w14:paraId="238E7F65" w14:textId="164CF2E9" w:rsidR="001C3FC0" w:rsidRPr="00A60FD8" w:rsidRDefault="001C3FC0" w:rsidP="00761C81">
      <w:pPr>
        <w:pStyle w:val="EditorsNote"/>
      </w:pPr>
      <w:r w:rsidRPr="00A60FD8">
        <w:t>[</w:t>
      </w:r>
      <w:r w:rsidR="0046126B" w:rsidRPr="00A60FD8">
        <w:t xml:space="preserve">Editor’s </w:t>
      </w:r>
      <w:r w:rsidRPr="00A60FD8">
        <w:t>note – discussion, but no agreement on whether Remote Driving remains here or should be moved to section 7.3 due to cellular network requirement]</w:t>
      </w:r>
    </w:p>
    <w:p w14:paraId="2CB9FE90" w14:textId="77777777" w:rsidR="001C3FC0" w:rsidRPr="00A60FD8" w:rsidRDefault="001C3FC0" w:rsidP="0056449D">
      <w:pPr>
        <w:pStyle w:val="enumlev1"/>
        <w:keepLines/>
        <w:jc w:val="both"/>
      </w:pPr>
      <w:r w:rsidRPr="00A60FD8">
        <w:t>–</w:t>
      </w:r>
      <w:r w:rsidRPr="00A60FD8">
        <w:tab/>
        <w:t xml:space="preserve">Remote Driving – enables a remote driver or a V2X application to operate a remote vehicle for those passengers who cannot drive themselves or a remote vehicle located in dangerous environments. In certain use-cases, the remote operation of a vehicle may be for short durations of time. </w:t>
      </w:r>
    </w:p>
    <w:p w14:paraId="7667AEFA" w14:textId="77777777" w:rsidR="001C3FC0" w:rsidRPr="00A60FD8" w:rsidRDefault="001C3FC0" w:rsidP="001C3FC0">
      <w:pPr>
        <w:tabs>
          <w:tab w:val="left" w:pos="5320"/>
        </w:tabs>
        <w:spacing w:after="120"/>
        <w:jc w:val="both"/>
        <w:rPr>
          <w:color w:val="000000" w:themeColor="text1"/>
        </w:rPr>
      </w:pPr>
      <w:r w:rsidRPr="00A60FD8">
        <w:rPr>
          <w:color w:val="000000" w:themeColor="text1"/>
        </w:rPr>
        <w:t>All of the advanced use case categories described above require ubiquitous, highly reliable, low-latency wireless communications. Key performance indicators for these use cases were developed and used to guide the design of the 3GPP Release 16 capabilities. 3GPP technologies that were fully standardized since Release 16 are expected to fulfil CAV requirements.</w:t>
      </w:r>
    </w:p>
    <w:p w14:paraId="02B0B6C4" w14:textId="77777777" w:rsidR="001C3FC0" w:rsidRPr="00A60FD8" w:rsidRDefault="001C3FC0" w:rsidP="001C3FC0">
      <w:pPr>
        <w:tabs>
          <w:tab w:val="left" w:pos="5320"/>
        </w:tabs>
        <w:spacing w:after="120"/>
        <w:jc w:val="both"/>
        <w:rPr>
          <w:color w:val="000000" w:themeColor="text1"/>
        </w:rPr>
      </w:pPr>
      <w:r w:rsidRPr="00A60FD8">
        <w:rPr>
          <w:color w:val="000000" w:themeColor="text1"/>
        </w:rPr>
        <w:t>LTE V2X technologies are being tested to validate support for advanced ITS</w:t>
      </w:r>
      <w:r w:rsidRPr="00A60FD8">
        <w:rPr>
          <w:rStyle w:val="FootnoteReference"/>
          <w:color w:val="000000" w:themeColor="text1"/>
        </w:rPr>
        <w:footnoteReference w:id="32"/>
      </w:r>
      <w:r w:rsidRPr="00A60FD8">
        <w:rPr>
          <w:color w:val="000000" w:themeColor="text1"/>
        </w:rPr>
        <w:t xml:space="preserve">. The 3GPP technologies differ at the lower layer. In addition, 3GPP is currently working on Release 17, and intends to complete Release 17 by Q3-2022. In Release 17, 3GPP intends to extend the flexibility of the cellular technologies into an expanding number of vertical industries. 3GPP Release 17 has added further V2X enhancements, e.g. power, efficiency, better latency and reliability, improved ranging &amp; positioning. Further evolution is also expected in Release 18 (currently under planning) to introduce other features important to CAV, e.g. sidelink based positioning, co-existence between LTE and NR V2X, etc. </w:t>
      </w:r>
    </w:p>
    <w:p w14:paraId="69C687F8" w14:textId="77777777" w:rsidR="001C3FC0" w:rsidRPr="00A60FD8" w:rsidRDefault="001C3FC0" w:rsidP="001C3FC0">
      <w:pPr>
        <w:pStyle w:val="Heading2"/>
      </w:pPr>
      <w:bookmarkStart w:id="89" w:name="_Toc88585988"/>
      <w:r w:rsidRPr="00A60FD8">
        <w:t xml:space="preserve">7.3 </w:t>
      </w:r>
      <w:r w:rsidRPr="00A60FD8">
        <w:tab/>
        <w:t>IMT network connected V2X for CAVs</w:t>
      </w:r>
      <w:bookmarkEnd w:id="89"/>
    </w:p>
    <w:p w14:paraId="005B2112" w14:textId="77777777" w:rsidR="001C3FC0" w:rsidRPr="00A60FD8" w:rsidRDefault="001C3FC0" w:rsidP="001C3FC0">
      <w:pPr>
        <w:tabs>
          <w:tab w:val="left" w:pos="5320"/>
        </w:tabs>
        <w:spacing w:after="120"/>
        <w:jc w:val="both"/>
        <w:rPr>
          <w:strike/>
          <w:color w:val="000000" w:themeColor="text1"/>
        </w:rPr>
      </w:pPr>
      <w:r w:rsidRPr="00A60FD8">
        <w:rPr>
          <w:color w:val="000000" w:themeColor="text1"/>
        </w:rPr>
        <w:t xml:space="preserve">Regarding V2N cellular network connectivity, many CAV applications can benefit from a ubiquitous coverage of roadways and interoperability. </w:t>
      </w:r>
    </w:p>
    <w:p w14:paraId="43105933" w14:textId="1B863062" w:rsidR="001C3FC0" w:rsidRPr="00A60FD8" w:rsidRDefault="001C3FC0" w:rsidP="00761C81">
      <w:pPr>
        <w:pStyle w:val="EditorsNote"/>
      </w:pPr>
      <w:r w:rsidRPr="00A60FD8">
        <w:t>[</w:t>
      </w:r>
      <w:r w:rsidR="0046126B" w:rsidRPr="00A60FD8">
        <w:t>E</w:t>
      </w:r>
      <w:r w:rsidRPr="00A60FD8">
        <w:t>ditor’s note – the following paragraph needs to be clarified and is proposed to be moved to section 7.3, or to remain in section 7.2; in either case, contributions are expected to provide clarifications of network interfaces and list meanings for acronyms.]</w:t>
      </w:r>
    </w:p>
    <w:p w14:paraId="653AD311" w14:textId="77777777" w:rsidR="001C3FC0" w:rsidRPr="00A60FD8" w:rsidRDefault="001C3FC0" w:rsidP="001C3FC0">
      <w:pPr>
        <w:tabs>
          <w:tab w:val="left" w:pos="5320"/>
        </w:tabs>
        <w:spacing w:after="120"/>
        <w:jc w:val="both"/>
        <w:rPr>
          <w:color w:val="000000" w:themeColor="text1"/>
        </w:rPr>
      </w:pPr>
      <w:r w:rsidRPr="00A60FD8">
        <w:rPr>
          <w:color w:val="000000" w:themeColor="text1"/>
        </w:rPr>
        <w:t>[The 3GPP network provides a means for the MNO to authorize a UE supporting C-V2X application to perform V2X communication when served by a cellular network. The 3GPP network also supports integrity protection of the transmission for a C-V2X use case. Subject to regional regulations and/or operator policy for a V2V/V2I use case, the 3GPP network should support pseudonymity and privacy of a UE in the use of a V2V/V2I use case, such that no single party (operator or third party) can track a UE identity in that region.]</w:t>
      </w:r>
    </w:p>
    <w:p w14:paraId="1CC01DBA" w14:textId="77777777" w:rsidR="001C3FC0" w:rsidRPr="00A60FD8" w:rsidRDefault="001C3FC0" w:rsidP="001C3FC0">
      <w:pPr>
        <w:jc w:val="both"/>
        <w:rPr>
          <w:lang w:eastAsia="zh-CN"/>
        </w:rPr>
      </w:pPr>
      <w:r w:rsidRPr="00A60FD8">
        <w:rPr>
          <w:lang w:eastAsia="zh-CN"/>
        </w:rPr>
        <w:t>The cellular connectivity aspects are covered in more detail in [PDN] Report ITU-R M.[IMT.C-V2X].</w:t>
      </w:r>
    </w:p>
    <w:p w14:paraId="1141274A" w14:textId="77777777" w:rsidR="001C3FC0" w:rsidRPr="00A60FD8" w:rsidRDefault="001C3FC0" w:rsidP="001C3FC0">
      <w:pPr>
        <w:pStyle w:val="Heading2"/>
      </w:pPr>
      <w:bookmarkStart w:id="90" w:name="_Toc88585989"/>
      <w:r w:rsidRPr="00A60FD8">
        <w:lastRenderedPageBreak/>
        <w:t>7.4</w:t>
      </w:r>
      <w:r w:rsidRPr="00A60FD8">
        <w:tab/>
        <w:t>Future development</w:t>
      </w:r>
      <w:bookmarkEnd w:id="90"/>
      <w:r w:rsidRPr="00A60FD8">
        <w:t xml:space="preserve"> </w:t>
      </w:r>
    </w:p>
    <w:p w14:paraId="0B8CF6A3" w14:textId="77777777" w:rsidR="001C3FC0" w:rsidRPr="00A60FD8" w:rsidRDefault="001C3FC0" w:rsidP="001C3FC0">
      <w:pPr>
        <w:tabs>
          <w:tab w:val="left" w:pos="5320"/>
        </w:tabs>
        <w:spacing w:after="120"/>
        <w:jc w:val="both"/>
        <w:rPr>
          <w:color w:val="000000" w:themeColor="text1"/>
        </w:rPr>
      </w:pPr>
      <w:r w:rsidRPr="00A60FD8">
        <w:rPr>
          <w:color w:val="000000" w:themeColor="text1"/>
        </w:rPr>
        <w:t>There are additional advanced use cases emerging for automated driving, for which possible communication applications have not yet been identified. These applications are expected to become better defined during the next two or three years as the developments in both technology and regulation become better understood for Level 4 and Level 5 automated driving.</w:t>
      </w:r>
    </w:p>
    <w:p w14:paraId="39DE79E5" w14:textId="77777777" w:rsidR="001C3FC0" w:rsidRPr="00A60FD8" w:rsidRDefault="001C3FC0" w:rsidP="001C3FC0">
      <w:pPr>
        <w:pStyle w:val="Heading1"/>
        <w:rPr>
          <w:lang w:eastAsia="zh-CN"/>
        </w:rPr>
      </w:pPr>
      <w:bookmarkStart w:id="91" w:name="_Toc44056717"/>
      <w:bookmarkStart w:id="92" w:name="_Toc88585990"/>
      <w:r w:rsidRPr="00A60FD8">
        <w:rPr>
          <w:lang w:eastAsia="zh-CN"/>
        </w:rPr>
        <w:t>8</w:t>
      </w:r>
      <w:r w:rsidRPr="00A60FD8">
        <w:rPr>
          <w:lang w:eastAsia="zh-CN"/>
        </w:rPr>
        <w:tab/>
        <w:t>Spectrum needs for CAV radiocommunication</w:t>
      </w:r>
      <w:bookmarkEnd w:id="91"/>
      <w:bookmarkEnd w:id="92"/>
    </w:p>
    <w:p w14:paraId="26F72640" w14:textId="77777777" w:rsidR="001C3FC0" w:rsidRPr="00A60FD8" w:rsidRDefault="001C3FC0" w:rsidP="001C3FC0">
      <w:pPr>
        <w:pStyle w:val="Heading2"/>
        <w:keepNext w:val="0"/>
        <w:keepLines w:val="0"/>
      </w:pPr>
      <w:bookmarkStart w:id="93" w:name="_Toc44056718"/>
      <w:bookmarkStart w:id="94" w:name="_Toc88585991"/>
      <w:r w:rsidRPr="00A60FD8">
        <w:rPr>
          <w:lang w:eastAsia="zh-CN"/>
        </w:rPr>
        <w:t>8.1</w:t>
      </w:r>
      <w:r w:rsidRPr="00A60FD8">
        <w:rPr>
          <w:lang w:eastAsia="zh-CN"/>
        </w:rPr>
        <w:tab/>
      </w:r>
      <w:r w:rsidRPr="00A60FD8">
        <w:t>Suitable frequency bands</w:t>
      </w:r>
      <w:bookmarkEnd w:id="93"/>
      <w:bookmarkEnd w:id="94"/>
    </w:p>
    <w:p w14:paraId="728339D7" w14:textId="77777777" w:rsidR="001C3FC0" w:rsidRPr="00A60FD8" w:rsidRDefault="001C3FC0" w:rsidP="001C3FC0">
      <w:pPr>
        <w:jc w:val="both"/>
      </w:pPr>
      <w:r w:rsidRPr="00A60FD8">
        <w:t xml:space="preserve">Recommended spectrum for global and regional harmonization of ITS wireless communication was included in Recommendation </w:t>
      </w:r>
      <w:hyperlink r:id="rId60" w:history="1">
        <w:r w:rsidRPr="00A60FD8">
          <w:rPr>
            <w:rStyle w:val="Hyperlink"/>
          </w:rPr>
          <w:t>ITU-R</w:t>
        </w:r>
      </w:hyperlink>
      <w:r w:rsidRPr="00A60FD8">
        <w:rPr>
          <w:rStyle w:val="Hyperlink"/>
        </w:rPr>
        <w:t xml:space="preserve"> </w:t>
      </w:r>
      <w:hyperlink r:id="rId61" w:history="1">
        <w:r w:rsidRPr="00A60FD8">
          <w:rPr>
            <w:rStyle w:val="Hyperlink"/>
          </w:rPr>
          <w:t>M.2121</w:t>
        </w:r>
      </w:hyperlink>
      <w:r w:rsidRPr="00A60FD8">
        <w:t xml:space="preserve"> (01/2019) - Harmonization of frequency bands for Intelligent Transport Systems in the mobile service. However, this Recommendation does not directly address emerging automated driving use cases. The spectrum needs for automated driving are expected to be further clarified as CAV developments and resulting communication requirements become better known.</w:t>
      </w:r>
    </w:p>
    <w:p w14:paraId="2F4EF015" w14:textId="77777777" w:rsidR="001C3FC0" w:rsidRPr="00A60FD8" w:rsidRDefault="001C3FC0" w:rsidP="001C3FC0">
      <w:pPr>
        <w:jc w:val="both"/>
        <w:rPr>
          <w:b/>
          <w:lang w:eastAsia="zh-CN"/>
        </w:rPr>
      </w:pPr>
      <w:r w:rsidRPr="00A60FD8">
        <w:t>Spectrum other than that previously recommended for ITS may be desirable for CAV communications. For example, it may be possible that platooning and/or other very close range cooperative maneuvering communications could be effectively supported in Extremely High Frequency (EHF) (30</w:t>
      </w:r>
      <w:r w:rsidRPr="00A60FD8">
        <w:noBreakHyphen/>
        <w:t>300 GHz) bands which includes mmWave (around 60 GHz in various administrations). Laboratory experimentation and field test results becoming available during this ITU-R study period are likely to identify suitable frequency bands, if any, for these types of transmission in communication, which could be specifically used for CAV use cases.</w:t>
      </w:r>
      <w:bookmarkStart w:id="95" w:name="_Toc44056719"/>
    </w:p>
    <w:p w14:paraId="025D1C97" w14:textId="77777777" w:rsidR="001C3FC0" w:rsidRPr="00A60FD8" w:rsidRDefault="001C3FC0" w:rsidP="001C3FC0">
      <w:pPr>
        <w:pStyle w:val="Heading2"/>
        <w:keepNext w:val="0"/>
        <w:keepLines w:val="0"/>
      </w:pPr>
      <w:bookmarkStart w:id="96" w:name="_Toc88585992"/>
      <w:r w:rsidRPr="00A60FD8">
        <w:rPr>
          <w:lang w:eastAsia="zh-CN"/>
        </w:rPr>
        <w:t>8.2</w:t>
      </w:r>
      <w:r w:rsidRPr="00A60FD8">
        <w:rPr>
          <w:lang w:eastAsia="zh-CN"/>
        </w:rPr>
        <w:tab/>
      </w:r>
      <w:r w:rsidRPr="00A60FD8">
        <w:t>Spectrum bandwidth needed</w:t>
      </w:r>
      <w:bookmarkEnd w:id="95"/>
      <w:bookmarkEnd w:id="96"/>
    </w:p>
    <w:p w14:paraId="491E80DB" w14:textId="77777777" w:rsidR="001C3FC0" w:rsidRPr="00A60FD8" w:rsidRDefault="001C3FC0" w:rsidP="001C3FC0">
      <w:pPr>
        <w:tabs>
          <w:tab w:val="left" w:pos="5320"/>
        </w:tabs>
        <w:jc w:val="both"/>
        <w:rPr>
          <w:color w:val="000000" w:themeColor="text1"/>
        </w:rPr>
      </w:pPr>
      <w:r w:rsidRPr="00A60FD8">
        <w:rPr>
          <w:color w:val="000000" w:themeColor="text1"/>
        </w:rPr>
        <w:t>Currently, the Basic Safety use cases for CVs are supported by the spectrum as described in Recommendation ITU-R M. 2121. CAVs need to be interoperable with CVs for the Basic Safety use cases; however, different spectrum may be needed to support CAV-specific use cases. One of the initial major considerations to answer</w:t>
      </w:r>
      <w:r w:rsidRPr="00A60FD8">
        <w:t xml:space="preserve"> </w:t>
      </w:r>
      <w:r w:rsidRPr="00A60FD8">
        <w:rPr>
          <w:color w:val="000000" w:themeColor="text1"/>
        </w:rPr>
        <w:t xml:space="preserve">Question </w:t>
      </w:r>
      <w:hyperlink r:id="rId62" w:history="1">
        <w:r w:rsidRPr="00A60FD8">
          <w:rPr>
            <w:rStyle w:val="Hyperlink"/>
          </w:rPr>
          <w:t>ITU-R 261/5</w:t>
        </w:r>
      </w:hyperlink>
      <w:r w:rsidRPr="00A60FD8">
        <w:rPr>
          <w:color w:val="000000" w:themeColor="text1"/>
        </w:rPr>
        <w:t xml:space="preserve"> is to determine the spectrum needs for CAV Radiocommunication, including suitable bands and spectrum bandwidth needed</w:t>
      </w:r>
      <w:proofErr w:type="gramStart"/>
      <w:r w:rsidRPr="00A60FD8">
        <w:rPr>
          <w:color w:val="000000" w:themeColor="text1"/>
        </w:rPr>
        <w:t xml:space="preserve">.  </w:t>
      </w:r>
      <w:proofErr w:type="gramEnd"/>
    </w:p>
    <w:p w14:paraId="32422DA6" w14:textId="77777777" w:rsidR="001C3FC0" w:rsidRPr="00A60FD8" w:rsidRDefault="001C3FC0" w:rsidP="001C3FC0">
      <w:pPr>
        <w:jc w:val="both"/>
      </w:pPr>
      <w:bookmarkStart w:id="97" w:name="_Hlk34114802"/>
      <w:r w:rsidRPr="00A60FD8">
        <w:t>CAVs require spectrum dedicated to safety-related communication. Spectrum may need to be physically uncorrelated to provide fully redundant communication conditions. Tables 8.2-1 (1A, 1B &amp;1C)   summarize estimated spectrum needs and plans for CAV direct communication in different countries</w:t>
      </w:r>
      <w:r w:rsidRPr="00A60FD8">
        <w:rPr>
          <w:color w:val="FF0000"/>
        </w:rPr>
        <w:t xml:space="preserve"> </w:t>
      </w:r>
      <w:r w:rsidRPr="00A60FD8">
        <w:rPr>
          <w:color w:val="000000" w:themeColor="text1"/>
        </w:rPr>
        <w:t>and regions</w:t>
      </w:r>
      <w:r w:rsidRPr="00A60FD8">
        <w:t xml:space="preserve">. Tables 8.2-1A, B and C do not address the spectrum needs for cellular network connectivity such as 4G/5G, which is subject to another spectrum regime, but as described above may also be used to support CAVs. Many CAV use cases are expected to use cellular network capabilities on cellular spectrum. CAV use of the capabilities of IMT is being studied by the ITU-R Working Party 5D in </w:t>
      </w:r>
      <w:r w:rsidRPr="00A60FD8">
        <w:rPr>
          <w:i/>
          <w:iCs/>
        </w:rPr>
        <w:t xml:space="preserve">Preliminary Draft New Report </w:t>
      </w:r>
      <w:r w:rsidRPr="00A60FD8">
        <w:t xml:space="preserve">ITU-R M.[IMT.C-V2X]. </w:t>
      </w:r>
    </w:p>
    <w:p w14:paraId="2FDE0CDA" w14:textId="77777777" w:rsidR="001C3FC0" w:rsidRPr="00A60FD8" w:rsidRDefault="001C3FC0" w:rsidP="001C3FC0">
      <w:pPr>
        <w:jc w:val="both"/>
      </w:pPr>
      <w:r w:rsidRPr="00A60FD8">
        <w:t>In the process of spectrum bandwidth needed calculation, the variety of vehicle density and traffic conditions in different regions and countries should be considered, which will lead to different spectrum needs. Tables 8.2-1 only represents the potential spectrum needs for CAVs in specific regions and countries. [Therefore, China opposes the proposal of 70 MHz spectrum band demand for CAV in the 5.9 GHz band.]</w:t>
      </w:r>
    </w:p>
    <w:p w14:paraId="749FCEF9" w14:textId="77777777" w:rsidR="001C3FC0" w:rsidRPr="00A60FD8" w:rsidRDefault="001C3FC0" w:rsidP="001C3FC0">
      <w:pPr>
        <w:pStyle w:val="EditorsNote"/>
        <w:jc w:val="both"/>
      </w:pPr>
      <w:r w:rsidRPr="00A60FD8" w:rsidDel="00562A1E">
        <w:t xml:space="preserve"> </w:t>
      </w:r>
    </w:p>
    <w:p w14:paraId="31D4271C" w14:textId="23DC33D5" w:rsidR="001C3FC0" w:rsidRPr="00A60FD8" w:rsidRDefault="001C3FC0" w:rsidP="001C3FC0">
      <w:pPr>
        <w:pStyle w:val="EditorsNote"/>
        <w:jc w:val="both"/>
      </w:pPr>
      <w:r w:rsidRPr="00A60FD8">
        <w:t>[</w:t>
      </w:r>
      <w:r w:rsidR="0046126B" w:rsidRPr="00A60FD8">
        <w:t>E</w:t>
      </w:r>
      <w:r w:rsidRPr="00A60FD8">
        <w:t>ditor’s note: there was agreement to reorganize Table 8.2-1 into 3 separate tables; contributions are requested to further develop these tables; ideas include adding a column to separate needs from availability, and/or possibly adding footnotes to address different regional needs.]</w:t>
      </w:r>
    </w:p>
    <w:p w14:paraId="32ED325E" w14:textId="77777777" w:rsidR="001C3FC0" w:rsidRPr="00A60FD8" w:rsidRDefault="001C3FC0" w:rsidP="00761C81">
      <w:pPr>
        <w:pStyle w:val="TableNo"/>
      </w:pPr>
      <w:r w:rsidRPr="00A60FD8">
        <w:lastRenderedPageBreak/>
        <w:t>Table 8.2-1A</w:t>
      </w:r>
    </w:p>
    <w:p w14:paraId="50B207C7" w14:textId="77777777" w:rsidR="001C3FC0" w:rsidRPr="00A60FD8" w:rsidRDefault="001C3FC0" w:rsidP="00761C81">
      <w:pPr>
        <w:pStyle w:val="Tabletitle"/>
      </w:pPr>
      <w:r w:rsidRPr="00A60FD8">
        <w:t>Current and future spectrum needs for CAVs in 5.9 GHz band</w:t>
      </w:r>
    </w:p>
    <w:tbl>
      <w:tblPr>
        <w:tblW w:w="97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0"/>
        <w:gridCol w:w="2371"/>
        <w:gridCol w:w="2977"/>
        <w:gridCol w:w="3118"/>
      </w:tblGrid>
      <w:tr w:rsidR="001C3FC0" w:rsidRPr="00A60FD8" w14:paraId="0B384DF7" w14:textId="77777777" w:rsidTr="0056449D">
        <w:trPr>
          <w:jc w:val="center"/>
        </w:trPr>
        <w:tc>
          <w:tcPr>
            <w:tcW w:w="1310" w:type="dxa"/>
            <w:vAlign w:val="center"/>
            <w:hideMark/>
          </w:tcPr>
          <w:p w14:paraId="58E15002" w14:textId="77777777" w:rsidR="001C3FC0" w:rsidRPr="00A60FD8" w:rsidRDefault="001C3FC0" w:rsidP="0056449D">
            <w:pPr>
              <w:pStyle w:val="Tablehead"/>
            </w:pPr>
            <w:r w:rsidRPr="00A60FD8">
              <w:t>Frequency band</w:t>
            </w:r>
          </w:p>
        </w:tc>
        <w:tc>
          <w:tcPr>
            <w:tcW w:w="2371" w:type="dxa"/>
            <w:vAlign w:val="center"/>
            <w:hideMark/>
          </w:tcPr>
          <w:p w14:paraId="56C73A16" w14:textId="77777777" w:rsidR="001C3FC0" w:rsidRPr="00A60FD8" w:rsidRDefault="001C3FC0" w:rsidP="0056449D">
            <w:pPr>
              <w:pStyle w:val="Tablehead"/>
            </w:pPr>
            <w:r w:rsidRPr="00A60FD8">
              <w:t>Status/description</w:t>
            </w:r>
          </w:p>
        </w:tc>
        <w:tc>
          <w:tcPr>
            <w:tcW w:w="2977" w:type="dxa"/>
            <w:vAlign w:val="center"/>
            <w:hideMark/>
          </w:tcPr>
          <w:p w14:paraId="340C4445" w14:textId="77777777" w:rsidR="001C3FC0" w:rsidRPr="00A60FD8" w:rsidRDefault="001C3FC0" w:rsidP="0056449D">
            <w:pPr>
              <w:pStyle w:val="Tablehead"/>
            </w:pPr>
            <w:r w:rsidRPr="00A60FD8">
              <w:t>Current availability</w:t>
            </w:r>
          </w:p>
        </w:tc>
        <w:tc>
          <w:tcPr>
            <w:tcW w:w="3118" w:type="dxa"/>
            <w:vAlign w:val="center"/>
            <w:hideMark/>
          </w:tcPr>
          <w:p w14:paraId="55A3E295" w14:textId="77777777" w:rsidR="001C3FC0" w:rsidRPr="00A60FD8" w:rsidRDefault="001C3FC0" w:rsidP="0056449D">
            <w:pPr>
              <w:pStyle w:val="Tablehead"/>
              <w:rPr>
                <w:highlight w:val="darkYellow"/>
              </w:rPr>
            </w:pPr>
            <w:r w:rsidRPr="00A60FD8">
              <w:t>CAV current &amp; foreseen Spectrum needs</w:t>
            </w:r>
          </w:p>
        </w:tc>
      </w:tr>
      <w:tr w:rsidR="001C3FC0" w:rsidRPr="00A60FD8" w14:paraId="79227BB0" w14:textId="77777777" w:rsidTr="0056449D">
        <w:trPr>
          <w:trHeight w:val="1851"/>
          <w:jc w:val="center"/>
        </w:trPr>
        <w:tc>
          <w:tcPr>
            <w:tcW w:w="1310" w:type="dxa"/>
            <w:vAlign w:val="center"/>
            <w:hideMark/>
          </w:tcPr>
          <w:p w14:paraId="0A13BC6C" w14:textId="77777777" w:rsidR="001C3FC0" w:rsidRPr="00A60FD8" w:rsidRDefault="001C3FC0" w:rsidP="0056449D">
            <w:pPr>
              <w:pStyle w:val="Tabletext"/>
            </w:pPr>
            <w:r w:rsidRPr="00A60FD8">
              <w:t>5.9 GHz</w:t>
            </w:r>
          </w:p>
        </w:tc>
        <w:tc>
          <w:tcPr>
            <w:tcW w:w="2371" w:type="dxa"/>
            <w:vAlign w:val="center"/>
            <w:hideMark/>
          </w:tcPr>
          <w:p w14:paraId="32303DD9" w14:textId="77777777" w:rsidR="001C3FC0" w:rsidRPr="00A60FD8" w:rsidRDefault="001C3FC0" w:rsidP="0056449D">
            <w:pPr>
              <w:pStyle w:val="Tabletext"/>
            </w:pPr>
            <w:r w:rsidRPr="00A60FD8">
              <w:t>Main spectrum today for deployment of road traffic safety and efficiency applications</w:t>
            </w:r>
          </w:p>
        </w:tc>
        <w:tc>
          <w:tcPr>
            <w:tcW w:w="2977" w:type="dxa"/>
            <w:vAlign w:val="center"/>
            <w:hideMark/>
          </w:tcPr>
          <w:p w14:paraId="7FC173A9" w14:textId="0F197DF4" w:rsidR="001C3FC0" w:rsidRPr="00A60FD8" w:rsidRDefault="001C3FC0" w:rsidP="0056449D">
            <w:pPr>
              <w:pStyle w:val="Tabletext"/>
            </w:pPr>
            <w:r w:rsidRPr="00A60FD8">
              <w:t>5.9 GHz band (5</w:t>
            </w:r>
            <w:r w:rsidR="00761C81" w:rsidRPr="00A60FD8">
              <w:t xml:space="preserve"> </w:t>
            </w:r>
            <w:r w:rsidRPr="00A60FD8">
              <w:t>850/5</w:t>
            </w:r>
            <w:r w:rsidR="00761C81" w:rsidRPr="00A60FD8">
              <w:t xml:space="preserve"> </w:t>
            </w:r>
            <w:r w:rsidRPr="00A60FD8">
              <w:t>855-5</w:t>
            </w:r>
            <w:r w:rsidR="00761C81" w:rsidRPr="00A60FD8">
              <w:t> </w:t>
            </w:r>
            <w:r w:rsidRPr="00A60FD8">
              <w:t>925</w:t>
            </w:r>
            <w:r w:rsidR="00761C81" w:rsidRPr="00A60FD8">
              <w:t> </w:t>
            </w:r>
            <w:r w:rsidRPr="00A60FD8">
              <w:t>MHz)is recommended for evolving ITS needs (see Recommendation ITU-R M.2121); and 70-75 MHz of bandwidth is allocated in several parts of the world (see Report ITU-R M.2444)</w:t>
            </w:r>
          </w:p>
        </w:tc>
        <w:tc>
          <w:tcPr>
            <w:tcW w:w="3118" w:type="dxa"/>
            <w:vAlign w:val="center"/>
            <w:hideMark/>
          </w:tcPr>
          <w:p w14:paraId="3B7F25B0" w14:textId="77777777" w:rsidR="001C3FC0" w:rsidRPr="00A60FD8" w:rsidRDefault="001C3FC0" w:rsidP="0056449D">
            <w:pPr>
              <w:pStyle w:val="Tabletext"/>
            </w:pPr>
            <w:r w:rsidRPr="00A60FD8">
              <w:t>[Region 1 - As a minimum 70 MHz of spectrum is required for CAVs, see table x in present document, around 140 MHz is required as a typical need]</w:t>
            </w:r>
          </w:p>
          <w:p w14:paraId="17D59E31" w14:textId="77777777" w:rsidR="001C3FC0" w:rsidRPr="00A60FD8" w:rsidRDefault="001C3FC0" w:rsidP="0056449D">
            <w:pPr>
              <w:pStyle w:val="Tabletext"/>
            </w:pPr>
            <w:r w:rsidRPr="00A60FD8">
              <w:t>[Spectrum designated in the 5.9 GHz band for ITS applications varies by country within Region 1.]</w:t>
            </w:r>
          </w:p>
        </w:tc>
      </w:tr>
      <w:tr w:rsidR="001C3FC0" w:rsidRPr="00A60FD8" w14:paraId="1850560B" w14:textId="77777777" w:rsidTr="001C3FC0">
        <w:trPr>
          <w:trHeight w:val="614"/>
          <w:jc w:val="center"/>
        </w:trPr>
        <w:tc>
          <w:tcPr>
            <w:tcW w:w="9776" w:type="dxa"/>
            <w:gridSpan w:val="4"/>
            <w:vAlign w:val="center"/>
          </w:tcPr>
          <w:p w14:paraId="26B56780" w14:textId="2B637F2B" w:rsidR="001C3FC0" w:rsidRPr="00A60FD8" w:rsidRDefault="001C3FC0" w:rsidP="0056449D">
            <w:pPr>
              <w:pStyle w:val="Tabletext"/>
            </w:pPr>
            <w:r w:rsidRPr="00A60FD8">
              <w:t>Regional and Country notes  on use of 5.9 GHz band for CAV</w:t>
            </w:r>
          </w:p>
        </w:tc>
      </w:tr>
    </w:tbl>
    <w:p w14:paraId="5D01B4D8" w14:textId="77777777" w:rsidR="001C3FC0" w:rsidRPr="00A60FD8" w:rsidRDefault="001C3FC0" w:rsidP="0070254A">
      <w:pPr>
        <w:pStyle w:val="TableNo"/>
      </w:pPr>
      <w:r w:rsidRPr="00A60FD8">
        <w:t>Table 8.2-1B</w:t>
      </w:r>
    </w:p>
    <w:p w14:paraId="25839BEF" w14:textId="77777777" w:rsidR="001C3FC0" w:rsidRPr="00A60FD8" w:rsidRDefault="001C3FC0" w:rsidP="0070254A">
      <w:pPr>
        <w:pStyle w:val="Tabletitle"/>
      </w:pPr>
      <w:r w:rsidRPr="00A60FD8">
        <w:t>Current and future spectrum needs for CAVs in mm Wave bands</w:t>
      </w:r>
    </w:p>
    <w:tbl>
      <w:tblPr>
        <w:tblW w:w="97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0"/>
        <w:gridCol w:w="2371"/>
        <w:gridCol w:w="3118"/>
        <w:gridCol w:w="2977"/>
      </w:tblGrid>
      <w:tr w:rsidR="001C3FC0" w:rsidRPr="00A60FD8" w14:paraId="21B33F7B" w14:textId="77777777" w:rsidTr="0056449D">
        <w:trPr>
          <w:jc w:val="center"/>
        </w:trPr>
        <w:tc>
          <w:tcPr>
            <w:tcW w:w="1310" w:type="dxa"/>
            <w:vAlign w:val="center"/>
            <w:hideMark/>
          </w:tcPr>
          <w:p w14:paraId="4501F505" w14:textId="77777777" w:rsidR="001C3FC0" w:rsidRPr="00A60FD8" w:rsidRDefault="001C3FC0" w:rsidP="0056449D">
            <w:pPr>
              <w:pStyle w:val="Tablehead"/>
            </w:pPr>
            <w:r w:rsidRPr="00A60FD8">
              <w:t>Frequency band</w:t>
            </w:r>
          </w:p>
        </w:tc>
        <w:tc>
          <w:tcPr>
            <w:tcW w:w="2371" w:type="dxa"/>
            <w:vAlign w:val="center"/>
            <w:hideMark/>
          </w:tcPr>
          <w:p w14:paraId="77218872" w14:textId="77777777" w:rsidR="001C3FC0" w:rsidRPr="00A60FD8" w:rsidRDefault="001C3FC0" w:rsidP="0056449D">
            <w:pPr>
              <w:pStyle w:val="Tablehead"/>
            </w:pPr>
            <w:r w:rsidRPr="00A60FD8">
              <w:t>Status/description</w:t>
            </w:r>
          </w:p>
        </w:tc>
        <w:tc>
          <w:tcPr>
            <w:tcW w:w="3118" w:type="dxa"/>
            <w:vAlign w:val="center"/>
            <w:hideMark/>
          </w:tcPr>
          <w:p w14:paraId="5C7C7021" w14:textId="77777777" w:rsidR="001C3FC0" w:rsidRPr="00A60FD8" w:rsidRDefault="001C3FC0" w:rsidP="0056449D">
            <w:pPr>
              <w:pStyle w:val="Tablehead"/>
            </w:pPr>
            <w:r w:rsidRPr="00A60FD8">
              <w:t>Current availability</w:t>
            </w:r>
          </w:p>
        </w:tc>
        <w:tc>
          <w:tcPr>
            <w:tcW w:w="2977" w:type="dxa"/>
            <w:vAlign w:val="center"/>
            <w:hideMark/>
          </w:tcPr>
          <w:p w14:paraId="2CE67F6D" w14:textId="77777777" w:rsidR="001C3FC0" w:rsidRPr="00A60FD8" w:rsidRDefault="001C3FC0" w:rsidP="0056449D">
            <w:pPr>
              <w:pStyle w:val="Tablehead"/>
            </w:pPr>
            <w:r w:rsidRPr="00A60FD8">
              <w:t>CAV current &amp; future Spectrum needs</w:t>
            </w:r>
          </w:p>
        </w:tc>
      </w:tr>
      <w:tr w:rsidR="001C3FC0" w:rsidRPr="00A60FD8" w14:paraId="2BF9675D" w14:textId="77777777" w:rsidTr="0056449D">
        <w:trPr>
          <w:trHeight w:val="1606"/>
          <w:jc w:val="center"/>
        </w:trPr>
        <w:tc>
          <w:tcPr>
            <w:tcW w:w="1310" w:type="dxa"/>
            <w:vAlign w:val="center"/>
            <w:hideMark/>
          </w:tcPr>
          <w:p w14:paraId="74972513" w14:textId="77777777" w:rsidR="001C3FC0" w:rsidRPr="00A60FD8" w:rsidRDefault="001C3FC0" w:rsidP="0056449D">
            <w:pPr>
              <w:pStyle w:val="Tabletext"/>
            </w:pPr>
            <w:r w:rsidRPr="00A60FD8">
              <w:t>mmWave</w:t>
            </w:r>
          </w:p>
        </w:tc>
        <w:tc>
          <w:tcPr>
            <w:tcW w:w="2371" w:type="dxa"/>
            <w:vAlign w:val="center"/>
            <w:hideMark/>
          </w:tcPr>
          <w:p w14:paraId="65765079" w14:textId="77777777" w:rsidR="001C3FC0" w:rsidRPr="00A60FD8" w:rsidRDefault="001C3FC0" w:rsidP="0056449D">
            <w:pPr>
              <w:pStyle w:val="Tabletext"/>
            </w:pPr>
            <w:r w:rsidRPr="00A60FD8">
              <w:t>Short-range, high-</w:t>
            </w:r>
            <w:proofErr w:type="gramStart"/>
            <w:r w:rsidRPr="00A60FD8">
              <w:t>capacity</w:t>
            </w:r>
            <w:proofErr w:type="gramEnd"/>
            <w:r w:rsidRPr="00A60FD8">
              <w:t xml:space="preserve"> and low-latency communication potentially combined with radio location capabilities</w:t>
            </w:r>
          </w:p>
        </w:tc>
        <w:tc>
          <w:tcPr>
            <w:tcW w:w="3118" w:type="dxa"/>
            <w:vAlign w:val="center"/>
            <w:hideMark/>
          </w:tcPr>
          <w:p w14:paraId="06FA147E" w14:textId="77777777" w:rsidR="001C3FC0" w:rsidRPr="00A60FD8" w:rsidRDefault="001C3FC0" w:rsidP="0056449D">
            <w:pPr>
              <w:pStyle w:val="Tabletext"/>
            </w:pPr>
            <w:r w:rsidRPr="00A60FD8">
              <w:t>Europe has an allocation of mmWave for ITS at 60 GHz</w:t>
            </w:r>
          </w:p>
        </w:tc>
        <w:tc>
          <w:tcPr>
            <w:tcW w:w="2977" w:type="dxa"/>
            <w:vAlign w:val="center"/>
            <w:hideMark/>
          </w:tcPr>
          <w:p w14:paraId="42F0D3C8" w14:textId="77777777" w:rsidR="001C3FC0" w:rsidRPr="00A60FD8" w:rsidRDefault="001C3FC0" w:rsidP="0056449D">
            <w:pPr>
              <w:pStyle w:val="Tabletext"/>
            </w:pPr>
            <w:r w:rsidRPr="00A60FD8">
              <w:t>[At least 2 GHz  bandwidth is needed for enabling high transfer rates]</w:t>
            </w:r>
          </w:p>
        </w:tc>
      </w:tr>
      <w:tr w:rsidR="001C3FC0" w:rsidRPr="00A60FD8" w14:paraId="6D989B0C" w14:textId="77777777" w:rsidTr="001C3FC0">
        <w:trPr>
          <w:trHeight w:val="768"/>
          <w:jc w:val="center"/>
        </w:trPr>
        <w:tc>
          <w:tcPr>
            <w:tcW w:w="9776" w:type="dxa"/>
            <w:gridSpan w:val="4"/>
            <w:vAlign w:val="center"/>
          </w:tcPr>
          <w:p w14:paraId="19FF2E1C" w14:textId="231250DE" w:rsidR="001C3FC0" w:rsidRPr="00A60FD8" w:rsidRDefault="001C3FC0" w:rsidP="0056449D">
            <w:pPr>
              <w:pStyle w:val="Tabletext"/>
            </w:pPr>
            <w:r w:rsidRPr="00A60FD8">
              <w:t>Regional and Country notes  on use of mmWave  bands for CAV</w:t>
            </w:r>
          </w:p>
        </w:tc>
      </w:tr>
    </w:tbl>
    <w:p w14:paraId="12810204" w14:textId="77777777" w:rsidR="001C3FC0" w:rsidRPr="00A60FD8" w:rsidRDefault="001C3FC0" w:rsidP="001C3FC0">
      <w:pPr>
        <w:tabs>
          <w:tab w:val="clear" w:pos="1134"/>
          <w:tab w:val="clear" w:pos="1871"/>
          <w:tab w:val="clear" w:pos="2268"/>
        </w:tabs>
        <w:spacing w:before="0"/>
        <w:rPr>
          <w:sz w:val="20"/>
          <w:highlight w:val="darkYellow"/>
          <w:lang w:eastAsia="zh-CN"/>
        </w:rPr>
      </w:pPr>
    </w:p>
    <w:p w14:paraId="7A37013B" w14:textId="77777777" w:rsidR="001C3FC0" w:rsidRPr="00A60FD8" w:rsidRDefault="001C3FC0" w:rsidP="0070254A">
      <w:pPr>
        <w:pStyle w:val="TableNo"/>
      </w:pPr>
      <w:r w:rsidRPr="00A60FD8">
        <w:t>Table 8.2-1c</w:t>
      </w:r>
    </w:p>
    <w:p w14:paraId="2B3733F7" w14:textId="77777777" w:rsidR="001C3FC0" w:rsidRPr="00A60FD8" w:rsidRDefault="001C3FC0" w:rsidP="0070254A">
      <w:pPr>
        <w:pStyle w:val="Tabletitle"/>
      </w:pPr>
      <w:r w:rsidRPr="00A60FD8">
        <w:t>Current and future spectrum needs for CAVs in bands below 1 GHz</w:t>
      </w:r>
    </w:p>
    <w:tbl>
      <w:tblPr>
        <w:tblW w:w="97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0"/>
        <w:gridCol w:w="2371"/>
        <w:gridCol w:w="3118"/>
        <w:gridCol w:w="2977"/>
      </w:tblGrid>
      <w:tr w:rsidR="001C3FC0" w:rsidRPr="00A60FD8" w14:paraId="721F8C44" w14:textId="77777777" w:rsidTr="0056449D">
        <w:trPr>
          <w:jc w:val="center"/>
        </w:trPr>
        <w:tc>
          <w:tcPr>
            <w:tcW w:w="1310" w:type="dxa"/>
            <w:vAlign w:val="center"/>
            <w:hideMark/>
          </w:tcPr>
          <w:p w14:paraId="7FD14432" w14:textId="77777777" w:rsidR="001C3FC0" w:rsidRPr="00A60FD8" w:rsidRDefault="001C3FC0" w:rsidP="0056449D">
            <w:pPr>
              <w:pStyle w:val="Tablehead"/>
            </w:pPr>
            <w:r w:rsidRPr="00A60FD8">
              <w:t>Frequency band</w:t>
            </w:r>
          </w:p>
        </w:tc>
        <w:tc>
          <w:tcPr>
            <w:tcW w:w="2371" w:type="dxa"/>
            <w:vAlign w:val="center"/>
            <w:hideMark/>
          </w:tcPr>
          <w:p w14:paraId="1A323E95" w14:textId="77777777" w:rsidR="001C3FC0" w:rsidRPr="00A60FD8" w:rsidRDefault="001C3FC0" w:rsidP="0056449D">
            <w:pPr>
              <w:pStyle w:val="Tablehead"/>
            </w:pPr>
            <w:r w:rsidRPr="00A60FD8">
              <w:t>Status/description</w:t>
            </w:r>
          </w:p>
        </w:tc>
        <w:tc>
          <w:tcPr>
            <w:tcW w:w="3118" w:type="dxa"/>
            <w:vAlign w:val="center"/>
            <w:hideMark/>
          </w:tcPr>
          <w:p w14:paraId="14979CE5" w14:textId="77777777" w:rsidR="001C3FC0" w:rsidRPr="00A60FD8" w:rsidRDefault="001C3FC0" w:rsidP="0056449D">
            <w:pPr>
              <w:pStyle w:val="Tablehead"/>
            </w:pPr>
            <w:r w:rsidRPr="00A60FD8">
              <w:t>Current availability</w:t>
            </w:r>
          </w:p>
        </w:tc>
        <w:tc>
          <w:tcPr>
            <w:tcW w:w="2977" w:type="dxa"/>
            <w:vAlign w:val="center"/>
            <w:hideMark/>
          </w:tcPr>
          <w:p w14:paraId="176AAA9A" w14:textId="77777777" w:rsidR="001C3FC0" w:rsidRPr="00A60FD8" w:rsidRDefault="001C3FC0" w:rsidP="0056449D">
            <w:pPr>
              <w:pStyle w:val="Tablehead"/>
            </w:pPr>
            <w:r w:rsidRPr="00A60FD8">
              <w:t>CAV current &amp; foreseen Spectrum needs</w:t>
            </w:r>
          </w:p>
        </w:tc>
      </w:tr>
      <w:tr w:rsidR="001C3FC0" w:rsidRPr="00A60FD8" w14:paraId="400F6C6F" w14:textId="77777777" w:rsidTr="0056449D">
        <w:trPr>
          <w:trHeight w:val="1090"/>
          <w:jc w:val="center"/>
        </w:trPr>
        <w:tc>
          <w:tcPr>
            <w:tcW w:w="1310" w:type="dxa"/>
            <w:vAlign w:val="center"/>
            <w:hideMark/>
          </w:tcPr>
          <w:p w14:paraId="3F5500FE" w14:textId="77777777" w:rsidR="001C3FC0" w:rsidRPr="00A60FD8" w:rsidRDefault="001C3FC0" w:rsidP="0070254A">
            <w:pPr>
              <w:pStyle w:val="Tabletext"/>
            </w:pPr>
            <w:r w:rsidRPr="00A60FD8">
              <w:t>&lt; 1 GHz</w:t>
            </w:r>
          </w:p>
        </w:tc>
        <w:tc>
          <w:tcPr>
            <w:tcW w:w="2371" w:type="dxa"/>
            <w:vAlign w:val="center"/>
            <w:hideMark/>
          </w:tcPr>
          <w:p w14:paraId="3B13E684" w14:textId="77777777" w:rsidR="001C3FC0" w:rsidRPr="00A60FD8" w:rsidRDefault="001C3FC0" w:rsidP="0070254A">
            <w:pPr>
              <w:pStyle w:val="Tabletext"/>
            </w:pPr>
            <w:r w:rsidRPr="00A60FD8">
              <w:t>For long range strategic control information between CAVs, redundant communication channel to enable certain functional safety levels</w:t>
            </w:r>
          </w:p>
        </w:tc>
        <w:tc>
          <w:tcPr>
            <w:tcW w:w="3118" w:type="dxa"/>
            <w:vAlign w:val="center"/>
            <w:hideMark/>
          </w:tcPr>
          <w:p w14:paraId="057F326B" w14:textId="77777777" w:rsidR="001C3FC0" w:rsidRPr="00A60FD8" w:rsidRDefault="001C3FC0" w:rsidP="0070254A">
            <w:pPr>
              <w:pStyle w:val="Tabletext"/>
            </w:pPr>
            <w:r w:rsidRPr="00A60FD8">
              <w:t>Japan has an allocation at 760 MHz band for road traffic safety</w:t>
            </w:r>
          </w:p>
        </w:tc>
        <w:tc>
          <w:tcPr>
            <w:tcW w:w="2977" w:type="dxa"/>
            <w:vAlign w:val="center"/>
            <w:hideMark/>
          </w:tcPr>
          <w:p w14:paraId="7BBDEBE3" w14:textId="77777777" w:rsidR="001C3FC0" w:rsidRPr="00A60FD8" w:rsidRDefault="001C3FC0" w:rsidP="0070254A">
            <w:pPr>
              <w:pStyle w:val="Tabletext"/>
            </w:pPr>
            <w:r w:rsidRPr="00A60FD8">
              <w:t>[At least 10 MHz]</w:t>
            </w:r>
          </w:p>
        </w:tc>
      </w:tr>
      <w:tr w:rsidR="001C3FC0" w:rsidRPr="00A60FD8" w14:paraId="18427259" w14:textId="77777777" w:rsidTr="001C3FC0">
        <w:trPr>
          <w:trHeight w:val="454"/>
          <w:jc w:val="center"/>
        </w:trPr>
        <w:tc>
          <w:tcPr>
            <w:tcW w:w="9776" w:type="dxa"/>
            <w:gridSpan w:val="4"/>
            <w:vAlign w:val="center"/>
          </w:tcPr>
          <w:p w14:paraId="2ABFB9AA" w14:textId="77777777" w:rsidR="001C3FC0" w:rsidRPr="00A60FD8" w:rsidRDefault="001C3FC0" w:rsidP="0070254A">
            <w:pPr>
              <w:pStyle w:val="Tabletext"/>
            </w:pPr>
            <w:r w:rsidRPr="00A60FD8">
              <w:t>Regional and Country notes  on use of &lt;1 GHz band for CAV:</w:t>
            </w:r>
          </w:p>
        </w:tc>
      </w:tr>
    </w:tbl>
    <w:p w14:paraId="48296DAA" w14:textId="77777777" w:rsidR="001C3FC0" w:rsidRPr="00A60FD8" w:rsidRDefault="001C3FC0" w:rsidP="001C3FC0">
      <w:pPr>
        <w:tabs>
          <w:tab w:val="clear" w:pos="1134"/>
          <w:tab w:val="clear" w:pos="1871"/>
          <w:tab w:val="clear" w:pos="2268"/>
        </w:tabs>
        <w:spacing w:before="0"/>
        <w:rPr>
          <w:sz w:val="20"/>
          <w:lang w:eastAsia="zh-CN"/>
        </w:rPr>
      </w:pPr>
    </w:p>
    <w:p w14:paraId="7860E879" w14:textId="72B27EC4" w:rsidR="001C3FC0" w:rsidRPr="00A60FD8" w:rsidRDefault="001C3FC0" w:rsidP="0046126B">
      <w:pPr>
        <w:pStyle w:val="EditorsNote"/>
      </w:pPr>
      <w:r w:rsidRPr="00A60FD8">
        <w:t>[</w:t>
      </w:r>
      <w:r w:rsidR="0056449D" w:rsidRPr="00A60FD8">
        <w:t xml:space="preserve">Editor’s </w:t>
      </w:r>
      <w:r w:rsidRPr="00A60FD8">
        <w:t xml:space="preserve">note – The entire section 8.2.1 is in square </w:t>
      </w:r>
      <w:proofErr w:type="gramStart"/>
      <w:r w:rsidRPr="00A60FD8">
        <w:t>brackets, since</w:t>
      </w:r>
      <w:proofErr w:type="gramEnd"/>
      <w:r w:rsidRPr="00A60FD8">
        <w:t xml:space="preserve"> the contents are not agreed. Study could be referenced, but not cut and paste, until considered and approved by WP5A; some new material to be considered as such; should be ITU-R studies that are cited to justify spectrum needs. Contributions expected to try to address these issues.]</w:t>
      </w:r>
    </w:p>
    <w:p w14:paraId="3AA18618" w14:textId="77777777" w:rsidR="001C3FC0" w:rsidRPr="00A60FD8" w:rsidRDefault="001C3FC0" w:rsidP="001C3FC0">
      <w:pPr>
        <w:pStyle w:val="Headingb"/>
      </w:pPr>
      <w:r w:rsidRPr="00A60FD8">
        <w:lastRenderedPageBreak/>
        <w:t>[8.2.1</w:t>
      </w:r>
      <w:r w:rsidRPr="00A60FD8">
        <w:tab/>
        <w:t>70 MHz spectrum band for transportation safety</w:t>
      </w:r>
    </w:p>
    <w:bookmarkEnd w:id="97"/>
    <w:p w14:paraId="61A2074E" w14:textId="6CB189EC" w:rsidR="001C3FC0" w:rsidRPr="00A60FD8" w:rsidRDefault="001C3FC0" w:rsidP="001C3FC0">
      <w:pPr>
        <w:jc w:val="both"/>
      </w:pPr>
      <w:r w:rsidRPr="00A60FD8">
        <w:t>A spectrum study</w:t>
      </w:r>
      <w:r w:rsidRPr="00A60FD8">
        <w:rPr>
          <w:rStyle w:val="FootnoteReference"/>
          <w:sz w:val="24"/>
          <w:szCs w:val="24"/>
          <w:vertAlign w:val="superscript"/>
        </w:rPr>
        <w:footnoteReference w:id="33"/>
      </w:r>
      <w:r w:rsidRPr="00A60FD8">
        <w:t xml:space="preserve"> (2020) shows that deployed as well as planned applications for increasing road traffic safety towards cooperative automated driving may consume more than 70 MHz. This study only takes the applications’ needs of bandwidth in MHz into account and it is communication technology agnostic. Table 2 summarizes the results of this study by tabulating different message types and their spectrum needs in MHz given three different scenarios (urban intersection, suburban intersection, highway fast traffic). The results of the study argue that the 7x10 MHz channels are required for existing and planned safety applications. </w:t>
      </w:r>
    </w:p>
    <w:p w14:paraId="1FFF2B35" w14:textId="77777777" w:rsidR="001C3FC0" w:rsidRPr="00A60FD8" w:rsidRDefault="001C3FC0" w:rsidP="001C3FC0">
      <w:pPr>
        <w:jc w:val="both"/>
      </w:pPr>
      <w:r w:rsidRPr="00A60FD8">
        <w:t xml:space="preserve">However, </w:t>
      </w:r>
      <w:r w:rsidRPr="00A60FD8">
        <w:rPr>
          <w:color w:val="000000" w:themeColor="text1"/>
        </w:rPr>
        <w:t>several administrations, including one that rejected the conclusions of the C2C-CC study, have decided to make only 20-30 MHz available for safety-related applications in the 5.9 GHz band that might be used for future CAV requirements, as these requirements become better known</w:t>
      </w:r>
      <w:r w:rsidRPr="00A60FD8">
        <w:t>. One administration is making 20 MHz available for deployment of LTE V2X technology; while the other administration is dedicating 30 MHz for currently defined safety-related applications.</w:t>
      </w:r>
    </w:p>
    <w:p w14:paraId="1B294B00" w14:textId="77777777" w:rsidR="001C3FC0" w:rsidRPr="00A60FD8" w:rsidRDefault="001C3FC0" w:rsidP="001C3FC0">
      <w:pPr>
        <w:jc w:val="both"/>
        <w:rPr>
          <w:szCs w:val="24"/>
        </w:rPr>
      </w:pPr>
      <w:r w:rsidRPr="00A60FD8">
        <w:rPr>
          <w:szCs w:val="24"/>
        </w:rPr>
        <w:t>Table 2 also explains the different message types found in Table x, which are already well defined and specified in standardization bodies, such as ETSI.</w:t>
      </w:r>
    </w:p>
    <w:p w14:paraId="1A2F0210" w14:textId="77777777" w:rsidR="001C3FC0" w:rsidRPr="00A60FD8" w:rsidRDefault="001C3FC0" w:rsidP="001C3FC0">
      <w:pPr>
        <w:pStyle w:val="EditorsNote"/>
        <w:jc w:val="both"/>
        <w:rPr>
          <w:lang w:eastAsia="ja-JP"/>
        </w:rPr>
      </w:pPr>
      <w:r w:rsidRPr="00A60FD8">
        <w:rPr>
          <w:lang w:eastAsia="ja-JP"/>
        </w:rPr>
        <w:t xml:space="preserve">[Editor’s note (Japan): Some parameters or the elements of them which are used to calculate </w:t>
      </w:r>
      <w:r w:rsidRPr="00A60FD8">
        <w:rPr>
          <w:b/>
          <w:bCs/>
          <w:lang w:eastAsia="ja-JP"/>
        </w:rPr>
        <w:t>Table 2 “Minimum Spectrum needs for different message types for direct, V2X communication”</w:t>
      </w:r>
      <w:r w:rsidRPr="00A60FD8">
        <w:rPr>
          <w:lang w:eastAsia="ja-JP"/>
        </w:rPr>
        <w:t xml:space="preserve"> below need to be inserted in the Table 6.5 in </w:t>
      </w:r>
      <w:r w:rsidRPr="00A60FD8">
        <w:rPr>
          <w:b/>
          <w:bCs/>
          <w:lang w:eastAsia="ja-JP"/>
        </w:rPr>
        <w:t>Section 6.5 “Summary of the radiocommunication requirements to meet the CAV functionalities”</w:t>
      </w:r>
      <w:r w:rsidRPr="00A60FD8">
        <w:rPr>
          <w:lang w:eastAsia="ja-JP"/>
        </w:rPr>
        <w:t>, to derive spectrum needs in Chapter 8, e.g. CAM, DENM, SPATEM , VAM, PCM, CPM(Collective Perception Message) and MCM(Maneuuver Coordination Message), which are listed below;]</w:t>
      </w:r>
    </w:p>
    <w:p w14:paraId="186EE918" w14:textId="77777777" w:rsidR="001C3FC0" w:rsidRPr="00A60FD8" w:rsidRDefault="001C3FC0" w:rsidP="001C3FC0">
      <w:pPr>
        <w:pStyle w:val="TableNo"/>
        <w:spacing w:before="360"/>
      </w:pPr>
      <w:r w:rsidRPr="00A60FD8">
        <w:t>Table x</w:t>
      </w:r>
    </w:p>
    <w:p w14:paraId="47167229" w14:textId="36BE3560" w:rsidR="001C3FC0" w:rsidRPr="00A60FD8" w:rsidRDefault="001C3FC0" w:rsidP="0070254A">
      <w:pPr>
        <w:pStyle w:val="Tabletitle"/>
        <w:rPr>
          <w:b w:val="0"/>
        </w:rPr>
      </w:pPr>
      <w:r w:rsidRPr="00A60FD8">
        <w:t>Minimum Spectrum needs for different message types for direct, V2X communication Spectrum Need (MHz).</w:t>
      </w:r>
    </w:p>
    <w:p w14:paraId="4326570D" w14:textId="77777777" w:rsidR="001C3FC0" w:rsidRPr="00A60FD8" w:rsidRDefault="001C3FC0" w:rsidP="001C3FC0">
      <w:pPr>
        <w:pStyle w:val="Figure"/>
        <w:rPr>
          <w:noProof w:val="0"/>
        </w:rPr>
      </w:pPr>
      <w:r w:rsidRPr="00A60FD8">
        <w:rPr>
          <w:noProof w:val="0"/>
          <w:lang w:eastAsia="en-US"/>
        </w:rPr>
        <w:drawing>
          <wp:inline distT="0" distB="0" distL="0" distR="0" wp14:anchorId="204BBA71" wp14:editId="143C5160">
            <wp:extent cx="4714240" cy="2375796"/>
            <wp:effectExtent l="0" t="0" r="0" b="571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3">
                      <a:extLst>
                        <a:ext uri="{28A0092B-C50C-407E-A947-70E740481C1C}">
                          <a14:useLocalDpi xmlns:a14="http://schemas.microsoft.com/office/drawing/2010/main" val="0"/>
                        </a:ext>
                      </a:extLst>
                    </a:blip>
                    <a:srcRect t="23929"/>
                    <a:stretch/>
                  </pic:blipFill>
                  <pic:spPr bwMode="auto">
                    <a:xfrm>
                      <a:off x="0" y="0"/>
                      <a:ext cx="4723617" cy="2380522"/>
                    </a:xfrm>
                    <a:prstGeom prst="rect">
                      <a:avLst/>
                    </a:prstGeom>
                    <a:noFill/>
                    <a:ln>
                      <a:noFill/>
                    </a:ln>
                    <a:extLst>
                      <a:ext uri="{53640926-AAD7-44D8-BBD7-CCE9431645EC}">
                        <a14:shadowObscured xmlns:a14="http://schemas.microsoft.com/office/drawing/2010/main"/>
                      </a:ext>
                    </a:extLst>
                  </pic:spPr>
                </pic:pic>
              </a:graphicData>
            </a:graphic>
          </wp:inline>
        </w:drawing>
      </w:r>
    </w:p>
    <w:p w14:paraId="30E6647E" w14:textId="77777777" w:rsidR="001C3FC0" w:rsidRPr="00A60FD8" w:rsidRDefault="001C3FC0" w:rsidP="001C3FC0">
      <w:pPr>
        <w:spacing w:before="360"/>
        <w:jc w:val="both"/>
      </w:pPr>
      <w:r w:rsidRPr="00A60FD8">
        <w:t xml:space="preserve">Applications based on V2X communication are introduced in steps, where so-called day one scenarios increasing the information horizon for the driver are introduced first. Day one scenarios or basic safety applications are intended to inform the driver about impending dangerous situation and the driver needs to react accordingly. Day two scenarios intend to increase the information horizon </w:t>
      </w:r>
      <w:r w:rsidRPr="00A60FD8">
        <w:lastRenderedPageBreak/>
        <w:t xml:space="preserve">for the vehicle and day-two applications involve for example truck platooning and cooperative adaptive cruise control (CACC). </w:t>
      </w:r>
    </w:p>
    <w:p w14:paraId="11A9F64A" w14:textId="77777777" w:rsidR="001C3FC0" w:rsidRPr="00A60FD8" w:rsidRDefault="001C3FC0" w:rsidP="001C3FC0">
      <w:pPr>
        <w:jc w:val="both"/>
        <w:rPr>
          <w:i/>
          <w:iCs/>
        </w:rPr>
      </w:pPr>
      <w:r w:rsidRPr="00A60FD8">
        <w:t>Figure 1 shows the roadmap C2C-CC has developed to plan for reaching true cooperative automated driving with reduced number of accidents, increased road traffic efficiency with decreased environmental footprint. The roadmap shows V2X applications starting with awareness driving over sensing driving with CPM towards higher levels of cooperative automation including the message types MCM and PCM detailed in Table 2, three phases of V2X deployment:</w:t>
      </w:r>
    </w:p>
    <w:p w14:paraId="405A376B" w14:textId="77777777" w:rsidR="001C3FC0" w:rsidRPr="00A60FD8" w:rsidRDefault="001C3FC0" w:rsidP="001C3FC0">
      <w:pPr>
        <w:pStyle w:val="enumlev1"/>
        <w:jc w:val="both"/>
        <w:rPr>
          <w:i/>
          <w:iCs/>
        </w:rPr>
      </w:pPr>
      <w:r w:rsidRPr="00A60FD8">
        <w:rPr>
          <w:lang w:eastAsia="ko-KR"/>
        </w:rPr>
        <w:t>–</w:t>
      </w:r>
      <w:r w:rsidRPr="00A60FD8">
        <w:rPr>
          <w:lang w:eastAsia="ko-KR"/>
        </w:rPr>
        <w:tab/>
      </w:r>
      <w:r w:rsidRPr="00A60FD8">
        <w:t>awareness driving (day-1) (BSM, I2V, PSM),</w:t>
      </w:r>
    </w:p>
    <w:p w14:paraId="600CE919" w14:textId="77777777" w:rsidR="001C3FC0" w:rsidRPr="00A60FD8" w:rsidRDefault="001C3FC0" w:rsidP="001C3FC0">
      <w:pPr>
        <w:pStyle w:val="enumlev1"/>
        <w:jc w:val="both"/>
        <w:rPr>
          <w:i/>
          <w:iCs/>
        </w:rPr>
      </w:pPr>
      <w:r w:rsidRPr="00A60FD8">
        <w:rPr>
          <w:lang w:eastAsia="ko-KR"/>
        </w:rPr>
        <w:t>–</w:t>
      </w:r>
      <w:r w:rsidRPr="00A60FD8">
        <w:rPr>
          <w:lang w:eastAsia="ko-KR"/>
        </w:rPr>
        <w:tab/>
      </w:r>
      <w:r w:rsidRPr="00A60FD8">
        <w:t>sensing driving (CPM),</w:t>
      </w:r>
    </w:p>
    <w:p w14:paraId="6A574D21" w14:textId="77777777" w:rsidR="001C3FC0" w:rsidRPr="00A60FD8" w:rsidRDefault="001C3FC0" w:rsidP="001C3FC0">
      <w:pPr>
        <w:pStyle w:val="enumlev1"/>
        <w:jc w:val="both"/>
      </w:pPr>
      <w:r w:rsidRPr="00A60FD8">
        <w:rPr>
          <w:lang w:eastAsia="ko-KR"/>
        </w:rPr>
        <w:t>–</w:t>
      </w:r>
      <w:r w:rsidRPr="00A60FD8">
        <w:rPr>
          <w:lang w:eastAsia="ko-KR"/>
        </w:rPr>
        <w:tab/>
      </w:r>
      <w:r w:rsidRPr="00A60FD8">
        <w:t>cooperative automated driving (MCM, PCM).</w:t>
      </w:r>
    </w:p>
    <w:p w14:paraId="3236DE27" w14:textId="77777777" w:rsidR="001C3FC0" w:rsidRPr="00A60FD8" w:rsidRDefault="001C3FC0" w:rsidP="001C3FC0">
      <w:pPr>
        <w:tabs>
          <w:tab w:val="clear" w:pos="1134"/>
          <w:tab w:val="clear" w:pos="1871"/>
          <w:tab w:val="clear" w:pos="2268"/>
        </w:tabs>
        <w:overflowPunct/>
        <w:autoSpaceDE/>
        <w:autoSpaceDN/>
        <w:adjustRightInd/>
        <w:spacing w:before="0"/>
        <w:textAlignment w:val="auto"/>
        <w:rPr>
          <w:caps/>
          <w:sz w:val="20"/>
        </w:rPr>
      </w:pPr>
      <w:r w:rsidRPr="00A60FD8">
        <w:br w:type="page"/>
      </w:r>
    </w:p>
    <w:p w14:paraId="7DF55EF9" w14:textId="77777777" w:rsidR="001C3FC0" w:rsidRPr="00A60FD8" w:rsidRDefault="001C3FC0" w:rsidP="001C3FC0">
      <w:pPr>
        <w:pStyle w:val="TableNo"/>
      </w:pPr>
      <w:r w:rsidRPr="00A60FD8">
        <w:lastRenderedPageBreak/>
        <w:t>Table 3</w:t>
      </w:r>
    </w:p>
    <w:p w14:paraId="49496A5F" w14:textId="77777777" w:rsidR="001C3FC0" w:rsidRPr="00A60FD8" w:rsidRDefault="001C3FC0" w:rsidP="001C3FC0">
      <w:pPr>
        <w:pStyle w:val="Tabletitle"/>
      </w:pPr>
      <w:r w:rsidRPr="00A60FD8">
        <w:t>Explanation of different message types</w:t>
      </w:r>
    </w:p>
    <w:tbl>
      <w:tblPr>
        <w:tblStyle w:val="TableGrid"/>
        <w:tblW w:w="9464" w:type="dxa"/>
        <w:tblInd w:w="-113" w:type="dxa"/>
        <w:tblLayout w:type="fixed"/>
        <w:tblLook w:val="04A0" w:firstRow="1" w:lastRow="0" w:firstColumn="1" w:lastColumn="0" w:noHBand="0" w:noVBand="1"/>
      </w:tblPr>
      <w:tblGrid>
        <w:gridCol w:w="1526"/>
        <w:gridCol w:w="1134"/>
        <w:gridCol w:w="1004"/>
        <w:gridCol w:w="2540"/>
        <w:gridCol w:w="3260"/>
      </w:tblGrid>
      <w:tr w:rsidR="001C3FC0" w:rsidRPr="00A60FD8" w14:paraId="5E7EE62C" w14:textId="77777777" w:rsidTr="0056449D">
        <w:tc>
          <w:tcPr>
            <w:tcW w:w="1526" w:type="dxa"/>
            <w:vMerge w:val="restart"/>
            <w:vAlign w:val="center"/>
          </w:tcPr>
          <w:p w14:paraId="2082985A" w14:textId="77777777" w:rsidR="001C3FC0" w:rsidRPr="00A60FD8" w:rsidRDefault="001C3FC0" w:rsidP="0070254A">
            <w:pPr>
              <w:pStyle w:val="Tablehead"/>
            </w:pPr>
            <w:bookmarkStart w:id="98" w:name="_Hlk33645826"/>
            <w:r w:rsidRPr="00A60FD8">
              <w:t>Phases of V2X application roadmap</w:t>
            </w:r>
            <w:r w:rsidRPr="00A60FD8">
              <w:rPr>
                <w:vertAlign w:val="superscript"/>
              </w:rPr>
              <w:fldChar w:fldCharType="begin"/>
            </w:r>
            <w:r w:rsidRPr="00A60FD8">
              <w:rPr>
                <w:vertAlign w:val="superscript"/>
              </w:rPr>
              <w:instrText xml:space="preserve"> NOTEREF _Ref33514045 \h  \* MERGEFORMAT </w:instrText>
            </w:r>
            <w:r w:rsidRPr="00A60FD8">
              <w:rPr>
                <w:vertAlign w:val="superscript"/>
              </w:rPr>
            </w:r>
            <w:r w:rsidRPr="00A60FD8">
              <w:rPr>
                <w:vertAlign w:val="superscript"/>
              </w:rPr>
              <w:fldChar w:fldCharType="separate"/>
            </w:r>
            <w:r w:rsidRPr="00A60FD8">
              <w:rPr>
                <w:vertAlign w:val="superscript"/>
              </w:rPr>
              <w:t>2</w:t>
            </w:r>
            <w:r w:rsidRPr="00A60FD8">
              <w:rPr>
                <w:vertAlign w:val="superscript"/>
              </w:rPr>
              <w:fldChar w:fldCharType="end"/>
            </w:r>
          </w:p>
        </w:tc>
        <w:tc>
          <w:tcPr>
            <w:tcW w:w="2138" w:type="dxa"/>
            <w:gridSpan w:val="2"/>
            <w:vAlign w:val="center"/>
          </w:tcPr>
          <w:p w14:paraId="4D1B865E" w14:textId="77777777" w:rsidR="001C3FC0" w:rsidRPr="00A60FD8" w:rsidRDefault="001C3FC0" w:rsidP="0070254A">
            <w:pPr>
              <w:pStyle w:val="Tablehead"/>
            </w:pPr>
            <w:r w:rsidRPr="00A60FD8">
              <w:t>Message types</w:t>
            </w:r>
            <w:r w:rsidRPr="00A60FD8">
              <w:rPr>
                <w:rStyle w:val="FootnoteReference"/>
                <w:bCs/>
                <w:sz w:val="20"/>
                <w:vertAlign w:val="superscript"/>
              </w:rPr>
              <w:footnoteReference w:id="34"/>
            </w:r>
          </w:p>
        </w:tc>
        <w:tc>
          <w:tcPr>
            <w:tcW w:w="2540" w:type="dxa"/>
            <w:vAlign w:val="center"/>
          </w:tcPr>
          <w:p w14:paraId="33FE9D8A" w14:textId="77777777" w:rsidR="001C3FC0" w:rsidRPr="00A60FD8" w:rsidRDefault="001C3FC0" w:rsidP="0070254A">
            <w:pPr>
              <w:pStyle w:val="Tablehead"/>
            </w:pPr>
          </w:p>
        </w:tc>
        <w:tc>
          <w:tcPr>
            <w:tcW w:w="3260" w:type="dxa"/>
            <w:vMerge w:val="restart"/>
            <w:vAlign w:val="center"/>
          </w:tcPr>
          <w:p w14:paraId="49EE855C" w14:textId="77777777" w:rsidR="001C3FC0" w:rsidRPr="00A60FD8" w:rsidRDefault="001C3FC0" w:rsidP="0070254A">
            <w:pPr>
              <w:pStyle w:val="Tablehead"/>
            </w:pPr>
            <w:r w:rsidRPr="00A60FD8">
              <w:t>Examples of applications based on the message types</w:t>
            </w:r>
          </w:p>
        </w:tc>
      </w:tr>
      <w:tr w:rsidR="001C3FC0" w:rsidRPr="00A60FD8" w14:paraId="744135E6" w14:textId="77777777" w:rsidTr="0056449D">
        <w:tc>
          <w:tcPr>
            <w:tcW w:w="1526" w:type="dxa"/>
            <w:vMerge/>
            <w:vAlign w:val="center"/>
          </w:tcPr>
          <w:p w14:paraId="45511853" w14:textId="77777777" w:rsidR="001C3FC0" w:rsidRPr="00A60FD8" w:rsidRDefault="001C3FC0" w:rsidP="0070254A">
            <w:pPr>
              <w:pStyle w:val="Tablehead"/>
            </w:pPr>
          </w:p>
        </w:tc>
        <w:tc>
          <w:tcPr>
            <w:tcW w:w="1134" w:type="dxa"/>
            <w:vAlign w:val="center"/>
          </w:tcPr>
          <w:p w14:paraId="531F0909" w14:textId="77777777" w:rsidR="001C3FC0" w:rsidRPr="00A60FD8" w:rsidRDefault="001C3FC0" w:rsidP="0070254A">
            <w:pPr>
              <w:pStyle w:val="Tablehead"/>
            </w:pPr>
            <w:r w:rsidRPr="00A60FD8">
              <w:t>Europe</w:t>
            </w:r>
          </w:p>
        </w:tc>
        <w:tc>
          <w:tcPr>
            <w:tcW w:w="1004" w:type="dxa"/>
            <w:vAlign w:val="center"/>
          </w:tcPr>
          <w:p w14:paraId="68AA72C9" w14:textId="77777777" w:rsidR="001C3FC0" w:rsidRPr="00A60FD8" w:rsidRDefault="001C3FC0" w:rsidP="0070254A">
            <w:pPr>
              <w:pStyle w:val="Tablehead"/>
            </w:pPr>
            <w:r w:rsidRPr="00A60FD8">
              <w:t>USA</w:t>
            </w:r>
          </w:p>
        </w:tc>
        <w:tc>
          <w:tcPr>
            <w:tcW w:w="2540" w:type="dxa"/>
            <w:vAlign w:val="center"/>
          </w:tcPr>
          <w:p w14:paraId="6E028506" w14:textId="77777777" w:rsidR="001C3FC0" w:rsidRPr="00A60FD8" w:rsidRDefault="001C3FC0" w:rsidP="0070254A">
            <w:pPr>
              <w:pStyle w:val="Tablehead"/>
            </w:pPr>
            <w:r w:rsidRPr="00A60FD8">
              <w:t>Abbreviations explained</w:t>
            </w:r>
          </w:p>
        </w:tc>
        <w:tc>
          <w:tcPr>
            <w:tcW w:w="3260" w:type="dxa"/>
            <w:vMerge/>
          </w:tcPr>
          <w:p w14:paraId="71B6289E" w14:textId="77777777" w:rsidR="001C3FC0" w:rsidRPr="00A60FD8" w:rsidRDefault="001C3FC0" w:rsidP="001C3FC0">
            <w:pPr>
              <w:pStyle w:val="Tabletext"/>
            </w:pPr>
          </w:p>
        </w:tc>
      </w:tr>
      <w:tr w:rsidR="001C3FC0" w:rsidRPr="00A60FD8" w14:paraId="0155E584" w14:textId="77777777" w:rsidTr="0056449D">
        <w:trPr>
          <w:trHeight w:val="1313"/>
        </w:trPr>
        <w:tc>
          <w:tcPr>
            <w:tcW w:w="1526" w:type="dxa"/>
            <w:vAlign w:val="center"/>
          </w:tcPr>
          <w:p w14:paraId="04BDA62E" w14:textId="77777777" w:rsidR="001C3FC0" w:rsidRPr="00A60FD8" w:rsidRDefault="001C3FC0" w:rsidP="001C3FC0">
            <w:pPr>
              <w:pStyle w:val="Tabletext"/>
              <w:rPr>
                <w:b/>
              </w:rPr>
            </w:pPr>
            <w:r w:rsidRPr="00A60FD8">
              <w:rPr>
                <w:b/>
              </w:rPr>
              <w:t>Awareness driving</w:t>
            </w:r>
          </w:p>
        </w:tc>
        <w:tc>
          <w:tcPr>
            <w:tcW w:w="1134" w:type="dxa"/>
            <w:vAlign w:val="center"/>
          </w:tcPr>
          <w:p w14:paraId="7A9CDC4B" w14:textId="77777777" w:rsidR="001C3FC0" w:rsidRPr="00A60FD8" w:rsidRDefault="001C3FC0" w:rsidP="001C3FC0">
            <w:pPr>
              <w:pStyle w:val="Tabletext"/>
            </w:pPr>
            <w:r w:rsidRPr="00A60FD8">
              <w:t>CAM, DENM</w:t>
            </w:r>
          </w:p>
        </w:tc>
        <w:tc>
          <w:tcPr>
            <w:tcW w:w="1004" w:type="dxa"/>
            <w:vAlign w:val="center"/>
          </w:tcPr>
          <w:p w14:paraId="6EBC222E" w14:textId="77777777" w:rsidR="001C3FC0" w:rsidRPr="00A60FD8" w:rsidRDefault="001C3FC0" w:rsidP="001C3FC0">
            <w:pPr>
              <w:pStyle w:val="Tabletext"/>
            </w:pPr>
            <w:r w:rsidRPr="00A60FD8">
              <w:t>BSM</w:t>
            </w:r>
          </w:p>
        </w:tc>
        <w:tc>
          <w:tcPr>
            <w:tcW w:w="2540" w:type="dxa"/>
            <w:vAlign w:val="center"/>
          </w:tcPr>
          <w:p w14:paraId="42781F25" w14:textId="77777777" w:rsidR="001C3FC0" w:rsidRPr="00A60FD8" w:rsidRDefault="001C3FC0" w:rsidP="001C3FC0">
            <w:pPr>
              <w:pStyle w:val="Tabletext"/>
            </w:pPr>
            <w:r w:rsidRPr="00A60FD8">
              <w:t>Cooperative Awareness message, Decentralized Environmental Notification Message, Basic Safety Message</w:t>
            </w:r>
          </w:p>
        </w:tc>
        <w:tc>
          <w:tcPr>
            <w:tcW w:w="3260" w:type="dxa"/>
            <w:vAlign w:val="center"/>
          </w:tcPr>
          <w:p w14:paraId="154F9F97" w14:textId="77777777" w:rsidR="001C3FC0" w:rsidRPr="00A60FD8" w:rsidRDefault="001C3FC0" w:rsidP="001C3FC0">
            <w:pPr>
              <w:pStyle w:val="Tabletext"/>
            </w:pPr>
            <w:r w:rsidRPr="00A60FD8">
              <w:t>Intersection Collision Warning</w:t>
            </w:r>
          </w:p>
          <w:p w14:paraId="2AAA32D5" w14:textId="77777777" w:rsidR="001C3FC0" w:rsidRPr="00A60FD8" w:rsidRDefault="001C3FC0" w:rsidP="001C3FC0">
            <w:pPr>
              <w:pStyle w:val="Tabletext"/>
            </w:pPr>
            <w:r w:rsidRPr="00A60FD8">
              <w:t>Emergency Vehicle Warning</w:t>
            </w:r>
          </w:p>
          <w:p w14:paraId="5E6CDA16" w14:textId="77777777" w:rsidR="001C3FC0" w:rsidRPr="00A60FD8" w:rsidRDefault="001C3FC0" w:rsidP="001C3FC0">
            <w:pPr>
              <w:pStyle w:val="Tabletext"/>
            </w:pPr>
            <w:r w:rsidRPr="00A60FD8">
              <w:t>Dangerous Situation Warning</w:t>
            </w:r>
          </w:p>
          <w:p w14:paraId="10F76D7D" w14:textId="77777777" w:rsidR="001C3FC0" w:rsidRPr="00A60FD8" w:rsidRDefault="001C3FC0" w:rsidP="001C3FC0">
            <w:pPr>
              <w:pStyle w:val="Tabletext"/>
            </w:pPr>
            <w:r w:rsidRPr="00A60FD8">
              <w:t>Stationary Vehicle Warning</w:t>
            </w:r>
          </w:p>
          <w:p w14:paraId="7F3012AC" w14:textId="77777777" w:rsidR="001C3FC0" w:rsidRPr="00A60FD8" w:rsidRDefault="001C3FC0" w:rsidP="001C3FC0">
            <w:pPr>
              <w:pStyle w:val="Tabletext"/>
            </w:pPr>
            <w:r w:rsidRPr="00A60FD8">
              <w:t>Traffic Jam warning</w:t>
            </w:r>
          </w:p>
          <w:p w14:paraId="72494E83" w14:textId="77777777" w:rsidR="001C3FC0" w:rsidRPr="00A60FD8" w:rsidRDefault="001C3FC0" w:rsidP="001C3FC0">
            <w:pPr>
              <w:pStyle w:val="Tabletext"/>
            </w:pPr>
            <w:r w:rsidRPr="00A60FD8">
              <w:t>Pre-/Postcrash Warning</w:t>
            </w:r>
          </w:p>
        </w:tc>
      </w:tr>
      <w:tr w:rsidR="001C3FC0" w:rsidRPr="00A60FD8" w14:paraId="183F3751" w14:textId="77777777" w:rsidTr="0056449D">
        <w:tc>
          <w:tcPr>
            <w:tcW w:w="1526" w:type="dxa"/>
            <w:vAlign w:val="center"/>
          </w:tcPr>
          <w:p w14:paraId="5752980C" w14:textId="77777777" w:rsidR="001C3FC0" w:rsidRPr="00A60FD8" w:rsidRDefault="001C3FC0" w:rsidP="001C3FC0">
            <w:pPr>
              <w:pStyle w:val="Tabletext"/>
            </w:pPr>
          </w:p>
        </w:tc>
        <w:tc>
          <w:tcPr>
            <w:tcW w:w="1134" w:type="dxa"/>
            <w:vAlign w:val="center"/>
          </w:tcPr>
          <w:p w14:paraId="169FECD0" w14:textId="77777777" w:rsidR="001C3FC0" w:rsidRPr="00A60FD8" w:rsidRDefault="001C3FC0" w:rsidP="001C3FC0">
            <w:pPr>
              <w:pStyle w:val="Tabletext"/>
            </w:pPr>
            <w:r w:rsidRPr="00A60FD8">
              <w:t>SPaTEM, MAPEM, IVIM</w:t>
            </w:r>
          </w:p>
        </w:tc>
        <w:tc>
          <w:tcPr>
            <w:tcW w:w="1004" w:type="dxa"/>
            <w:vAlign w:val="center"/>
          </w:tcPr>
          <w:p w14:paraId="104CAE73" w14:textId="77777777" w:rsidR="001C3FC0" w:rsidRPr="00A60FD8" w:rsidRDefault="001C3FC0" w:rsidP="001C3FC0">
            <w:pPr>
              <w:pStyle w:val="Tabletext"/>
            </w:pPr>
            <w:r w:rsidRPr="00A60FD8">
              <w:t>SPaTEM, MAPEM, IVI</w:t>
            </w:r>
          </w:p>
        </w:tc>
        <w:tc>
          <w:tcPr>
            <w:tcW w:w="2540" w:type="dxa"/>
            <w:vAlign w:val="center"/>
          </w:tcPr>
          <w:p w14:paraId="68CD1ECF" w14:textId="77777777" w:rsidR="001C3FC0" w:rsidRPr="00A60FD8" w:rsidRDefault="001C3FC0" w:rsidP="001C3FC0">
            <w:pPr>
              <w:pStyle w:val="Tabletext"/>
            </w:pPr>
            <w:r w:rsidRPr="00A60FD8">
              <w:t>Signal Phase and Time, MAP message, In-Vehicle-Information message</w:t>
            </w:r>
          </w:p>
        </w:tc>
        <w:tc>
          <w:tcPr>
            <w:tcW w:w="3260" w:type="dxa"/>
            <w:vAlign w:val="center"/>
          </w:tcPr>
          <w:p w14:paraId="2023CB69" w14:textId="77777777" w:rsidR="001C3FC0" w:rsidRPr="00A60FD8" w:rsidRDefault="001C3FC0" w:rsidP="001C3FC0">
            <w:pPr>
              <w:pStyle w:val="Tabletext"/>
            </w:pPr>
            <w:r w:rsidRPr="00A60FD8">
              <w:t>Enabling Infrastructure-to-Vehicle Communication at e.g. traffic lights</w:t>
            </w:r>
          </w:p>
        </w:tc>
      </w:tr>
      <w:tr w:rsidR="001C3FC0" w:rsidRPr="00A60FD8" w14:paraId="11E1D7B1" w14:textId="77777777" w:rsidTr="0056449D">
        <w:tc>
          <w:tcPr>
            <w:tcW w:w="1526" w:type="dxa"/>
            <w:vAlign w:val="center"/>
          </w:tcPr>
          <w:p w14:paraId="4C39CC6E" w14:textId="77777777" w:rsidR="001C3FC0" w:rsidRPr="00A60FD8" w:rsidRDefault="001C3FC0" w:rsidP="001C3FC0">
            <w:pPr>
              <w:pStyle w:val="Tabletext"/>
            </w:pPr>
          </w:p>
        </w:tc>
        <w:tc>
          <w:tcPr>
            <w:tcW w:w="1134" w:type="dxa"/>
            <w:vAlign w:val="center"/>
          </w:tcPr>
          <w:p w14:paraId="60648607" w14:textId="77777777" w:rsidR="001C3FC0" w:rsidRPr="00A60FD8" w:rsidRDefault="001C3FC0" w:rsidP="001C3FC0">
            <w:pPr>
              <w:pStyle w:val="Tabletext"/>
            </w:pPr>
            <w:r w:rsidRPr="00A60FD8">
              <w:t>VAM</w:t>
            </w:r>
          </w:p>
        </w:tc>
        <w:tc>
          <w:tcPr>
            <w:tcW w:w="1004" w:type="dxa"/>
            <w:vAlign w:val="center"/>
          </w:tcPr>
          <w:p w14:paraId="0B76B43B" w14:textId="77777777" w:rsidR="001C3FC0" w:rsidRPr="00A60FD8" w:rsidRDefault="001C3FC0" w:rsidP="001C3FC0">
            <w:pPr>
              <w:pStyle w:val="Tabletext"/>
            </w:pPr>
            <w:r w:rsidRPr="00A60FD8">
              <w:t>PSM</w:t>
            </w:r>
          </w:p>
        </w:tc>
        <w:tc>
          <w:tcPr>
            <w:tcW w:w="2540" w:type="dxa"/>
            <w:vAlign w:val="center"/>
          </w:tcPr>
          <w:p w14:paraId="63ECEE4F" w14:textId="77777777" w:rsidR="001C3FC0" w:rsidRPr="00A60FD8" w:rsidRDefault="001C3FC0" w:rsidP="001C3FC0">
            <w:pPr>
              <w:pStyle w:val="Tabletext"/>
            </w:pPr>
            <w:r w:rsidRPr="00A60FD8">
              <w:t>VRU Awareness Message, Personal Safety Message</w:t>
            </w:r>
          </w:p>
        </w:tc>
        <w:tc>
          <w:tcPr>
            <w:tcW w:w="3260" w:type="dxa"/>
            <w:vAlign w:val="center"/>
          </w:tcPr>
          <w:p w14:paraId="137F335B" w14:textId="77777777" w:rsidR="001C3FC0" w:rsidRPr="00A60FD8" w:rsidRDefault="001C3FC0" w:rsidP="001C3FC0">
            <w:pPr>
              <w:pStyle w:val="Tabletext"/>
            </w:pPr>
            <w:r w:rsidRPr="00A60FD8">
              <w:t>VRU warning for (C-ITS) equipped Vulnerable Road Users</w:t>
            </w:r>
          </w:p>
        </w:tc>
      </w:tr>
      <w:tr w:rsidR="001C3FC0" w:rsidRPr="00A60FD8" w14:paraId="249D45FE" w14:textId="77777777" w:rsidTr="0056449D">
        <w:tc>
          <w:tcPr>
            <w:tcW w:w="1526" w:type="dxa"/>
            <w:vAlign w:val="center"/>
          </w:tcPr>
          <w:p w14:paraId="201C6C88" w14:textId="77777777" w:rsidR="001C3FC0" w:rsidRPr="00A60FD8" w:rsidRDefault="001C3FC0" w:rsidP="001C3FC0">
            <w:pPr>
              <w:pStyle w:val="Tabletext"/>
            </w:pPr>
            <w:r w:rsidRPr="00A60FD8">
              <w:rPr>
                <w:b/>
              </w:rPr>
              <w:t>Sensing Driving</w:t>
            </w:r>
            <w:r w:rsidRPr="00A60FD8">
              <w:t xml:space="preserve"> / sensor sharing</w:t>
            </w:r>
          </w:p>
        </w:tc>
        <w:tc>
          <w:tcPr>
            <w:tcW w:w="1134" w:type="dxa"/>
            <w:vAlign w:val="center"/>
          </w:tcPr>
          <w:p w14:paraId="7D7C5EF7" w14:textId="77777777" w:rsidR="001C3FC0" w:rsidRPr="00A60FD8" w:rsidRDefault="001C3FC0" w:rsidP="001C3FC0">
            <w:pPr>
              <w:pStyle w:val="Tabletext"/>
            </w:pPr>
            <w:r w:rsidRPr="00A60FD8">
              <w:t>CPM</w:t>
            </w:r>
          </w:p>
        </w:tc>
        <w:tc>
          <w:tcPr>
            <w:tcW w:w="1004" w:type="dxa"/>
            <w:vAlign w:val="center"/>
          </w:tcPr>
          <w:p w14:paraId="27542776" w14:textId="77777777" w:rsidR="001C3FC0" w:rsidRPr="00A60FD8" w:rsidRDefault="001C3FC0" w:rsidP="001C3FC0">
            <w:pPr>
              <w:pStyle w:val="Tabletext"/>
            </w:pPr>
            <w:r w:rsidRPr="00A60FD8">
              <w:t>CPM</w:t>
            </w:r>
          </w:p>
        </w:tc>
        <w:tc>
          <w:tcPr>
            <w:tcW w:w="2540" w:type="dxa"/>
            <w:vAlign w:val="center"/>
          </w:tcPr>
          <w:p w14:paraId="627AABE9" w14:textId="77777777" w:rsidR="001C3FC0" w:rsidRPr="00A60FD8" w:rsidRDefault="001C3FC0" w:rsidP="001C3FC0">
            <w:pPr>
              <w:pStyle w:val="Tabletext"/>
            </w:pPr>
            <w:r w:rsidRPr="00A60FD8">
              <w:t>Collective Perception Message</w:t>
            </w:r>
          </w:p>
        </w:tc>
        <w:tc>
          <w:tcPr>
            <w:tcW w:w="3260" w:type="dxa"/>
            <w:vAlign w:val="center"/>
          </w:tcPr>
          <w:p w14:paraId="172205E1" w14:textId="77777777" w:rsidR="001C3FC0" w:rsidRPr="00A60FD8" w:rsidRDefault="001C3FC0" w:rsidP="001C3FC0">
            <w:pPr>
              <w:pStyle w:val="Tabletext"/>
            </w:pPr>
            <w:r w:rsidRPr="00A60FD8">
              <w:t>Overtaking Warning</w:t>
            </w:r>
          </w:p>
          <w:p w14:paraId="0F48425D" w14:textId="77777777" w:rsidR="001C3FC0" w:rsidRPr="00A60FD8" w:rsidRDefault="001C3FC0" w:rsidP="001C3FC0">
            <w:pPr>
              <w:pStyle w:val="Tabletext"/>
            </w:pPr>
            <w:r w:rsidRPr="00A60FD8">
              <w:t>Extended Intersection Collision Warning</w:t>
            </w:r>
          </w:p>
          <w:p w14:paraId="6226910C" w14:textId="77777777" w:rsidR="001C3FC0" w:rsidRPr="00A60FD8" w:rsidRDefault="001C3FC0" w:rsidP="001C3FC0">
            <w:pPr>
              <w:pStyle w:val="Tabletext"/>
            </w:pPr>
            <w:r w:rsidRPr="00A60FD8">
              <w:t>Vulnerable Road User Warning for non-equipped VRU´s</w:t>
            </w:r>
          </w:p>
          <w:p w14:paraId="7C975A17" w14:textId="77777777" w:rsidR="001C3FC0" w:rsidRPr="00A60FD8" w:rsidRDefault="001C3FC0" w:rsidP="001C3FC0">
            <w:pPr>
              <w:pStyle w:val="Tabletext"/>
            </w:pPr>
            <w:r w:rsidRPr="00A60FD8">
              <w:t>Cooperative Adaptive Cruise Control</w:t>
            </w:r>
          </w:p>
          <w:p w14:paraId="5568114D" w14:textId="77777777" w:rsidR="001C3FC0" w:rsidRPr="00A60FD8" w:rsidRDefault="001C3FC0" w:rsidP="001C3FC0">
            <w:pPr>
              <w:pStyle w:val="Tabletext"/>
            </w:pPr>
            <w:r w:rsidRPr="00A60FD8">
              <w:t>Long-term Road Works Warning</w:t>
            </w:r>
          </w:p>
          <w:p w14:paraId="146C9503" w14:textId="77777777" w:rsidR="001C3FC0" w:rsidRPr="00A60FD8" w:rsidRDefault="001C3FC0" w:rsidP="001C3FC0">
            <w:pPr>
              <w:pStyle w:val="Tabletext"/>
            </w:pPr>
            <w:r w:rsidRPr="00A60FD8">
              <w:t>Special Vehicle Prioritisation</w:t>
            </w:r>
          </w:p>
        </w:tc>
      </w:tr>
      <w:tr w:rsidR="001C3FC0" w:rsidRPr="00A60FD8" w14:paraId="2AC280FF" w14:textId="77777777" w:rsidTr="0056449D">
        <w:tc>
          <w:tcPr>
            <w:tcW w:w="1526" w:type="dxa"/>
            <w:vAlign w:val="center"/>
          </w:tcPr>
          <w:p w14:paraId="4092FA10" w14:textId="77777777" w:rsidR="001C3FC0" w:rsidRPr="00A60FD8" w:rsidRDefault="001C3FC0" w:rsidP="001C3FC0">
            <w:pPr>
              <w:pStyle w:val="Tabletext"/>
            </w:pPr>
            <w:r w:rsidRPr="00A60FD8">
              <w:rPr>
                <w:b/>
              </w:rPr>
              <w:t>Cooperative Driving</w:t>
            </w:r>
            <w:r w:rsidRPr="00A60FD8">
              <w:t xml:space="preserve"> with Coordinated maneuvering and cooperative automated driving</w:t>
            </w:r>
          </w:p>
        </w:tc>
        <w:tc>
          <w:tcPr>
            <w:tcW w:w="1134" w:type="dxa"/>
            <w:vAlign w:val="center"/>
          </w:tcPr>
          <w:p w14:paraId="61901B04" w14:textId="77777777" w:rsidR="001C3FC0" w:rsidRPr="00A60FD8" w:rsidRDefault="001C3FC0" w:rsidP="001C3FC0">
            <w:pPr>
              <w:pStyle w:val="Tabletext"/>
            </w:pPr>
            <w:r w:rsidRPr="00A60FD8">
              <w:t>MCM, PCM</w:t>
            </w:r>
          </w:p>
        </w:tc>
        <w:tc>
          <w:tcPr>
            <w:tcW w:w="1004" w:type="dxa"/>
            <w:vAlign w:val="center"/>
          </w:tcPr>
          <w:p w14:paraId="7069552C" w14:textId="77777777" w:rsidR="001C3FC0" w:rsidRPr="00A60FD8" w:rsidRDefault="001C3FC0" w:rsidP="001C3FC0">
            <w:pPr>
              <w:pStyle w:val="Tabletext"/>
            </w:pPr>
            <w:r w:rsidRPr="00A60FD8">
              <w:t>MCM, PCM</w:t>
            </w:r>
          </w:p>
        </w:tc>
        <w:tc>
          <w:tcPr>
            <w:tcW w:w="2540" w:type="dxa"/>
            <w:vAlign w:val="center"/>
          </w:tcPr>
          <w:p w14:paraId="13F56855" w14:textId="77777777" w:rsidR="001C3FC0" w:rsidRPr="00A60FD8" w:rsidRDefault="001C3FC0" w:rsidP="001C3FC0">
            <w:pPr>
              <w:pStyle w:val="Tabletext"/>
            </w:pPr>
            <w:r w:rsidRPr="00A60FD8">
              <w:t>Maneuver Coordination Message, Platooning Control Message</w:t>
            </w:r>
          </w:p>
        </w:tc>
        <w:tc>
          <w:tcPr>
            <w:tcW w:w="3260" w:type="dxa"/>
            <w:vAlign w:val="center"/>
          </w:tcPr>
          <w:p w14:paraId="48B0355B" w14:textId="77777777" w:rsidR="001C3FC0" w:rsidRPr="00A60FD8" w:rsidRDefault="001C3FC0" w:rsidP="001C3FC0">
            <w:pPr>
              <w:pStyle w:val="Tabletext"/>
            </w:pPr>
            <w:r w:rsidRPr="00A60FD8">
              <w:t>(Static or dynamic) Platooning</w:t>
            </w:r>
          </w:p>
          <w:p w14:paraId="2AFBD1E8" w14:textId="77777777" w:rsidR="001C3FC0" w:rsidRPr="00A60FD8" w:rsidRDefault="001C3FC0" w:rsidP="001C3FC0">
            <w:pPr>
              <w:pStyle w:val="Tabletext"/>
            </w:pPr>
            <w:r w:rsidRPr="00A60FD8">
              <w:t>Area reservation</w:t>
            </w:r>
          </w:p>
          <w:p w14:paraId="19B06FB3" w14:textId="77777777" w:rsidR="001C3FC0" w:rsidRPr="00A60FD8" w:rsidRDefault="001C3FC0" w:rsidP="001C3FC0">
            <w:pPr>
              <w:pStyle w:val="Tabletext"/>
            </w:pPr>
            <w:r w:rsidRPr="00A60FD8">
              <w:t>Cooperative Merging</w:t>
            </w:r>
          </w:p>
          <w:p w14:paraId="20B9E545" w14:textId="77777777" w:rsidR="001C3FC0" w:rsidRPr="00A60FD8" w:rsidRDefault="001C3FC0" w:rsidP="001C3FC0">
            <w:pPr>
              <w:pStyle w:val="Tabletext"/>
            </w:pPr>
            <w:r w:rsidRPr="00A60FD8">
              <w:t>Cooperative Lane Change</w:t>
            </w:r>
          </w:p>
          <w:p w14:paraId="169D473C" w14:textId="77777777" w:rsidR="001C3FC0" w:rsidRPr="00A60FD8" w:rsidRDefault="001C3FC0" w:rsidP="001C3FC0">
            <w:pPr>
              <w:pStyle w:val="Tabletext"/>
            </w:pPr>
            <w:r w:rsidRPr="00A60FD8">
              <w:t>Cooperative Overtaking</w:t>
            </w:r>
          </w:p>
        </w:tc>
      </w:tr>
    </w:tbl>
    <w:bookmarkEnd w:id="98"/>
    <w:p w14:paraId="02DB72F5" w14:textId="77777777" w:rsidR="001C3FC0" w:rsidRPr="00A60FD8" w:rsidRDefault="001C3FC0" w:rsidP="001C3FC0">
      <w:pPr>
        <w:pStyle w:val="FigureNo"/>
      </w:pPr>
      <w:r w:rsidRPr="00A60FD8">
        <w:lastRenderedPageBreak/>
        <w:t>Figure 1</w:t>
      </w:r>
    </w:p>
    <w:p w14:paraId="37D5DCF3" w14:textId="77777777" w:rsidR="001C3FC0" w:rsidRPr="00A60FD8" w:rsidRDefault="001C3FC0" w:rsidP="001C3FC0">
      <w:pPr>
        <w:pStyle w:val="Figuretitle"/>
      </w:pPr>
      <w:r w:rsidRPr="00A60FD8">
        <w:t>C2C-CC roadmap for V2X application</w:t>
      </w:r>
      <w:r w:rsidRPr="00A60FD8">
        <w:rPr>
          <w:rStyle w:val="FootnoteReference"/>
          <w:b w:val="0"/>
          <w:bCs/>
        </w:rPr>
        <w:footnoteReference w:id="35"/>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1C3FC0" w:rsidRPr="00A60FD8" w14:paraId="26710519" w14:textId="77777777" w:rsidTr="001C3FC0">
        <w:tc>
          <w:tcPr>
            <w:tcW w:w="9350" w:type="dxa"/>
          </w:tcPr>
          <w:p w14:paraId="228A15BF" w14:textId="77777777" w:rsidR="001C3FC0" w:rsidRPr="00A60FD8" w:rsidRDefault="001C3FC0" w:rsidP="001C3FC0">
            <w:pPr>
              <w:pStyle w:val="Figure"/>
              <w:rPr>
                <w:rFonts w:ascii="Arial" w:hAnsi="Arial" w:cs="Arial"/>
                <w:noProof w:val="0"/>
              </w:rPr>
            </w:pPr>
            <w:r w:rsidRPr="00A60FD8">
              <w:rPr>
                <w:noProof w:val="0"/>
                <w:lang w:eastAsia="en-US"/>
              </w:rPr>
              <w:drawing>
                <wp:inline distT="0" distB="0" distL="0" distR="0" wp14:anchorId="690A9EEC" wp14:editId="577FB5C6">
                  <wp:extent cx="5655141" cy="3378599"/>
                  <wp:effectExtent l="0" t="0" r="3175" b="0"/>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644" t="10047" r="820" b="11717"/>
                          <a:stretch/>
                        </pic:blipFill>
                        <pic:spPr bwMode="auto">
                          <a:xfrm>
                            <a:off x="0" y="0"/>
                            <a:ext cx="5698591" cy="3404558"/>
                          </a:xfrm>
                          <a:prstGeom prst="rect">
                            <a:avLst/>
                          </a:prstGeom>
                          <a:ln>
                            <a:noFill/>
                          </a:ln>
                          <a:extLst>
                            <a:ext uri="{53640926-AAD7-44D8-BBD7-CCE9431645EC}">
                              <a14:shadowObscured xmlns:a14="http://schemas.microsoft.com/office/drawing/2010/main"/>
                            </a:ext>
                          </a:extLst>
                        </pic:spPr>
                      </pic:pic>
                    </a:graphicData>
                  </a:graphic>
                </wp:inline>
              </w:drawing>
            </w:r>
          </w:p>
        </w:tc>
      </w:tr>
    </w:tbl>
    <w:p w14:paraId="58DD5936" w14:textId="77777777" w:rsidR="001C3FC0" w:rsidRPr="00A60FD8" w:rsidRDefault="001C3FC0" w:rsidP="0056449D">
      <w:pPr>
        <w:pStyle w:val="Normalaftertitle"/>
      </w:pPr>
      <w:r w:rsidRPr="00A60FD8">
        <w:t>The following Table, based on a C2C-CC study</w:t>
      </w:r>
      <w:r w:rsidRPr="00A60FD8">
        <w:rPr>
          <w:rStyle w:val="FootnoteReference"/>
          <w:color w:val="000000" w:themeColor="text1"/>
        </w:rPr>
        <w:footnoteReference w:id="36"/>
      </w:r>
      <w:r w:rsidRPr="00A60FD8">
        <w:t>, (see Table 3) details the spectrum needs for CPM and MCM:</w:t>
      </w:r>
    </w:p>
    <w:p w14:paraId="3EB4513F" w14:textId="77777777" w:rsidR="001C3FC0" w:rsidRPr="00A60FD8" w:rsidRDefault="001C3FC0" w:rsidP="001C3FC0">
      <w:pPr>
        <w:jc w:val="both"/>
      </w:pPr>
      <w:r w:rsidRPr="00A60FD8">
        <w:t>The parameters to calculate the spectrum needs were briefly described in the study. Each parameter can vary to some degree within a certain range. Only the lower end for parameters in the numerator of the spectrum calculation formula, and only the higher end for parameters in the denominator of the spectrum calculation formula, were chosen to calculate the spectrum needs (see last column), which means that the spectrum needs shown are suggested as the minimum requirements to enable these CPM and MCM live-saving applications. For CAV some administrations may wish to choose at least the typical instead of the minimum values of the following parameters, consistent with their individual needs, because all values between best and worst case can occur in realistic scenarios.</w:t>
      </w:r>
    </w:p>
    <w:p w14:paraId="269DB58E" w14:textId="77777777" w:rsidR="001C3FC0" w:rsidRPr="00A60FD8" w:rsidRDefault="001C3FC0" w:rsidP="001C3FC0">
      <w:pPr>
        <w:tabs>
          <w:tab w:val="clear" w:pos="1134"/>
          <w:tab w:val="clear" w:pos="1871"/>
          <w:tab w:val="clear" w:pos="2268"/>
        </w:tabs>
        <w:overflowPunct/>
        <w:autoSpaceDE/>
        <w:autoSpaceDN/>
        <w:adjustRightInd/>
        <w:spacing w:before="0"/>
        <w:textAlignment w:val="auto"/>
        <w:rPr>
          <w:color w:val="000000" w:themeColor="text1"/>
        </w:rPr>
      </w:pPr>
      <w:r w:rsidRPr="00A60FD8">
        <w:rPr>
          <w:color w:val="000000" w:themeColor="text1"/>
        </w:rPr>
        <w:br w:type="page"/>
      </w:r>
    </w:p>
    <w:p w14:paraId="0B4ACFFF" w14:textId="77777777" w:rsidR="001C3FC0" w:rsidRPr="00A60FD8" w:rsidRDefault="001C3FC0" w:rsidP="001C3FC0">
      <w:pPr>
        <w:pStyle w:val="TableNo"/>
      </w:pPr>
      <w:r w:rsidRPr="00A60FD8">
        <w:lastRenderedPageBreak/>
        <w:t>Table 3</w:t>
      </w:r>
    </w:p>
    <w:p w14:paraId="501A2115" w14:textId="77777777" w:rsidR="001C3FC0" w:rsidRPr="00A60FD8" w:rsidRDefault="001C3FC0" w:rsidP="001C3FC0">
      <w:pPr>
        <w:pStyle w:val="Tabletitle"/>
      </w:pPr>
      <w:r w:rsidRPr="00A60FD8">
        <w:t>C2C-CC Estimated Spectrum Needs for CPM and MCM Applications</w:t>
      </w:r>
    </w:p>
    <w:tbl>
      <w:tblPr>
        <w:tblStyle w:val="TableGrid"/>
        <w:tblW w:w="9776" w:type="dxa"/>
        <w:tblLook w:val="04A0" w:firstRow="1" w:lastRow="0" w:firstColumn="1" w:lastColumn="0" w:noHBand="0" w:noVBand="1"/>
      </w:tblPr>
      <w:tblGrid>
        <w:gridCol w:w="1838"/>
        <w:gridCol w:w="3544"/>
        <w:gridCol w:w="1559"/>
        <w:gridCol w:w="1418"/>
        <w:gridCol w:w="1417"/>
      </w:tblGrid>
      <w:tr w:rsidR="001C3FC0" w:rsidRPr="00A60FD8" w14:paraId="04581F07" w14:textId="77777777" w:rsidTr="001C3FC0">
        <w:trPr>
          <w:tblHeader/>
        </w:trPr>
        <w:tc>
          <w:tcPr>
            <w:tcW w:w="1838" w:type="dxa"/>
            <w:vAlign w:val="center"/>
          </w:tcPr>
          <w:p w14:paraId="200ABDDA" w14:textId="77777777" w:rsidR="001C3FC0" w:rsidRPr="00A60FD8" w:rsidRDefault="001C3FC0" w:rsidP="001C3FC0">
            <w:pPr>
              <w:pStyle w:val="Tablehead"/>
              <w:rPr>
                <w:rFonts w:ascii="Times New Roman" w:hAnsi="Times New Roman" w:cs="Times New Roman"/>
              </w:rPr>
            </w:pPr>
            <w:r w:rsidRPr="00A60FD8">
              <w:rPr>
                <w:rFonts w:ascii="Times New Roman" w:hAnsi="Times New Roman" w:cs="Times New Roman"/>
              </w:rPr>
              <w:t>CPM</w:t>
            </w:r>
          </w:p>
          <w:p w14:paraId="57220FE9" w14:textId="77777777" w:rsidR="001C3FC0" w:rsidRPr="00A60FD8" w:rsidRDefault="001C3FC0" w:rsidP="001C3FC0">
            <w:pPr>
              <w:pStyle w:val="Tablehead"/>
              <w:rPr>
                <w:rFonts w:ascii="Times New Roman" w:hAnsi="Times New Roman" w:cs="Times New Roman"/>
              </w:rPr>
            </w:pPr>
            <w:r w:rsidRPr="00A60FD8">
              <w:t>(Collective Perception Message)</w:t>
            </w:r>
          </w:p>
        </w:tc>
        <w:tc>
          <w:tcPr>
            <w:tcW w:w="3544" w:type="dxa"/>
            <w:vAlign w:val="center"/>
          </w:tcPr>
          <w:p w14:paraId="50C954EE" w14:textId="77777777" w:rsidR="001C3FC0" w:rsidRPr="00A60FD8" w:rsidRDefault="001C3FC0" w:rsidP="001C3FC0">
            <w:pPr>
              <w:pStyle w:val="Tablehead"/>
              <w:rPr>
                <w:rFonts w:ascii="Times New Roman" w:hAnsi="Times New Roman" w:cs="Times New Roman"/>
              </w:rPr>
            </w:pPr>
          </w:p>
        </w:tc>
        <w:tc>
          <w:tcPr>
            <w:tcW w:w="1559" w:type="dxa"/>
            <w:vAlign w:val="center"/>
          </w:tcPr>
          <w:p w14:paraId="56CC0EE5" w14:textId="77777777" w:rsidR="001C3FC0" w:rsidRPr="00A60FD8" w:rsidRDefault="001C3FC0" w:rsidP="001C3FC0">
            <w:pPr>
              <w:pStyle w:val="Tablehead"/>
              <w:rPr>
                <w:rFonts w:ascii="Times New Roman" w:hAnsi="Times New Roman" w:cs="Times New Roman"/>
              </w:rPr>
            </w:pPr>
            <w:r w:rsidRPr="00A60FD8">
              <w:rPr>
                <w:rFonts w:ascii="Times New Roman" w:hAnsi="Times New Roman" w:cs="Times New Roman"/>
              </w:rPr>
              <w:t>Min = current parameter setting</w:t>
            </w:r>
          </w:p>
        </w:tc>
        <w:tc>
          <w:tcPr>
            <w:tcW w:w="1418" w:type="dxa"/>
            <w:vAlign w:val="center"/>
          </w:tcPr>
          <w:p w14:paraId="6D643843" w14:textId="77777777" w:rsidR="001C3FC0" w:rsidRPr="00A60FD8" w:rsidRDefault="001C3FC0" w:rsidP="001C3FC0">
            <w:pPr>
              <w:pStyle w:val="Tablehead"/>
              <w:rPr>
                <w:rFonts w:ascii="Times New Roman" w:hAnsi="Times New Roman" w:cs="Times New Roman"/>
              </w:rPr>
            </w:pPr>
            <w:r w:rsidRPr="00A60FD8">
              <w:rPr>
                <w:rFonts w:ascii="Times New Roman" w:hAnsi="Times New Roman" w:cs="Times New Roman"/>
              </w:rPr>
              <w:t>Max = future estimation</w:t>
            </w:r>
          </w:p>
        </w:tc>
        <w:tc>
          <w:tcPr>
            <w:tcW w:w="1417" w:type="dxa"/>
            <w:vAlign w:val="center"/>
          </w:tcPr>
          <w:p w14:paraId="38CF50B6" w14:textId="77777777" w:rsidR="001C3FC0" w:rsidRPr="00A60FD8" w:rsidRDefault="001C3FC0" w:rsidP="001C3FC0">
            <w:pPr>
              <w:pStyle w:val="Tablehead"/>
              <w:rPr>
                <w:rFonts w:ascii="Times New Roman" w:hAnsi="Times New Roman" w:cs="Times New Roman"/>
              </w:rPr>
            </w:pPr>
            <w:r w:rsidRPr="00A60FD8">
              <w:rPr>
                <w:rFonts w:ascii="Times New Roman" w:hAnsi="Times New Roman" w:cs="Times New Roman"/>
              </w:rPr>
              <w:t>Typical parameter setting</w:t>
            </w:r>
          </w:p>
        </w:tc>
      </w:tr>
      <w:tr w:rsidR="001C3FC0" w:rsidRPr="00A60FD8" w14:paraId="3D610423" w14:textId="77777777" w:rsidTr="001C3FC0">
        <w:tc>
          <w:tcPr>
            <w:tcW w:w="1838" w:type="dxa"/>
            <w:vAlign w:val="center"/>
          </w:tcPr>
          <w:p w14:paraId="43AAF8E7" w14:textId="77777777" w:rsidR="001C3FC0" w:rsidRPr="00A60FD8" w:rsidRDefault="001C3FC0" w:rsidP="001C3FC0">
            <w:pPr>
              <w:pStyle w:val="Tabletext"/>
            </w:pPr>
            <w:r w:rsidRPr="00A60FD8">
              <w:t>Packet Size</w:t>
            </w:r>
            <w:r w:rsidRPr="00A60FD8">
              <w:rPr>
                <w:color w:val="000000"/>
                <w:lang w:eastAsia="zh-CN"/>
              </w:rPr>
              <w:t xml:space="preserve"> (Including security, payload, overhead) in Bytes</w:t>
            </w:r>
          </w:p>
        </w:tc>
        <w:tc>
          <w:tcPr>
            <w:tcW w:w="3544" w:type="dxa"/>
            <w:vAlign w:val="center"/>
          </w:tcPr>
          <w:p w14:paraId="111B99F3" w14:textId="77777777" w:rsidR="001C3FC0" w:rsidRPr="00A60FD8" w:rsidRDefault="001C3FC0" w:rsidP="001C3FC0">
            <w:pPr>
              <w:pStyle w:val="Tabletext"/>
            </w:pPr>
            <w:r w:rsidRPr="00A60FD8">
              <w:t>Message size changes depending on number of detected objects, including vehicles, pedestrians, cyclists, all seen by the in-vehicle-perception sensors such as cameras and radars</w:t>
            </w:r>
          </w:p>
        </w:tc>
        <w:tc>
          <w:tcPr>
            <w:tcW w:w="1559" w:type="dxa"/>
            <w:vAlign w:val="center"/>
          </w:tcPr>
          <w:p w14:paraId="6AEDC58F" w14:textId="006392BC" w:rsidR="001C3FC0" w:rsidRPr="00A60FD8" w:rsidRDefault="001C3FC0" w:rsidP="001C3FC0">
            <w:pPr>
              <w:pStyle w:val="Tabletext"/>
              <w:jc w:val="center"/>
            </w:pPr>
            <w:r w:rsidRPr="00A60FD8">
              <w:t>1</w:t>
            </w:r>
            <w:r w:rsidR="0070254A" w:rsidRPr="00A60FD8">
              <w:t xml:space="preserve"> </w:t>
            </w:r>
            <w:r w:rsidRPr="00A60FD8">
              <w:t>000</w:t>
            </w:r>
          </w:p>
        </w:tc>
        <w:tc>
          <w:tcPr>
            <w:tcW w:w="1418" w:type="dxa"/>
            <w:vAlign w:val="center"/>
          </w:tcPr>
          <w:p w14:paraId="3EC0E753" w14:textId="0700F564" w:rsidR="001C3FC0" w:rsidRPr="00A60FD8" w:rsidRDefault="001C3FC0" w:rsidP="001C3FC0">
            <w:pPr>
              <w:pStyle w:val="Tabletext"/>
              <w:jc w:val="center"/>
            </w:pPr>
            <w:r w:rsidRPr="00A60FD8">
              <w:t>1</w:t>
            </w:r>
            <w:r w:rsidR="0070254A" w:rsidRPr="00A60FD8">
              <w:t xml:space="preserve"> </w:t>
            </w:r>
            <w:r w:rsidRPr="00A60FD8">
              <w:t>900</w:t>
            </w:r>
          </w:p>
        </w:tc>
        <w:tc>
          <w:tcPr>
            <w:tcW w:w="1417" w:type="dxa"/>
            <w:vAlign w:val="center"/>
          </w:tcPr>
          <w:p w14:paraId="0977360B" w14:textId="4AD2AE8F" w:rsidR="001C3FC0" w:rsidRPr="00A60FD8" w:rsidRDefault="001C3FC0" w:rsidP="001C3FC0">
            <w:pPr>
              <w:pStyle w:val="Tabletext"/>
              <w:jc w:val="center"/>
            </w:pPr>
            <w:r w:rsidRPr="00A60FD8">
              <w:t>1</w:t>
            </w:r>
            <w:r w:rsidR="0070254A" w:rsidRPr="00A60FD8">
              <w:t xml:space="preserve"> </w:t>
            </w:r>
            <w:r w:rsidRPr="00A60FD8">
              <w:t>450</w:t>
            </w:r>
          </w:p>
        </w:tc>
      </w:tr>
      <w:tr w:rsidR="001C3FC0" w:rsidRPr="00A60FD8" w14:paraId="31ED5D2B" w14:textId="77777777" w:rsidTr="001C3FC0">
        <w:tc>
          <w:tcPr>
            <w:tcW w:w="1838" w:type="dxa"/>
            <w:vAlign w:val="center"/>
          </w:tcPr>
          <w:p w14:paraId="4DE878C6" w14:textId="77777777" w:rsidR="001C3FC0" w:rsidRPr="00A60FD8" w:rsidRDefault="001C3FC0" w:rsidP="001C3FC0">
            <w:pPr>
              <w:pStyle w:val="Tabletext"/>
            </w:pPr>
            <w:r w:rsidRPr="00A60FD8">
              <w:t>Periodicity in Hz</w:t>
            </w:r>
          </w:p>
        </w:tc>
        <w:tc>
          <w:tcPr>
            <w:tcW w:w="3544" w:type="dxa"/>
            <w:vAlign w:val="center"/>
          </w:tcPr>
          <w:p w14:paraId="6A6E1766" w14:textId="77777777" w:rsidR="001C3FC0" w:rsidRPr="00A60FD8" w:rsidRDefault="001C3FC0" w:rsidP="001C3FC0">
            <w:pPr>
              <w:pStyle w:val="Tabletext"/>
            </w:pPr>
            <w:r w:rsidRPr="00A60FD8">
              <w:t xml:space="preserve">Dynamic, up to 10 Hz </w:t>
            </w:r>
          </w:p>
        </w:tc>
        <w:tc>
          <w:tcPr>
            <w:tcW w:w="1559" w:type="dxa"/>
            <w:vAlign w:val="center"/>
          </w:tcPr>
          <w:p w14:paraId="1C848B3C" w14:textId="77777777" w:rsidR="001C3FC0" w:rsidRPr="00A60FD8" w:rsidRDefault="001C3FC0" w:rsidP="001C3FC0">
            <w:pPr>
              <w:pStyle w:val="Tabletext"/>
              <w:jc w:val="center"/>
            </w:pPr>
          </w:p>
        </w:tc>
        <w:tc>
          <w:tcPr>
            <w:tcW w:w="1418" w:type="dxa"/>
            <w:vAlign w:val="center"/>
          </w:tcPr>
          <w:p w14:paraId="23DE34D8" w14:textId="77777777" w:rsidR="001C3FC0" w:rsidRPr="00A60FD8" w:rsidRDefault="001C3FC0" w:rsidP="001C3FC0">
            <w:pPr>
              <w:pStyle w:val="Tabletext"/>
              <w:jc w:val="center"/>
            </w:pPr>
          </w:p>
        </w:tc>
        <w:tc>
          <w:tcPr>
            <w:tcW w:w="1417" w:type="dxa"/>
            <w:vAlign w:val="center"/>
          </w:tcPr>
          <w:p w14:paraId="1E9E1737" w14:textId="77777777" w:rsidR="001C3FC0" w:rsidRPr="00A60FD8" w:rsidRDefault="001C3FC0" w:rsidP="001C3FC0">
            <w:pPr>
              <w:pStyle w:val="Tabletext"/>
              <w:jc w:val="center"/>
            </w:pPr>
          </w:p>
        </w:tc>
      </w:tr>
      <w:tr w:rsidR="001C3FC0" w:rsidRPr="00A60FD8" w14:paraId="05FAF21F" w14:textId="77777777" w:rsidTr="001C3FC0">
        <w:tc>
          <w:tcPr>
            <w:tcW w:w="1838" w:type="dxa"/>
            <w:vAlign w:val="center"/>
          </w:tcPr>
          <w:p w14:paraId="7A1BF955" w14:textId="77777777" w:rsidR="001C3FC0" w:rsidRPr="00A60FD8" w:rsidRDefault="001C3FC0" w:rsidP="001C3FC0">
            <w:pPr>
              <w:pStyle w:val="Tabletext"/>
            </w:pPr>
            <w:r w:rsidRPr="00A60FD8">
              <w:t xml:space="preserve">Periodicity </w:t>
            </w:r>
          </w:p>
        </w:tc>
        <w:tc>
          <w:tcPr>
            <w:tcW w:w="3544" w:type="dxa"/>
            <w:vAlign w:val="center"/>
          </w:tcPr>
          <w:p w14:paraId="1E39335B" w14:textId="77777777" w:rsidR="001C3FC0" w:rsidRPr="00A60FD8" w:rsidRDefault="001C3FC0" w:rsidP="001C3FC0">
            <w:pPr>
              <w:pStyle w:val="Tabletext"/>
            </w:pPr>
            <w:r w:rsidRPr="00A60FD8">
              <w:t>In Urban</w:t>
            </w:r>
          </w:p>
        </w:tc>
        <w:tc>
          <w:tcPr>
            <w:tcW w:w="1559" w:type="dxa"/>
            <w:vAlign w:val="center"/>
          </w:tcPr>
          <w:p w14:paraId="1373FF1B" w14:textId="77777777" w:rsidR="001C3FC0" w:rsidRPr="00A60FD8" w:rsidRDefault="001C3FC0" w:rsidP="001C3FC0">
            <w:pPr>
              <w:pStyle w:val="Tabletext"/>
              <w:jc w:val="center"/>
            </w:pPr>
            <w:r w:rsidRPr="00A60FD8">
              <w:t>3</w:t>
            </w:r>
          </w:p>
        </w:tc>
        <w:tc>
          <w:tcPr>
            <w:tcW w:w="1418" w:type="dxa"/>
            <w:vAlign w:val="center"/>
          </w:tcPr>
          <w:p w14:paraId="640E6880" w14:textId="77777777" w:rsidR="001C3FC0" w:rsidRPr="00A60FD8" w:rsidRDefault="001C3FC0" w:rsidP="001C3FC0">
            <w:pPr>
              <w:pStyle w:val="Tabletext"/>
              <w:jc w:val="center"/>
            </w:pPr>
            <w:r w:rsidRPr="00A60FD8">
              <w:t>5</w:t>
            </w:r>
          </w:p>
        </w:tc>
        <w:tc>
          <w:tcPr>
            <w:tcW w:w="1417" w:type="dxa"/>
            <w:vAlign w:val="center"/>
          </w:tcPr>
          <w:p w14:paraId="17CBF176" w14:textId="77777777" w:rsidR="001C3FC0" w:rsidRPr="00A60FD8" w:rsidRDefault="001C3FC0" w:rsidP="001C3FC0">
            <w:pPr>
              <w:pStyle w:val="Tabletext"/>
              <w:jc w:val="center"/>
            </w:pPr>
            <w:r w:rsidRPr="00A60FD8">
              <w:t>4</w:t>
            </w:r>
          </w:p>
        </w:tc>
      </w:tr>
      <w:tr w:rsidR="001C3FC0" w:rsidRPr="00A60FD8" w14:paraId="6683AD8D" w14:textId="77777777" w:rsidTr="001C3FC0">
        <w:tc>
          <w:tcPr>
            <w:tcW w:w="1838" w:type="dxa"/>
            <w:vAlign w:val="center"/>
          </w:tcPr>
          <w:p w14:paraId="07272FDC" w14:textId="77777777" w:rsidR="001C3FC0" w:rsidRPr="00A60FD8" w:rsidRDefault="001C3FC0" w:rsidP="001C3FC0">
            <w:pPr>
              <w:pStyle w:val="Tabletext"/>
            </w:pPr>
            <w:r w:rsidRPr="00A60FD8">
              <w:t xml:space="preserve">Periodicity </w:t>
            </w:r>
          </w:p>
        </w:tc>
        <w:tc>
          <w:tcPr>
            <w:tcW w:w="3544" w:type="dxa"/>
            <w:vAlign w:val="center"/>
          </w:tcPr>
          <w:p w14:paraId="0563BEED" w14:textId="77777777" w:rsidR="001C3FC0" w:rsidRPr="00A60FD8" w:rsidRDefault="001C3FC0" w:rsidP="001C3FC0">
            <w:pPr>
              <w:pStyle w:val="Tabletext"/>
            </w:pPr>
            <w:r w:rsidRPr="00A60FD8">
              <w:t>In Suburban</w:t>
            </w:r>
          </w:p>
        </w:tc>
        <w:tc>
          <w:tcPr>
            <w:tcW w:w="1559" w:type="dxa"/>
            <w:vAlign w:val="center"/>
          </w:tcPr>
          <w:p w14:paraId="5EA03FD2" w14:textId="77777777" w:rsidR="001C3FC0" w:rsidRPr="00A60FD8" w:rsidRDefault="001C3FC0" w:rsidP="001C3FC0">
            <w:pPr>
              <w:pStyle w:val="Tabletext"/>
              <w:jc w:val="center"/>
            </w:pPr>
            <w:r w:rsidRPr="00A60FD8">
              <w:t>6</w:t>
            </w:r>
          </w:p>
        </w:tc>
        <w:tc>
          <w:tcPr>
            <w:tcW w:w="1418" w:type="dxa"/>
            <w:vAlign w:val="center"/>
          </w:tcPr>
          <w:p w14:paraId="44BD3E32" w14:textId="77777777" w:rsidR="001C3FC0" w:rsidRPr="00A60FD8" w:rsidRDefault="001C3FC0" w:rsidP="001C3FC0">
            <w:pPr>
              <w:pStyle w:val="Tabletext"/>
              <w:jc w:val="center"/>
            </w:pPr>
            <w:r w:rsidRPr="00A60FD8">
              <w:t>10</w:t>
            </w:r>
          </w:p>
        </w:tc>
        <w:tc>
          <w:tcPr>
            <w:tcW w:w="1417" w:type="dxa"/>
            <w:vAlign w:val="center"/>
          </w:tcPr>
          <w:p w14:paraId="2B07D503" w14:textId="77777777" w:rsidR="001C3FC0" w:rsidRPr="00A60FD8" w:rsidRDefault="001C3FC0" w:rsidP="001C3FC0">
            <w:pPr>
              <w:pStyle w:val="Tabletext"/>
              <w:jc w:val="center"/>
            </w:pPr>
            <w:r w:rsidRPr="00A60FD8">
              <w:t>8</w:t>
            </w:r>
          </w:p>
        </w:tc>
      </w:tr>
      <w:tr w:rsidR="001C3FC0" w:rsidRPr="00A60FD8" w14:paraId="493EA3B7" w14:textId="77777777" w:rsidTr="001C3FC0">
        <w:tc>
          <w:tcPr>
            <w:tcW w:w="1838" w:type="dxa"/>
            <w:vAlign w:val="center"/>
          </w:tcPr>
          <w:p w14:paraId="64A5F5C7" w14:textId="77777777" w:rsidR="001C3FC0" w:rsidRPr="00A60FD8" w:rsidRDefault="001C3FC0" w:rsidP="001C3FC0">
            <w:pPr>
              <w:pStyle w:val="Tabletext"/>
            </w:pPr>
            <w:r w:rsidRPr="00A60FD8">
              <w:t xml:space="preserve">Periodicity </w:t>
            </w:r>
          </w:p>
        </w:tc>
        <w:tc>
          <w:tcPr>
            <w:tcW w:w="3544" w:type="dxa"/>
            <w:vAlign w:val="center"/>
          </w:tcPr>
          <w:p w14:paraId="4DD2C14A" w14:textId="77777777" w:rsidR="001C3FC0" w:rsidRPr="00A60FD8" w:rsidRDefault="001C3FC0" w:rsidP="001C3FC0">
            <w:pPr>
              <w:pStyle w:val="Tabletext"/>
            </w:pPr>
            <w:r w:rsidRPr="00A60FD8">
              <w:t>In Highway</w:t>
            </w:r>
          </w:p>
        </w:tc>
        <w:tc>
          <w:tcPr>
            <w:tcW w:w="1559" w:type="dxa"/>
            <w:vAlign w:val="center"/>
          </w:tcPr>
          <w:p w14:paraId="294E003D" w14:textId="77777777" w:rsidR="001C3FC0" w:rsidRPr="00A60FD8" w:rsidRDefault="001C3FC0" w:rsidP="001C3FC0">
            <w:pPr>
              <w:pStyle w:val="Tabletext"/>
              <w:jc w:val="center"/>
            </w:pPr>
            <w:r w:rsidRPr="00A60FD8">
              <w:t>10</w:t>
            </w:r>
          </w:p>
        </w:tc>
        <w:tc>
          <w:tcPr>
            <w:tcW w:w="1418" w:type="dxa"/>
            <w:vAlign w:val="center"/>
          </w:tcPr>
          <w:p w14:paraId="306BDB29" w14:textId="77777777" w:rsidR="001C3FC0" w:rsidRPr="00A60FD8" w:rsidRDefault="001C3FC0" w:rsidP="001C3FC0">
            <w:pPr>
              <w:pStyle w:val="Tabletext"/>
              <w:jc w:val="center"/>
            </w:pPr>
            <w:r w:rsidRPr="00A60FD8">
              <w:t>10</w:t>
            </w:r>
          </w:p>
        </w:tc>
        <w:tc>
          <w:tcPr>
            <w:tcW w:w="1417" w:type="dxa"/>
            <w:vAlign w:val="center"/>
          </w:tcPr>
          <w:p w14:paraId="34C373CF" w14:textId="77777777" w:rsidR="001C3FC0" w:rsidRPr="00A60FD8" w:rsidRDefault="001C3FC0" w:rsidP="001C3FC0">
            <w:pPr>
              <w:pStyle w:val="Tabletext"/>
              <w:jc w:val="center"/>
            </w:pPr>
            <w:r w:rsidRPr="00A60FD8">
              <w:t>10</w:t>
            </w:r>
          </w:p>
        </w:tc>
      </w:tr>
      <w:tr w:rsidR="001C3FC0" w:rsidRPr="00A60FD8" w14:paraId="4BF916DE" w14:textId="77777777" w:rsidTr="001C3FC0">
        <w:tc>
          <w:tcPr>
            <w:tcW w:w="1838" w:type="dxa"/>
            <w:vAlign w:val="center"/>
          </w:tcPr>
          <w:p w14:paraId="031B8351" w14:textId="77777777" w:rsidR="001C3FC0" w:rsidRPr="00A60FD8" w:rsidRDefault="001C3FC0" w:rsidP="001C3FC0">
            <w:pPr>
              <w:pStyle w:val="Tabletext"/>
            </w:pPr>
            <w:r w:rsidRPr="00A60FD8">
              <w:t>Communication range in m</w:t>
            </w:r>
          </w:p>
        </w:tc>
        <w:tc>
          <w:tcPr>
            <w:tcW w:w="3544" w:type="dxa"/>
            <w:vAlign w:val="center"/>
          </w:tcPr>
          <w:p w14:paraId="51897A1D" w14:textId="77777777" w:rsidR="001C3FC0" w:rsidRPr="00A60FD8" w:rsidRDefault="001C3FC0" w:rsidP="001C3FC0">
            <w:pPr>
              <w:pStyle w:val="Tabletext"/>
            </w:pPr>
          </w:p>
        </w:tc>
        <w:tc>
          <w:tcPr>
            <w:tcW w:w="1559" w:type="dxa"/>
            <w:vAlign w:val="center"/>
          </w:tcPr>
          <w:p w14:paraId="221E9384" w14:textId="77777777" w:rsidR="001C3FC0" w:rsidRPr="00A60FD8" w:rsidRDefault="001C3FC0" w:rsidP="001C3FC0">
            <w:pPr>
              <w:pStyle w:val="Tabletext"/>
              <w:jc w:val="center"/>
            </w:pPr>
          </w:p>
        </w:tc>
        <w:tc>
          <w:tcPr>
            <w:tcW w:w="1418" w:type="dxa"/>
            <w:vAlign w:val="center"/>
          </w:tcPr>
          <w:p w14:paraId="0A0DE56E" w14:textId="77777777" w:rsidR="001C3FC0" w:rsidRPr="00A60FD8" w:rsidRDefault="001C3FC0" w:rsidP="001C3FC0">
            <w:pPr>
              <w:pStyle w:val="Tabletext"/>
              <w:jc w:val="center"/>
            </w:pPr>
          </w:p>
        </w:tc>
        <w:tc>
          <w:tcPr>
            <w:tcW w:w="1417" w:type="dxa"/>
            <w:vAlign w:val="center"/>
          </w:tcPr>
          <w:p w14:paraId="52276275" w14:textId="77777777" w:rsidR="001C3FC0" w:rsidRPr="00A60FD8" w:rsidRDefault="001C3FC0" w:rsidP="001C3FC0">
            <w:pPr>
              <w:pStyle w:val="Tabletext"/>
              <w:jc w:val="center"/>
            </w:pPr>
          </w:p>
        </w:tc>
      </w:tr>
      <w:tr w:rsidR="001C3FC0" w:rsidRPr="00A60FD8" w14:paraId="5094FA98" w14:textId="77777777" w:rsidTr="001C3FC0">
        <w:tc>
          <w:tcPr>
            <w:tcW w:w="1838" w:type="dxa"/>
            <w:vAlign w:val="center"/>
          </w:tcPr>
          <w:p w14:paraId="2DEF1FDC" w14:textId="77777777" w:rsidR="001C3FC0" w:rsidRPr="00A60FD8" w:rsidRDefault="001C3FC0" w:rsidP="001C3FC0">
            <w:pPr>
              <w:pStyle w:val="Tabletext"/>
            </w:pPr>
            <w:r w:rsidRPr="00A60FD8">
              <w:t xml:space="preserve">Communication range </w:t>
            </w:r>
          </w:p>
        </w:tc>
        <w:tc>
          <w:tcPr>
            <w:tcW w:w="3544" w:type="dxa"/>
            <w:vAlign w:val="center"/>
          </w:tcPr>
          <w:p w14:paraId="49A61343" w14:textId="77777777" w:rsidR="001C3FC0" w:rsidRPr="00A60FD8" w:rsidRDefault="001C3FC0" w:rsidP="001C3FC0">
            <w:pPr>
              <w:pStyle w:val="Tabletext"/>
            </w:pPr>
            <w:r w:rsidRPr="00A60FD8">
              <w:t>In Urban</w:t>
            </w:r>
          </w:p>
        </w:tc>
        <w:tc>
          <w:tcPr>
            <w:tcW w:w="1559" w:type="dxa"/>
            <w:vAlign w:val="center"/>
          </w:tcPr>
          <w:p w14:paraId="033DD11A" w14:textId="77777777" w:rsidR="001C3FC0" w:rsidRPr="00A60FD8" w:rsidRDefault="001C3FC0" w:rsidP="001C3FC0">
            <w:pPr>
              <w:pStyle w:val="Tabletext"/>
              <w:jc w:val="center"/>
            </w:pPr>
            <w:r w:rsidRPr="00A60FD8">
              <w:t>150</w:t>
            </w:r>
          </w:p>
        </w:tc>
        <w:tc>
          <w:tcPr>
            <w:tcW w:w="1418" w:type="dxa"/>
            <w:vAlign w:val="center"/>
          </w:tcPr>
          <w:p w14:paraId="758B8B2A" w14:textId="77777777" w:rsidR="001C3FC0" w:rsidRPr="00A60FD8" w:rsidRDefault="001C3FC0" w:rsidP="001C3FC0">
            <w:pPr>
              <w:pStyle w:val="Tabletext"/>
              <w:jc w:val="center"/>
            </w:pPr>
            <w:r w:rsidRPr="00A60FD8">
              <w:t>300</w:t>
            </w:r>
          </w:p>
        </w:tc>
        <w:tc>
          <w:tcPr>
            <w:tcW w:w="1417" w:type="dxa"/>
            <w:vAlign w:val="center"/>
          </w:tcPr>
          <w:p w14:paraId="0566B75C" w14:textId="77777777" w:rsidR="001C3FC0" w:rsidRPr="00A60FD8" w:rsidRDefault="001C3FC0" w:rsidP="001C3FC0">
            <w:pPr>
              <w:pStyle w:val="Tabletext"/>
              <w:jc w:val="center"/>
            </w:pPr>
            <w:r w:rsidRPr="00A60FD8">
              <w:t>225</w:t>
            </w:r>
          </w:p>
        </w:tc>
      </w:tr>
      <w:tr w:rsidR="001C3FC0" w:rsidRPr="00A60FD8" w14:paraId="787F7377" w14:textId="77777777" w:rsidTr="001C3FC0">
        <w:tc>
          <w:tcPr>
            <w:tcW w:w="1838" w:type="dxa"/>
            <w:vAlign w:val="center"/>
          </w:tcPr>
          <w:p w14:paraId="7E5E7F91" w14:textId="77777777" w:rsidR="001C3FC0" w:rsidRPr="00A60FD8" w:rsidRDefault="001C3FC0" w:rsidP="001C3FC0">
            <w:pPr>
              <w:pStyle w:val="Tabletext"/>
            </w:pPr>
            <w:r w:rsidRPr="00A60FD8">
              <w:t xml:space="preserve">Communication range </w:t>
            </w:r>
          </w:p>
        </w:tc>
        <w:tc>
          <w:tcPr>
            <w:tcW w:w="3544" w:type="dxa"/>
            <w:vAlign w:val="center"/>
          </w:tcPr>
          <w:p w14:paraId="0A50E287" w14:textId="77777777" w:rsidR="001C3FC0" w:rsidRPr="00A60FD8" w:rsidRDefault="001C3FC0" w:rsidP="001C3FC0">
            <w:pPr>
              <w:pStyle w:val="Tabletext"/>
            </w:pPr>
            <w:r w:rsidRPr="00A60FD8">
              <w:t>In Suburban</w:t>
            </w:r>
          </w:p>
        </w:tc>
        <w:tc>
          <w:tcPr>
            <w:tcW w:w="1559" w:type="dxa"/>
            <w:vAlign w:val="center"/>
          </w:tcPr>
          <w:p w14:paraId="5C0F0A77" w14:textId="77777777" w:rsidR="001C3FC0" w:rsidRPr="00A60FD8" w:rsidRDefault="001C3FC0" w:rsidP="001C3FC0">
            <w:pPr>
              <w:pStyle w:val="Tabletext"/>
              <w:jc w:val="center"/>
            </w:pPr>
            <w:r w:rsidRPr="00A60FD8">
              <w:t>150</w:t>
            </w:r>
          </w:p>
        </w:tc>
        <w:tc>
          <w:tcPr>
            <w:tcW w:w="1418" w:type="dxa"/>
            <w:vAlign w:val="center"/>
          </w:tcPr>
          <w:p w14:paraId="481164A0" w14:textId="77777777" w:rsidR="001C3FC0" w:rsidRPr="00A60FD8" w:rsidRDefault="001C3FC0" w:rsidP="001C3FC0">
            <w:pPr>
              <w:pStyle w:val="Tabletext"/>
              <w:jc w:val="center"/>
            </w:pPr>
            <w:r w:rsidRPr="00A60FD8">
              <w:t>500</w:t>
            </w:r>
          </w:p>
        </w:tc>
        <w:tc>
          <w:tcPr>
            <w:tcW w:w="1417" w:type="dxa"/>
            <w:vAlign w:val="center"/>
          </w:tcPr>
          <w:p w14:paraId="5E4E2F75" w14:textId="77777777" w:rsidR="001C3FC0" w:rsidRPr="00A60FD8" w:rsidRDefault="001C3FC0" w:rsidP="001C3FC0">
            <w:pPr>
              <w:pStyle w:val="Tabletext"/>
              <w:jc w:val="center"/>
            </w:pPr>
            <w:r w:rsidRPr="00A60FD8">
              <w:t>325</w:t>
            </w:r>
          </w:p>
        </w:tc>
      </w:tr>
      <w:tr w:rsidR="001C3FC0" w:rsidRPr="00A60FD8" w14:paraId="17EF115A" w14:textId="77777777" w:rsidTr="001C3FC0">
        <w:tc>
          <w:tcPr>
            <w:tcW w:w="1838" w:type="dxa"/>
            <w:vAlign w:val="center"/>
          </w:tcPr>
          <w:p w14:paraId="4C7DA5E0" w14:textId="77777777" w:rsidR="001C3FC0" w:rsidRPr="00A60FD8" w:rsidRDefault="001C3FC0" w:rsidP="001C3FC0">
            <w:pPr>
              <w:pStyle w:val="Tabletext"/>
            </w:pPr>
            <w:r w:rsidRPr="00A60FD8">
              <w:t xml:space="preserve">Communication range </w:t>
            </w:r>
          </w:p>
        </w:tc>
        <w:tc>
          <w:tcPr>
            <w:tcW w:w="3544" w:type="dxa"/>
            <w:vAlign w:val="center"/>
          </w:tcPr>
          <w:p w14:paraId="0B514FC8" w14:textId="77777777" w:rsidR="001C3FC0" w:rsidRPr="00A60FD8" w:rsidRDefault="001C3FC0" w:rsidP="001C3FC0">
            <w:pPr>
              <w:pStyle w:val="Tabletext"/>
            </w:pPr>
            <w:r w:rsidRPr="00A60FD8">
              <w:t>In Highway</w:t>
            </w:r>
          </w:p>
        </w:tc>
        <w:tc>
          <w:tcPr>
            <w:tcW w:w="1559" w:type="dxa"/>
            <w:vAlign w:val="center"/>
          </w:tcPr>
          <w:p w14:paraId="496E511F" w14:textId="77777777" w:rsidR="001C3FC0" w:rsidRPr="00A60FD8" w:rsidRDefault="001C3FC0" w:rsidP="001C3FC0">
            <w:pPr>
              <w:pStyle w:val="Tabletext"/>
              <w:jc w:val="center"/>
            </w:pPr>
            <w:r w:rsidRPr="00A60FD8">
              <w:t>500</w:t>
            </w:r>
          </w:p>
        </w:tc>
        <w:tc>
          <w:tcPr>
            <w:tcW w:w="1418" w:type="dxa"/>
            <w:vAlign w:val="center"/>
          </w:tcPr>
          <w:p w14:paraId="282AE536" w14:textId="77777777" w:rsidR="001C3FC0" w:rsidRPr="00A60FD8" w:rsidRDefault="001C3FC0" w:rsidP="001C3FC0">
            <w:pPr>
              <w:pStyle w:val="Tabletext"/>
              <w:jc w:val="center"/>
            </w:pPr>
            <w:r w:rsidRPr="00A60FD8">
              <w:t>1000</w:t>
            </w:r>
          </w:p>
        </w:tc>
        <w:tc>
          <w:tcPr>
            <w:tcW w:w="1417" w:type="dxa"/>
            <w:vAlign w:val="center"/>
          </w:tcPr>
          <w:p w14:paraId="10A7FF05" w14:textId="77777777" w:rsidR="001C3FC0" w:rsidRPr="00A60FD8" w:rsidRDefault="001C3FC0" w:rsidP="001C3FC0">
            <w:pPr>
              <w:pStyle w:val="Tabletext"/>
              <w:jc w:val="center"/>
            </w:pPr>
            <w:r w:rsidRPr="00A60FD8">
              <w:t>750</w:t>
            </w:r>
          </w:p>
        </w:tc>
      </w:tr>
      <w:tr w:rsidR="001C3FC0" w:rsidRPr="00A60FD8" w14:paraId="61E69B60" w14:textId="77777777" w:rsidTr="001C3FC0">
        <w:tc>
          <w:tcPr>
            <w:tcW w:w="1838" w:type="dxa"/>
            <w:vAlign w:val="center"/>
          </w:tcPr>
          <w:p w14:paraId="49795574" w14:textId="77777777" w:rsidR="001C3FC0" w:rsidRPr="00A60FD8" w:rsidRDefault="001C3FC0" w:rsidP="001C3FC0">
            <w:pPr>
              <w:pStyle w:val="Tabletext"/>
            </w:pPr>
            <w:r w:rsidRPr="00A60FD8">
              <w:t>ITS stations in communication range</w:t>
            </w:r>
          </w:p>
        </w:tc>
        <w:tc>
          <w:tcPr>
            <w:tcW w:w="3544" w:type="dxa"/>
            <w:vAlign w:val="center"/>
          </w:tcPr>
          <w:p w14:paraId="4ED01FFA" w14:textId="77777777" w:rsidR="001C3FC0" w:rsidRPr="00A60FD8" w:rsidRDefault="001C3FC0" w:rsidP="001C3FC0">
            <w:pPr>
              <w:pStyle w:val="Tabletext"/>
            </w:pPr>
          </w:p>
        </w:tc>
        <w:tc>
          <w:tcPr>
            <w:tcW w:w="1559" w:type="dxa"/>
            <w:vAlign w:val="center"/>
          </w:tcPr>
          <w:p w14:paraId="216795AF" w14:textId="77777777" w:rsidR="001C3FC0" w:rsidRPr="00A60FD8" w:rsidRDefault="001C3FC0" w:rsidP="001C3FC0">
            <w:pPr>
              <w:pStyle w:val="Tabletext"/>
              <w:jc w:val="center"/>
            </w:pPr>
          </w:p>
        </w:tc>
        <w:tc>
          <w:tcPr>
            <w:tcW w:w="1418" w:type="dxa"/>
            <w:vAlign w:val="center"/>
          </w:tcPr>
          <w:p w14:paraId="1DE62894" w14:textId="77777777" w:rsidR="001C3FC0" w:rsidRPr="00A60FD8" w:rsidRDefault="001C3FC0" w:rsidP="001C3FC0">
            <w:pPr>
              <w:pStyle w:val="Tabletext"/>
              <w:jc w:val="center"/>
            </w:pPr>
          </w:p>
        </w:tc>
        <w:tc>
          <w:tcPr>
            <w:tcW w:w="1417" w:type="dxa"/>
            <w:vAlign w:val="center"/>
          </w:tcPr>
          <w:p w14:paraId="21AF6C9E" w14:textId="77777777" w:rsidR="001C3FC0" w:rsidRPr="00A60FD8" w:rsidRDefault="001C3FC0" w:rsidP="001C3FC0">
            <w:pPr>
              <w:pStyle w:val="Tabletext"/>
              <w:jc w:val="center"/>
            </w:pPr>
          </w:p>
        </w:tc>
      </w:tr>
      <w:tr w:rsidR="001C3FC0" w:rsidRPr="00A60FD8" w14:paraId="7D9236E6" w14:textId="77777777" w:rsidTr="001C3FC0">
        <w:tc>
          <w:tcPr>
            <w:tcW w:w="1838" w:type="dxa"/>
            <w:vAlign w:val="center"/>
          </w:tcPr>
          <w:p w14:paraId="66E391A2" w14:textId="77777777" w:rsidR="001C3FC0" w:rsidRPr="00A60FD8" w:rsidRDefault="001C3FC0" w:rsidP="001C3FC0">
            <w:pPr>
              <w:pStyle w:val="Tabletext"/>
            </w:pPr>
          </w:p>
        </w:tc>
        <w:tc>
          <w:tcPr>
            <w:tcW w:w="3544" w:type="dxa"/>
            <w:vAlign w:val="center"/>
          </w:tcPr>
          <w:p w14:paraId="4356D2F0" w14:textId="77777777" w:rsidR="001C3FC0" w:rsidRPr="00A60FD8" w:rsidRDefault="001C3FC0" w:rsidP="001C3FC0">
            <w:pPr>
              <w:pStyle w:val="Tabletext"/>
            </w:pPr>
            <w:r w:rsidRPr="00A60FD8">
              <w:t>In Urban</w:t>
            </w:r>
          </w:p>
        </w:tc>
        <w:tc>
          <w:tcPr>
            <w:tcW w:w="1559" w:type="dxa"/>
            <w:vAlign w:val="center"/>
          </w:tcPr>
          <w:p w14:paraId="74E707EB" w14:textId="77777777" w:rsidR="001C3FC0" w:rsidRPr="00A60FD8" w:rsidRDefault="001C3FC0" w:rsidP="001C3FC0">
            <w:pPr>
              <w:pStyle w:val="Tabletext"/>
              <w:jc w:val="center"/>
            </w:pPr>
            <w:r w:rsidRPr="00A60FD8">
              <w:t>320</w:t>
            </w:r>
          </w:p>
        </w:tc>
        <w:tc>
          <w:tcPr>
            <w:tcW w:w="1418" w:type="dxa"/>
            <w:vAlign w:val="center"/>
          </w:tcPr>
          <w:p w14:paraId="5E27AE31" w14:textId="77777777" w:rsidR="001C3FC0" w:rsidRPr="00A60FD8" w:rsidRDefault="001C3FC0" w:rsidP="001C3FC0">
            <w:pPr>
              <w:pStyle w:val="Tabletext"/>
              <w:jc w:val="center"/>
            </w:pPr>
            <w:r w:rsidRPr="00A60FD8">
              <w:t>640</w:t>
            </w:r>
          </w:p>
        </w:tc>
        <w:tc>
          <w:tcPr>
            <w:tcW w:w="1417" w:type="dxa"/>
            <w:vAlign w:val="center"/>
          </w:tcPr>
          <w:p w14:paraId="33527654" w14:textId="77777777" w:rsidR="001C3FC0" w:rsidRPr="00A60FD8" w:rsidRDefault="001C3FC0" w:rsidP="001C3FC0">
            <w:pPr>
              <w:pStyle w:val="Tabletext"/>
              <w:jc w:val="center"/>
            </w:pPr>
            <w:r w:rsidRPr="00A60FD8">
              <w:t>480</w:t>
            </w:r>
          </w:p>
        </w:tc>
      </w:tr>
      <w:tr w:rsidR="001C3FC0" w:rsidRPr="00A60FD8" w14:paraId="159BD65D" w14:textId="77777777" w:rsidTr="001C3FC0">
        <w:tc>
          <w:tcPr>
            <w:tcW w:w="1838" w:type="dxa"/>
            <w:vAlign w:val="center"/>
          </w:tcPr>
          <w:p w14:paraId="6D511335" w14:textId="77777777" w:rsidR="001C3FC0" w:rsidRPr="00A60FD8" w:rsidRDefault="001C3FC0" w:rsidP="001C3FC0">
            <w:pPr>
              <w:pStyle w:val="Tabletext"/>
            </w:pPr>
          </w:p>
        </w:tc>
        <w:tc>
          <w:tcPr>
            <w:tcW w:w="3544" w:type="dxa"/>
            <w:vAlign w:val="center"/>
          </w:tcPr>
          <w:p w14:paraId="5A5AC99E" w14:textId="77777777" w:rsidR="001C3FC0" w:rsidRPr="00A60FD8" w:rsidRDefault="001C3FC0" w:rsidP="001C3FC0">
            <w:pPr>
              <w:pStyle w:val="Tabletext"/>
            </w:pPr>
            <w:r w:rsidRPr="00A60FD8">
              <w:t>In Suburban</w:t>
            </w:r>
          </w:p>
        </w:tc>
        <w:tc>
          <w:tcPr>
            <w:tcW w:w="1559" w:type="dxa"/>
            <w:vAlign w:val="center"/>
          </w:tcPr>
          <w:p w14:paraId="67F5ABDB" w14:textId="77777777" w:rsidR="001C3FC0" w:rsidRPr="00A60FD8" w:rsidRDefault="001C3FC0" w:rsidP="001C3FC0">
            <w:pPr>
              <w:pStyle w:val="Tabletext"/>
              <w:jc w:val="center"/>
            </w:pPr>
            <w:r w:rsidRPr="00A60FD8">
              <w:t>180</w:t>
            </w:r>
          </w:p>
        </w:tc>
        <w:tc>
          <w:tcPr>
            <w:tcW w:w="1418" w:type="dxa"/>
            <w:vAlign w:val="center"/>
          </w:tcPr>
          <w:p w14:paraId="56CEDB41" w14:textId="77777777" w:rsidR="001C3FC0" w:rsidRPr="00A60FD8" w:rsidRDefault="001C3FC0" w:rsidP="001C3FC0">
            <w:pPr>
              <w:pStyle w:val="Tabletext"/>
              <w:jc w:val="center"/>
            </w:pPr>
            <w:r w:rsidRPr="00A60FD8">
              <w:t>360</w:t>
            </w:r>
          </w:p>
        </w:tc>
        <w:tc>
          <w:tcPr>
            <w:tcW w:w="1417" w:type="dxa"/>
            <w:vAlign w:val="center"/>
          </w:tcPr>
          <w:p w14:paraId="58BE3FA1" w14:textId="77777777" w:rsidR="001C3FC0" w:rsidRPr="00A60FD8" w:rsidRDefault="001C3FC0" w:rsidP="001C3FC0">
            <w:pPr>
              <w:pStyle w:val="Tabletext"/>
              <w:jc w:val="center"/>
            </w:pPr>
            <w:r w:rsidRPr="00A60FD8">
              <w:t>270</w:t>
            </w:r>
          </w:p>
        </w:tc>
      </w:tr>
      <w:tr w:rsidR="001C3FC0" w:rsidRPr="00A60FD8" w14:paraId="21FA1716" w14:textId="77777777" w:rsidTr="001C3FC0">
        <w:tc>
          <w:tcPr>
            <w:tcW w:w="1838" w:type="dxa"/>
            <w:vAlign w:val="center"/>
          </w:tcPr>
          <w:p w14:paraId="167B5D38" w14:textId="77777777" w:rsidR="001C3FC0" w:rsidRPr="00A60FD8" w:rsidRDefault="001C3FC0" w:rsidP="001C3FC0">
            <w:pPr>
              <w:pStyle w:val="Tabletext"/>
            </w:pPr>
          </w:p>
        </w:tc>
        <w:tc>
          <w:tcPr>
            <w:tcW w:w="3544" w:type="dxa"/>
            <w:vAlign w:val="center"/>
          </w:tcPr>
          <w:p w14:paraId="15B3E000" w14:textId="77777777" w:rsidR="001C3FC0" w:rsidRPr="00A60FD8" w:rsidRDefault="001C3FC0" w:rsidP="001C3FC0">
            <w:pPr>
              <w:pStyle w:val="Tabletext"/>
            </w:pPr>
            <w:r w:rsidRPr="00A60FD8">
              <w:t>In Highway</w:t>
            </w:r>
          </w:p>
        </w:tc>
        <w:tc>
          <w:tcPr>
            <w:tcW w:w="1559" w:type="dxa"/>
            <w:vAlign w:val="center"/>
          </w:tcPr>
          <w:p w14:paraId="30A50B62" w14:textId="77777777" w:rsidR="001C3FC0" w:rsidRPr="00A60FD8" w:rsidRDefault="001C3FC0" w:rsidP="001C3FC0">
            <w:pPr>
              <w:pStyle w:val="Tabletext"/>
              <w:jc w:val="center"/>
            </w:pPr>
            <w:r w:rsidRPr="00A60FD8">
              <w:t>100</w:t>
            </w:r>
          </w:p>
        </w:tc>
        <w:tc>
          <w:tcPr>
            <w:tcW w:w="1418" w:type="dxa"/>
            <w:vAlign w:val="center"/>
          </w:tcPr>
          <w:p w14:paraId="46B28EF6" w14:textId="77777777" w:rsidR="001C3FC0" w:rsidRPr="00A60FD8" w:rsidRDefault="001C3FC0" w:rsidP="001C3FC0">
            <w:pPr>
              <w:pStyle w:val="Tabletext"/>
              <w:jc w:val="center"/>
            </w:pPr>
            <w:r w:rsidRPr="00A60FD8">
              <w:t>200</w:t>
            </w:r>
          </w:p>
        </w:tc>
        <w:tc>
          <w:tcPr>
            <w:tcW w:w="1417" w:type="dxa"/>
            <w:vAlign w:val="center"/>
          </w:tcPr>
          <w:p w14:paraId="4B233D79" w14:textId="77777777" w:rsidR="001C3FC0" w:rsidRPr="00A60FD8" w:rsidRDefault="001C3FC0" w:rsidP="001C3FC0">
            <w:pPr>
              <w:pStyle w:val="Tabletext"/>
              <w:jc w:val="center"/>
            </w:pPr>
            <w:r w:rsidRPr="00A60FD8">
              <w:t>150</w:t>
            </w:r>
          </w:p>
        </w:tc>
      </w:tr>
      <w:tr w:rsidR="001C3FC0" w:rsidRPr="00A60FD8" w14:paraId="6D4D03E6" w14:textId="77777777" w:rsidTr="001C3FC0">
        <w:tc>
          <w:tcPr>
            <w:tcW w:w="1838" w:type="dxa"/>
            <w:vAlign w:val="center"/>
          </w:tcPr>
          <w:p w14:paraId="12546F73" w14:textId="77777777" w:rsidR="001C3FC0" w:rsidRPr="00A60FD8" w:rsidRDefault="001C3FC0" w:rsidP="001C3FC0">
            <w:pPr>
              <w:pStyle w:val="Tabletext"/>
            </w:pPr>
            <w:r w:rsidRPr="00A60FD8">
              <w:t>Spectrum efficiency</w:t>
            </w:r>
          </w:p>
        </w:tc>
        <w:tc>
          <w:tcPr>
            <w:tcW w:w="3544" w:type="dxa"/>
            <w:vAlign w:val="center"/>
          </w:tcPr>
          <w:p w14:paraId="4C445B0E" w14:textId="77777777" w:rsidR="001C3FC0" w:rsidRPr="00A60FD8" w:rsidRDefault="001C3FC0" w:rsidP="001C3FC0">
            <w:pPr>
              <w:pStyle w:val="Tabletext"/>
            </w:pPr>
          </w:p>
        </w:tc>
        <w:tc>
          <w:tcPr>
            <w:tcW w:w="1559" w:type="dxa"/>
            <w:vAlign w:val="center"/>
          </w:tcPr>
          <w:p w14:paraId="7565FE7A" w14:textId="77777777" w:rsidR="001C3FC0" w:rsidRPr="00A60FD8" w:rsidRDefault="001C3FC0" w:rsidP="001C3FC0">
            <w:pPr>
              <w:pStyle w:val="Tabletext"/>
              <w:jc w:val="center"/>
            </w:pPr>
            <w:r w:rsidRPr="00A60FD8">
              <w:t>0.55</w:t>
            </w:r>
          </w:p>
        </w:tc>
        <w:tc>
          <w:tcPr>
            <w:tcW w:w="1418" w:type="dxa"/>
            <w:vAlign w:val="center"/>
          </w:tcPr>
          <w:p w14:paraId="64E078B7" w14:textId="77777777" w:rsidR="001C3FC0" w:rsidRPr="00A60FD8" w:rsidRDefault="001C3FC0" w:rsidP="001C3FC0">
            <w:pPr>
              <w:pStyle w:val="Tabletext"/>
              <w:jc w:val="center"/>
            </w:pPr>
            <w:r w:rsidRPr="00A60FD8">
              <w:t>0.6</w:t>
            </w:r>
          </w:p>
        </w:tc>
        <w:tc>
          <w:tcPr>
            <w:tcW w:w="1417" w:type="dxa"/>
            <w:vAlign w:val="center"/>
          </w:tcPr>
          <w:p w14:paraId="128401FD" w14:textId="77777777" w:rsidR="001C3FC0" w:rsidRPr="00A60FD8" w:rsidRDefault="001C3FC0" w:rsidP="001C3FC0">
            <w:pPr>
              <w:pStyle w:val="Tabletext"/>
              <w:jc w:val="center"/>
            </w:pPr>
            <w:r w:rsidRPr="00A60FD8">
              <w:t>0.575</w:t>
            </w:r>
          </w:p>
        </w:tc>
      </w:tr>
      <w:tr w:rsidR="001C3FC0" w:rsidRPr="00A60FD8" w14:paraId="732316E5" w14:textId="77777777" w:rsidTr="001C3FC0">
        <w:tc>
          <w:tcPr>
            <w:tcW w:w="1838" w:type="dxa"/>
            <w:vAlign w:val="center"/>
          </w:tcPr>
          <w:p w14:paraId="3E9B8936" w14:textId="77777777" w:rsidR="001C3FC0" w:rsidRPr="00A60FD8" w:rsidRDefault="001C3FC0" w:rsidP="001C3FC0">
            <w:pPr>
              <w:pStyle w:val="Tabletext"/>
            </w:pPr>
            <w:r w:rsidRPr="00A60FD8">
              <w:t>Max allowed channel load</w:t>
            </w:r>
          </w:p>
        </w:tc>
        <w:tc>
          <w:tcPr>
            <w:tcW w:w="3544" w:type="dxa"/>
            <w:vAlign w:val="center"/>
          </w:tcPr>
          <w:p w14:paraId="6FEBC3CA" w14:textId="77777777" w:rsidR="001C3FC0" w:rsidRPr="00A60FD8" w:rsidRDefault="001C3FC0" w:rsidP="001C3FC0">
            <w:pPr>
              <w:pStyle w:val="Tabletext"/>
            </w:pPr>
          </w:p>
        </w:tc>
        <w:tc>
          <w:tcPr>
            <w:tcW w:w="1559" w:type="dxa"/>
            <w:vAlign w:val="center"/>
          </w:tcPr>
          <w:p w14:paraId="42C32128" w14:textId="77777777" w:rsidR="001C3FC0" w:rsidRPr="00A60FD8" w:rsidRDefault="001C3FC0" w:rsidP="001C3FC0">
            <w:pPr>
              <w:pStyle w:val="Tabletext"/>
              <w:jc w:val="center"/>
            </w:pPr>
            <w:r w:rsidRPr="00A60FD8">
              <w:t>0.6</w:t>
            </w:r>
          </w:p>
        </w:tc>
        <w:tc>
          <w:tcPr>
            <w:tcW w:w="1418" w:type="dxa"/>
            <w:vAlign w:val="center"/>
          </w:tcPr>
          <w:p w14:paraId="52DBD046" w14:textId="77777777" w:rsidR="001C3FC0" w:rsidRPr="00A60FD8" w:rsidRDefault="001C3FC0" w:rsidP="001C3FC0">
            <w:pPr>
              <w:pStyle w:val="Tabletext"/>
              <w:jc w:val="center"/>
            </w:pPr>
            <w:r w:rsidRPr="00A60FD8">
              <w:t>0.75</w:t>
            </w:r>
          </w:p>
        </w:tc>
        <w:tc>
          <w:tcPr>
            <w:tcW w:w="1417" w:type="dxa"/>
            <w:vAlign w:val="center"/>
          </w:tcPr>
          <w:p w14:paraId="55D1F7FA" w14:textId="77777777" w:rsidR="001C3FC0" w:rsidRPr="00A60FD8" w:rsidRDefault="001C3FC0" w:rsidP="001C3FC0">
            <w:pPr>
              <w:pStyle w:val="Tabletext"/>
              <w:jc w:val="center"/>
            </w:pPr>
            <w:r w:rsidRPr="00A60FD8">
              <w:t>0.675</w:t>
            </w:r>
          </w:p>
        </w:tc>
      </w:tr>
      <w:tr w:rsidR="001C3FC0" w:rsidRPr="00A60FD8" w14:paraId="3CB0F2CA" w14:textId="77777777" w:rsidTr="001C3FC0">
        <w:tc>
          <w:tcPr>
            <w:tcW w:w="1838" w:type="dxa"/>
            <w:vAlign w:val="center"/>
          </w:tcPr>
          <w:p w14:paraId="243250AB" w14:textId="77777777" w:rsidR="001C3FC0" w:rsidRPr="00A60FD8" w:rsidRDefault="001C3FC0" w:rsidP="001C3FC0">
            <w:pPr>
              <w:pStyle w:val="Tabletext"/>
            </w:pPr>
            <w:r w:rsidRPr="00A60FD8">
              <w:t>Spectrum efficiency x max allowed channel load</w:t>
            </w:r>
          </w:p>
        </w:tc>
        <w:tc>
          <w:tcPr>
            <w:tcW w:w="3544" w:type="dxa"/>
            <w:vAlign w:val="center"/>
          </w:tcPr>
          <w:p w14:paraId="394D852A" w14:textId="77777777" w:rsidR="001C3FC0" w:rsidRPr="00A60FD8" w:rsidRDefault="001C3FC0" w:rsidP="001C3FC0">
            <w:pPr>
              <w:pStyle w:val="Tabletext"/>
            </w:pPr>
          </w:p>
        </w:tc>
        <w:tc>
          <w:tcPr>
            <w:tcW w:w="1559" w:type="dxa"/>
            <w:vAlign w:val="center"/>
          </w:tcPr>
          <w:p w14:paraId="6DFA7C50" w14:textId="77777777" w:rsidR="001C3FC0" w:rsidRPr="00A60FD8" w:rsidRDefault="001C3FC0" w:rsidP="001C3FC0">
            <w:pPr>
              <w:pStyle w:val="Tabletext"/>
              <w:jc w:val="center"/>
            </w:pPr>
            <w:r w:rsidRPr="00A60FD8">
              <w:t>0.33</w:t>
            </w:r>
          </w:p>
        </w:tc>
        <w:tc>
          <w:tcPr>
            <w:tcW w:w="1418" w:type="dxa"/>
            <w:vAlign w:val="center"/>
          </w:tcPr>
          <w:p w14:paraId="3D800405" w14:textId="77777777" w:rsidR="001C3FC0" w:rsidRPr="00A60FD8" w:rsidRDefault="001C3FC0" w:rsidP="001C3FC0">
            <w:pPr>
              <w:pStyle w:val="Tabletext"/>
              <w:jc w:val="center"/>
            </w:pPr>
            <w:r w:rsidRPr="00A60FD8">
              <w:t>0.45</w:t>
            </w:r>
          </w:p>
        </w:tc>
        <w:tc>
          <w:tcPr>
            <w:tcW w:w="1417" w:type="dxa"/>
            <w:vAlign w:val="center"/>
          </w:tcPr>
          <w:p w14:paraId="73271080" w14:textId="77777777" w:rsidR="001C3FC0" w:rsidRPr="00A60FD8" w:rsidRDefault="001C3FC0" w:rsidP="001C3FC0">
            <w:pPr>
              <w:pStyle w:val="Tabletext"/>
              <w:jc w:val="center"/>
            </w:pPr>
            <w:r w:rsidRPr="00A60FD8">
              <w:t>0.39</w:t>
            </w:r>
          </w:p>
        </w:tc>
      </w:tr>
      <w:tr w:rsidR="001C3FC0" w:rsidRPr="00A60FD8" w14:paraId="40476FAC" w14:textId="77777777" w:rsidTr="001C3FC0">
        <w:tc>
          <w:tcPr>
            <w:tcW w:w="1838" w:type="dxa"/>
            <w:vAlign w:val="center"/>
          </w:tcPr>
          <w:p w14:paraId="6B5F059F" w14:textId="77777777" w:rsidR="001C3FC0" w:rsidRPr="00A60FD8" w:rsidRDefault="001C3FC0" w:rsidP="001C3FC0">
            <w:pPr>
              <w:pStyle w:val="Tabletext"/>
            </w:pPr>
            <w:r w:rsidRPr="00A60FD8">
              <w:t>Spectrum needs in MHz:</w:t>
            </w:r>
          </w:p>
        </w:tc>
        <w:tc>
          <w:tcPr>
            <w:tcW w:w="3544" w:type="dxa"/>
            <w:vAlign w:val="center"/>
          </w:tcPr>
          <w:p w14:paraId="3767A796" w14:textId="77777777" w:rsidR="001C3FC0" w:rsidRPr="00A60FD8" w:rsidRDefault="001C3FC0" w:rsidP="001C3FC0">
            <w:pPr>
              <w:pStyle w:val="Tabletext"/>
            </w:pPr>
          </w:p>
        </w:tc>
        <w:tc>
          <w:tcPr>
            <w:tcW w:w="1559" w:type="dxa"/>
            <w:vAlign w:val="center"/>
          </w:tcPr>
          <w:p w14:paraId="1E950507" w14:textId="77777777" w:rsidR="001C3FC0" w:rsidRPr="00A60FD8" w:rsidRDefault="001C3FC0" w:rsidP="001C3FC0">
            <w:pPr>
              <w:pStyle w:val="Tabletext"/>
              <w:jc w:val="center"/>
            </w:pPr>
          </w:p>
        </w:tc>
        <w:tc>
          <w:tcPr>
            <w:tcW w:w="1418" w:type="dxa"/>
            <w:vAlign w:val="center"/>
          </w:tcPr>
          <w:p w14:paraId="55EEA7B9" w14:textId="77777777" w:rsidR="001C3FC0" w:rsidRPr="00A60FD8" w:rsidRDefault="001C3FC0" w:rsidP="001C3FC0">
            <w:pPr>
              <w:pStyle w:val="Tabletext"/>
              <w:jc w:val="center"/>
            </w:pPr>
          </w:p>
        </w:tc>
        <w:tc>
          <w:tcPr>
            <w:tcW w:w="1417" w:type="dxa"/>
            <w:vAlign w:val="center"/>
          </w:tcPr>
          <w:p w14:paraId="3FA5374E" w14:textId="77777777" w:rsidR="001C3FC0" w:rsidRPr="00A60FD8" w:rsidRDefault="001C3FC0" w:rsidP="001C3FC0">
            <w:pPr>
              <w:pStyle w:val="Tabletext"/>
              <w:jc w:val="center"/>
            </w:pPr>
          </w:p>
        </w:tc>
      </w:tr>
      <w:tr w:rsidR="001C3FC0" w:rsidRPr="00A60FD8" w14:paraId="1F212D50" w14:textId="77777777" w:rsidTr="001C3FC0">
        <w:tc>
          <w:tcPr>
            <w:tcW w:w="1838" w:type="dxa"/>
            <w:vAlign w:val="center"/>
          </w:tcPr>
          <w:p w14:paraId="0F93E624" w14:textId="77777777" w:rsidR="001C3FC0" w:rsidRPr="00A60FD8" w:rsidRDefault="001C3FC0" w:rsidP="001C3FC0">
            <w:pPr>
              <w:pStyle w:val="Tabletext"/>
              <w:rPr>
                <w:b/>
                <w:bCs/>
              </w:rPr>
            </w:pPr>
            <w:r w:rsidRPr="00A60FD8">
              <w:rPr>
                <w:b/>
                <w:bCs/>
              </w:rPr>
              <w:t>CPM</w:t>
            </w:r>
          </w:p>
        </w:tc>
        <w:tc>
          <w:tcPr>
            <w:tcW w:w="3544" w:type="dxa"/>
            <w:vAlign w:val="center"/>
          </w:tcPr>
          <w:p w14:paraId="37F09F96" w14:textId="77777777" w:rsidR="001C3FC0" w:rsidRPr="00A60FD8" w:rsidRDefault="001C3FC0" w:rsidP="001C3FC0">
            <w:pPr>
              <w:pStyle w:val="Tabletext"/>
              <w:rPr>
                <w:b/>
                <w:bCs/>
              </w:rPr>
            </w:pPr>
            <w:r w:rsidRPr="00A60FD8">
              <w:rPr>
                <w:b/>
                <w:bCs/>
              </w:rPr>
              <w:t>Urban</w:t>
            </w:r>
          </w:p>
        </w:tc>
        <w:tc>
          <w:tcPr>
            <w:tcW w:w="1559" w:type="dxa"/>
            <w:vAlign w:val="center"/>
          </w:tcPr>
          <w:p w14:paraId="25271349" w14:textId="77777777" w:rsidR="001C3FC0" w:rsidRPr="00A60FD8" w:rsidRDefault="001C3FC0" w:rsidP="001C3FC0">
            <w:pPr>
              <w:pStyle w:val="Tabletext"/>
              <w:jc w:val="center"/>
              <w:rPr>
                <w:b/>
                <w:bCs/>
              </w:rPr>
            </w:pPr>
            <w:r w:rsidRPr="00A60FD8">
              <w:rPr>
                <w:b/>
                <w:bCs/>
              </w:rPr>
              <w:t>23</w:t>
            </w:r>
          </w:p>
        </w:tc>
        <w:tc>
          <w:tcPr>
            <w:tcW w:w="1418" w:type="dxa"/>
            <w:vAlign w:val="center"/>
          </w:tcPr>
          <w:p w14:paraId="671BB088" w14:textId="77777777" w:rsidR="001C3FC0" w:rsidRPr="00A60FD8" w:rsidRDefault="001C3FC0" w:rsidP="001C3FC0">
            <w:pPr>
              <w:pStyle w:val="Tabletext"/>
              <w:jc w:val="center"/>
              <w:rPr>
                <w:b/>
                <w:bCs/>
              </w:rPr>
            </w:pPr>
            <w:r w:rsidRPr="00A60FD8">
              <w:rPr>
                <w:b/>
                <w:bCs/>
              </w:rPr>
              <w:t>108</w:t>
            </w:r>
          </w:p>
        </w:tc>
        <w:tc>
          <w:tcPr>
            <w:tcW w:w="1417" w:type="dxa"/>
            <w:vAlign w:val="center"/>
          </w:tcPr>
          <w:p w14:paraId="2C504985" w14:textId="77777777" w:rsidR="001C3FC0" w:rsidRPr="00A60FD8" w:rsidRDefault="001C3FC0" w:rsidP="001C3FC0">
            <w:pPr>
              <w:pStyle w:val="Tabletext"/>
              <w:jc w:val="center"/>
              <w:rPr>
                <w:b/>
                <w:bCs/>
              </w:rPr>
            </w:pPr>
            <w:r w:rsidRPr="00A60FD8">
              <w:rPr>
                <w:b/>
                <w:bCs/>
              </w:rPr>
              <w:t>57</w:t>
            </w:r>
          </w:p>
        </w:tc>
      </w:tr>
      <w:tr w:rsidR="001C3FC0" w:rsidRPr="00A60FD8" w14:paraId="651ECF3F" w14:textId="77777777" w:rsidTr="001C3FC0">
        <w:tc>
          <w:tcPr>
            <w:tcW w:w="1838" w:type="dxa"/>
            <w:vAlign w:val="center"/>
          </w:tcPr>
          <w:p w14:paraId="56D4202A" w14:textId="77777777" w:rsidR="001C3FC0" w:rsidRPr="00A60FD8" w:rsidRDefault="001C3FC0" w:rsidP="001C3FC0">
            <w:pPr>
              <w:pStyle w:val="Tabletext"/>
              <w:rPr>
                <w:b/>
                <w:bCs/>
              </w:rPr>
            </w:pPr>
            <w:r w:rsidRPr="00A60FD8">
              <w:rPr>
                <w:b/>
                <w:bCs/>
              </w:rPr>
              <w:t xml:space="preserve">CPM </w:t>
            </w:r>
          </w:p>
        </w:tc>
        <w:tc>
          <w:tcPr>
            <w:tcW w:w="3544" w:type="dxa"/>
            <w:vAlign w:val="center"/>
          </w:tcPr>
          <w:p w14:paraId="22E2DDC0" w14:textId="77777777" w:rsidR="001C3FC0" w:rsidRPr="00A60FD8" w:rsidRDefault="001C3FC0" w:rsidP="001C3FC0">
            <w:pPr>
              <w:pStyle w:val="Tabletext"/>
              <w:rPr>
                <w:b/>
                <w:bCs/>
              </w:rPr>
            </w:pPr>
            <w:r w:rsidRPr="00A60FD8">
              <w:rPr>
                <w:b/>
                <w:bCs/>
              </w:rPr>
              <w:t>Suburban</w:t>
            </w:r>
          </w:p>
        </w:tc>
        <w:tc>
          <w:tcPr>
            <w:tcW w:w="1559" w:type="dxa"/>
            <w:vAlign w:val="center"/>
          </w:tcPr>
          <w:p w14:paraId="7461D734" w14:textId="77777777" w:rsidR="001C3FC0" w:rsidRPr="00A60FD8" w:rsidRDefault="001C3FC0" w:rsidP="001C3FC0">
            <w:pPr>
              <w:pStyle w:val="Tabletext"/>
              <w:jc w:val="center"/>
              <w:rPr>
                <w:b/>
                <w:bCs/>
              </w:rPr>
            </w:pPr>
            <w:r w:rsidRPr="00A60FD8">
              <w:rPr>
                <w:b/>
                <w:bCs/>
              </w:rPr>
              <w:t>26</w:t>
            </w:r>
          </w:p>
        </w:tc>
        <w:tc>
          <w:tcPr>
            <w:tcW w:w="1418" w:type="dxa"/>
            <w:vAlign w:val="center"/>
          </w:tcPr>
          <w:p w14:paraId="6889D887" w14:textId="77777777" w:rsidR="001C3FC0" w:rsidRPr="00A60FD8" w:rsidRDefault="001C3FC0" w:rsidP="001C3FC0">
            <w:pPr>
              <w:pStyle w:val="Tabletext"/>
              <w:jc w:val="center"/>
              <w:rPr>
                <w:b/>
                <w:bCs/>
              </w:rPr>
            </w:pPr>
            <w:r w:rsidRPr="00A60FD8">
              <w:rPr>
                <w:b/>
                <w:bCs/>
              </w:rPr>
              <w:t>122</w:t>
            </w:r>
          </w:p>
        </w:tc>
        <w:tc>
          <w:tcPr>
            <w:tcW w:w="1417" w:type="dxa"/>
            <w:vAlign w:val="center"/>
          </w:tcPr>
          <w:p w14:paraId="0B44AFF4" w14:textId="77777777" w:rsidR="001C3FC0" w:rsidRPr="00A60FD8" w:rsidRDefault="001C3FC0" w:rsidP="001C3FC0">
            <w:pPr>
              <w:pStyle w:val="Tabletext"/>
              <w:jc w:val="center"/>
              <w:rPr>
                <w:b/>
                <w:bCs/>
              </w:rPr>
            </w:pPr>
            <w:r w:rsidRPr="00A60FD8">
              <w:rPr>
                <w:b/>
                <w:bCs/>
              </w:rPr>
              <w:t>65</w:t>
            </w:r>
          </w:p>
        </w:tc>
      </w:tr>
      <w:tr w:rsidR="001C3FC0" w:rsidRPr="00A60FD8" w14:paraId="49B199F5" w14:textId="77777777" w:rsidTr="001C3FC0">
        <w:tc>
          <w:tcPr>
            <w:tcW w:w="1838" w:type="dxa"/>
            <w:vAlign w:val="center"/>
          </w:tcPr>
          <w:p w14:paraId="6A019926" w14:textId="77777777" w:rsidR="001C3FC0" w:rsidRPr="00A60FD8" w:rsidRDefault="001C3FC0" w:rsidP="001C3FC0">
            <w:pPr>
              <w:pStyle w:val="Tabletext"/>
              <w:rPr>
                <w:b/>
                <w:bCs/>
              </w:rPr>
            </w:pPr>
            <w:r w:rsidRPr="00A60FD8">
              <w:rPr>
                <w:b/>
                <w:bCs/>
              </w:rPr>
              <w:t>CPM</w:t>
            </w:r>
          </w:p>
        </w:tc>
        <w:tc>
          <w:tcPr>
            <w:tcW w:w="3544" w:type="dxa"/>
            <w:vAlign w:val="center"/>
          </w:tcPr>
          <w:p w14:paraId="5A5D2AE8" w14:textId="77777777" w:rsidR="001C3FC0" w:rsidRPr="00A60FD8" w:rsidRDefault="001C3FC0" w:rsidP="001C3FC0">
            <w:pPr>
              <w:pStyle w:val="Tabletext"/>
              <w:rPr>
                <w:b/>
                <w:bCs/>
              </w:rPr>
            </w:pPr>
            <w:r w:rsidRPr="00A60FD8">
              <w:rPr>
                <w:b/>
                <w:bCs/>
              </w:rPr>
              <w:t>Highway</w:t>
            </w:r>
          </w:p>
        </w:tc>
        <w:tc>
          <w:tcPr>
            <w:tcW w:w="1559" w:type="dxa"/>
            <w:vAlign w:val="center"/>
          </w:tcPr>
          <w:p w14:paraId="4343F9E5" w14:textId="77777777" w:rsidR="001C3FC0" w:rsidRPr="00A60FD8" w:rsidRDefault="001C3FC0" w:rsidP="001C3FC0">
            <w:pPr>
              <w:pStyle w:val="Tabletext"/>
              <w:jc w:val="center"/>
              <w:rPr>
                <w:b/>
                <w:bCs/>
              </w:rPr>
            </w:pPr>
            <w:r w:rsidRPr="00A60FD8">
              <w:rPr>
                <w:b/>
                <w:bCs/>
              </w:rPr>
              <w:t>24</w:t>
            </w:r>
          </w:p>
        </w:tc>
        <w:tc>
          <w:tcPr>
            <w:tcW w:w="1418" w:type="dxa"/>
            <w:vAlign w:val="center"/>
          </w:tcPr>
          <w:p w14:paraId="21D6AA73" w14:textId="77777777" w:rsidR="001C3FC0" w:rsidRPr="00A60FD8" w:rsidRDefault="001C3FC0" w:rsidP="001C3FC0">
            <w:pPr>
              <w:pStyle w:val="Tabletext"/>
              <w:jc w:val="center"/>
              <w:rPr>
                <w:b/>
                <w:bCs/>
              </w:rPr>
            </w:pPr>
            <w:r w:rsidRPr="00A60FD8">
              <w:rPr>
                <w:b/>
                <w:bCs/>
              </w:rPr>
              <w:t>68</w:t>
            </w:r>
          </w:p>
        </w:tc>
        <w:tc>
          <w:tcPr>
            <w:tcW w:w="1417" w:type="dxa"/>
            <w:vAlign w:val="center"/>
          </w:tcPr>
          <w:p w14:paraId="4355B29A" w14:textId="77777777" w:rsidR="001C3FC0" w:rsidRPr="00A60FD8" w:rsidRDefault="001C3FC0" w:rsidP="001C3FC0">
            <w:pPr>
              <w:pStyle w:val="Tabletext"/>
              <w:jc w:val="center"/>
              <w:rPr>
                <w:b/>
                <w:bCs/>
              </w:rPr>
            </w:pPr>
            <w:r w:rsidRPr="00A60FD8">
              <w:rPr>
                <w:b/>
                <w:bCs/>
              </w:rPr>
              <w:t>45</w:t>
            </w:r>
          </w:p>
        </w:tc>
      </w:tr>
    </w:tbl>
    <w:p w14:paraId="3D6C27F1" w14:textId="4ED46900" w:rsidR="0056449D" w:rsidRPr="00A60FD8" w:rsidRDefault="0056449D" w:rsidP="001C3FC0">
      <w:pPr>
        <w:tabs>
          <w:tab w:val="left" w:pos="5320"/>
        </w:tabs>
        <w:rPr>
          <w:color w:val="000000" w:themeColor="text1"/>
        </w:rPr>
      </w:pPr>
    </w:p>
    <w:p w14:paraId="45CCF4E0" w14:textId="62DB00FA" w:rsidR="0056449D" w:rsidRPr="00A60FD8" w:rsidRDefault="0056449D">
      <w:pPr>
        <w:tabs>
          <w:tab w:val="clear" w:pos="1134"/>
          <w:tab w:val="clear" w:pos="1871"/>
          <w:tab w:val="clear" w:pos="2268"/>
        </w:tabs>
        <w:overflowPunct/>
        <w:autoSpaceDE/>
        <w:autoSpaceDN/>
        <w:adjustRightInd/>
        <w:spacing w:before="0"/>
        <w:textAlignment w:val="auto"/>
        <w:rPr>
          <w:color w:val="000000" w:themeColor="text1"/>
        </w:rPr>
      </w:pPr>
    </w:p>
    <w:p w14:paraId="26ACD0D6" w14:textId="06C15B3A" w:rsidR="0056449D" w:rsidRPr="00A60FD8" w:rsidRDefault="0056449D">
      <w:pPr>
        <w:tabs>
          <w:tab w:val="clear" w:pos="1134"/>
          <w:tab w:val="clear" w:pos="1871"/>
          <w:tab w:val="clear" w:pos="2268"/>
        </w:tabs>
        <w:overflowPunct/>
        <w:autoSpaceDE/>
        <w:autoSpaceDN/>
        <w:adjustRightInd/>
        <w:spacing w:before="0"/>
        <w:textAlignment w:val="auto"/>
        <w:rPr>
          <w:color w:val="000000" w:themeColor="text1"/>
        </w:rPr>
      </w:pPr>
      <w:r w:rsidRPr="00A60FD8">
        <w:rPr>
          <w:color w:val="000000" w:themeColor="text1"/>
        </w:rPr>
        <w:br w:type="page"/>
      </w:r>
    </w:p>
    <w:tbl>
      <w:tblPr>
        <w:tblStyle w:val="TableGrid"/>
        <w:tblW w:w="9776" w:type="dxa"/>
        <w:tblLook w:val="04A0" w:firstRow="1" w:lastRow="0" w:firstColumn="1" w:lastColumn="0" w:noHBand="0" w:noVBand="1"/>
      </w:tblPr>
      <w:tblGrid>
        <w:gridCol w:w="1838"/>
        <w:gridCol w:w="3544"/>
        <w:gridCol w:w="1559"/>
        <w:gridCol w:w="1418"/>
        <w:gridCol w:w="1417"/>
      </w:tblGrid>
      <w:tr w:rsidR="001C3FC0" w:rsidRPr="00A60FD8" w14:paraId="0721018C" w14:textId="77777777" w:rsidTr="001C3FC0">
        <w:trPr>
          <w:tblHeader/>
        </w:trPr>
        <w:tc>
          <w:tcPr>
            <w:tcW w:w="1838" w:type="dxa"/>
            <w:vAlign w:val="center"/>
          </w:tcPr>
          <w:p w14:paraId="79451D84" w14:textId="77777777" w:rsidR="001C3FC0" w:rsidRPr="00A60FD8" w:rsidRDefault="001C3FC0" w:rsidP="001C3FC0">
            <w:pPr>
              <w:pStyle w:val="Tablehead"/>
              <w:rPr>
                <w:rFonts w:ascii="Times New Roman" w:hAnsi="Times New Roman" w:cs="Times New Roman"/>
              </w:rPr>
            </w:pPr>
            <w:r w:rsidRPr="00A60FD8">
              <w:rPr>
                <w:rFonts w:ascii="Times New Roman" w:hAnsi="Times New Roman" w:cs="Times New Roman"/>
              </w:rPr>
              <w:lastRenderedPageBreak/>
              <w:t>MCM</w:t>
            </w:r>
          </w:p>
          <w:p w14:paraId="6B8A5067" w14:textId="77777777" w:rsidR="001C3FC0" w:rsidRPr="00A60FD8" w:rsidRDefault="001C3FC0" w:rsidP="001C3FC0">
            <w:pPr>
              <w:pStyle w:val="Tablehead"/>
              <w:rPr>
                <w:rFonts w:ascii="Times New Roman" w:hAnsi="Times New Roman" w:cs="Times New Roman"/>
              </w:rPr>
            </w:pPr>
            <w:r w:rsidRPr="00A60FD8">
              <w:t>(Maneuver Coordination Message)</w:t>
            </w:r>
          </w:p>
        </w:tc>
        <w:tc>
          <w:tcPr>
            <w:tcW w:w="3544" w:type="dxa"/>
            <w:vAlign w:val="center"/>
          </w:tcPr>
          <w:p w14:paraId="343B7E93" w14:textId="77777777" w:rsidR="001C3FC0" w:rsidRPr="00A60FD8" w:rsidRDefault="001C3FC0" w:rsidP="001C3FC0">
            <w:pPr>
              <w:pStyle w:val="Tablehead"/>
              <w:rPr>
                <w:rFonts w:ascii="Times New Roman" w:hAnsi="Times New Roman" w:cs="Times New Roman"/>
              </w:rPr>
            </w:pPr>
          </w:p>
        </w:tc>
        <w:tc>
          <w:tcPr>
            <w:tcW w:w="1559" w:type="dxa"/>
            <w:vAlign w:val="center"/>
          </w:tcPr>
          <w:p w14:paraId="69738A51" w14:textId="77777777" w:rsidR="001C3FC0" w:rsidRPr="00A60FD8" w:rsidRDefault="001C3FC0" w:rsidP="001C3FC0">
            <w:pPr>
              <w:pStyle w:val="Tablehead"/>
              <w:rPr>
                <w:rFonts w:ascii="Times New Roman" w:hAnsi="Times New Roman" w:cs="Times New Roman"/>
              </w:rPr>
            </w:pPr>
            <w:r w:rsidRPr="00A60FD8">
              <w:rPr>
                <w:rFonts w:ascii="Times New Roman" w:hAnsi="Times New Roman" w:cs="Times New Roman"/>
              </w:rPr>
              <w:t>Min = current parameter setting</w:t>
            </w:r>
          </w:p>
        </w:tc>
        <w:tc>
          <w:tcPr>
            <w:tcW w:w="1418" w:type="dxa"/>
            <w:vAlign w:val="center"/>
          </w:tcPr>
          <w:p w14:paraId="108E391E" w14:textId="77777777" w:rsidR="001C3FC0" w:rsidRPr="00A60FD8" w:rsidRDefault="001C3FC0" w:rsidP="001C3FC0">
            <w:pPr>
              <w:pStyle w:val="Tablehead"/>
              <w:rPr>
                <w:rFonts w:ascii="Times New Roman" w:hAnsi="Times New Roman" w:cs="Times New Roman"/>
              </w:rPr>
            </w:pPr>
            <w:r w:rsidRPr="00A60FD8">
              <w:rPr>
                <w:rFonts w:ascii="Times New Roman" w:hAnsi="Times New Roman" w:cs="Times New Roman"/>
              </w:rPr>
              <w:t>Max = future estimation</w:t>
            </w:r>
          </w:p>
        </w:tc>
        <w:tc>
          <w:tcPr>
            <w:tcW w:w="1417" w:type="dxa"/>
            <w:vAlign w:val="center"/>
          </w:tcPr>
          <w:p w14:paraId="3B31F8C2" w14:textId="77777777" w:rsidR="001C3FC0" w:rsidRPr="00A60FD8" w:rsidRDefault="001C3FC0" w:rsidP="001C3FC0">
            <w:pPr>
              <w:pStyle w:val="Tablehead"/>
              <w:rPr>
                <w:rFonts w:ascii="Times New Roman" w:hAnsi="Times New Roman" w:cs="Times New Roman"/>
              </w:rPr>
            </w:pPr>
            <w:r w:rsidRPr="00A60FD8">
              <w:rPr>
                <w:rFonts w:ascii="Times New Roman" w:hAnsi="Times New Roman" w:cs="Times New Roman"/>
              </w:rPr>
              <w:t>Typical parameter setting</w:t>
            </w:r>
          </w:p>
        </w:tc>
      </w:tr>
      <w:tr w:rsidR="001C3FC0" w:rsidRPr="00A60FD8" w14:paraId="31A37E71" w14:textId="77777777" w:rsidTr="001C3FC0">
        <w:tc>
          <w:tcPr>
            <w:tcW w:w="1838" w:type="dxa"/>
            <w:vAlign w:val="center"/>
          </w:tcPr>
          <w:p w14:paraId="18450DE3" w14:textId="77777777" w:rsidR="001C3FC0" w:rsidRPr="00A60FD8" w:rsidRDefault="001C3FC0" w:rsidP="001C3FC0">
            <w:pPr>
              <w:pStyle w:val="Tabletext"/>
            </w:pPr>
            <w:r w:rsidRPr="00A60FD8">
              <w:t>Packet Size</w:t>
            </w:r>
            <w:r w:rsidRPr="00A60FD8">
              <w:rPr>
                <w:color w:val="000000"/>
                <w:lang w:eastAsia="zh-CN"/>
              </w:rPr>
              <w:t xml:space="preserve"> (Including security, payload, overhead) in Bytes</w:t>
            </w:r>
          </w:p>
        </w:tc>
        <w:tc>
          <w:tcPr>
            <w:tcW w:w="3544" w:type="dxa"/>
            <w:vAlign w:val="center"/>
          </w:tcPr>
          <w:p w14:paraId="2C326F85" w14:textId="77777777" w:rsidR="001C3FC0" w:rsidRPr="00A60FD8" w:rsidRDefault="001C3FC0" w:rsidP="001C3FC0">
            <w:pPr>
              <w:pStyle w:val="Tabletext"/>
            </w:pPr>
            <w:r w:rsidRPr="00A60FD8">
              <w:t>Message size changes depending on number of detected objects, including vehicles, pedestrians, cyclists, all seen by the in-vehicle-perception sensors such as cameras and radars</w:t>
            </w:r>
          </w:p>
        </w:tc>
        <w:tc>
          <w:tcPr>
            <w:tcW w:w="1559" w:type="dxa"/>
            <w:vAlign w:val="center"/>
          </w:tcPr>
          <w:p w14:paraId="25ED01AF" w14:textId="0F7F72C5" w:rsidR="001C3FC0" w:rsidRPr="00A60FD8" w:rsidRDefault="001C3FC0" w:rsidP="001C3FC0">
            <w:pPr>
              <w:pStyle w:val="Tabletext"/>
              <w:jc w:val="center"/>
            </w:pPr>
            <w:r w:rsidRPr="00A60FD8">
              <w:t>1</w:t>
            </w:r>
            <w:r w:rsidR="0070254A" w:rsidRPr="00A60FD8">
              <w:t xml:space="preserve"> </w:t>
            </w:r>
            <w:r w:rsidRPr="00A60FD8">
              <w:t>000</w:t>
            </w:r>
          </w:p>
        </w:tc>
        <w:tc>
          <w:tcPr>
            <w:tcW w:w="1418" w:type="dxa"/>
            <w:vAlign w:val="center"/>
          </w:tcPr>
          <w:p w14:paraId="10664B2D" w14:textId="2762970E" w:rsidR="001C3FC0" w:rsidRPr="00A60FD8" w:rsidRDefault="001C3FC0" w:rsidP="001C3FC0">
            <w:pPr>
              <w:pStyle w:val="Tabletext"/>
              <w:jc w:val="center"/>
            </w:pPr>
            <w:r w:rsidRPr="00A60FD8">
              <w:t>1</w:t>
            </w:r>
            <w:r w:rsidR="0070254A" w:rsidRPr="00A60FD8">
              <w:t xml:space="preserve"> </w:t>
            </w:r>
            <w:r w:rsidRPr="00A60FD8">
              <w:t>300</w:t>
            </w:r>
          </w:p>
        </w:tc>
        <w:tc>
          <w:tcPr>
            <w:tcW w:w="1417" w:type="dxa"/>
            <w:vAlign w:val="center"/>
          </w:tcPr>
          <w:p w14:paraId="3F5EC474" w14:textId="0C49C35D" w:rsidR="001C3FC0" w:rsidRPr="00A60FD8" w:rsidRDefault="001C3FC0" w:rsidP="001C3FC0">
            <w:pPr>
              <w:pStyle w:val="Tabletext"/>
              <w:jc w:val="center"/>
            </w:pPr>
            <w:r w:rsidRPr="00A60FD8">
              <w:t>1</w:t>
            </w:r>
            <w:r w:rsidR="0070254A" w:rsidRPr="00A60FD8">
              <w:t xml:space="preserve"> </w:t>
            </w:r>
            <w:r w:rsidRPr="00A60FD8">
              <w:t>150</w:t>
            </w:r>
          </w:p>
        </w:tc>
      </w:tr>
      <w:tr w:rsidR="001C3FC0" w:rsidRPr="00A60FD8" w14:paraId="4BD0C5A4" w14:textId="77777777" w:rsidTr="001C3FC0">
        <w:tc>
          <w:tcPr>
            <w:tcW w:w="1838" w:type="dxa"/>
            <w:vAlign w:val="center"/>
          </w:tcPr>
          <w:p w14:paraId="683688E5" w14:textId="77777777" w:rsidR="001C3FC0" w:rsidRPr="00A60FD8" w:rsidRDefault="001C3FC0" w:rsidP="001C3FC0">
            <w:pPr>
              <w:pStyle w:val="Tabletext"/>
            </w:pPr>
            <w:r w:rsidRPr="00A60FD8">
              <w:t>Periodicity in Hz</w:t>
            </w:r>
          </w:p>
        </w:tc>
        <w:tc>
          <w:tcPr>
            <w:tcW w:w="3544" w:type="dxa"/>
            <w:vAlign w:val="center"/>
          </w:tcPr>
          <w:p w14:paraId="0F2E9CD9" w14:textId="77777777" w:rsidR="001C3FC0" w:rsidRPr="00A60FD8" w:rsidRDefault="001C3FC0" w:rsidP="001C3FC0">
            <w:pPr>
              <w:pStyle w:val="Tabletext"/>
            </w:pPr>
            <w:r w:rsidRPr="00A60FD8">
              <w:t xml:space="preserve">Dynamic, up to 10 Hz </w:t>
            </w:r>
          </w:p>
        </w:tc>
        <w:tc>
          <w:tcPr>
            <w:tcW w:w="1559" w:type="dxa"/>
            <w:vAlign w:val="center"/>
          </w:tcPr>
          <w:p w14:paraId="0A43FAA4" w14:textId="77777777" w:rsidR="001C3FC0" w:rsidRPr="00A60FD8" w:rsidRDefault="001C3FC0" w:rsidP="001C3FC0">
            <w:pPr>
              <w:pStyle w:val="Tabletext"/>
              <w:jc w:val="center"/>
            </w:pPr>
          </w:p>
        </w:tc>
        <w:tc>
          <w:tcPr>
            <w:tcW w:w="1418" w:type="dxa"/>
            <w:vAlign w:val="center"/>
          </w:tcPr>
          <w:p w14:paraId="6CF315D4" w14:textId="77777777" w:rsidR="001C3FC0" w:rsidRPr="00A60FD8" w:rsidRDefault="001C3FC0" w:rsidP="001C3FC0">
            <w:pPr>
              <w:pStyle w:val="Tabletext"/>
              <w:jc w:val="center"/>
            </w:pPr>
          </w:p>
        </w:tc>
        <w:tc>
          <w:tcPr>
            <w:tcW w:w="1417" w:type="dxa"/>
            <w:vAlign w:val="center"/>
          </w:tcPr>
          <w:p w14:paraId="44996552" w14:textId="77777777" w:rsidR="001C3FC0" w:rsidRPr="00A60FD8" w:rsidRDefault="001C3FC0" w:rsidP="001C3FC0">
            <w:pPr>
              <w:pStyle w:val="Tabletext"/>
              <w:jc w:val="center"/>
            </w:pPr>
          </w:p>
        </w:tc>
      </w:tr>
      <w:tr w:rsidR="001C3FC0" w:rsidRPr="00A60FD8" w14:paraId="5B697D13" w14:textId="77777777" w:rsidTr="001C3FC0">
        <w:tc>
          <w:tcPr>
            <w:tcW w:w="1838" w:type="dxa"/>
            <w:vAlign w:val="center"/>
          </w:tcPr>
          <w:p w14:paraId="233B1007" w14:textId="77777777" w:rsidR="001C3FC0" w:rsidRPr="00A60FD8" w:rsidRDefault="001C3FC0" w:rsidP="001C3FC0">
            <w:pPr>
              <w:pStyle w:val="Tabletext"/>
            </w:pPr>
            <w:r w:rsidRPr="00A60FD8">
              <w:t xml:space="preserve">Periodicity </w:t>
            </w:r>
          </w:p>
        </w:tc>
        <w:tc>
          <w:tcPr>
            <w:tcW w:w="3544" w:type="dxa"/>
            <w:vAlign w:val="center"/>
          </w:tcPr>
          <w:p w14:paraId="2BE2A227" w14:textId="77777777" w:rsidR="001C3FC0" w:rsidRPr="00A60FD8" w:rsidRDefault="001C3FC0" w:rsidP="001C3FC0">
            <w:pPr>
              <w:pStyle w:val="Tabletext"/>
            </w:pPr>
            <w:r w:rsidRPr="00A60FD8">
              <w:t>In Urban</w:t>
            </w:r>
          </w:p>
        </w:tc>
        <w:tc>
          <w:tcPr>
            <w:tcW w:w="1559" w:type="dxa"/>
            <w:vAlign w:val="center"/>
          </w:tcPr>
          <w:p w14:paraId="30738231" w14:textId="77777777" w:rsidR="001C3FC0" w:rsidRPr="00A60FD8" w:rsidRDefault="001C3FC0" w:rsidP="001C3FC0">
            <w:pPr>
              <w:pStyle w:val="Tabletext"/>
              <w:jc w:val="center"/>
            </w:pPr>
            <w:r w:rsidRPr="00A60FD8">
              <w:t>3</w:t>
            </w:r>
          </w:p>
        </w:tc>
        <w:tc>
          <w:tcPr>
            <w:tcW w:w="1418" w:type="dxa"/>
            <w:vAlign w:val="center"/>
          </w:tcPr>
          <w:p w14:paraId="5A566B57" w14:textId="77777777" w:rsidR="001C3FC0" w:rsidRPr="00A60FD8" w:rsidRDefault="001C3FC0" w:rsidP="001C3FC0">
            <w:pPr>
              <w:pStyle w:val="Tabletext"/>
              <w:jc w:val="center"/>
            </w:pPr>
            <w:r w:rsidRPr="00A60FD8">
              <w:t>5</w:t>
            </w:r>
          </w:p>
        </w:tc>
        <w:tc>
          <w:tcPr>
            <w:tcW w:w="1417" w:type="dxa"/>
            <w:vAlign w:val="center"/>
          </w:tcPr>
          <w:p w14:paraId="4060C4C4" w14:textId="77777777" w:rsidR="001C3FC0" w:rsidRPr="00A60FD8" w:rsidRDefault="001C3FC0" w:rsidP="001C3FC0">
            <w:pPr>
              <w:pStyle w:val="Tabletext"/>
              <w:jc w:val="center"/>
            </w:pPr>
            <w:r w:rsidRPr="00A60FD8">
              <w:t>4</w:t>
            </w:r>
          </w:p>
        </w:tc>
      </w:tr>
      <w:tr w:rsidR="001C3FC0" w:rsidRPr="00A60FD8" w14:paraId="13138F94" w14:textId="77777777" w:rsidTr="001C3FC0">
        <w:tc>
          <w:tcPr>
            <w:tcW w:w="1838" w:type="dxa"/>
            <w:vAlign w:val="center"/>
          </w:tcPr>
          <w:p w14:paraId="78F034FD" w14:textId="77777777" w:rsidR="001C3FC0" w:rsidRPr="00A60FD8" w:rsidRDefault="001C3FC0" w:rsidP="001C3FC0">
            <w:pPr>
              <w:pStyle w:val="Tabletext"/>
            </w:pPr>
            <w:r w:rsidRPr="00A60FD8">
              <w:t xml:space="preserve">Periodicity </w:t>
            </w:r>
          </w:p>
        </w:tc>
        <w:tc>
          <w:tcPr>
            <w:tcW w:w="3544" w:type="dxa"/>
            <w:vAlign w:val="center"/>
          </w:tcPr>
          <w:p w14:paraId="322DCE1D" w14:textId="77777777" w:rsidR="001C3FC0" w:rsidRPr="00A60FD8" w:rsidRDefault="001C3FC0" w:rsidP="001C3FC0">
            <w:pPr>
              <w:pStyle w:val="Tabletext"/>
            </w:pPr>
            <w:r w:rsidRPr="00A60FD8">
              <w:t>In Suburban</w:t>
            </w:r>
          </w:p>
        </w:tc>
        <w:tc>
          <w:tcPr>
            <w:tcW w:w="1559" w:type="dxa"/>
            <w:vAlign w:val="center"/>
          </w:tcPr>
          <w:p w14:paraId="22490049" w14:textId="77777777" w:rsidR="001C3FC0" w:rsidRPr="00A60FD8" w:rsidRDefault="001C3FC0" w:rsidP="001C3FC0">
            <w:pPr>
              <w:pStyle w:val="Tabletext"/>
              <w:jc w:val="center"/>
            </w:pPr>
            <w:r w:rsidRPr="00A60FD8">
              <w:t>6</w:t>
            </w:r>
          </w:p>
        </w:tc>
        <w:tc>
          <w:tcPr>
            <w:tcW w:w="1418" w:type="dxa"/>
            <w:vAlign w:val="center"/>
          </w:tcPr>
          <w:p w14:paraId="659CAA83" w14:textId="77777777" w:rsidR="001C3FC0" w:rsidRPr="00A60FD8" w:rsidRDefault="001C3FC0" w:rsidP="001C3FC0">
            <w:pPr>
              <w:pStyle w:val="Tabletext"/>
              <w:jc w:val="center"/>
            </w:pPr>
            <w:r w:rsidRPr="00A60FD8">
              <w:t>10</w:t>
            </w:r>
          </w:p>
        </w:tc>
        <w:tc>
          <w:tcPr>
            <w:tcW w:w="1417" w:type="dxa"/>
            <w:vAlign w:val="center"/>
          </w:tcPr>
          <w:p w14:paraId="4646540F" w14:textId="77777777" w:rsidR="001C3FC0" w:rsidRPr="00A60FD8" w:rsidRDefault="001C3FC0" w:rsidP="001C3FC0">
            <w:pPr>
              <w:pStyle w:val="Tabletext"/>
              <w:jc w:val="center"/>
            </w:pPr>
            <w:r w:rsidRPr="00A60FD8">
              <w:t>8</w:t>
            </w:r>
          </w:p>
        </w:tc>
      </w:tr>
      <w:tr w:rsidR="001C3FC0" w:rsidRPr="00A60FD8" w14:paraId="32BEC89D" w14:textId="77777777" w:rsidTr="001C3FC0">
        <w:tc>
          <w:tcPr>
            <w:tcW w:w="1838" w:type="dxa"/>
            <w:vAlign w:val="center"/>
          </w:tcPr>
          <w:p w14:paraId="7077E938" w14:textId="77777777" w:rsidR="001C3FC0" w:rsidRPr="00A60FD8" w:rsidRDefault="001C3FC0" w:rsidP="001C3FC0">
            <w:pPr>
              <w:pStyle w:val="Tabletext"/>
            </w:pPr>
            <w:r w:rsidRPr="00A60FD8">
              <w:t xml:space="preserve">Periodicity </w:t>
            </w:r>
          </w:p>
        </w:tc>
        <w:tc>
          <w:tcPr>
            <w:tcW w:w="3544" w:type="dxa"/>
            <w:vAlign w:val="center"/>
          </w:tcPr>
          <w:p w14:paraId="433AFBFC" w14:textId="77777777" w:rsidR="001C3FC0" w:rsidRPr="00A60FD8" w:rsidRDefault="001C3FC0" w:rsidP="001C3FC0">
            <w:pPr>
              <w:pStyle w:val="Tabletext"/>
            </w:pPr>
            <w:r w:rsidRPr="00A60FD8">
              <w:t>In Highway</w:t>
            </w:r>
          </w:p>
        </w:tc>
        <w:tc>
          <w:tcPr>
            <w:tcW w:w="1559" w:type="dxa"/>
            <w:vAlign w:val="center"/>
          </w:tcPr>
          <w:p w14:paraId="48E1C917" w14:textId="77777777" w:rsidR="001C3FC0" w:rsidRPr="00A60FD8" w:rsidRDefault="001C3FC0" w:rsidP="001C3FC0">
            <w:pPr>
              <w:pStyle w:val="Tabletext"/>
              <w:jc w:val="center"/>
            </w:pPr>
            <w:r w:rsidRPr="00A60FD8">
              <w:t>10</w:t>
            </w:r>
          </w:p>
        </w:tc>
        <w:tc>
          <w:tcPr>
            <w:tcW w:w="1418" w:type="dxa"/>
            <w:vAlign w:val="center"/>
          </w:tcPr>
          <w:p w14:paraId="18EC4954" w14:textId="77777777" w:rsidR="001C3FC0" w:rsidRPr="00A60FD8" w:rsidRDefault="001C3FC0" w:rsidP="001C3FC0">
            <w:pPr>
              <w:pStyle w:val="Tabletext"/>
              <w:jc w:val="center"/>
            </w:pPr>
            <w:r w:rsidRPr="00A60FD8">
              <w:t>10</w:t>
            </w:r>
          </w:p>
        </w:tc>
        <w:tc>
          <w:tcPr>
            <w:tcW w:w="1417" w:type="dxa"/>
            <w:vAlign w:val="center"/>
          </w:tcPr>
          <w:p w14:paraId="3BC5EA6A" w14:textId="77777777" w:rsidR="001C3FC0" w:rsidRPr="00A60FD8" w:rsidRDefault="001C3FC0" w:rsidP="001C3FC0">
            <w:pPr>
              <w:pStyle w:val="Tabletext"/>
              <w:jc w:val="center"/>
            </w:pPr>
            <w:r w:rsidRPr="00A60FD8">
              <w:t>10</w:t>
            </w:r>
          </w:p>
        </w:tc>
      </w:tr>
      <w:tr w:rsidR="001C3FC0" w:rsidRPr="00A60FD8" w14:paraId="4973C419" w14:textId="77777777" w:rsidTr="001C3FC0">
        <w:tc>
          <w:tcPr>
            <w:tcW w:w="1838" w:type="dxa"/>
            <w:vAlign w:val="center"/>
          </w:tcPr>
          <w:p w14:paraId="5C22FC49" w14:textId="77777777" w:rsidR="001C3FC0" w:rsidRPr="00A60FD8" w:rsidRDefault="001C3FC0" w:rsidP="001C3FC0">
            <w:pPr>
              <w:pStyle w:val="Tabletext"/>
            </w:pPr>
            <w:r w:rsidRPr="00A60FD8">
              <w:t>Communication range in m</w:t>
            </w:r>
          </w:p>
        </w:tc>
        <w:tc>
          <w:tcPr>
            <w:tcW w:w="3544" w:type="dxa"/>
            <w:vAlign w:val="center"/>
          </w:tcPr>
          <w:p w14:paraId="453560C6" w14:textId="77777777" w:rsidR="001C3FC0" w:rsidRPr="00A60FD8" w:rsidRDefault="001C3FC0" w:rsidP="001C3FC0">
            <w:pPr>
              <w:pStyle w:val="Tabletext"/>
            </w:pPr>
          </w:p>
        </w:tc>
        <w:tc>
          <w:tcPr>
            <w:tcW w:w="1559" w:type="dxa"/>
            <w:vAlign w:val="center"/>
          </w:tcPr>
          <w:p w14:paraId="2BCE671E" w14:textId="77777777" w:rsidR="001C3FC0" w:rsidRPr="00A60FD8" w:rsidRDefault="001C3FC0" w:rsidP="001C3FC0">
            <w:pPr>
              <w:pStyle w:val="Tabletext"/>
              <w:jc w:val="center"/>
            </w:pPr>
          </w:p>
        </w:tc>
        <w:tc>
          <w:tcPr>
            <w:tcW w:w="1418" w:type="dxa"/>
            <w:vAlign w:val="center"/>
          </w:tcPr>
          <w:p w14:paraId="2856C5EA" w14:textId="77777777" w:rsidR="001C3FC0" w:rsidRPr="00A60FD8" w:rsidRDefault="001C3FC0" w:rsidP="001C3FC0">
            <w:pPr>
              <w:pStyle w:val="Tabletext"/>
              <w:jc w:val="center"/>
            </w:pPr>
          </w:p>
        </w:tc>
        <w:tc>
          <w:tcPr>
            <w:tcW w:w="1417" w:type="dxa"/>
            <w:vAlign w:val="center"/>
          </w:tcPr>
          <w:p w14:paraId="23F35795" w14:textId="77777777" w:rsidR="001C3FC0" w:rsidRPr="00A60FD8" w:rsidRDefault="001C3FC0" w:rsidP="001C3FC0">
            <w:pPr>
              <w:pStyle w:val="Tabletext"/>
              <w:jc w:val="center"/>
            </w:pPr>
          </w:p>
        </w:tc>
      </w:tr>
      <w:tr w:rsidR="001C3FC0" w:rsidRPr="00A60FD8" w14:paraId="33FE5E6D" w14:textId="77777777" w:rsidTr="001C3FC0">
        <w:tc>
          <w:tcPr>
            <w:tcW w:w="1838" w:type="dxa"/>
            <w:vAlign w:val="center"/>
          </w:tcPr>
          <w:p w14:paraId="7936CC2B" w14:textId="77777777" w:rsidR="001C3FC0" w:rsidRPr="00A60FD8" w:rsidRDefault="001C3FC0" w:rsidP="001C3FC0">
            <w:pPr>
              <w:pStyle w:val="Tabletext"/>
            </w:pPr>
            <w:r w:rsidRPr="00A60FD8">
              <w:t xml:space="preserve">Communication range </w:t>
            </w:r>
          </w:p>
        </w:tc>
        <w:tc>
          <w:tcPr>
            <w:tcW w:w="3544" w:type="dxa"/>
            <w:vAlign w:val="center"/>
          </w:tcPr>
          <w:p w14:paraId="46438CB3" w14:textId="77777777" w:rsidR="001C3FC0" w:rsidRPr="00A60FD8" w:rsidRDefault="001C3FC0" w:rsidP="001C3FC0">
            <w:pPr>
              <w:pStyle w:val="Tabletext"/>
            </w:pPr>
            <w:r w:rsidRPr="00A60FD8">
              <w:t>In Urban</w:t>
            </w:r>
          </w:p>
        </w:tc>
        <w:tc>
          <w:tcPr>
            <w:tcW w:w="1559" w:type="dxa"/>
            <w:vAlign w:val="center"/>
          </w:tcPr>
          <w:p w14:paraId="28798B44" w14:textId="77777777" w:rsidR="001C3FC0" w:rsidRPr="00A60FD8" w:rsidRDefault="001C3FC0" w:rsidP="001C3FC0">
            <w:pPr>
              <w:pStyle w:val="Tabletext"/>
              <w:jc w:val="center"/>
            </w:pPr>
            <w:r w:rsidRPr="00A60FD8">
              <w:t>150</w:t>
            </w:r>
          </w:p>
        </w:tc>
        <w:tc>
          <w:tcPr>
            <w:tcW w:w="1418" w:type="dxa"/>
            <w:vAlign w:val="center"/>
          </w:tcPr>
          <w:p w14:paraId="59E07A2E" w14:textId="77777777" w:rsidR="001C3FC0" w:rsidRPr="00A60FD8" w:rsidRDefault="001C3FC0" w:rsidP="001C3FC0">
            <w:pPr>
              <w:pStyle w:val="Tabletext"/>
              <w:jc w:val="center"/>
            </w:pPr>
            <w:r w:rsidRPr="00A60FD8">
              <w:t>300</w:t>
            </w:r>
          </w:p>
        </w:tc>
        <w:tc>
          <w:tcPr>
            <w:tcW w:w="1417" w:type="dxa"/>
            <w:vAlign w:val="center"/>
          </w:tcPr>
          <w:p w14:paraId="13BC25AF" w14:textId="77777777" w:rsidR="001C3FC0" w:rsidRPr="00A60FD8" w:rsidRDefault="001C3FC0" w:rsidP="001C3FC0">
            <w:pPr>
              <w:pStyle w:val="Tabletext"/>
              <w:jc w:val="center"/>
            </w:pPr>
            <w:r w:rsidRPr="00A60FD8">
              <w:t>225</w:t>
            </w:r>
          </w:p>
        </w:tc>
      </w:tr>
      <w:tr w:rsidR="001C3FC0" w:rsidRPr="00A60FD8" w14:paraId="0C3D884A" w14:textId="77777777" w:rsidTr="001C3FC0">
        <w:tc>
          <w:tcPr>
            <w:tcW w:w="1838" w:type="dxa"/>
            <w:vAlign w:val="center"/>
          </w:tcPr>
          <w:p w14:paraId="407949C0" w14:textId="77777777" w:rsidR="001C3FC0" w:rsidRPr="00A60FD8" w:rsidRDefault="001C3FC0" w:rsidP="001C3FC0">
            <w:pPr>
              <w:pStyle w:val="Tabletext"/>
            </w:pPr>
            <w:r w:rsidRPr="00A60FD8">
              <w:t xml:space="preserve">Communication range </w:t>
            </w:r>
          </w:p>
        </w:tc>
        <w:tc>
          <w:tcPr>
            <w:tcW w:w="3544" w:type="dxa"/>
            <w:vAlign w:val="center"/>
          </w:tcPr>
          <w:p w14:paraId="080F0F8A" w14:textId="77777777" w:rsidR="001C3FC0" w:rsidRPr="00A60FD8" w:rsidRDefault="001C3FC0" w:rsidP="001C3FC0">
            <w:pPr>
              <w:pStyle w:val="Tabletext"/>
            </w:pPr>
            <w:r w:rsidRPr="00A60FD8">
              <w:t>In Suburban</w:t>
            </w:r>
          </w:p>
        </w:tc>
        <w:tc>
          <w:tcPr>
            <w:tcW w:w="1559" w:type="dxa"/>
            <w:vAlign w:val="center"/>
          </w:tcPr>
          <w:p w14:paraId="44D3CADE" w14:textId="77777777" w:rsidR="001C3FC0" w:rsidRPr="00A60FD8" w:rsidRDefault="001C3FC0" w:rsidP="001C3FC0">
            <w:pPr>
              <w:pStyle w:val="Tabletext"/>
              <w:jc w:val="center"/>
            </w:pPr>
            <w:r w:rsidRPr="00A60FD8">
              <w:t>150</w:t>
            </w:r>
          </w:p>
        </w:tc>
        <w:tc>
          <w:tcPr>
            <w:tcW w:w="1418" w:type="dxa"/>
            <w:vAlign w:val="center"/>
          </w:tcPr>
          <w:p w14:paraId="0C1A8729" w14:textId="77777777" w:rsidR="001C3FC0" w:rsidRPr="00A60FD8" w:rsidRDefault="001C3FC0" w:rsidP="001C3FC0">
            <w:pPr>
              <w:pStyle w:val="Tabletext"/>
              <w:jc w:val="center"/>
            </w:pPr>
            <w:r w:rsidRPr="00A60FD8">
              <w:t>500</w:t>
            </w:r>
          </w:p>
        </w:tc>
        <w:tc>
          <w:tcPr>
            <w:tcW w:w="1417" w:type="dxa"/>
            <w:vAlign w:val="center"/>
          </w:tcPr>
          <w:p w14:paraId="70BFE192" w14:textId="77777777" w:rsidR="001C3FC0" w:rsidRPr="00A60FD8" w:rsidRDefault="001C3FC0" w:rsidP="001C3FC0">
            <w:pPr>
              <w:pStyle w:val="Tabletext"/>
              <w:jc w:val="center"/>
            </w:pPr>
            <w:r w:rsidRPr="00A60FD8">
              <w:t>325</w:t>
            </w:r>
          </w:p>
        </w:tc>
      </w:tr>
      <w:tr w:rsidR="001C3FC0" w:rsidRPr="00A60FD8" w14:paraId="2CF2DEC0" w14:textId="77777777" w:rsidTr="001C3FC0">
        <w:tc>
          <w:tcPr>
            <w:tcW w:w="1838" w:type="dxa"/>
            <w:vAlign w:val="center"/>
          </w:tcPr>
          <w:p w14:paraId="2FA2483D" w14:textId="77777777" w:rsidR="001C3FC0" w:rsidRPr="00A60FD8" w:rsidRDefault="001C3FC0" w:rsidP="001C3FC0">
            <w:pPr>
              <w:pStyle w:val="Tabletext"/>
            </w:pPr>
            <w:r w:rsidRPr="00A60FD8">
              <w:t xml:space="preserve">Communication range </w:t>
            </w:r>
          </w:p>
        </w:tc>
        <w:tc>
          <w:tcPr>
            <w:tcW w:w="3544" w:type="dxa"/>
            <w:vAlign w:val="center"/>
          </w:tcPr>
          <w:p w14:paraId="7FBA1F54" w14:textId="77777777" w:rsidR="001C3FC0" w:rsidRPr="00A60FD8" w:rsidRDefault="001C3FC0" w:rsidP="001C3FC0">
            <w:pPr>
              <w:pStyle w:val="Tabletext"/>
            </w:pPr>
            <w:r w:rsidRPr="00A60FD8">
              <w:t>In Highway</w:t>
            </w:r>
          </w:p>
        </w:tc>
        <w:tc>
          <w:tcPr>
            <w:tcW w:w="1559" w:type="dxa"/>
            <w:vAlign w:val="center"/>
          </w:tcPr>
          <w:p w14:paraId="2250CB2F" w14:textId="77777777" w:rsidR="001C3FC0" w:rsidRPr="00A60FD8" w:rsidRDefault="001C3FC0" w:rsidP="001C3FC0">
            <w:pPr>
              <w:pStyle w:val="Tabletext"/>
              <w:jc w:val="center"/>
            </w:pPr>
            <w:r w:rsidRPr="00A60FD8">
              <w:t>500</w:t>
            </w:r>
          </w:p>
        </w:tc>
        <w:tc>
          <w:tcPr>
            <w:tcW w:w="1418" w:type="dxa"/>
            <w:vAlign w:val="center"/>
          </w:tcPr>
          <w:p w14:paraId="108F92AF" w14:textId="77777777" w:rsidR="001C3FC0" w:rsidRPr="00A60FD8" w:rsidRDefault="001C3FC0" w:rsidP="001C3FC0">
            <w:pPr>
              <w:pStyle w:val="Tabletext"/>
              <w:jc w:val="center"/>
            </w:pPr>
            <w:r w:rsidRPr="00A60FD8">
              <w:t>1000</w:t>
            </w:r>
          </w:p>
        </w:tc>
        <w:tc>
          <w:tcPr>
            <w:tcW w:w="1417" w:type="dxa"/>
            <w:vAlign w:val="center"/>
          </w:tcPr>
          <w:p w14:paraId="6EFAF76C" w14:textId="77777777" w:rsidR="001C3FC0" w:rsidRPr="00A60FD8" w:rsidRDefault="001C3FC0" w:rsidP="001C3FC0">
            <w:pPr>
              <w:pStyle w:val="Tabletext"/>
              <w:jc w:val="center"/>
            </w:pPr>
            <w:r w:rsidRPr="00A60FD8">
              <w:t>750</w:t>
            </w:r>
          </w:p>
        </w:tc>
      </w:tr>
      <w:tr w:rsidR="001C3FC0" w:rsidRPr="00A60FD8" w14:paraId="4890B866" w14:textId="77777777" w:rsidTr="001C3FC0">
        <w:tc>
          <w:tcPr>
            <w:tcW w:w="1838" w:type="dxa"/>
            <w:vAlign w:val="center"/>
          </w:tcPr>
          <w:p w14:paraId="7C58309B" w14:textId="77777777" w:rsidR="001C3FC0" w:rsidRPr="00A60FD8" w:rsidRDefault="001C3FC0" w:rsidP="001C3FC0">
            <w:pPr>
              <w:pStyle w:val="Tabletext"/>
            </w:pPr>
            <w:r w:rsidRPr="00A60FD8">
              <w:t>ITS stations in communication range</w:t>
            </w:r>
          </w:p>
        </w:tc>
        <w:tc>
          <w:tcPr>
            <w:tcW w:w="3544" w:type="dxa"/>
            <w:vAlign w:val="center"/>
          </w:tcPr>
          <w:p w14:paraId="5E4DA7BD" w14:textId="77777777" w:rsidR="001C3FC0" w:rsidRPr="00A60FD8" w:rsidRDefault="001C3FC0" w:rsidP="001C3FC0">
            <w:pPr>
              <w:pStyle w:val="Tabletext"/>
            </w:pPr>
          </w:p>
        </w:tc>
        <w:tc>
          <w:tcPr>
            <w:tcW w:w="1559" w:type="dxa"/>
            <w:vAlign w:val="center"/>
          </w:tcPr>
          <w:p w14:paraId="6428DA32" w14:textId="77777777" w:rsidR="001C3FC0" w:rsidRPr="00A60FD8" w:rsidRDefault="001C3FC0" w:rsidP="001C3FC0">
            <w:pPr>
              <w:pStyle w:val="Tabletext"/>
              <w:jc w:val="center"/>
            </w:pPr>
          </w:p>
        </w:tc>
        <w:tc>
          <w:tcPr>
            <w:tcW w:w="1418" w:type="dxa"/>
            <w:vAlign w:val="center"/>
          </w:tcPr>
          <w:p w14:paraId="0E479685" w14:textId="77777777" w:rsidR="001C3FC0" w:rsidRPr="00A60FD8" w:rsidRDefault="001C3FC0" w:rsidP="001C3FC0">
            <w:pPr>
              <w:pStyle w:val="Tabletext"/>
              <w:jc w:val="center"/>
            </w:pPr>
          </w:p>
        </w:tc>
        <w:tc>
          <w:tcPr>
            <w:tcW w:w="1417" w:type="dxa"/>
            <w:vAlign w:val="center"/>
          </w:tcPr>
          <w:p w14:paraId="6B66246F" w14:textId="77777777" w:rsidR="001C3FC0" w:rsidRPr="00A60FD8" w:rsidRDefault="001C3FC0" w:rsidP="001C3FC0">
            <w:pPr>
              <w:pStyle w:val="Tabletext"/>
              <w:jc w:val="center"/>
            </w:pPr>
          </w:p>
        </w:tc>
      </w:tr>
      <w:tr w:rsidR="001C3FC0" w:rsidRPr="00A60FD8" w14:paraId="4A04EFC5" w14:textId="77777777" w:rsidTr="001C3FC0">
        <w:tc>
          <w:tcPr>
            <w:tcW w:w="1838" w:type="dxa"/>
            <w:vAlign w:val="center"/>
          </w:tcPr>
          <w:p w14:paraId="72FF077B" w14:textId="77777777" w:rsidR="001C3FC0" w:rsidRPr="00A60FD8" w:rsidRDefault="001C3FC0" w:rsidP="001C3FC0">
            <w:pPr>
              <w:pStyle w:val="Tabletext"/>
            </w:pPr>
          </w:p>
        </w:tc>
        <w:tc>
          <w:tcPr>
            <w:tcW w:w="3544" w:type="dxa"/>
            <w:vAlign w:val="center"/>
          </w:tcPr>
          <w:p w14:paraId="3CCEDF23" w14:textId="77777777" w:rsidR="001C3FC0" w:rsidRPr="00A60FD8" w:rsidRDefault="001C3FC0" w:rsidP="001C3FC0">
            <w:pPr>
              <w:pStyle w:val="Tabletext"/>
            </w:pPr>
            <w:r w:rsidRPr="00A60FD8">
              <w:t>In Urban</w:t>
            </w:r>
          </w:p>
        </w:tc>
        <w:tc>
          <w:tcPr>
            <w:tcW w:w="1559" w:type="dxa"/>
            <w:vAlign w:val="center"/>
          </w:tcPr>
          <w:p w14:paraId="67531974" w14:textId="77777777" w:rsidR="001C3FC0" w:rsidRPr="00A60FD8" w:rsidRDefault="001C3FC0" w:rsidP="001C3FC0">
            <w:pPr>
              <w:pStyle w:val="Tabletext"/>
              <w:jc w:val="center"/>
            </w:pPr>
            <w:r w:rsidRPr="00A60FD8">
              <w:t>320</w:t>
            </w:r>
          </w:p>
        </w:tc>
        <w:tc>
          <w:tcPr>
            <w:tcW w:w="1418" w:type="dxa"/>
            <w:vAlign w:val="center"/>
          </w:tcPr>
          <w:p w14:paraId="7A046BE0" w14:textId="77777777" w:rsidR="001C3FC0" w:rsidRPr="00A60FD8" w:rsidRDefault="001C3FC0" w:rsidP="001C3FC0">
            <w:pPr>
              <w:pStyle w:val="Tabletext"/>
              <w:jc w:val="center"/>
            </w:pPr>
            <w:r w:rsidRPr="00A60FD8">
              <w:t>640</w:t>
            </w:r>
          </w:p>
        </w:tc>
        <w:tc>
          <w:tcPr>
            <w:tcW w:w="1417" w:type="dxa"/>
            <w:vAlign w:val="center"/>
          </w:tcPr>
          <w:p w14:paraId="16AB706E" w14:textId="77777777" w:rsidR="001C3FC0" w:rsidRPr="00A60FD8" w:rsidRDefault="001C3FC0" w:rsidP="001C3FC0">
            <w:pPr>
              <w:pStyle w:val="Tabletext"/>
              <w:jc w:val="center"/>
            </w:pPr>
            <w:r w:rsidRPr="00A60FD8">
              <w:t>480</w:t>
            </w:r>
          </w:p>
        </w:tc>
      </w:tr>
      <w:tr w:rsidR="001C3FC0" w:rsidRPr="00A60FD8" w14:paraId="00B37BDC" w14:textId="77777777" w:rsidTr="001C3FC0">
        <w:tc>
          <w:tcPr>
            <w:tcW w:w="1838" w:type="dxa"/>
            <w:vAlign w:val="center"/>
          </w:tcPr>
          <w:p w14:paraId="3A6F412B" w14:textId="77777777" w:rsidR="001C3FC0" w:rsidRPr="00A60FD8" w:rsidRDefault="001C3FC0" w:rsidP="001C3FC0">
            <w:pPr>
              <w:pStyle w:val="Tabletext"/>
            </w:pPr>
          </w:p>
        </w:tc>
        <w:tc>
          <w:tcPr>
            <w:tcW w:w="3544" w:type="dxa"/>
            <w:vAlign w:val="center"/>
          </w:tcPr>
          <w:p w14:paraId="5923D7FA" w14:textId="77777777" w:rsidR="001C3FC0" w:rsidRPr="00A60FD8" w:rsidRDefault="001C3FC0" w:rsidP="001C3FC0">
            <w:pPr>
              <w:pStyle w:val="Tabletext"/>
            </w:pPr>
            <w:r w:rsidRPr="00A60FD8">
              <w:t>In Suburban</w:t>
            </w:r>
          </w:p>
        </w:tc>
        <w:tc>
          <w:tcPr>
            <w:tcW w:w="1559" w:type="dxa"/>
            <w:vAlign w:val="center"/>
          </w:tcPr>
          <w:p w14:paraId="4F2164FD" w14:textId="77777777" w:rsidR="001C3FC0" w:rsidRPr="00A60FD8" w:rsidRDefault="001C3FC0" w:rsidP="001C3FC0">
            <w:pPr>
              <w:pStyle w:val="Tabletext"/>
              <w:jc w:val="center"/>
            </w:pPr>
            <w:r w:rsidRPr="00A60FD8">
              <w:t>180</w:t>
            </w:r>
          </w:p>
        </w:tc>
        <w:tc>
          <w:tcPr>
            <w:tcW w:w="1418" w:type="dxa"/>
            <w:vAlign w:val="center"/>
          </w:tcPr>
          <w:p w14:paraId="4F2C2F93" w14:textId="77777777" w:rsidR="001C3FC0" w:rsidRPr="00A60FD8" w:rsidRDefault="001C3FC0" w:rsidP="001C3FC0">
            <w:pPr>
              <w:pStyle w:val="Tabletext"/>
              <w:jc w:val="center"/>
            </w:pPr>
            <w:r w:rsidRPr="00A60FD8">
              <w:t>360</w:t>
            </w:r>
          </w:p>
        </w:tc>
        <w:tc>
          <w:tcPr>
            <w:tcW w:w="1417" w:type="dxa"/>
            <w:vAlign w:val="center"/>
          </w:tcPr>
          <w:p w14:paraId="6D2A094B" w14:textId="77777777" w:rsidR="001C3FC0" w:rsidRPr="00A60FD8" w:rsidRDefault="001C3FC0" w:rsidP="001C3FC0">
            <w:pPr>
              <w:pStyle w:val="Tabletext"/>
              <w:jc w:val="center"/>
            </w:pPr>
            <w:r w:rsidRPr="00A60FD8">
              <w:t>270</w:t>
            </w:r>
          </w:p>
        </w:tc>
      </w:tr>
      <w:tr w:rsidR="001C3FC0" w:rsidRPr="00A60FD8" w14:paraId="762DF590" w14:textId="77777777" w:rsidTr="001C3FC0">
        <w:tc>
          <w:tcPr>
            <w:tcW w:w="1838" w:type="dxa"/>
            <w:vAlign w:val="center"/>
          </w:tcPr>
          <w:p w14:paraId="00A352E9" w14:textId="77777777" w:rsidR="001C3FC0" w:rsidRPr="00A60FD8" w:rsidRDefault="001C3FC0" w:rsidP="001C3FC0">
            <w:pPr>
              <w:pStyle w:val="Tabletext"/>
            </w:pPr>
          </w:p>
        </w:tc>
        <w:tc>
          <w:tcPr>
            <w:tcW w:w="3544" w:type="dxa"/>
            <w:vAlign w:val="center"/>
          </w:tcPr>
          <w:p w14:paraId="14B059AA" w14:textId="77777777" w:rsidR="001C3FC0" w:rsidRPr="00A60FD8" w:rsidRDefault="001C3FC0" w:rsidP="001C3FC0">
            <w:pPr>
              <w:pStyle w:val="Tabletext"/>
            </w:pPr>
            <w:r w:rsidRPr="00A60FD8">
              <w:t>In Highway</w:t>
            </w:r>
          </w:p>
        </w:tc>
        <w:tc>
          <w:tcPr>
            <w:tcW w:w="1559" w:type="dxa"/>
            <w:vAlign w:val="center"/>
          </w:tcPr>
          <w:p w14:paraId="4C6C8364" w14:textId="77777777" w:rsidR="001C3FC0" w:rsidRPr="00A60FD8" w:rsidRDefault="001C3FC0" w:rsidP="001C3FC0">
            <w:pPr>
              <w:pStyle w:val="Tabletext"/>
              <w:jc w:val="center"/>
            </w:pPr>
            <w:r w:rsidRPr="00A60FD8">
              <w:t>100</w:t>
            </w:r>
          </w:p>
        </w:tc>
        <w:tc>
          <w:tcPr>
            <w:tcW w:w="1418" w:type="dxa"/>
            <w:vAlign w:val="center"/>
          </w:tcPr>
          <w:p w14:paraId="79F98075" w14:textId="77777777" w:rsidR="001C3FC0" w:rsidRPr="00A60FD8" w:rsidRDefault="001C3FC0" w:rsidP="001C3FC0">
            <w:pPr>
              <w:pStyle w:val="Tabletext"/>
              <w:jc w:val="center"/>
            </w:pPr>
            <w:r w:rsidRPr="00A60FD8">
              <w:t>200</w:t>
            </w:r>
          </w:p>
        </w:tc>
        <w:tc>
          <w:tcPr>
            <w:tcW w:w="1417" w:type="dxa"/>
            <w:vAlign w:val="center"/>
          </w:tcPr>
          <w:p w14:paraId="73C20B07" w14:textId="77777777" w:rsidR="001C3FC0" w:rsidRPr="00A60FD8" w:rsidRDefault="001C3FC0" w:rsidP="001C3FC0">
            <w:pPr>
              <w:pStyle w:val="Tabletext"/>
              <w:jc w:val="center"/>
            </w:pPr>
            <w:r w:rsidRPr="00A60FD8">
              <w:t>150</w:t>
            </w:r>
          </w:p>
        </w:tc>
      </w:tr>
      <w:tr w:rsidR="001C3FC0" w:rsidRPr="00A60FD8" w14:paraId="6D214A74" w14:textId="77777777" w:rsidTr="001C3FC0">
        <w:tc>
          <w:tcPr>
            <w:tcW w:w="1838" w:type="dxa"/>
            <w:vAlign w:val="center"/>
          </w:tcPr>
          <w:p w14:paraId="5C32966A" w14:textId="77777777" w:rsidR="001C3FC0" w:rsidRPr="00A60FD8" w:rsidRDefault="001C3FC0" w:rsidP="001C3FC0">
            <w:pPr>
              <w:pStyle w:val="Tabletext"/>
            </w:pPr>
            <w:r w:rsidRPr="00A60FD8">
              <w:t>Spectrum efficiency</w:t>
            </w:r>
          </w:p>
        </w:tc>
        <w:tc>
          <w:tcPr>
            <w:tcW w:w="3544" w:type="dxa"/>
            <w:vAlign w:val="center"/>
          </w:tcPr>
          <w:p w14:paraId="1BC13927" w14:textId="77777777" w:rsidR="001C3FC0" w:rsidRPr="00A60FD8" w:rsidRDefault="001C3FC0" w:rsidP="001C3FC0">
            <w:pPr>
              <w:pStyle w:val="Tabletext"/>
            </w:pPr>
          </w:p>
        </w:tc>
        <w:tc>
          <w:tcPr>
            <w:tcW w:w="1559" w:type="dxa"/>
            <w:vAlign w:val="center"/>
          </w:tcPr>
          <w:p w14:paraId="5EBA3C12" w14:textId="77777777" w:rsidR="001C3FC0" w:rsidRPr="00A60FD8" w:rsidRDefault="001C3FC0" w:rsidP="001C3FC0">
            <w:pPr>
              <w:pStyle w:val="Tabletext"/>
              <w:jc w:val="center"/>
            </w:pPr>
            <w:r w:rsidRPr="00A60FD8">
              <w:t>0.55</w:t>
            </w:r>
          </w:p>
        </w:tc>
        <w:tc>
          <w:tcPr>
            <w:tcW w:w="1418" w:type="dxa"/>
            <w:vAlign w:val="center"/>
          </w:tcPr>
          <w:p w14:paraId="299F7381" w14:textId="77777777" w:rsidR="001C3FC0" w:rsidRPr="00A60FD8" w:rsidRDefault="001C3FC0" w:rsidP="001C3FC0">
            <w:pPr>
              <w:pStyle w:val="Tabletext"/>
              <w:jc w:val="center"/>
            </w:pPr>
            <w:r w:rsidRPr="00A60FD8">
              <w:t>0.6</w:t>
            </w:r>
          </w:p>
        </w:tc>
        <w:tc>
          <w:tcPr>
            <w:tcW w:w="1417" w:type="dxa"/>
            <w:vAlign w:val="center"/>
          </w:tcPr>
          <w:p w14:paraId="651EE418" w14:textId="77777777" w:rsidR="001C3FC0" w:rsidRPr="00A60FD8" w:rsidRDefault="001C3FC0" w:rsidP="001C3FC0">
            <w:pPr>
              <w:pStyle w:val="Tabletext"/>
              <w:jc w:val="center"/>
            </w:pPr>
            <w:r w:rsidRPr="00A60FD8">
              <w:t>0.575</w:t>
            </w:r>
          </w:p>
        </w:tc>
      </w:tr>
      <w:tr w:rsidR="001C3FC0" w:rsidRPr="00A60FD8" w14:paraId="63BA86A1" w14:textId="77777777" w:rsidTr="001C3FC0">
        <w:tc>
          <w:tcPr>
            <w:tcW w:w="1838" w:type="dxa"/>
            <w:vAlign w:val="center"/>
          </w:tcPr>
          <w:p w14:paraId="313226E6" w14:textId="77777777" w:rsidR="001C3FC0" w:rsidRPr="00A60FD8" w:rsidRDefault="001C3FC0" w:rsidP="001C3FC0">
            <w:pPr>
              <w:pStyle w:val="Tabletext"/>
            </w:pPr>
            <w:r w:rsidRPr="00A60FD8">
              <w:t>Max allowed channel load</w:t>
            </w:r>
          </w:p>
        </w:tc>
        <w:tc>
          <w:tcPr>
            <w:tcW w:w="3544" w:type="dxa"/>
            <w:vAlign w:val="center"/>
          </w:tcPr>
          <w:p w14:paraId="6C0B089D" w14:textId="77777777" w:rsidR="001C3FC0" w:rsidRPr="00A60FD8" w:rsidRDefault="001C3FC0" w:rsidP="001C3FC0">
            <w:pPr>
              <w:pStyle w:val="Tabletext"/>
            </w:pPr>
          </w:p>
        </w:tc>
        <w:tc>
          <w:tcPr>
            <w:tcW w:w="1559" w:type="dxa"/>
            <w:vAlign w:val="center"/>
          </w:tcPr>
          <w:p w14:paraId="7E565EAD" w14:textId="77777777" w:rsidR="001C3FC0" w:rsidRPr="00A60FD8" w:rsidRDefault="001C3FC0" w:rsidP="001C3FC0">
            <w:pPr>
              <w:pStyle w:val="Tabletext"/>
              <w:jc w:val="center"/>
            </w:pPr>
            <w:r w:rsidRPr="00A60FD8">
              <w:t>0.6</w:t>
            </w:r>
          </w:p>
        </w:tc>
        <w:tc>
          <w:tcPr>
            <w:tcW w:w="1418" w:type="dxa"/>
            <w:vAlign w:val="center"/>
          </w:tcPr>
          <w:p w14:paraId="527B0590" w14:textId="77777777" w:rsidR="001C3FC0" w:rsidRPr="00A60FD8" w:rsidRDefault="001C3FC0" w:rsidP="001C3FC0">
            <w:pPr>
              <w:pStyle w:val="Tabletext"/>
              <w:jc w:val="center"/>
            </w:pPr>
            <w:r w:rsidRPr="00A60FD8">
              <w:t>0.75</w:t>
            </w:r>
          </w:p>
        </w:tc>
        <w:tc>
          <w:tcPr>
            <w:tcW w:w="1417" w:type="dxa"/>
            <w:vAlign w:val="center"/>
          </w:tcPr>
          <w:p w14:paraId="549142BF" w14:textId="77777777" w:rsidR="001C3FC0" w:rsidRPr="00A60FD8" w:rsidRDefault="001C3FC0" w:rsidP="001C3FC0">
            <w:pPr>
              <w:pStyle w:val="Tabletext"/>
              <w:jc w:val="center"/>
            </w:pPr>
            <w:r w:rsidRPr="00A60FD8">
              <w:t>0.675</w:t>
            </w:r>
          </w:p>
        </w:tc>
      </w:tr>
      <w:tr w:rsidR="001C3FC0" w:rsidRPr="00A60FD8" w14:paraId="70111AAC" w14:textId="77777777" w:rsidTr="001C3FC0">
        <w:tc>
          <w:tcPr>
            <w:tcW w:w="1838" w:type="dxa"/>
            <w:vAlign w:val="center"/>
          </w:tcPr>
          <w:p w14:paraId="05CBC840" w14:textId="77777777" w:rsidR="001C3FC0" w:rsidRPr="00A60FD8" w:rsidRDefault="001C3FC0" w:rsidP="001C3FC0">
            <w:pPr>
              <w:pStyle w:val="Tabletext"/>
            </w:pPr>
            <w:r w:rsidRPr="00A60FD8">
              <w:t>Spectrum efficiency x max allowed channel load</w:t>
            </w:r>
          </w:p>
        </w:tc>
        <w:tc>
          <w:tcPr>
            <w:tcW w:w="3544" w:type="dxa"/>
            <w:vAlign w:val="center"/>
          </w:tcPr>
          <w:p w14:paraId="75CDF917" w14:textId="77777777" w:rsidR="001C3FC0" w:rsidRPr="00A60FD8" w:rsidRDefault="001C3FC0" w:rsidP="001C3FC0">
            <w:pPr>
              <w:pStyle w:val="Tabletext"/>
            </w:pPr>
          </w:p>
        </w:tc>
        <w:tc>
          <w:tcPr>
            <w:tcW w:w="1559" w:type="dxa"/>
            <w:vAlign w:val="center"/>
          </w:tcPr>
          <w:p w14:paraId="79D9F03F" w14:textId="77777777" w:rsidR="001C3FC0" w:rsidRPr="00A60FD8" w:rsidRDefault="001C3FC0" w:rsidP="001C3FC0">
            <w:pPr>
              <w:pStyle w:val="Tabletext"/>
              <w:jc w:val="center"/>
            </w:pPr>
            <w:r w:rsidRPr="00A60FD8">
              <w:t>0.33</w:t>
            </w:r>
          </w:p>
        </w:tc>
        <w:tc>
          <w:tcPr>
            <w:tcW w:w="1418" w:type="dxa"/>
            <w:vAlign w:val="center"/>
          </w:tcPr>
          <w:p w14:paraId="38E29BB2" w14:textId="77777777" w:rsidR="001C3FC0" w:rsidRPr="00A60FD8" w:rsidRDefault="001C3FC0" w:rsidP="001C3FC0">
            <w:pPr>
              <w:pStyle w:val="Tabletext"/>
              <w:jc w:val="center"/>
            </w:pPr>
            <w:r w:rsidRPr="00A60FD8">
              <w:t>0.45</w:t>
            </w:r>
          </w:p>
        </w:tc>
        <w:tc>
          <w:tcPr>
            <w:tcW w:w="1417" w:type="dxa"/>
            <w:vAlign w:val="center"/>
          </w:tcPr>
          <w:p w14:paraId="687BCA69" w14:textId="77777777" w:rsidR="001C3FC0" w:rsidRPr="00A60FD8" w:rsidRDefault="001C3FC0" w:rsidP="001C3FC0">
            <w:pPr>
              <w:pStyle w:val="Tabletext"/>
              <w:jc w:val="center"/>
            </w:pPr>
            <w:r w:rsidRPr="00A60FD8">
              <w:t>0.39</w:t>
            </w:r>
          </w:p>
        </w:tc>
      </w:tr>
      <w:tr w:rsidR="001C3FC0" w:rsidRPr="00A60FD8" w14:paraId="2E0F3EAF" w14:textId="77777777" w:rsidTr="001C3FC0">
        <w:tc>
          <w:tcPr>
            <w:tcW w:w="1838" w:type="dxa"/>
            <w:vAlign w:val="center"/>
          </w:tcPr>
          <w:p w14:paraId="5B393457" w14:textId="77777777" w:rsidR="001C3FC0" w:rsidRPr="00A60FD8" w:rsidRDefault="001C3FC0" w:rsidP="001C3FC0">
            <w:pPr>
              <w:pStyle w:val="Tabletext"/>
            </w:pPr>
            <w:r w:rsidRPr="00A60FD8">
              <w:t>Spectrum needs in MHz:</w:t>
            </w:r>
          </w:p>
        </w:tc>
        <w:tc>
          <w:tcPr>
            <w:tcW w:w="3544" w:type="dxa"/>
            <w:vAlign w:val="center"/>
          </w:tcPr>
          <w:p w14:paraId="3C99D130" w14:textId="77777777" w:rsidR="001C3FC0" w:rsidRPr="00A60FD8" w:rsidRDefault="001C3FC0" w:rsidP="001C3FC0">
            <w:pPr>
              <w:pStyle w:val="Tabletext"/>
            </w:pPr>
          </w:p>
        </w:tc>
        <w:tc>
          <w:tcPr>
            <w:tcW w:w="1559" w:type="dxa"/>
            <w:vAlign w:val="center"/>
          </w:tcPr>
          <w:p w14:paraId="73FAE145" w14:textId="77777777" w:rsidR="001C3FC0" w:rsidRPr="00A60FD8" w:rsidRDefault="001C3FC0" w:rsidP="001C3FC0">
            <w:pPr>
              <w:pStyle w:val="Tabletext"/>
              <w:jc w:val="center"/>
            </w:pPr>
          </w:p>
        </w:tc>
        <w:tc>
          <w:tcPr>
            <w:tcW w:w="1418" w:type="dxa"/>
            <w:vAlign w:val="center"/>
          </w:tcPr>
          <w:p w14:paraId="7AA1152A" w14:textId="77777777" w:rsidR="001C3FC0" w:rsidRPr="00A60FD8" w:rsidRDefault="001C3FC0" w:rsidP="001C3FC0">
            <w:pPr>
              <w:pStyle w:val="Tabletext"/>
              <w:jc w:val="center"/>
            </w:pPr>
          </w:p>
        </w:tc>
        <w:tc>
          <w:tcPr>
            <w:tcW w:w="1417" w:type="dxa"/>
            <w:vAlign w:val="center"/>
          </w:tcPr>
          <w:p w14:paraId="10B5EB44" w14:textId="77777777" w:rsidR="001C3FC0" w:rsidRPr="00A60FD8" w:rsidRDefault="001C3FC0" w:rsidP="001C3FC0">
            <w:pPr>
              <w:pStyle w:val="Tabletext"/>
              <w:jc w:val="center"/>
            </w:pPr>
          </w:p>
        </w:tc>
      </w:tr>
      <w:tr w:rsidR="001C3FC0" w:rsidRPr="00A60FD8" w14:paraId="47EEEE78" w14:textId="77777777" w:rsidTr="001C3FC0">
        <w:tc>
          <w:tcPr>
            <w:tcW w:w="1838" w:type="dxa"/>
            <w:vAlign w:val="center"/>
          </w:tcPr>
          <w:p w14:paraId="19E49525" w14:textId="77777777" w:rsidR="001C3FC0" w:rsidRPr="00A60FD8" w:rsidRDefault="001C3FC0" w:rsidP="001C3FC0">
            <w:pPr>
              <w:pStyle w:val="Tabletext"/>
              <w:rPr>
                <w:b/>
                <w:bCs/>
              </w:rPr>
            </w:pPr>
            <w:r w:rsidRPr="00A60FD8">
              <w:rPr>
                <w:b/>
                <w:bCs/>
              </w:rPr>
              <w:t>MCM</w:t>
            </w:r>
          </w:p>
        </w:tc>
        <w:tc>
          <w:tcPr>
            <w:tcW w:w="3544" w:type="dxa"/>
            <w:vAlign w:val="center"/>
          </w:tcPr>
          <w:p w14:paraId="713A708C" w14:textId="77777777" w:rsidR="001C3FC0" w:rsidRPr="00A60FD8" w:rsidRDefault="001C3FC0" w:rsidP="001C3FC0">
            <w:pPr>
              <w:pStyle w:val="Tabletext"/>
              <w:rPr>
                <w:b/>
                <w:bCs/>
              </w:rPr>
            </w:pPr>
            <w:r w:rsidRPr="00A60FD8">
              <w:rPr>
                <w:b/>
                <w:bCs/>
              </w:rPr>
              <w:t>Urban</w:t>
            </w:r>
          </w:p>
        </w:tc>
        <w:tc>
          <w:tcPr>
            <w:tcW w:w="1559" w:type="dxa"/>
            <w:vAlign w:val="center"/>
          </w:tcPr>
          <w:p w14:paraId="69FCAF55" w14:textId="77777777" w:rsidR="001C3FC0" w:rsidRPr="00A60FD8" w:rsidRDefault="001C3FC0" w:rsidP="001C3FC0">
            <w:pPr>
              <w:pStyle w:val="Tabletext"/>
              <w:jc w:val="center"/>
              <w:rPr>
                <w:b/>
                <w:bCs/>
              </w:rPr>
            </w:pPr>
            <w:r w:rsidRPr="00A60FD8">
              <w:rPr>
                <w:b/>
                <w:bCs/>
              </w:rPr>
              <w:t>23</w:t>
            </w:r>
          </w:p>
        </w:tc>
        <w:tc>
          <w:tcPr>
            <w:tcW w:w="1418" w:type="dxa"/>
            <w:vAlign w:val="center"/>
          </w:tcPr>
          <w:p w14:paraId="1DDF2F1D" w14:textId="77777777" w:rsidR="001C3FC0" w:rsidRPr="00A60FD8" w:rsidRDefault="001C3FC0" w:rsidP="001C3FC0">
            <w:pPr>
              <w:pStyle w:val="Tabletext"/>
              <w:jc w:val="center"/>
              <w:rPr>
                <w:b/>
                <w:bCs/>
              </w:rPr>
            </w:pPr>
            <w:r w:rsidRPr="00A60FD8">
              <w:rPr>
                <w:b/>
                <w:bCs/>
              </w:rPr>
              <w:t>74</w:t>
            </w:r>
          </w:p>
        </w:tc>
        <w:tc>
          <w:tcPr>
            <w:tcW w:w="1417" w:type="dxa"/>
            <w:vAlign w:val="center"/>
          </w:tcPr>
          <w:p w14:paraId="161F4035" w14:textId="77777777" w:rsidR="001C3FC0" w:rsidRPr="00A60FD8" w:rsidRDefault="001C3FC0" w:rsidP="001C3FC0">
            <w:pPr>
              <w:pStyle w:val="Tabletext"/>
              <w:jc w:val="center"/>
              <w:rPr>
                <w:b/>
                <w:bCs/>
              </w:rPr>
            </w:pPr>
            <w:r w:rsidRPr="00A60FD8">
              <w:rPr>
                <w:b/>
                <w:bCs/>
              </w:rPr>
              <w:t>46</w:t>
            </w:r>
          </w:p>
        </w:tc>
      </w:tr>
      <w:tr w:rsidR="001C3FC0" w:rsidRPr="00A60FD8" w14:paraId="023CB65F" w14:textId="77777777" w:rsidTr="001C3FC0">
        <w:tc>
          <w:tcPr>
            <w:tcW w:w="1838" w:type="dxa"/>
            <w:vAlign w:val="center"/>
          </w:tcPr>
          <w:p w14:paraId="343F5ACB" w14:textId="77777777" w:rsidR="001C3FC0" w:rsidRPr="00A60FD8" w:rsidRDefault="001C3FC0" w:rsidP="001C3FC0">
            <w:pPr>
              <w:pStyle w:val="Tabletext"/>
              <w:rPr>
                <w:b/>
                <w:bCs/>
              </w:rPr>
            </w:pPr>
            <w:r w:rsidRPr="00A60FD8">
              <w:rPr>
                <w:b/>
                <w:bCs/>
              </w:rPr>
              <w:t>MCM</w:t>
            </w:r>
          </w:p>
        </w:tc>
        <w:tc>
          <w:tcPr>
            <w:tcW w:w="3544" w:type="dxa"/>
            <w:vAlign w:val="center"/>
          </w:tcPr>
          <w:p w14:paraId="7D8AF87B" w14:textId="77777777" w:rsidR="001C3FC0" w:rsidRPr="00A60FD8" w:rsidRDefault="001C3FC0" w:rsidP="001C3FC0">
            <w:pPr>
              <w:pStyle w:val="Tabletext"/>
              <w:rPr>
                <w:b/>
                <w:bCs/>
              </w:rPr>
            </w:pPr>
            <w:r w:rsidRPr="00A60FD8">
              <w:rPr>
                <w:b/>
                <w:bCs/>
              </w:rPr>
              <w:t>Suburban</w:t>
            </w:r>
          </w:p>
        </w:tc>
        <w:tc>
          <w:tcPr>
            <w:tcW w:w="1559" w:type="dxa"/>
            <w:vAlign w:val="center"/>
          </w:tcPr>
          <w:p w14:paraId="576B859C" w14:textId="77777777" w:rsidR="001C3FC0" w:rsidRPr="00A60FD8" w:rsidRDefault="001C3FC0" w:rsidP="001C3FC0">
            <w:pPr>
              <w:pStyle w:val="Tabletext"/>
              <w:jc w:val="center"/>
              <w:rPr>
                <w:b/>
                <w:bCs/>
              </w:rPr>
            </w:pPr>
            <w:r w:rsidRPr="00A60FD8">
              <w:rPr>
                <w:b/>
                <w:bCs/>
              </w:rPr>
              <w:t>26</w:t>
            </w:r>
          </w:p>
        </w:tc>
        <w:tc>
          <w:tcPr>
            <w:tcW w:w="1418" w:type="dxa"/>
            <w:vAlign w:val="center"/>
          </w:tcPr>
          <w:p w14:paraId="52F1A67C" w14:textId="77777777" w:rsidR="001C3FC0" w:rsidRPr="00A60FD8" w:rsidRDefault="001C3FC0" w:rsidP="001C3FC0">
            <w:pPr>
              <w:pStyle w:val="Tabletext"/>
              <w:jc w:val="center"/>
              <w:rPr>
                <w:b/>
                <w:bCs/>
              </w:rPr>
            </w:pPr>
            <w:r w:rsidRPr="00A60FD8">
              <w:rPr>
                <w:b/>
                <w:bCs/>
              </w:rPr>
              <w:t>83</w:t>
            </w:r>
          </w:p>
        </w:tc>
        <w:tc>
          <w:tcPr>
            <w:tcW w:w="1417" w:type="dxa"/>
            <w:vAlign w:val="center"/>
          </w:tcPr>
          <w:p w14:paraId="1B8CC3B5" w14:textId="77777777" w:rsidR="001C3FC0" w:rsidRPr="00A60FD8" w:rsidRDefault="001C3FC0" w:rsidP="001C3FC0">
            <w:pPr>
              <w:pStyle w:val="Tabletext"/>
              <w:jc w:val="center"/>
              <w:rPr>
                <w:b/>
                <w:bCs/>
              </w:rPr>
            </w:pPr>
            <w:r w:rsidRPr="00A60FD8">
              <w:rPr>
                <w:b/>
                <w:bCs/>
              </w:rPr>
              <w:t>51</w:t>
            </w:r>
          </w:p>
        </w:tc>
      </w:tr>
      <w:tr w:rsidR="001C3FC0" w:rsidRPr="00A60FD8" w14:paraId="7A5C5F5A" w14:textId="77777777" w:rsidTr="001C3FC0">
        <w:tc>
          <w:tcPr>
            <w:tcW w:w="1838" w:type="dxa"/>
            <w:vAlign w:val="center"/>
          </w:tcPr>
          <w:p w14:paraId="6E2D1627" w14:textId="77777777" w:rsidR="001C3FC0" w:rsidRPr="00A60FD8" w:rsidRDefault="001C3FC0" w:rsidP="001C3FC0">
            <w:pPr>
              <w:pStyle w:val="Tabletext"/>
              <w:rPr>
                <w:b/>
                <w:bCs/>
              </w:rPr>
            </w:pPr>
            <w:r w:rsidRPr="00A60FD8">
              <w:rPr>
                <w:b/>
                <w:bCs/>
              </w:rPr>
              <w:t>MCM</w:t>
            </w:r>
          </w:p>
        </w:tc>
        <w:tc>
          <w:tcPr>
            <w:tcW w:w="3544" w:type="dxa"/>
            <w:vAlign w:val="center"/>
          </w:tcPr>
          <w:p w14:paraId="52B7C67D" w14:textId="77777777" w:rsidR="001C3FC0" w:rsidRPr="00A60FD8" w:rsidRDefault="001C3FC0" w:rsidP="001C3FC0">
            <w:pPr>
              <w:pStyle w:val="Tabletext"/>
              <w:rPr>
                <w:b/>
                <w:bCs/>
              </w:rPr>
            </w:pPr>
            <w:r w:rsidRPr="00A60FD8">
              <w:rPr>
                <w:b/>
                <w:bCs/>
              </w:rPr>
              <w:t>Highway</w:t>
            </w:r>
          </w:p>
        </w:tc>
        <w:tc>
          <w:tcPr>
            <w:tcW w:w="1559" w:type="dxa"/>
            <w:vAlign w:val="center"/>
          </w:tcPr>
          <w:p w14:paraId="6F467E9A" w14:textId="77777777" w:rsidR="001C3FC0" w:rsidRPr="00A60FD8" w:rsidRDefault="001C3FC0" w:rsidP="001C3FC0">
            <w:pPr>
              <w:pStyle w:val="Tabletext"/>
              <w:jc w:val="center"/>
              <w:rPr>
                <w:b/>
                <w:bCs/>
              </w:rPr>
            </w:pPr>
            <w:r w:rsidRPr="00A60FD8">
              <w:rPr>
                <w:b/>
                <w:bCs/>
              </w:rPr>
              <w:t>24</w:t>
            </w:r>
          </w:p>
        </w:tc>
        <w:tc>
          <w:tcPr>
            <w:tcW w:w="1418" w:type="dxa"/>
            <w:vAlign w:val="center"/>
          </w:tcPr>
          <w:p w14:paraId="7E73C7F0" w14:textId="77777777" w:rsidR="001C3FC0" w:rsidRPr="00A60FD8" w:rsidRDefault="001C3FC0" w:rsidP="001C3FC0">
            <w:pPr>
              <w:pStyle w:val="Tabletext"/>
              <w:jc w:val="center"/>
              <w:rPr>
                <w:b/>
                <w:bCs/>
              </w:rPr>
            </w:pPr>
            <w:r w:rsidRPr="00A60FD8">
              <w:rPr>
                <w:b/>
                <w:bCs/>
              </w:rPr>
              <w:t>46</w:t>
            </w:r>
          </w:p>
        </w:tc>
        <w:tc>
          <w:tcPr>
            <w:tcW w:w="1417" w:type="dxa"/>
            <w:vAlign w:val="center"/>
          </w:tcPr>
          <w:p w14:paraId="3ACA34E7" w14:textId="77777777" w:rsidR="001C3FC0" w:rsidRPr="00A60FD8" w:rsidRDefault="001C3FC0" w:rsidP="001C3FC0">
            <w:pPr>
              <w:pStyle w:val="Tabletext"/>
              <w:jc w:val="center"/>
              <w:rPr>
                <w:b/>
                <w:bCs/>
              </w:rPr>
            </w:pPr>
            <w:r w:rsidRPr="00A60FD8">
              <w:rPr>
                <w:b/>
                <w:bCs/>
              </w:rPr>
              <w:t>36</w:t>
            </w:r>
          </w:p>
        </w:tc>
      </w:tr>
    </w:tbl>
    <w:p w14:paraId="44C2ECF1" w14:textId="77777777" w:rsidR="001C3FC0" w:rsidRPr="00A60FD8" w:rsidRDefault="001C3FC0" w:rsidP="001C3FC0">
      <w:pPr>
        <w:pStyle w:val="Tablefin"/>
      </w:pPr>
      <w:r w:rsidRPr="00A60FD8">
        <w:t>]</w:t>
      </w:r>
    </w:p>
    <w:p w14:paraId="38E55FDD" w14:textId="374B037E" w:rsidR="001C3FC0" w:rsidRPr="00A60FD8" w:rsidRDefault="001C3FC0" w:rsidP="0056449D">
      <w:pPr>
        <w:pStyle w:val="EditorsNote"/>
      </w:pPr>
      <w:r w:rsidRPr="00A60FD8">
        <w:t>[</w:t>
      </w:r>
      <w:r w:rsidR="0056449D" w:rsidRPr="00A60FD8">
        <w:t xml:space="preserve">Editor’s </w:t>
      </w:r>
      <w:r w:rsidRPr="00A60FD8">
        <w:t xml:space="preserve">note – The entire section 8.2.2 is in square </w:t>
      </w:r>
      <w:proofErr w:type="gramStart"/>
      <w:r w:rsidRPr="00A60FD8">
        <w:t>brackets, since</w:t>
      </w:r>
      <w:proofErr w:type="gramEnd"/>
      <w:r w:rsidRPr="00A60FD8">
        <w:t xml:space="preserve"> the contents were not agreed. Study could be referenced, but not cut and paste until considered and approved by WP5A; some new material to be considered as such; should be ITU-R studies that are cited to justify spectrum needs. Contributions expected to try to address these issues.]</w:t>
      </w:r>
    </w:p>
    <w:p w14:paraId="529B7B93" w14:textId="77777777" w:rsidR="001C3FC0" w:rsidRPr="00A60FD8" w:rsidRDefault="001C3FC0" w:rsidP="001C3FC0">
      <w:pPr>
        <w:pStyle w:val="Heading3"/>
      </w:pPr>
      <w:r w:rsidRPr="00A60FD8">
        <w:lastRenderedPageBreak/>
        <w:t>[8.2.2</w:t>
      </w:r>
      <w:r w:rsidRPr="00A60FD8">
        <w:tab/>
        <w:t xml:space="preserve">Spectrum needs for safety related ITS – day 1 and advanced use cases </w:t>
      </w:r>
    </w:p>
    <w:p w14:paraId="31E08B86" w14:textId="77777777" w:rsidR="001C3FC0" w:rsidRPr="00A60FD8" w:rsidRDefault="001C3FC0" w:rsidP="001C3FC0">
      <w:pPr>
        <w:jc w:val="both"/>
        <w:rPr>
          <w:lang w:eastAsia="zh-CN"/>
        </w:rPr>
      </w:pPr>
      <w:r w:rsidRPr="00A60FD8">
        <w:rPr>
          <w:lang w:eastAsia="zh-CN"/>
        </w:rPr>
        <w:t>A white paper</w:t>
      </w:r>
      <w:r w:rsidRPr="00A60FD8">
        <w:rPr>
          <w:rStyle w:val="FootnoteReference"/>
          <w:lang w:eastAsia="zh-CN"/>
        </w:rPr>
        <w:footnoteReference w:id="37"/>
      </w:r>
      <w:r w:rsidRPr="00A60FD8">
        <w:rPr>
          <w:lang w:eastAsia="zh-CN"/>
        </w:rPr>
        <w:t xml:space="preserve"> by an automotive and mobile industry association reports on the results of its studies relating to the evolution of automotive connectivity for the purposes of enhanced road safety, improved traffic efficiency, greener environmental impact, and more comfortable driving.</w:t>
      </w:r>
    </w:p>
    <w:p w14:paraId="0E555459" w14:textId="77777777" w:rsidR="001C3FC0" w:rsidRPr="00A60FD8" w:rsidRDefault="001C3FC0" w:rsidP="001C3FC0">
      <w:pPr>
        <w:jc w:val="both"/>
        <w:rPr>
          <w:lang w:eastAsia="zh-CN"/>
        </w:rPr>
      </w:pPr>
      <w:r w:rsidRPr="00A60FD8">
        <w:rPr>
          <w:lang w:eastAsia="zh-CN"/>
        </w:rPr>
        <w:t xml:space="preserve">The white paper sets out a consolidated view of the automotive and telecommunications industries on the evolution of communication technologies, their application to automotive connectivity, and the deployment of advanced driving use cases up to 2030, which include advanced safety and automated driving (AD). </w:t>
      </w:r>
    </w:p>
    <w:p w14:paraId="7A918470" w14:textId="77777777" w:rsidR="001C3FC0" w:rsidRPr="00A60FD8" w:rsidRDefault="001C3FC0" w:rsidP="001C3FC0">
      <w:pPr>
        <w:jc w:val="both"/>
        <w:rPr>
          <w:lang w:eastAsia="zh-CN"/>
        </w:rPr>
      </w:pPr>
      <w:r w:rsidRPr="00A60FD8">
        <w:rPr>
          <w:lang w:eastAsia="zh-CN"/>
        </w:rPr>
        <w:t>Many so-called day-1 basic safety use cases have been widely analysed in the past, and several of these have already been deployed. Some of the advanced driving use cases would pave the way to automated driving, and thereby contribute to global safety and traffic efficiency goals, as well as environmental benefits for citizens and consumers.</w:t>
      </w:r>
    </w:p>
    <w:p w14:paraId="3B92C00A" w14:textId="77777777" w:rsidR="001C3FC0" w:rsidRPr="00A60FD8" w:rsidRDefault="001C3FC0" w:rsidP="001C3FC0">
      <w:pPr>
        <w:jc w:val="both"/>
        <w:rPr>
          <w:lang w:eastAsia="zh-CN"/>
        </w:rPr>
      </w:pPr>
      <w:r w:rsidRPr="00A60FD8">
        <w:rPr>
          <w:lang w:eastAsia="zh-CN"/>
        </w:rPr>
        <w:t>The report also identifies the most promising advanced driving use cases such as Cooperative Manoeuvres and Sensor Sharing, in conjunction with the adoption of Cellular Vehicle-To-Everything (C-V2X) standards as well as availability of required technologies and devices, i.e. on-board units (OBUs), road-side units (RSUs), and smartphones, integrating the latest chipsets and modules.</w:t>
      </w:r>
      <w:r w:rsidRPr="00A60FD8">
        <w:t xml:space="preserve"> </w:t>
      </w:r>
      <w:r w:rsidRPr="00A60FD8">
        <w:rPr>
          <w:lang w:eastAsia="zh-CN"/>
        </w:rPr>
        <w:t>The market trajectory of the identified use cases is described along with the expected timeline for their mass market deployment.</w:t>
      </w:r>
    </w:p>
    <w:p w14:paraId="07DE0326" w14:textId="77777777" w:rsidR="001C3FC0" w:rsidRPr="00A60FD8" w:rsidRDefault="001C3FC0" w:rsidP="001C3FC0">
      <w:pPr>
        <w:jc w:val="both"/>
      </w:pPr>
      <w:r w:rsidRPr="00A60FD8">
        <w:t xml:space="preserve">The report notes that many advanced driving use cases will require 5G-V2X radios. 5G-V2X is considered for advanced driving and LTE-V2X is considered for basic safety use cases, each encompassing both network and direct communications. Mobile network operators around the world have started to deploy 5G, building on current 4G networks. In the meantime, the planned releases of the 3GPP standards include new features for direct communications, such as low power consumption in handheld devices, enabling additional use cases. The roadmap also accounts for the work currently undertaken on the upper application layers (e.g. message types and protocols), as well as equipment availability, testing and interoperability. The report shows that some advanced driving use cases will require direct communication for their implementation. </w:t>
      </w:r>
    </w:p>
    <w:p w14:paraId="6B2B6F2A" w14:textId="77777777" w:rsidR="001C3FC0" w:rsidRPr="00A60FD8" w:rsidRDefault="001C3FC0" w:rsidP="001C3FC0">
      <w:pPr>
        <w:jc w:val="both"/>
        <w:rPr>
          <w:lang w:eastAsia="zh-CN"/>
        </w:rPr>
      </w:pPr>
      <w:r w:rsidRPr="00A60FD8">
        <w:rPr>
          <w:lang w:eastAsia="zh-CN"/>
        </w:rPr>
        <w:t>The spectrum needs for basic and advanced driving use cases are highlighted in the report. For direct communication, this corresponds to between 10 and 20 MHz at 5.9 GHz for basic safety, and an additional 40 MHz or more at 5.9 GHz for advanced driving. The report also highlights the need for additional spectrum for network-based communications for use by mobile operators in delivering advanced driving capabilities in rural and urban environments</w:t>
      </w:r>
      <w:proofErr w:type="gramStart"/>
      <w:r w:rsidRPr="00A60FD8">
        <w:rPr>
          <w:lang w:eastAsia="zh-CN"/>
        </w:rPr>
        <w:t xml:space="preserve">.  </w:t>
      </w:r>
      <w:proofErr w:type="gramEnd"/>
      <w:r w:rsidRPr="00A60FD8">
        <w:rPr>
          <w:lang w:eastAsia="zh-CN"/>
        </w:rPr>
        <w:t xml:space="preserve"> </w:t>
      </w:r>
    </w:p>
    <w:p w14:paraId="7C549E75" w14:textId="77777777" w:rsidR="001C3FC0" w:rsidRPr="00A60FD8" w:rsidRDefault="001C3FC0" w:rsidP="001C3FC0">
      <w:pPr>
        <w:jc w:val="both"/>
        <w:rPr>
          <w:lang w:eastAsia="zh-CN"/>
        </w:rPr>
      </w:pPr>
      <w:r w:rsidRPr="00A60FD8">
        <w:rPr>
          <w:lang w:eastAsia="zh-CN"/>
        </w:rPr>
        <w:t xml:space="preserve">As indicated in Figure 8.2.2.x, the use case timelines can be segmented into four phases which reflect increasing complexity and technical requirements. </w:t>
      </w:r>
    </w:p>
    <w:p w14:paraId="554FE69D" w14:textId="77777777" w:rsidR="001C3FC0" w:rsidRPr="00A60FD8" w:rsidRDefault="001C3FC0" w:rsidP="001C3FC0">
      <w:pPr>
        <w:tabs>
          <w:tab w:val="clear" w:pos="1134"/>
          <w:tab w:val="clear" w:pos="1871"/>
          <w:tab w:val="clear" w:pos="2268"/>
        </w:tabs>
        <w:overflowPunct/>
        <w:autoSpaceDE/>
        <w:autoSpaceDN/>
        <w:adjustRightInd/>
        <w:spacing w:before="0"/>
        <w:textAlignment w:val="auto"/>
        <w:rPr>
          <w:caps/>
          <w:sz w:val="20"/>
        </w:rPr>
      </w:pPr>
      <w:r w:rsidRPr="00A60FD8">
        <w:rPr>
          <w:caps/>
          <w:sz w:val="20"/>
        </w:rPr>
        <w:br w:type="page"/>
      </w:r>
    </w:p>
    <w:p w14:paraId="754EF577" w14:textId="77777777" w:rsidR="001C3FC0" w:rsidRPr="00A60FD8" w:rsidRDefault="001C3FC0" w:rsidP="0070254A">
      <w:pPr>
        <w:pStyle w:val="FigureNo"/>
      </w:pPr>
      <w:r w:rsidRPr="00A60FD8">
        <w:lastRenderedPageBreak/>
        <w:t>Figure x</w:t>
      </w:r>
    </w:p>
    <w:p w14:paraId="712BCDAA" w14:textId="77777777" w:rsidR="001C3FC0" w:rsidRPr="00A60FD8" w:rsidRDefault="001C3FC0" w:rsidP="0070254A">
      <w:pPr>
        <w:pStyle w:val="Figuretitle"/>
      </w:pPr>
      <w:r w:rsidRPr="00A60FD8">
        <w:t xml:space="preserve">Roadmap for mass deployment of C-V2X use cases. </w:t>
      </w:r>
      <w:r w:rsidRPr="00A60FD8">
        <w:br/>
        <w:t xml:space="preserve">“Direct” means direct communications via C-V2X PC5 at 5.9 GHz. </w:t>
      </w:r>
      <w:r w:rsidRPr="00A60FD8">
        <w:br/>
        <w:t xml:space="preserve">“Network” means network-based communications in mobile bands. </w:t>
      </w:r>
    </w:p>
    <w:p w14:paraId="387DE147" w14:textId="77777777" w:rsidR="001C3FC0" w:rsidRPr="00A60FD8" w:rsidRDefault="001C3FC0" w:rsidP="0070254A">
      <w:pPr>
        <w:pStyle w:val="Figure"/>
        <w:rPr>
          <w:noProof w:val="0"/>
        </w:rPr>
      </w:pPr>
      <w:r w:rsidRPr="00A60FD8">
        <w:rPr>
          <w:noProof w:val="0"/>
        </w:rPr>
        <w:drawing>
          <wp:inline distT="0" distB="0" distL="0" distR="0" wp14:anchorId="596D584D" wp14:editId="52E166FA">
            <wp:extent cx="6120765" cy="2915285"/>
            <wp:effectExtent l="0" t="0" r="0" b="0"/>
            <wp:docPr id="69" name="Picture 69" descr="5GAA presents its visionary road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GAA presents its visionary roadmap"/>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120765" cy="2915285"/>
                    </a:xfrm>
                    <a:prstGeom prst="rect">
                      <a:avLst/>
                    </a:prstGeom>
                    <a:noFill/>
                    <a:ln>
                      <a:noFill/>
                    </a:ln>
                  </pic:spPr>
                </pic:pic>
              </a:graphicData>
            </a:graphic>
          </wp:inline>
        </w:drawing>
      </w:r>
    </w:p>
    <w:p w14:paraId="503837A2" w14:textId="77777777" w:rsidR="001C3FC0" w:rsidRPr="00A60FD8" w:rsidRDefault="001C3FC0" w:rsidP="001C3FC0">
      <w:pPr>
        <w:pStyle w:val="Normalaftertitle"/>
        <w:rPr>
          <w:lang w:eastAsia="zh-CN"/>
        </w:rPr>
      </w:pPr>
      <w:r w:rsidRPr="00A60FD8">
        <w:rPr>
          <w:lang w:eastAsia="zh-CN"/>
        </w:rPr>
        <w:t>From 2020, the automotive and mobile industry association expects that use cases such as Traffic Information and Local Hazard will be complemented with C-V2X direct communication and will lay the foundations for road safety and traffic efficiency. From 2022 onwards, advanced use cases such as Hazard Information Sharing for Automated Vehicles (AVs) and HD Map Sharing for AVs will gradually contribute to the building blocks required for automated driving.</w:t>
      </w:r>
    </w:p>
    <w:p w14:paraId="17BB2FB3" w14:textId="77777777" w:rsidR="001C3FC0" w:rsidRPr="00A60FD8" w:rsidRDefault="001C3FC0" w:rsidP="001C3FC0">
      <w:pPr>
        <w:jc w:val="both"/>
        <w:rPr>
          <w:lang w:eastAsia="zh-CN"/>
        </w:rPr>
      </w:pPr>
      <w:r w:rsidRPr="00A60FD8">
        <w:rPr>
          <w:lang w:eastAsia="zh-CN"/>
        </w:rPr>
        <w:t>Initial versions of certain advanced V2N use cases, such as Tele-Operated Driving and Automated Valet Parking, can already be implemented today by individual OEMs with LTE-V2X network-based communications and on-board sensors in controlled environments, such as on private campuses. By 2025/26, it is expected that these use cases will be extended to operate in more complex environments and scenarios, such as on public roads and in parking garages, leveraging 5G-V2X.</w:t>
      </w:r>
    </w:p>
    <w:p w14:paraId="0321A472" w14:textId="77777777" w:rsidR="001C3FC0" w:rsidRPr="00A60FD8" w:rsidRDefault="001C3FC0" w:rsidP="001C3FC0">
      <w:pPr>
        <w:jc w:val="both"/>
        <w:rPr>
          <w:lang w:eastAsia="zh-CN"/>
        </w:rPr>
      </w:pPr>
      <w:r w:rsidRPr="00A60FD8">
        <w:rPr>
          <w:lang w:eastAsia="zh-CN"/>
        </w:rPr>
        <w:t>Cooperative Manoeuvres (via direct communication) and Sensor Sharing to support cooperative perception – both basic functionalities for automated driving, e.g. Highway Pilot – are supported by 5G-V2X. The report predicts that all new AD vehicles will be equipped with 5G-V2X from 2026, in line with their mass production and entry to the market. Complex interactions between vehicles and VRUs via mobile phones – through both direct (PC5) and network-based (Uu) C-V2X communications – are foreseen to start by 2027.</w:t>
      </w:r>
    </w:p>
    <w:p w14:paraId="3CAE68A7" w14:textId="77777777" w:rsidR="001C3FC0" w:rsidRPr="00A60FD8" w:rsidRDefault="001C3FC0" w:rsidP="001C3FC0">
      <w:pPr>
        <w:jc w:val="both"/>
        <w:rPr>
          <w:lang w:eastAsia="zh-CN"/>
        </w:rPr>
      </w:pPr>
      <w:r w:rsidRPr="00A60FD8">
        <w:rPr>
          <w:lang w:eastAsia="zh-CN"/>
        </w:rPr>
        <w:t>High-Definition Sensor Sharing, based on 5G-V2X will support the development of further automated driving levels in the future, with first pilots expected after 2026. Enhanced urban and highway pilots are expected to start in 2029 in dedicated areas allowing Dynamic Cooperative Traffic Flow and Dynamic Intersection Management.</w:t>
      </w:r>
    </w:p>
    <w:p w14:paraId="09F1B434" w14:textId="77777777" w:rsidR="001C3FC0" w:rsidRPr="00A60FD8" w:rsidRDefault="001C3FC0" w:rsidP="001C3FC0">
      <w:pPr>
        <w:jc w:val="both"/>
        <w:rPr>
          <w:b/>
          <w:bCs/>
          <w:u w:val="single"/>
          <w:lang w:eastAsia="zh-CN"/>
        </w:rPr>
      </w:pPr>
      <w:r w:rsidRPr="00A60FD8">
        <w:rPr>
          <w:b/>
          <w:bCs/>
          <w:u w:val="single"/>
          <w:lang w:eastAsia="zh-CN"/>
        </w:rPr>
        <w:t>Spectrum needs</w:t>
      </w:r>
    </w:p>
    <w:p w14:paraId="189AD7BB" w14:textId="77777777" w:rsidR="001C3FC0" w:rsidRPr="00A60FD8" w:rsidRDefault="001C3FC0" w:rsidP="001C3FC0">
      <w:pPr>
        <w:jc w:val="both"/>
        <w:rPr>
          <w:lang w:eastAsia="zh-CN"/>
        </w:rPr>
      </w:pPr>
      <w:r w:rsidRPr="00A60FD8">
        <w:rPr>
          <w:lang w:eastAsia="zh-CN"/>
        </w:rPr>
        <w:t xml:space="preserve">The report by an automotive and mobile industry association further provides a study on the spectrum needs of a number of use cases for intelligent transport systems (ITS) as implemented by cellular V-2X (C-V2X) technologies. </w:t>
      </w:r>
    </w:p>
    <w:p w14:paraId="0752D430" w14:textId="77777777" w:rsidR="001C3FC0" w:rsidRPr="00A60FD8" w:rsidRDefault="001C3FC0" w:rsidP="001C3FC0">
      <w:pPr>
        <w:jc w:val="both"/>
        <w:rPr>
          <w:lang w:eastAsia="zh-CN"/>
        </w:rPr>
      </w:pPr>
      <w:r w:rsidRPr="00A60FD8">
        <w:rPr>
          <w:lang w:eastAsia="zh-CN"/>
        </w:rPr>
        <w:lastRenderedPageBreak/>
        <w:t xml:space="preserve">The study considers a mapping of messages to use cases to meet the demands. A message may be categorised as those which occur continually and those which are event triggered: </w:t>
      </w:r>
    </w:p>
    <w:p w14:paraId="0FA2F235" w14:textId="77777777" w:rsidR="001C3FC0" w:rsidRPr="00A60FD8" w:rsidRDefault="001C3FC0" w:rsidP="001C3FC0">
      <w:pPr>
        <w:ind w:left="720"/>
        <w:jc w:val="both"/>
        <w:rPr>
          <w:lang w:eastAsia="zh-CN"/>
        </w:rPr>
      </w:pPr>
      <w:r w:rsidRPr="00A60FD8">
        <w:rPr>
          <w:b/>
          <w:lang w:eastAsia="zh-CN"/>
        </w:rPr>
        <w:t xml:space="preserve">Continual messages – </w:t>
      </w:r>
      <w:r w:rsidRPr="00A60FD8">
        <w:rPr>
          <w:lang w:eastAsia="zh-CN"/>
        </w:rPr>
        <w:t xml:space="preserve">These are used where the road users, infrastructure or network continually share information with other entities. This may include information about the location and movements of the road users, sensor data, or information about objects on the road. These continual messages are typically also repetitive (such as CAM/BSM) and tend to support broadcast communications. </w:t>
      </w:r>
    </w:p>
    <w:p w14:paraId="79329AA4" w14:textId="77777777" w:rsidR="001C3FC0" w:rsidRPr="00A60FD8" w:rsidRDefault="001C3FC0" w:rsidP="001C3FC0">
      <w:pPr>
        <w:ind w:left="720"/>
        <w:jc w:val="both"/>
        <w:rPr>
          <w:lang w:eastAsia="zh-CN"/>
        </w:rPr>
      </w:pPr>
      <w:r w:rsidRPr="00A60FD8">
        <w:rPr>
          <w:b/>
          <w:lang w:eastAsia="zh-CN"/>
        </w:rPr>
        <w:t>Event triggered messages –</w:t>
      </w:r>
      <w:r w:rsidRPr="00A60FD8">
        <w:rPr>
          <w:lang w:eastAsia="zh-CN"/>
        </w:rPr>
        <w:t xml:space="preserve"> These are only used in special circumstances. This might be when a road user intends to perform a special manoeuvre and wishes to inform (or seek the cooperation of) other users, or when a road user requests specific information from an infrastructure or network, or where an infrastructure or network wishes to provide specific information to a road user. Depending on the use case, these messages may be repetitive (during the event) or non-repetitive, and in the latter case, they might be delay sensitive or delay non-sensitive (best effort). Event triggered messages may support broadcast, groupcast or unicast communications depending on the use case</w:t>
      </w:r>
      <w:proofErr w:type="gramStart"/>
      <w:r w:rsidRPr="00A60FD8">
        <w:rPr>
          <w:lang w:eastAsia="zh-CN"/>
        </w:rPr>
        <w:t xml:space="preserve">.  </w:t>
      </w:r>
      <w:proofErr w:type="gramEnd"/>
      <w:r w:rsidRPr="00A60FD8">
        <w:rPr>
          <w:lang w:eastAsia="zh-CN"/>
        </w:rPr>
        <w:t xml:space="preserve"> </w:t>
      </w:r>
    </w:p>
    <w:p w14:paraId="2563790B" w14:textId="77777777" w:rsidR="001C3FC0" w:rsidRPr="00A60FD8" w:rsidRDefault="001C3FC0" w:rsidP="001C3FC0">
      <w:pPr>
        <w:jc w:val="both"/>
        <w:rPr>
          <w:lang w:eastAsia="zh-CN"/>
        </w:rPr>
      </w:pPr>
      <w:r w:rsidRPr="00A60FD8">
        <w:rPr>
          <w:lang w:eastAsia="zh-CN"/>
        </w:rPr>
        <w:t>Continual repetitive messages define a relatively deterministic baseline for the ITS spectrum needs. This is because road users transmit such messages regularly and at all times when active. The contribution of event triggered messages to the overall ITS spectrum needs is, on the other hand, more stochastic, in the sense that use cases which employ such messages may or may not occur at the same time at any given location, and this can result in a highly variable demand for spectrum</w:t>
      </w:r>
      <w:proofErr w:type="gramStart"/>
      <w:r w:rsidRPr="00A60FD8">
        <w:rPr>
          <w:lang w:eastAsia="zh-CN"/>
        </w:rPr>
        <w:t xml:space="preserve">.  </w:t>
      </w:r>
      <w:proofErr w:type="gramEnd"/>
      <w:r w:rsidRPr="00A60FD8">
        <w:rPr>
          <w:lang w:eastAsia="zh-CN"/>
        </w:rPr>
        <w:t xml:space="preserve"> </w:t>
      </w:r>
    </w:p>
    <w:p w14:paraId="74277163" w14:textId="77777777" w:rsidR="001C3FC0" w:rsidRPr="00A60FD8" w:rsidRDefault="001C3FC0" w:rsidP="001C3FC0">
      <w:pPr>
        <w:jc w:val="both"/>
        <w:rPr>
          <w:lang w:eastAsia="zh-CN"/>
        </w:rPr>
      </w:pPr>
      <w:r w:rsidRPr="00A60FD8">
        <w:rPr>
          <w:lang w:eastAsia="zh-CN"/>
        </w:rPr>
        <w:t>The above message categories are illustrated in Figure A.</w:t>
      </w:r>
    </w:p>
    <w:p w14:paraId="2835CD5D" w14:textId="77777777" w:rsidR="001C3FC0" w:rsidRPr="00A60FD8" w:rsidRDefault="001C3FC0" w:rsidP="001C3FC0">
      <w:pPr>
        <w:pStyle w:val="FigureNo"/>
      </w:pPr>
      <w:r w:rsidRPr="00A60FD8">
        <w:t xml:space="preserve">Figure A </w:t>
      </w:r>
    </w:p>
    <w:p w14:paraId="33143FEE" w14:textId="77777777" w:rsidR="001C3FC0" w:rsidRPr="00A60FD8" w:rsidRDefault="001C3FC0" w:rsidP="001C3FC0">
      <w:pPr>
        <w:pStyle w:val="Figuretitle"/>
        <w:rPr>
          <w:lang w:eastAsia="zh-CN"/>
        </w:rPr>
      </w:pPr>
      <w:r w:rsidRPr="00A60FD8">
        <w:rPr>
          <w:lang w:eastAsia="zh-CN"/>
        </w:rPr>
        <w:t>Message categories</w:t>
      </w:r>
    </w:p>
    <w:p w14:paraId="2AE54A74" w14:textId="77777777" w:rsidR="001C3FC0" w:rsidRPr="00A60FD8" w:rsidRDefault="001C3FC0" w:rsidP="001C3FC0">
      <w:pPr>
        <w:pStyle w:val="Figure"/>
        <w:rPr>
          <w:noProof w:val="0"/>
        </w:rPr>
      </w:pPr>
      <w:r w:rsidRPr="00A60FD8">
        <w:rPr>
          <w:noProof w:val="0"/>
          <w:lang w:eastAsia="en-US"/>
        </w:rPr>
        <w:drawing>
          <wp:inline distT="0" distB="0" distL="0" distR="0" wp14:anchorId="2C3858F7" wp14:editId="08B9D4E6">
            <wp:extent cx="4453200" cy="997200"/>
            <wp:effectExtent l="0" t="0" r="5080" b="0"/>
            <wp:docPr id="70" name="Picture 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66"/>
                    <a:stretch>
                      <a:fillRect/>
                    </a:stretch>
                  </pic:blipFill>
                  <pic:spPr>
                    <a:xfrm>
                      <a:off x="0" y="0"/>
                      <a:ext cx="4453200" cy="997200"/>
                    </a:xfrm>
                    <a:prstGeom prst="rect">
                      <a:avLst/>
                    </a:prstGeom>
                  </pic:spPr>
                </pic:pic>
              </a:graphicData>
            </a:graphic>
          </wp:inline>
        </w:drawing>
      </w:r>
    </w:p>
    <w:p w14:paraId="39661870" w14:textId="77777777" w:rsidR="001C3FC0" w:rsidRPr="00A60FD8" w:rsidRDefault="001C3FC0" w:rsidP="001C3FC0">
      <w:pPr>
        <w:pStyle w:val="Normalaftertitle"/>
        <w:rPr>
          <w:lang w:eastAsia="zh-CN"/>
        </w:rPr>
      </w:pPr>
      <w:r w:rsidRPr="00A60FD8">
        <w:rPr>
          <w:lang w:eastAsia="zh-CN"/>
        </w:rPr>
        <w:t>The study identified a total of 44 diverse use cases that utilize different modes of communication (V2V, V2P, V2I and V2N)</w:t>
      </w:r>
      <w:r w:rsidRPr="00A60FD8" w:rsidDel="00FD2FF8">
        <w:rPr>
          <w:lang w:eastAsia="zh-CN"/>
        </w:rPr>
        <w:t xml:space="preserve"> </w:t>
      </w:r>
      <w:r w:rsidRPr="00A60FD8">
        <w:rPr>
          <w:lang w:eastAsia="zh-CN"/>
        </w:rPr>
        <w:t xml:space="preserve">and message categories. These are summarised in the tables below: </w:t>
      </w:r>
    </w:p>
    <w:p w14:paraId="1CC4416E" w14:textId="77777777" w:rsidR="001C3FC0" w:rsidRPr="00A60FD8" w:rsidRDefault="001C3FC0" w:rsidP="001C3FC0">
      <w:pPr>
        <w:pStyle w:val="TableNo"/>
        <w:spacing w:before="360"/>
      </w:pPr>
      <w:r w:rsidRPr="00A60FD8">
        <w:t xml:space="preserve">Table T1 </w:t>
      </w:r>
    </w:p>
    <w:p w14:paraId="300ECA0A" w14:textId="77777777" w:rsidR="001C3FC0" w:rsidRPr="00A60FD8" w:rsidRDefault="001C3FC0" w:rsidP="001C3FC0">
      <w:pPr>
        <w:pStyle w:val="Tabletitle"/>
        <w:rPr>
          <w:lang w:eastAsia="zh-CN"/>
        </w:rPr>
      </w:pPr>
      <w:r w:rsidRPr="00A60FD8">
        <w:rPr>
          <w:lang w:eastAsia="zh-CN"/>
        </w:rPr>
        <w:t>Day-1 use cases</w:t>
      </w:r>
    </w:p>
    <w:tbl>
      <w:tblPr>
        <w:tblStyle w:val="TableGrid"/>
        <w:tblW w:w="9639" w:type="dxa"/>
        <w:jc w:val="center"/>
        <w:tblLayout w:type="fixed"/>
        <w:tblCellMar>
          <w:top w:w="57" w:type="dxa"/>
          <w:bottom w:w="57" w:type="dxa"/>
        </w:tblCellMar>
        <w:tblLook w:val="04A0" w:firstRow="1" w:lastRow="0" w:firstColumn="1" w:lastColumn="0" w:noHBand="0" w:noVBand="1"/>
      </w:tblPr>
      <w:tblGrid>
        <w:gridCol w:w="3828"/>
        <w:gridCol w:w="5811"/>
      </w:tblGrid>
      <w:tr w:rsidR="001C3FC0" w:rsidRPr="00A60FD8" w14:paraId="2CF4B34D" w14:textId="77777777" w:rsidTr="001C3FC0">
        <w:trPr>
          <w:trHeight w:val="20"/>
          <w:tblHeader/>
          <w:jc w:val="center"/>
        </w:trPr>
        <w:tc>
          <w:tcPr>
            <w:tcW w:w="3828" w:type="dxa"/>
            <w:shd w:val="clear" w:color="auto" w:fill="F2F2F2" w:themeFill="background1" w:themeFillShade="F2"/>
          </w:tcPr>
          <w:p w14:paraId="4269BA7F" w14:textId="77777777" w:rsidR="001C3FC0" w:rsidRPr="00A60FD8" w:rsidRDefault="001C3FC0" w:rsidP="001C3FC0">
            <w:pPr>
              <w:pStyle w:val="Tablehead"/>
              <w:rPr>
                <w:rFonts w:eastAsia="Times New Roman"/>
                <w:lang w:eastAsia="zh-CN"/>
              </w:rPr>
            </w:pPr>
            <w:r w:rsidRPr="00A60FD8">
              <w:rPr>
                <w:lang w:eastAsia="zh-CN"/>
              </w:rPr>
              <w:t>Messages per link</w:t>
            </w:r>
          </w:p>
        </w:tc>
        <w:tc>
          <w:tcPr>
            <w:tcW w:w="5811" w:type="dxa"/>
            <w:shd w:val="clear" w:color="auto" w:fill="F2F2F2" w:themeFill="background1" w:themeFillShade="F2"/>
          </w:tcPr>
          <w:p w14:paraId="6D24844F" w14:textId="77777777" w:rsidR="001C3FC0" w:rsidRPr="00A60FD8" w:rsidRDefault="001C3FC0" w:rsidP="001C3FC0">
            <w:pPr>
              <w:pStyle w:val="Tablehead"/>
              <w:rPr>
                <w:lang w:eastAsia="zh-CN"/>
              </w:rPr>
            </w:pPr>
            <w:r w:rsidRPr="00A60FD8">
              <w:rPr>
                <w:lang w:eastAsia="zh-CN"/>
              </w:rPr>
              <w:t>Use case</w:t>
            </w:r>
          </w:p>
        </w:tc>
      </w:tr>
      <w:tr w:rsidR="001C3FC0" w:rsidRPr="00A60FD8" w14:paraId="1D4854E7" w14:textId="77777777" w:rsidTr="001C3FC0">
        <w:trPr>
          <w:trHeight w:val="20"/>
          <w:jc w:val="center"/>
        </w:trPr>
        <w:tc>
          <w:tcPr>
            <w:tcW w:w="3828" w:type="dxa"/>
            <w:shd w:val="clear" w:color="auto" w:fill="F2F2F2" w:themeFill="background1" w:themeFillShade="F2"/>
            <w:vAlign w:val="center"/>
          </w:tcPr>
          <w:p w14:paraId="428F5A54" w14:textId="77777777" w:rsidR="001C3FC0" w:rsidRPr="00A60FD8" w:rsidRDefault="001C3FC0" w:rsidP="001C3FC0">
            <w:pPr>
              <w:pStyle w:val="Tabletext"/>
              <w:rPr>
                <w:rFonts w:eastAsia="Times New Roman"/>
                <w:lang w:eastAsia="zh-CN"/>
              </w:rPr>
            </w:pPr>
            <w:r w:rsidRPr="00A60FD8">
              <w:rPr>
                <w:lang w:eastAsia="zh-CN"/>
              </w:rPr>
              <w:t>Continual repetitive messages</w:t>
            </w:r>
          </w:p>
          <w:p w14:paraId="10891BB0" w14:textId="77777777" w:rsidR="001C3FC0" w:rsidRPr="00A60FD8" w:rsidRDefault="001C3FC0" w:rsidP="001C3FC0">
            <w:pPr>
              <w:pStyle w:val="Tabletext"/>
              <w:rPr>
                <w:rFonts w:eastAsia="Times New Roman"/>
                <w:lang w:eastAsia="zh-CN"/>
              </w:rPr>
            </w:pPr>
            <w:r w:rsidRPr="00A60FD8">
              <w:rPr>
                <w:lang w:eastAsia="zh-CN"/>
              </w:rPr>
              <w:t>(V2V)(broadcast)</w:t>
            </w:r>
          </w:p>
        </w:tc>
        <w:tc>
          <w:tcPr>
            <w:tcW w:w="5811" w:type="dxa"/>
          </w:tcPr>
          <w:p w14:paraId="76F7FA3D" w14:textId="77777777" w:rsidR="001C3FC0" w:rsidRPr="00A60FD8" w:rsidRDefault="001C3FC0" w:rsidP="001C3FC0">
            <w:pPr>
              <w:pStyle w:val="Tabletext"/>
              <w:rPr>
                <w:lang w:eastAsia="zh-CN"/>
              </w:rPr>
            </w:pPr>
            <w:r w:rsidRPr="00A60FD8">
              <w:rPr>
                <w:lang w:eastAsia="zh-CN"/>
              </w:rPr>
              <w:t xml:space="preserve">(1) </w:t>
            </w:r>
            <w:r w:rsidRPr="00A60FD8">
              <w:rPr>
                <w:lang w:eastAsia="zh-CN"/>
              </w:rPr>
              <w:tab/>
            </w:r>
            <w:r w:rsidRPr="00A60FD8">
              <w:rPr>
                <w:lang w:eastAsia="zh-CN"/>
              </w:rPr>
              <w:tab/>
              <w:t>Cross-Traffic Left-Turn Assist</w:t>
            </w:r>
          </w:p>
          <w:p w14:paraId="2247E50E" w14:textId="77777777" w:rsidR="001C3FC0" w:rsidRPr="00A60FD8" w:rsidRDefault="001C3FC0" w:rsidP="001C3FC0">
            <w:pPr>
              <w:pStyle w:val="Tabletext"/>
              <w:rPr>
                <w:lang w:eastAsia="zh-CN"/>
              </w:rPr>
            </w:pPr>
            <w:r w:rsidRPr="00A60FD8">
              <w:rPr>
                <w:lang w:eastAsia="zh-CN"/>
              </w:rPr>
              <w:t xml:space="preserve">(2) </w:t>
            </w:r>
            <w:r w:rsidRPr="00A60FD8">
              <w:rPr>
                <w:lang w:eastAsia="zh-CN"/>
              </w:rPr>
              <w:tab/>
            </w:r>
            <w:r w:rsidRPr="00A60FD8">
              <w:rPr>
                <w:lang w:eastAsia="zh-CN"/>
              </w:rPr>
              <w:tab/>
              <w:t>Intersection Movement Assist</w:t>
            </w:r>
          </w:p>
          <w:p w14:paraId="3B2B1D55" w14:textId="77777777" w:rsidR="001C3FC0" w:rsidRPr="00A60FD8" w:rsidRDefault="001C3FC0" w:rsidP="001C3FC0">
            <w:pPr>
              <w:pStyle w:val="Tabletext"/>
              <w:rPr>
                <w:lang w:eastAsia="zh-CN"/>
              </w:rPr>
            </w:pPr>
            <w:r w:rsidRPr="00A60FD8">
              <w:rPr>
                <w:lang w:eastAsia="zh-CN"/>
              </w:rPr>
              <w:t>(3)</w:t>
            </w:r>
            <w:r w:rsidRPr="00A60FD8">
              <w:rPr>
                <w:lang w:eastAsia="zh-CN"/>
              </w:rPr>
              <w:tab/>
            </w:r>
            <w:r w:rsidRPr="00A60FD8">
              <w:rPr>
                <w:lang w:eastAsia="zh-CN"/>
              </w:rPr>
              <w:tab/>
              <w:t>Emergency Brake Warning</w:t>
            </w:r>
          </w:p>
          <w:p w14:paraId="00111828" w14:textId="77777777" w:rsidR="001C3FC0" w:rsidRPr="00A60FD8" w:rsidRDefault="001C3FC0" w:rsidP="001C3FC0">
            <w:pPr>
              <w:pStyle w:val="Tabletext"/>
              <w:rPr>
                <w:lang w:eastAsia="zh-CN"/>
              </w:rPr>
            </w:pPr>
            <w:r w:rsidRPr="00A60FD8">
              <w:rPr>
                <w:lang w:eastAsia="zh-CN"/>
              </w:rPr>
              <w:t xml:space="preserve">(4) </w:t>
            </w:r>
            <w:r w:rsidRPr="00A60FD8">
              <w:rPr>
                <w:lang w:eastAsia="zh-CN"/>
              </w:rPr>
              <w:tab/>
            </w:r>
            <w:r w:rsidRPr="00A60FD8">
              <w:rPr>
                <w:lang w:eastAsia="zh-CN"/>
              </w:rPr>
              <w:tab/>
              <w:t>Traffic Jam Warning</w:t>
            </w:r>
          </w:p>
          <w:p w14:paraId="2AD85494" w14:textId="77777777" w:rsidR="001C3FC0" w:rsidRPr="00A60FD8" w:rsidRDefault="001C3FC0" w:rsidP="001C3FC0">
            <w:pPr>
              <w:pStyle w:val="Tabletext"/>
              <w:rPr>
                <w:lang w:eastAsia="zh-CN"/>
              </w:rPr>
            </w:pPr>
            <w:r w:rsidRPr="00A60FD8">
              <w:rPr>
                <w:lang w:eastAsia="zh-CN"/>
              </w:rPr>
              <w:t>(7)</w:t>
            </w:r>
            <w:r w:rsidRPr="00A60FD8">
              <w:rPr>
                <w:lang w:eastAsia="zh-CN"/>
              </w:rPr>
              <w:tab/>
              <w:t xml:space="preserve"> </w:t>
            </w:r>
            <w:r w:rsidRPr="00A60FD8">
              <w:rPr>
                <w:lang w:eastAsia="zh-CN"/>
              </w:rPr>
              <w:tab/>
              <w:t>Real-Time Situational Awareness</w:t>
            </w:r>
          </w:p>
          <w:p w14:paraId="48318563" w14:textId="77777777" w:rsidR="001C3FC0" w:rsidRPr="00A60FD8" w:rsidRDefault="001C3FC0" w:rsidP="001C3FC0">
            <w:pPr>
              <w:pStyle w:val="Tabletext"/>
              <w:rPr>
                <w:lang w:eastAsia="zh-CN"/>
              </w:rPr>
            </w:pPr>
            <w:r w:rsidRPr="00A60FD8">
              <w:rPr>
                <w:lang w:eastAsia="zh-CN"/>
              </w:rPr>
              <w:t xml:space="preserve">(11) </w:t>
            </w:r>
            <w:r w:rsidRPr="00A60FD8">
              <w:rPr>
                <w:lang w:eastAsia="zh-CN"/>
              </w:rPr>
              <w:tab/>
              <w:t>Lane Change Warning</w:t>
            </w:r>
          </w:p>
          <w:p w14:paraId="2ED7035A" w14:textId="77777777" w:rsidR="001C3FC0" w:rsidRPr="00A60FD8" w:rsidRDefault="001C3FC0" w:rsidP="001C3FC0">
            <w:pPr>
              <w:pStyle w:val="Tabletext"/>
              <w:rPr>
                <w:lang w:eastAsia="zh-CN"/>
              </w:rPr>
            </w:pPr>
            <w:r w:rsidRPr="00A60FD8">
              <w:rPr>
                <w:lang w:eastAsia="zh-CN"/>
              </w:rPr>
              <w:t xml:space="preserve">(22) </w:t>
            </w:r>
            <w:r w:rsidRPr="00A60FD8">
              <w:rPr>
                <w:lang w:eastAsia="zh-CN"/>
              </w:rPr>
              <w:tab/>
              <w:t>Automated Intersection Crossing</w:t>
            </w:r>
          </w:p>
          <w:p w14:paraId="09A86C1D" w14:textId="77777777" w:rsidR="001C3FC0" w:rsidRPr="00A60FD8" w:rsidRDefault="001C3FC0" w:rsidP="001C3FC0">
            <w:pPr>
              <w:pStyle w:val="Tabletext"/>
              <w:rPr>
                <w:i/>
                <w:iCs/>
                <w:lang w:eastAsia="zh-CN"/>
              </w:rPr>
            </w:pPr>
            <w:r w:rsidRPr="00A60FD8">
              <w:rPr>
                <w:i/>
                <w:iCs/>
                <w:lang w:eastAsia="zh-CN"/>
              </w:rPr>
              <w:t>Supported by the same messages.</w:t>
            </w:r>
          </w:p>
        </w:tc>
      </w:tr>
      <w:tr w:rsidR="001C3FC0" w:rsidRPr="00A60FD8" w14:paraId="5B43E17C" w14:textId="77777777" w:rsidTr="001C3FC0">
        <w:trPr>
          <w:trHeight w:val="20"/>
          <w:jc w:val="center"/>
        </w:trPr>
        <w:tc>
          <w:tcPr>
            <w:tcW w:w="3828" w:type="dxa"/>
            <w:shd w:val="clear" w:color="auto" w:fill="F2F2F2" w:themeFill="background1" w:themeFillShade="F2"/>
            <w:vAlign w:val="center"/>
          </w:tcPr>
          <w:p w14:paraId="7AEDD684" w14:textId="77777777" w:rsidR="001C3FC0" w:rsidRPr="00A60FD8" w:rsidRDefault="001C3FC0" w:rsidP="001C3FC0">
            <w:pPr>
              <w:pStyle w:val="Tabletext"/>
              <w:rPr>
                <w:lang w:eastAsia="zh-CN"/>
              </w:rPr>
            </w:pPr>
            <w:r w:rsidRPr="00A60FD8">
              <w:rPr>
                <w:lang w:eastAsia="zh-CN"/>
              </w:rPr>
              <w:lastRenderedPageBreak/>
              <w:t>Continual repetitive messages</w:t>
            </w:r>
          </w:p>
          <w:p w14:paraId="114B736D" w14:textId="77777777" w:rsidR="001C3FC0" w:rsidRPr="00A60FD8" w:rsidRDefault="001C3FC0" w:rsidP="001C3FC0">
            <w:pPr>
              <w:pStyle w:val="Tabletext"/>
              <w:rPr>
                <w:lang w:eastAsia="zh-CN"/>
              </w:rPr>
            </w:pPr>
            <w:r w:rsidRPr="00A60FD8">
              <w:rPr>
                <w:lang w:eastAsia="zh-CN"/>
              </w:rPr>
              <w:t>(V2I)(broadcast)</w:t>
            </w:r>
          </w:p>
        </w:tc>
        <w:tc>
          <w:tcPr>
            <w:tcW w:w="5811" w:type="dxa"/>
            <w:vAlign w:val="center"/>
          </w:tcPr>
          <w:p w14:paraId="1697DE9D" w14:textId="77777777" w:rsidR="001C3FC0" w:rsidRPr="00A60FD8" w:rsidRDefault="001C3FC0" w:rsidP="001C3FC0">
            <w:pPr>
              <w:pStyle w:val="Tabletext"/>
              <w:rPr>
                <w:lang w:eastAsia="zh-CN"/>
              </w:rPr>
            </w:pPr>
            <w:r w:rsidRPr="00A60FD8">
              <w:rPr>
                <w:color w:val="000000" w:themeColor="text1"/>
              </w:rPr>
              <w:t xml:space="preserve">(22) </w:t>
            </w:r>
            <w:r w:rsidRPr="00A60FD8">
              <w:rPr>
                <w:color w:val="000000" w:themeColor="text1"/>
              </w:rPr>
              <w:tab/>
              <w:t>Automated Intersection Crossing</w:t>
            </w:r>
          </w:p>
        </w:tc>
      </w:tr>
      <w:tr w:rsidR="001C3FC0" w:rsidRPr="00A60FD8" w14:paraId="15AECFE8" w14:textId="77777777" w:rsidTr="001C3FC0">
        <w:trPr>
          <w:trHeight w:val="20"/>
          <w:jc w:val="center"/>
        </w:trPr>
        <w:tc>
          <w:tcPr>
            <w:tcW w:w="3828" w:type="dxa"/>
            <w:shd w:val="clear" w:color="auto" w:fill="F2F2F2" w:themeFill="background1" w:themeFillShade="F2"/>
            <w:vAlign w:val="center"/>
          </w:tcPr>
          <w:p w14:paraId="562E3194" w14:textId="77777777" w:rsidR="001C3FC0" w:rsidRPr="00A60FD8" w:rsidRDefault="001C3FC0" w:rsidP="001C3FC0">
            <w:pPr>
              <w:pStyle w:val="Tabletext"/>
              <w:rPr>
                <w:lang w:eastAsia="zh-CN"/>
              </w:rPr>
            </w:pPr>
            <w:r w:rsidRPr="00A60FD8">
              <w:rPr>
                <w:lang w:eastAsia="zh-CN"/>
              </w:rPr>
              <w:t>Event triggered messages</w:t>
            </w:r>
          </w:p>
          <w:p w14:paraId="4530EB4F" w14:textId="77777777" w:rsidR="001C3FC0" w:rsidRPr="00A60FD8" w:rsidRDefault="001C3FC0" w:rsidP="001C3FC0">
            <w:pPr>
              <w:pStyle w:val="Tabletext"/>
              <w:rPr>
                <w:lang w:eastAsia="zh-CN"/>
              </w:rPr>
            </w:pPr>
            <w:r w:rsidRPr="00A60FD8">
              <w:rPr>
                <w:lang w:eastAsia="zh-CN"/>
              </w:rPr>
              <w:t>(V2N)</w:t>
            </w:r>
          </w:p>
          <w:p w14:paraId="00C008CD" w14:textId="77777777" w:rsidR="001C3FC0" w:rsidRPr="00A60FD8" w:rsidRDefault="001C3FC0" w:rsidP="001C3FC0">
            <w:pPr>
              <w:pStyle w:val="Tabletext"/>
              <w:rPr>
                <w:lang w:eastAsia="zh-CN"/>
              </w:rPr>
            </w:pPr>
            <w:r w:rsidRPr="00A60FD8">
              <w:rPr>
                <w:lang w:eastAsia="zh-CN"/>
              </w:rPr>
              <w:t>(groupcast/unicast)</w:t>
            </w:r>
          </w:p>
        </w:tc>
        <w:tc>
          <w:tcPr>
            <w:tcW w:w="5811" w:type="dxa"/>
            <w:vAlign w:val="center"/>
          </w:tcPr>
          <w:p w14:paraId="621E3E71" w14:textId="77777777" w:rsidR="001C3FC0" w:rsidRPr="00A60FD8" w:rsidRDefault="001C3FC0" w:rsidP="001C3FC0">
            <w:pPr>
              <w:pStyle w:val="Tabletext"/>
              <w:rPr>
                <w:color w:val="000000" w:themeColor="text1"/>
              </w:rPr>
            </w:pPr>
            <w:r w:rsidRPr="00A60FD8">
              <w:rPr>
                <w:color w:val="000000" w:themeColor="text1"/>
              </w:rPr>
              <w:t xml:space="preserve">(4) </w:t>
            </w:r>
            <w:r w:rsidRPr="00A60FD8">
              <w:rPr>
                <w:color w:val="000000" w:themeColor="text1"/>
              </w:rPr>
              <w:tab/>
            </w:r>
            <w:r w:rsidRPr="00A60FD8">
              <w:rPr>
                <w:color w:val="000000" w:themeColor="text1"/>
              </w:rPr>
              <w:tab/>
              <w:t>Traffic Jam Warning</w:t>
            </w:r>
          </w:p>
          <w:p w14:paraId="3D4E6811" w14:textId="77777777" w:rsidR="001C3FC0" w:rsidRPr="00A60FD8" w:rsidRDefault="001C3FC0" w:rsidP="001C3FC0">
            <w:pPr>
              <w:pStyle w:val="Tabletext"/>
              <w:rPr>
                <w:color w:val="000000" w:themeColor="text1"/>
              </w:rPr>
            </w:pPr>
            <w:r w:rsidRPr="00A60FD8">
              <w:rPr>
                <w:color w:val="000000" w:themeColor="text1"/>
              </w:rPr>
              <w:t xml:space="preserve">(5) </w:t>
            </w:r>
            <w:r w:rsidRPr="00A60FD8">
              <w:rPr>
                <w:color w:val="000000" w:themeColor="text1"/>
              </w:rPr>
              <w:tab/>
            </w:r>
            <w:r w:rsidRPr="00A60FD8">
              <w:rPr>
                <w:color w:val="000000" w:themeColor="text1"/>
              </w:rPr>
              <w:tab/>
              <w:t>Software Update</w:t>
            </w:r>
          </w:p>
          <w:p w14:paraId="03FB3284" w14:textId="77777777" w:rsidR="001C3FC0" w:rsidRPr="00A60FD8" w:rsidRDefault="001C3FC0" w:rsidP="001C3FC0">
            <w:pPr>
              <w:pStyle w:val="Tabletext"/>
              <w:rPr>
                <w:color w:val="000000" w:themeColor="text1"/>
              </w:rPr>
            </w:pPr>
            <w:r w:rsidRPr="00A60FD8">
              <w:rPr>
                <w:color w:val="000000" w:themeColor="text1"/>
              </w:rPr>
              <w:t xml:space="preserve">(6) </w:t>
            </w:r>
            <w:r w:rsidRPr="00A60FD8">
              <w:rPr>
                <w:color w:val="000000" w:themeColor="text1"/>
              </w:rPr>
              <w:tab/>
              <w:t>Vehicle Health Monitoring</w:t>
            </w:r>
          </w:p>
          <w:p w14:paraId="56CD995D" w14:textId="77777777" w:rsidR="001C3FC0" w:rsidRPr="00A60FD8" w:rsidRDefault="001C3FC0" w:rsidP="001C3FC0">
            <w:pPr>
              <w:pStyle w:val="Tabletext"/>
              <w:rPr>
                <w:color w:val="000000" w:themeColor="text1"/>
              </w:rPr>
            </w:pPr>
            <w:r w:rsidRPr="00A60FD8">
              <w:rPr>
                <w:color w:val="000000" w:themeColor="text1"/>
              </w:rPr>
              <w:t xml:space="preserve">(7) </w:t>
            </w:r>
            <w:r w:rsidRPr="00A60FD8">
              <w:rPr>
                <w:color w:val="000000" w:themeColor="text1"/>
              </w:rPr>
              <w:tab/>
              <w:t>Real-Time Situational Awareness</w:t>
            </w:r>
          </w:p>
          <w:p w14:paraId="28817375" w14:textId="77777777" w:rsidR="001C3FC0" w:rsidRPr="00A60FD8" w:rsidRDefault="001C3FC0" w:rsidP="001C3FC0">
            <w:pPr>
              <w:pStyle w:val="Tabletext"/>
              <w:rPr>
                <w:color w:val="000000" w:themeColor="text1"/>
              </w:rPr>
            </w:pPr>
            <w:r w:rsidRPr="00A60FD8">
              <w:rPr>
                <w:color w:val="000000" w:themeColor="text1"/>
              </w:rPr>
              <w:t xml:space="preserve">(19) </w:t>
            </w:r>
            <w:r w:rsidRPr="00A60FD8">
              <w:rPr>
                <w:color w:val="000000" w:themeColor="text1"/>
              </w:rPr>
              <w:tab/>
              <w:t>Continuous Traffic Flow via Green Lights Coordination</w:t>
            </w:r>
          </w:p>
          <w:p w14:paraId="09370DD9" w14:textId="77777777" w:rsidR="001C3FC0" w:rsidRPr="00A60FD8" w:rsidRDefault="001C3FC0" w:rsidP="001C3FC0">
            <w:pPr>
              <w:pStyle w:val="Tabletext"/>
              <w:rPr>
                <w:color w:val="000000" w:themeColor="text1"/>
              </w:rPr>
            </w:pPr>
            <w:r w:rsidRPr="00A60FD8">
              <w:rPr>
                <w:color w:val="000000" w:themeColor="text1"/>
              </w:rPr>
              <w:t xml:space="preserve">(24) </w:t>
            </w:r>
            <w:r w:rsidRPr="00A60FD8">
              <w:rPr>
                <w:color w:val="000000" w:themeColor="text1"/>
              </w:rPr>
              <w:tab/>
              <w:t>Security Credentials</w:t>
            </w:r>
          </w:p>
          <w:p w14:paraId="201AF61B" w14:textId="77777777" w:rsidR="001C3FC0" w:rsidRPr="00A60FD8" w:rsidRDefault="001C3FC0" w:rsidP="001C3FC0">
            <w:pPr>
              <w:pStyle w:val="Tabletext"/>
              <w:rPr>
                <w:color w:val="000000" w:themeColor="text1"/>
              </w:rPr>
            </w:pPr>
          </w:p>
          <w:p w14:paraId="45602D18" w14:textId="77777777" w:rsidR="001C3FC0" w:rsidRPr="00A60FD8" w:rsidRDefault="001C3FC0" w:rsidP="001C3FC0">
            <w:pPr>
              <w:pStyle w:val="Tabletext"/>
              <w:rPr>
                <w:i/>
                <w:iCs/>
                <w:color w:val="000000" w:themeColor="text1"/>
              </w:rPr>
            </w:pPr>
            <w:r w:rsidRPr="00A60FD8">
              <w:rPr>
                <w:i/>
                <w:iCs/>
                <w:color w:val="000000" w:themeColor="text1"/>
              </w:rPr>
              <w:t>Supported by different messages</w:t>
            </w:r>
          </w:p>
        </w:tc>
      </w:tr>
    </w:tbl>
    <w:p w14:paraId="6E6AB71E" w14:textId="77777777" w:rsidR="001C3FC0" w:rsidRPr="00A60FD8" w:rsidRDefault="001C3FC0" w:rsidP="0070254A">
      <w:pPr>
        <w:pStyle w:val="TableNo"/>
      </w:pPr>
      <w:r w:rsidRPr="00A60FD8">
        <w:t xml:space="preserve">Table T2 </w:t>
      </w:r>
    </w:p>
    <w:p w14:paraId="0EFFF0D0" w14:textId="77777777" w:rsidR="001C3FC0" w:rsidRPr="00A60FD8" w:rsidRDefault="001C3FC0" w:rsidP="0070254A">
      <w:pPr>
        <w:pStyle w:val="Tabletitle"/>
        <w:rPr>
          <w:lang w:eastAsia="zh-CN"/>
        </w:rPr>
      </w:pPr>
      <w:r w:rsidRPr="00A60FD8">
        <w:rPr>
          <w:lang w:eastAsia="zh-CN"/>
        </w:rPr>
        <w:t>Advanced use cases</w:t>
      </w:r>
    </w:p>
    <w:tbl>
      <w:tblPr>
        <w:tblStyle w:val="TableGrid"/>
        <w:tblW w:w="9639" w:type="dxa"/>
        <w:jc w:val="center"/>
        <w:tblLayout w:type="fixed"/>
        <w:tblCellMar>
          <w:top w:w="57" w:type="dxa"/>
          <w:bottom w:w="57" w:type="dxa"/>
        </w:tblCellMar>
        <w:tblLook w:val="04A0" w:firstRow="1" w:lastRow="0" w:firstColumn="1" w:lastColumn="0" w:noHBand="0" w:noVBand="1"/>
      </w:tblPr>
      <w:tblGrid>
        <w:gridCol w:w="3828"/>
        <w:gridCol w:w="5811"/>
      </w:tblGrid>
      <w:tr w:rsidR="001C3FC0" w:rsidRPr="00A60FD8" w14:paraId="4D4EFEDB" w14:textId="77777777" w:rsidTr="001C3FC0">
        <w:trPr>
          <w:trHeight w:val="20"/>
          <w:tblHeader/>
          <w:jc w:val="center"/>
        </w:trPr>
        <w:tc>
          <w:tcPr>
            <w:tcW w:w="3828" w:type="dxa"/>
            <w:shd w:val="clear" w:color="auto" w:fill="F2F2F2" w:themeFill="background1" w:themeFillShade="F2"/>
          </w:tcPr>
          <w:p w14:paraId="0BC6193B" w14:textId="77777777" w:rsidR="001C3FC0" w:rsidRPr="00A60FD8" w:rsidRDefault="001C3FC0" w:rsidP="001C3FC0">
            <w:pPr>
              <w:pStyle w:val="Tablehead"/>
              <w:rPr>
                <w:rFonts w:eastAsia="Times New Roman"/>
                <w:lang w:eastAsia="zh-CN"/>
              </w:rPr>
            </w:pPr>
            <w:r w:rsidRPr="00A60FD8">
              <w:rPr>
                <w:lang w:eastAsia="zh-CN"/>
              </w:rPr>
              <w:t>Messages per link</w:t>
            </w:r>
          </w:p>
        </w:tc>
        <w:tc>
          <w:tcPr>
            <w:tcW w:w="5811" w:type="dxa"/>
            <w:shd w:val="clear" w:color="auto" w:fill="F2F2F2" w:themeFill="background1" w:themeFillShade="F2"/>
          </w:tcPr>
          <w:p w14:paraId="49C2B2B7" w14:textId="77777777" w:rsidR="001C3FC0" w:rsidRPr="00A60FD8" w:rsidRDefault="001C3FC0" w:rsidP="001C3FC0">
            <w:pPr>
              <w:pStyle w:val="Tablehead"/>
              <w:rPr>
                <w:lang w:eastAsia="zh-CN"/>
              </w:rPr>
            </w:pPr>
            <w:r w:rsidRPr="00A60FD8">
              <w:rPr>
                <w:lang w:eastAsia="zh-CN"/>
              </w:rPr>
              <w:t>Use case</w:t>
            </w:r>
          </w:p>
        </w:tc>
      </w:tr>
      <w:tr w:rsidR="001C3FC0" w:rsidRPr="00A60FD8" w14:paraId="6F275CD7" w14:textId="77777777" w:rsidTr="001C3FC0">
        <w:trPr>
          <w:trHeight w:val="20"/>
          <w:jc w:val="center"/>
        </w:trPr>
        <w:tc>
          <w:tcPr>
            <w:tcW w:w="3828" w:type="dxa"/>
            <w:shd w:val="clear" w:color="auto" w:fill="F2F2F2" w:themeFill="background1" w:themeFillShade="F2"/>
            <w:vAlign w:val="center"/>
          </w:tcPr>
          <w:p w14:paraId="6A93F25F" w14:textId="77777777" w:rsidR="001C3FC0" w:rsidRPr="00A60FD8" w:rsidRDefault="001C3FC0" w:rsidP="001C3FC0">
            <w:pPr>
              <w:pStyle w:val="Tabletext"/>
              <w:rPr>
                <w:lang w:eastAsia="zh-CN"/>
              </w:rPr>
            </w:pPr>
            <w:r w:rsidRPr="00A60FD8">
              <w:rPr>
                <w:lang w:eastAsia="zh-CN"/>
              </w:rPr>
              <w:t>Continual repetitive messages</w:t>
            </w:r>
          </w:p>
          <w:p w14:paraId="48C6060C" w14:textId="77777777" w:rsidR="001C3FC0" w:rsidRPr="00A60FD8" w:rsidRDefault="001C3FC0" w:rsidP="001C3FC0">
            <w:pPr>
              <w:pStyle w:val="Tabletext"/>
              <w:rPr>
                <w:lang w:eastAsia="zh-CN"/>
              </w:rPr>
            </w:pPr>
            <w:r w:rsidRPr="00A60FD8">
              <w:rPr>
                <w:lang w:eastAsia="zh-CN"/>
              </w:rPr>
              <w:t>(V2V)(broadcast)</w:t>
            </w:r>
          </w:p>
        </w:tc>
        <w:tc>
          <w:tcPr>
            <w:tcW w:w="5811" w:type="dxa"/>
            <w:vAlign w:val="center"/>
          </w:tcPr>
          <w:p w14:paraId="6FE2C489" w14:textId="77777777" w:rsidR="001C3FC0" w:rsidRPr="00A60FD8" w:rsidRDefault="001C3FC0" w:rsidP="001C3FC0">
            <w:pPr>
              <w:pStyle w:val="Tabletext"/>
              <w:rPr>
                <w:color w:val="000000" w:themeColor="text1"/>
              </w:rPr>
            </w:pPr>
            <w:r w:rsidRPr="00A60FD8">
              <w:rPr>
                <w:color w:val="000000" w:themeColor="text1"/>
              </w:rPr>
              <w:t xml:space="preserve">(9a) </w:t>
            </w:r>
            <w:r w:rsidRPr="00A60FD8">
              <w:rPr>
                <w:color w:val="000000" w:themeColor="text1"/>
              </w:rPr>
              <w:tab/>
              <w:t>Sensor Sharing for Autonomous Vehicles</w:t>
            </w:r>
          </w:p>
          <w:p w14:paraId="699AB53A" w14:textId="77777777" w:rsidR="001C3FC0" w:rsidRPr="00A60FD8" w:rsidRDefault="001C3FC0" w:rsidP="001C3FC0">
            <w:pPr>
              <w:pStyle w:val="Tabletext"/>
              <w:rPr>
                <w:color w:val="000000" w:themeColor="text1"/>
              </w:rPr>
            </w:pPr>
            <w:r w:rsidRPr="00A60FD8">
              <w:rPr>
                <w:color w:val="000000" w:themeColor="text1"/>
              </w:rPr>
              <w:t>(9b)</w:t>
            </w:r>
            <w:r w:rsidRPr="00A60FD8">
              <w:rPr>
                <w:color w:val="000000" w:themeColor="text1"/>
              </w:rPr>
              <w:tab/>
              <w:t>High-Definition Sensor Sharing</w:t>
            </w:r>
          </w:p>
        </w:tc>
      </w:tr>
      <w:tr w:rsidR="001C3FC0" w:rsidRPr="00A60FD8" w14:paraId="4C216891" w14:textId="77777777" w:rsidTr="001C3FC0">
        <w:trPr>
          <w:trHeight w:val="483"/>
          <w:jc w:val="center"/>
        </w:trPr>
        <w:tc>
          <w:tcPr>
            <w:tcW w:w="3828" w:type="dxa"/>
            <w:vMerge w:val="restart"/>
            <w:shd w:val="clear" w:color="auto" w:fill="F2F2F2" w:themeFill="background1" w:themeFillShade="F2"/>
            <w:vAlign w:val="center"/>
          </w:tcPr>
          <w:p w14:paraId="54219E16" w14:textId="77777777" w:rsidR="001C3FC0" w:rsidRPr="00A60FD8" w:rsidRDefault="001C3FC0" w:rsidP="001C3FC0">
            <w:pPr>
              <w:pStyle w:val="Tabletext"/>
              <w:rPr>
                <w:lang w:eastAsia="zh-CN"/>
              </w:rPr>
            </w:pPr>
            <w:r w:rsidRPr="00A60FD8">
              <w:rPr>
                <w:lang w:eastAsia="zh-CN"/>
              </w:rPr>
              <w:t>Event triggered messages</w:t>
            </w:r>
          </w:p>
          <w:p w14:paraId="28BAA71B" w14:textId="77777777" w:rsidR="001C3FC0" w:rsidRPr="00A60FD8" w:rsidRDefault="001C3FC0" w:rsidP="001C3FC0">
            <w:pPr>
              <w:pStyle w:val="Tabletext"/>
              <w:rPr>
                <w:lang w:eastAsia="zh-CN"/>
              </w:rPr>
            </w:pPr>
            <w:r w:rsidRPr="00A60FD8">
              <w:rPr>
                <w:lang w:eastAsia="zh-CN"/>
              </w:rPr>
              <w:t>(V2V)(broadcast/groupcast/unicast)</w:t>
            </w:r>
          </w:p>
        </w:tc>
        <w:tc>
          <w:tcPr>
            <w:tcW w:w="5811" w:type="dxa"/>
            <w:vAlign w:val="center"/>
          </w:tcPr>
          <w:p w14:paraId="1BA98CFB" w14:textId="77777777" w:rsidR="001C3FC0" w:rsidRPr="00A60FD8" w:rsidRDefault="001C3FC0" w:rsidP="001C3FC0">
            <w:pPr>
              <w:pStyle w:val="Tabletext"/>
              <w:rPr>
                <w:color w:val="000000" w:themeColor="text1"/>
              </w:rPr>
            </w:pPr>
            <w:r w:rsidRPr="00A60FD8">
              <w:rPr>
                <w:color w:val="000000" w:themeColor="text1"/>
              </w:rPr>
              <w:t xml:space="preserve">(10) </w:t>
            </w:r>
            <w:r w:rsidRPr="00A60FD8">
              <w:rPr>
                <w:color w:val="000000" w:themeColor="text1"/>
              </w:rPr>
              <w:tab/>
              <w:t>See Through for Passing</w:t>
            </w:r>
          </w:p>
          <w:p w14:paraId="52922850" w14:textId="77777777" w:rsidR="001C3FC0" w:rsidRPr="00A60FD8" w:rsidRDefault="001C3FC0" w:rsidP="001C3FC0">
            <w:pPr>
              <w:pStyle w:val="Tabletext"/>
              <w:rPr>
                <w:color w:val="000000" w:themeColor="text1"/>
              </w:rPr>
            </w:pPr>
            <w:r w:rsidRPr="00A60FD8">
              <w:rPr>
                <w:color w:val="000000" w:themeColor="text1"/>
              </w:rPr>
              <w:t xml:space="preserve">(43) </w:t>
            </w:r>
            <w:r w:rsidRPr="00A60FD8">
              <w:rPr>
                <w:color w:val="000000" w:themeColor="text1"/>
              </w:rPr>
              <w:tab/>
              <w:t>Vehicle Decision Assist</w:t>
            </w:r>
          </w:p>
        </w:tc>
      </w:tr>
      <w:tr w:rsidR="001C3FC0" w:rsidRPr="00A60FD8" w14:paraId="0508F6C9" w14:textId="77777777" w:rsidTr="001C3FC0">
        <w:trPr>
          <w:trHeight w:val="482"/>
          <w:jc w:val="center"/>
        </w:trPr>
        <w:tc>
          <w:tcPr>
            <w:tcW w:w="3828" w:type="dxa"/>
            <w:vMerge/>
            <w:tcBorders>
              <w:bottom w:val="single" w:sz="4" w:space="0" w:color="auto"/>
            </w:tcBorders>
            <w:shd w:val="clear" w:color="auto" w:fill="F2F2F2" w:themeFill="background1" w:themeFillShade="F2"/>
            <w:vAlign w:val="center"/>
          </w:tcPr>
          <w:p w14:paraId="38B564E8" w14:textId="77777777" w:rsidR="001C3FC0" w:rsidRPr="00A60FD8" w:rsidRDefault="001C3FC0" w:rsidP="001C3FC0">
            <w:pPr>
              <w:pStyle w:val="Tabletext"/>
              <w:rPr>
                <w:lang w:eastAsia="zh-CN"/>
              </w:rPr>
            </w:pPr>
          </w:p>
        </w:tc>
        <w:tc>
          <w:tcPr>
            <w:tcW w:w="5811" w:type="dxa"/>
            <w:vAlign w:val="center"/>
          </w:tcPr>
          <w:p w14:paraId="21ECF725" w14:textId="77777777" w:rsidR="001C3FC0" w:rsidRPr="00A60FD8" w:rsidRDefault="001C3FC0" w:rsidP="001C3FC0">
            <w:pPr>
              <w:pStyle w:val="Tabletext"/>
              <w:rPr>
                <w:i/>
                <w:color w:val="000000" w:themeColor="text1"/>
              </w:rPr>
            </w:pPr>
            <w:r w:rsidRPr="00A60FD8">
              <w:rPr>
                <w:i/>
                <w:color w:val="000000" w:themeColor="text1"/>
              </w:rPr>
              <w:t>Trajectory information sharing:</w:t>
            </w:r>
          </w:p>
          <w:p w14:paraId="1AD1F845" w14:textId="77777777" w:rsidR="001C3FC0" w:rsidRPr="00A60FD8" w:rsidRDefault="001C3FC0" w:rsidP="001C3FC0">
            <w:pPr>
              <w:pStyle w:val="Tabletext"/>
              <w:rPr>
                <w:color w:val="000000" w:themeColor="text1"/>
              </w:rPr>
            </w:pPr>
            <w:r w:rsidRPr="00A60FD8">
              <w:rPr>
                <w:color w:val="000000" w:themeColor="text1"/>
              </w:rPr>
              <w:t xml:space="preserve">(1) </w:t>
            </w:r>
            <w:r w:rsidRPr="00A60FD8">
              <w:rPr>
                <w:color w:val="000000" w:themeColor="text1"/>
              </w:rPr>
              <w:tab/>
              <w:t xml:space="preserve">Cross-Traffic Left-Turn Assist </w:t>
            </w:r>
          </w:p>
          <w:p w14:paraId="042E40E4" w14:textId="77777777" w:rsidR="001C3FC0" w:rsidRPr="00A60FD8" w:rsidRDefault="001C3FC0" w:rsidP="001C3FC0">
            <w:pPr>
              <w:pStyle w:val="Tabletext"/>
              <w:rPr>
                <w:color w:val="000000" w:themeColor="text1"/>
              </w:rPr>
            </w:pPr>
            <w:r w:rsidRPr="00A60FD8">
              <w:rPr>
                <w:color w:val="000000" w:themeColor="text1"/>
              </w:rPr>
              <w:t xml:space="preserve">(18) </w:t>
            </w:r>
            <w:r w:rsidRPr="00A60FD8">
              <w:rPr>
                <w:color w:val="000000" w:themeColor="text1"/>
              </w:rPr>
              <w:tab/>
              <w:t>Cooperative Manoeuvres in Emergency Situations</w:t>
            </w:r>
          </w:p>
          <w:p w14:paraId="7D7C2BCA" w14:textId="77777777" w:rsidR="001C3FC0" w:rsidRPr="00A60FD8" w:rsidRDefault="001C3FC0" w:rsidP="001C3FC0">
            <w:pPr>
              <w:pStyle w:val="Tabletext"/>
              <w:rPr>
                <w:color w:val="000000" w:themeColor="text1"/>
              </w:rPr>
            </w:pPr>
            <w:r w:rsidRPr="00A60FD8">
              <w:rPr>
                <w:color w:val="000000" w:themeColor="text1"/>
              </w:rPr>
              <w:t xml:space="preserve">(28) </w:t>
            </w:r>
            <w:r w:rsidRPr="00A60FD8">
              <w:rPr>
                <w:color w:val="000000" w:themeColor="text1"/>
              </w:rPr>
              <w:tab/>
              <w:t>Cooperative Lane Merging</w:t>
            </w:r>
          </w:p>
          <w:p w14:paraId="1FA8D0BB" w14:textId="77777777" w:rsidR="001C3FC0" w:rsidRPr="00A60FD8" w:rsidRDefault="001C3FC0" w:rsidP="001C3FC0">
            <w:pPr>
              <w:pStyle w:val="Tabletext"/>
              <w:rPr>
                <w:color w:val="000000" w:themeColor="text1"/>
              </w:rPr>
            </w:pPr>
            <w:r w:rsidRPr="00A60FD8">
              <w:rPr>
                <w:color w:val="000000" w:themeColor="text1"/>
              </w:rPr>
              <w:t>(38)</w:t>
            </w:r>
            <w:r w:rsidRPr="00A60FD8">
              <w:rPr>
                <w:color w:val="000000" w:themeColor="text1"/>
              </w:rPr>
              <w:tab/>
              <w:t>Coordinated Cooperative Driving Manoeuvre</w:t>
            </w:r>
          </w:p>
          <w:p w14:paraId="2A5C6296" w14:textId="77777777" w:rsidR="001C3FC0" w:rsidRPr="00A60FD8" w:rsidRDefault="001C3FC0" w:rsidP="001C3FC0">
            <w:pPr>
              <w:pStyle w:val="Tabletext"/>
              <w:rPr>
                <w:color w:val="000000" w:themeColor="text1"/>
              </w:rPr>
            </w:pPr>
            <w:r w:rsidRPr="00A60FD8">
              <w:rPr>
                <w:color w:val="000000" w:themeColor="text1"/>
              </w:rPr>
              <w:t xml:space="preserve">(40) </w:t>
            </w:r>
            <w:r w:rsidRPr="00A60FD8">
              <w:rPr>
                <w:color w:val="000000" w:themeColor="text1"/>
              </w:rPr>
              <w:tab/>
              <w:t>Interactive VRU Crossing</w:t>
            </w:r>
          </w:p>
          <w:p w14:paraId="353EE75D" w14:textId="77777777" w:rsidR="001C3FC0" w:rsidRPr="00A60FD8" w:rsidRDefault="001C3FC0" w:rsidP="001C3FC0">
            <w:pPr>
              <w:pStyle w:val="Tabletext"/>
              <w:rPr>
                <w:color w:val="000000" w:themeColor="text1"/>
              </w:rPr>
            </w:pPr>
            <w:r w:rsidRPr="00A60FD8">
              <w:rPr>
                <w:color w:val="000000" w:themeColor="text1"/>
              </w:rPr>
              <w:t xml:space="preserve">(41) </w:t>
            </w:r>
            <w:r w:rsidRPr="00A60FD8">
              <w:rPr>
                <w:color w:val="000000" w:themeColor="text1"/>
              </w:rPr>
              <w:tab/>
              <w:t xml:space="preserve">Cooperative Lateral Parking </w:t>
            </w:r>
          </w:p>
          <w:p w14:paraId="493EB094" w14:textId="77777777" w:rsidR="001C3FC0" w:rsidRPr="00A60FD8" w:rsidRDefault="001C3FC0" w:rsidP="001C3FC0">
            <w:pPr>
              <w:pStyle w:val="Tabletext"/>
              <w:rPr>
                <w:color w:val="000000" w:themeColor="text1"/>
              </w:rPr>
            </w:pPr>
            <w:r w:rsidRPr="00A60FD8">
              <w:rPr>
                <w:color w:val="000000" w:themeColor="text1"/>
              </w:rPr>
              <w:t xml:space="preserve">(42) </w:t>
            </w:r>
            <w:r w:rsidRPr="00A60FD8">
              <w:rPr>
                <w:color w:val="000000" w:themeColor="text1"/>
              </w:rPr>
              <w:tab/>
              <w:t>Cooperative Traffic Gap</w:t>
            </w:r>
          </w:p>
        </w:tc>
      </w:tr>
      <w:tr w:rsidR="001C3FC0" w:rsidRPr="00A60FD8" w14:paraId="583C9041" w14:textId="77777777" w:rsidTr="001C3FC0">
        <w:trPr>
          <w:trHeight w:val="482"/>
          <w:jc w:val="center"/>
        </w:trPr>
        <w:tc>
          <w:tcPr>
            <w:tcW w:w="3828" w:type="dxa"/>
            <w:shd w:val="clear" w:color="auto" w:fill="F2F2F2" w:themeFill="background1" w:themeFillShade="F2"/>
            <w:vAlign w:val="center"/>
          </w:tcPr>
          <w:p w14:paraId="43F02867" w14:textId="77777777" w:rsidR="001C3FC0" w:rsidRPr="00A60FD8" w:rsidRDefault="001C3FC0" w:rsidP="001C3FC0">
            <w:pPr>
              <w:pStyle w:val="Tabletext"/>
              <w:rPr>
                <w:lang w:eastAsia="zh-CN"/>
              </w:rPr>
            </w:pPr>
            <w:r w:rsidRPr="00A60FD8">
              <w:rPr>
                <w:lang w:eastAsia="zh-CN"/>
              </w:rPr>
              <w:t>Continual repetitive messages</w:t>
            </w:r>
          </w:p>
          <w:p w14:paraId="6F4AD7C6" w14:textId="77777777" w:rsidR="001C3FC0" w:rsidRPr="00A60FD8" w:rsidRDefault="001C3FC0" w:rsidP="001C3FC0">
            <w:pPr>
              <w:pStyle w:val="Tabletext"/>
              <w:rPr>
                <w:lang w:eastAsia="zh-CN"/>
              </w:rPr>
            </w:pPr>
            <w:r w:rsidRPr="00A60FD8">
              <w:rPr>
                <w:lang w:eastAsia="zh-CN"/>
              </w:rPr>
              <w:t>(V2V)(broadcast/groupcast)</w:t>
            </w:r>
          </w:p>
        </w:tc>
        <w:tc>
          <w:tcPr>
            <w:tcW w:w="5811" w:type="dxa"/>
            <w:vAlign w:val="center"/>
          </w:tcPr>
          <w:p w14:paraId="2544B766" w14:textId="77777777" w:rsidR="001C3FC0" w:rsidRPr="00A60FD8" w:rsidRDefault="001C3FC0" w:rsidP="001C3FC0">
            <w:pPr>
              <w:pStyle w:val="Tabletext"/>
              <w:rPr>
                <w:iCs/>
                <w:color w:val="000000" w:themeColor="text1"/>
              </w:rPr>
            </w:pPr>
            <w:r w:rsidRPr="00A60FD8">
              <w:rPr>
                <w:iCs/>
                <w:color w:val="000000" w:themeColor="text1"/>
              </w:rPr>
              <w:t xml:space="preserve">(12) </w:t>
            </w:r>
            <w:r w:rsidRPr="00A60FD8">
              <w:rPr>
                <w:iCs/>
                <w:color w:val="000000" w:themeColor="text1"/>
              </w:rPr>
              <w:tab/>
              <w:t>Vulnerable Road User</w:t>
            </w:r>
          </w:p>
        </w:tc>
      </w:tr>
      <w:tr w:rsidR="001C3FC0" w:rsidRPr="00A60FD8" w14:paraId="3ED6F3AF" w14:textId="77777777" w:rsidTr="001C3FC0">
        <w:trPr>
          <w:trHeight w:val="482"/>
          <w:jc w:val="center"/>
        </w:trPr>
        <w:tc>
          <w:tcPr>
            <w:tcW w:w="3828" w:type="dxa"/>
            <w:shd w:val="clear" w:color="auto" w:fill="F2F2F2" w:themeFill="background1" w:themeFillShade="F2"/>
            <w:vAlign w:val="center"/>
          </w:tcPr>
          <w:p w14:paraId="26770367" w14:textId="77777777" w:rsidR="001C3FC0" w:rsidRPr="00A60FD8" w:rsidRDefault="001C3FC0" w:rsidP="001C3FC0">
            <w:pPr>
              <w:pStyle w:val="Tabletext"/>
              <w:rPr>
                <w:lang w:eastAsia="zh-CN"/>
              </w:rPr>
            </w:pPr>
            <w:r w:rsidRPr="00A60FD8">
              <w:rPr>
                <w:lang w:eastAsia="zh-CN"/>
              </w:rPr>
              <w:t>Continual repetitive messages</w:t>
            </w:r>
          </w:p>
          <w:p w14:paraId="3ECA4E93" w14:textId="77777777" w:rsidR="001C3FC0" w:rsidRPr="00A60FD8" w:rsidRDefault="001C3FC0" w:rsidP="001C3FC0">
            <w:pPr>
              <w:pStyle w:val="Tabletext"/>
              <w:rPr>
                <w:lang w:eastAsia="zh-CN"/>
              </w:rPr>
            </w:pPr>
            <w:r w:rsidRPr="00A60FD8">
              <w:rPr>
                <w:lang w:eastAsia="zh-CN"/>
              </w:rPr>
              <w:t>(V2V/V2I)(broadcast/groupcast)</w:t>
            </w:r>
          </w:p>
          <w:p w14:paraId="7235342B" w14:textId="77777777" w:rsidR="001C3FC0" w:rsidRPr="00A60FD8" w:rsidRDefault="001C3FC0" w:rsidP="001C3FC0">
            <w:pPr>
              <w:pStyle w:val="Tabletext"/>
              <w:rPr>
                <w:lang w:eastAsia="zh-CN"/>
              </w:rPr>
            </w:pPr>
          </w:p>
          <w:p w14:paraId="7E1F3C7F" w14:textId="77777777" w:rsidR="001C3FC0" w:rsidRPr="00A60FD8" w:rsidRDefault="001C3FC0" w:rsidP="001C3FC0">
            <w:pPr>
              <w:pStyle w:val="Tabletext"/>
              <w:rPr>
                <w:lang w:eastAsia="zh-CN"/>
              </w:rPr>
            </w:pPr>
            <w:r w:rsidRPr="00A60FD8">
              <w:rPr>
                <w:lang w:eastAsia="zh-CN"/>
              </w:rPr>
              <w:t>Event triggered messages</w:t>
            </w:r>
          </w:p>
          <w:p w14:paraId="0F60BD1D" w14:textId="77777777" w:rsidR="001C3FC0" w:rsidRPr="00A60FD8" w:rsidRDefault="001C3FC0" w:rsidP="001C3FC0">
            <w:pPr>
              <w:pStyle w:val="Tabletext"/>
              <w:rPr>
                <w:lang w:eastAsia="zh-CN"/>
              </w:rPr>
            </w:pPr>
            <w:r w:rsidRPr="00A60FD8">
              <w:rPr>
                <w:lang w:eastAsia="zh-CN"/>
              </w:rPr>
              <w:t>(V2V/V2I)(broadcast/groupcast/unicast)</w:t>
            </w:r>
          </w:p>
        </w:tc>
        <w:tc>
          <w:tcPr>
            <w:tcW w:w="5811" w:type="dxa"/>
            <w:vAlign w:val="center"/>
          </w:tcPr>
          <w:p w14:paraId="0D43C772" w14:textId="77777777" w:rsidR="001C3FC0" w:rsidRPr="00A60FD8" w:rsidRDefault="001C3FC0" w:rsidP="001C3FC0">
            <w:pPr>
              <w:pStyle w:val="Tabletext"/>
              <w:rPr>
                <w:iCs/>
                <w:color w:val="000000" w:themeColor="text1"/>
              </w:rPr>
            </w:pPr>
            <w:r w:rsidRPr="00A60FD8">
              <w:rPr>
                <w:iCs/>
                <w:color w:val="000000" w:themeColor="text1"/>
              </w:rPr>
              <w:t xml:space="preserve">(13) </w:t>
            </w:r>
            <w:r w:rsidRPr="00A60FD8">
              <w:rPr>
                <w:iCs/>
                <w:color w:val="000000" w:themeColor="text1"/>
              </w:rPr>
              <w:tab/>
              <w:t>Group Start</w:t>
            </w:r>
          </w:p>
          <w:p w14:paraId="7C4725F2" w14:textId="77777777" w:rsidR="001C3FC0" w:rsidRPr="00A60FD8" w:rsidRDefault="001C3FC0" w:rsidP="001C3FC0">
            <w:pPr>
              <w:pStyle w:val="Tabletext"/>
              <w:rPr>
                <w:iCs/>
                <w:color w:val="000000" w:themeColor="text1"/>
              </w:rPr>
            </w:pPr>
            <w:r w:rsidRPr="00A60FD8">
              <w:rPr>
                <w:iCs/>
                <w:color w:val="000000" w:themeColor="text1"/>
              </w:rPr>
              <w:t xml:space="preserve">(22) </w:t>
            </w:r>
            <w:r w:rsidRPr="00A60FD8">
              <w:rPr>
                <w:iCs/>
                <w:color w:val="000000" w:themeColor="text1"/>
              </w:rPr>
              <w:tab/>
              <w:t>Automated Intersection Crossing/Manager</w:t>
            </w:r>
          </w:p>
          <w:p w14:paraId="5087A455" w14:textId="77777777" w:rsidR="001C3FC0" w:rsidRPr="00A60FD8" w:rsidRDefault="001C3FC0" w:rsidP="001C3FC0">
            <w:pPr>
              <w:pStyle w:val="Tabletext"/>
              <w:rPr>
                <w:iCs/>
                <w:color w:val="000000" w:themeColor="text1"/>
              </w:rPr>
            </w:pPr>
            <w:r w:rsidRPr="00A60FD8">
              <w:rPr>
                <w:iCs/>
                <w:color w:val="000000" w:themeColor="text1"/>
              </w:rPr>
              <w:t xml:space="preserve">(27) </w:t>
            </w:r>
            <w:r w:rsidRPr="00A60FD8">
              <w:rPr>
                <w:iCs/>
                <w:color w:val="000000" w:themeColor="text1"/>
              </w:rPr>
              <w:tab/>
              <w:t xml:space="preserve">Vehicles Platooning in Steady State </w:t>
            </w:r>
          </w:p>
          <w:p w14:paraId="7EB82E9C" w14:textId="77777777" w:rsidR="001C3FC0" w:rsidRPr="00A60FD8" w:rsidRDefault="001C3FC0" w:rsidP="001C3FC0">
            <w:pPr>
              <w:pStyle w:val="Tabletext"/>
              <w:rPr>
                <w:iCs/>
                <w:color w:val="000000" w:themeColor="text1"/>
              </w:rPr>
            </w:pPr>
          </w:p>
          <w:p w14:paraId="7AE11FCA" w14:textId="77777777" w:rsidR="001C3FC0" w:rsidRPr="00A60FD8" w:rsidRDefault="001C3FC0" w:rsidP="001C3FC0">
            <w:pPr>
              <w:pStyle w:val="Tabletext"/>
              <w:rPr>
                <w:iCs/>
                <w:color w:val="000000" w:themeColor="text1"/>
              </w:rPr>
            </w:pPr>
            <w:r w:rsidRPr="00A60FD8">
              <w:rPr>
                <w:iCs/>
                <w:color w:val="000000" w:themeColor="text1"/>
              </w:rPr>
              <w:t xml:space="preserve">(17) </w:t>
            </w:r>
            <w:r w:rsidRPr="00A60FD8">
              <w:rPr>
                <w:iCs/>
                <w:color w:val="000000" w:themeColor="text1"/>
              </w:rPr>
              <w:tab/>
              <w:t>Obstructed View Assist</w:t>
            </w:r>
          </w:p>
          <w:p w14:paraId="298D71CF" w14:textId="77777777" w:rsidR="001C3FC0" w:rsidRPr="00A60FD8" w:rsidRDefault="001C3FC0" w:rsidP="001C3FC0">
            <w:pPr>
              <w:pStyle w:val="Tabletext"/>
              <w:rPr>
                <w:iCs/>
                <w:color w:val="000000" w:themeColor="text1"/>
              </w:rPr>
            </w:pPr>
            <w:r w:rsidRPr="00A60FD8">
              <w:rPr>
                <w:iCs/>
                <w:color w:val="000000" w:themeColor="text1"/>
              </w:rPr>
              <w:t xml:space="preserve">(20) </w:t>
            </w:r>
            <w:r w:rsidRPr="00A60FD8">
              <w:rPr>
                <w:iCs/>
                <w:color w:val="000000" w:themeColor="text1"/>
              </w:rPr>
              <w:tab/>
              <w:t>Remote Automated Driving Cancellation</w:t>
            </w:r>
          </w:p>
          <w:p w14:paraId="3253DB8E" w14:textId="77777777" w:rsidR="001C3FC0" w:rsidRPr="00A60FD8" w:rsidRDefault="001C3FC0" w:rsidP="001C3FC0">
            <w:pPr>
              <w:pStyle w:val="Tabletext"/>
              <w:rPr>
                <w:iCs/>
                <w:color w:val="000000" w:themeColor="text1"/>
              </w:rPr>
            </w:pPr>
            <w:r w:rsidRPr="00A60FD8">
              <w:rPr>
                <w:iCs/>
                <w:color w:val="000000" w:themeColor="text1"/>
              </w:rPr>
              <w:t xml:space="preserve">(30) </w:t>
            </w:r>
            <w:r w:rsidRPr="00A60FD8">
              <w:rPr>
                <w:iCs/>
                <w:color w:val="000000" w:themeColor="text1"/>
              </w:rPr>
              <w:tab/>
              <w:t>Law Enforcement Messaging</w:t>
            </w:r>
          </w:p>
          <w:p w14:paraId="561AA9C1" w14:textId="77777777" w:rsidR="001C3FC0" w:rsidRPr="00A60FD8" w:rsidRDefault="001C3FC0" w:rsidP="001C3FC0">
            <w:pPr>
              <w:pStyle w:val="Tabletext"/>
              <w:rPr>
                <w:iCs/>
                <w:color w:val="000000" w:themeColor="text1"/>
              </w:rPr>
            </w:pPr>
          </w:p>
          <w:p w14:paraId="57EF42C7" w14:textId="77777777" w:rsidR="001C3FC0" w:rsidRPr="00A60FD8" w:rsidRDefault="001C3FC0" w:rsidP="001C3FC0">
            <w:pPr>
              <w:pStyle w:val="Tabletext"/>
              <w:rPr>
                <w:iCs/>
                <w:color w:val="000000" w:themeColor="text1"/>
              </w:rPr>
            </w:pPr>
            <w:r w:rsidRPr="00A60FD8">
              <w:rPr>
                <w:iCs/>
                <w:color w:val="000000" w:themeColor="text1"/>
              </w:rPr>
              <w:t xml:space="preserve">(25) </w:t>
            </w:r>
            <w:r w:rsidRPr="00A60FD8">
              <w:rPr>
                <w:iCs/>
                <w:color w:val="000000" w:themeColor="text1"/>
              </w:rPr>
              <w:tab/>
              <w:t>Vehicle Shares Information on Road Hazards/Events</w:t>
            </w:r>
          </w:p>
          <w:p w14:paraId="10E1BB31" w14:textId="77777777" w:rsidR="001C3FC0" w:rsidRPr="00A60FD8" w:rsidRDefault="001C3FC0" w:rsidP="001C3FC0">
            <w:pPr>
              <w:pStyle w:val="Tabletext"/>
              <w:rPr>
                <w:iCs/>
                <w:color w:val="000000" w:themeColor="text1"/>
              </w:rPr>
            </w:pPr>
            <w:r w:rsidRPr="00A60FD8">
              <w:rPr>
                <w:iCs/>
                <w:color w:val="000000" w:themeColor="text1"/>
              </w:rPr>
              <w:t xml:space="preserve">(37) </w:t>
            </w:r>
            <w:r w:rsidRPr="00A60FD8">
              <w:rPr>
                <w:iCs/>
                <w:color w:val="000000" w:themeColor="text1"/>
              </w:rPr>
              <w:tab/>
              <w:t>Awareness Confirmation</w:t>
            </w:r>
          </w:p>
        </w:tc>
      </w:tr>
      <w:tr w:rsidR="001C3FC0" w:rsidRPr="00A60FD8" w14:paraId="2A48CD0B" w14:textId="77777777" w:rsidTr="001C3FC0">
        <w:trPr>
          <w:trHeight w:val="482"/>
          <w:jc w:val="center"/>
        </w:trPr>
        <w:tc>
          <w:tcPr>
            <w:tcW w:w="3828" w:type="dxa"/>
            <w:shd w:val="clear" w:color="auto" w:fill="F2F2F2" w:themeFill="background1" w:themeFillShade="F2"/>
            <w:vAlign w:val="center"/>
          </w:tcPr>
          <w:p w14:paraId="574F52D8" w14:textId="77777777" w:rsidR="001C3FC0" w:rsidRPr="00A60FD8" w:rsidRDefault="001C3FC0" w:rsidP="001C3FC0">
            <w:pPr>
              <w:pStyle w:val="Tabletext"/>
              <w:rPr>
                <w:lang w:eastAsia="zh-CN"/>
              </w:rPr>
            </w:pPr>
            <w:r w:rsidRPr="00A60FD8">
              <w:rPr>
                <w:lang w:eastAsia="zh-CN"/>
              </w:rPr>
              <w:t>Event triggered messages</w:t>
            </w:r>
          </w:p>
          <w:p w14:paraId="192A133F" w14:textId="77777777" w:rsidR="001C3FC0" w:rsidRPr="00A60FD8" w:rsidRDefault="001C3FC0" w:rsidP="001C3FC0">
            <w:pPr>
              <w:pStyle w:val="Tabletext"/>
              <w:rPr>
                <w:lang w:eastAsia="zh-CN"/>
              </w:rPr>
            </w:pPr>
            <w:r w:rsidRPr="00A60FD8">
              <w:rPr>
                <w:lang w:eastAsia="zh-CN"/>
              </w:rPr>
              <w:t>(V2I)(broadcast/groupcast/unicast)</w:t>
            </w:r>
          </w:p>
        </w:tc>
        <w:tc>
          <w:tcPr>
            <w:tcW w:w="5811" w:type="dxa"/>
            <w:vAlign w:val="center"/>
          </w:tcPr>
          <w:p w14:paraId="7E310524" w14:textId="77777777" w:rsidR="001C3FC0" w:rsidRPr="00A60FD8" w:rsidRDefault="001C3FC0" w:rsidP="001C3FC0">
            <w:pPr>
              <w:pStyle w:val="Tabletext"/>
              <w:rPr>
                <w:iCs/>
                <w:color w:val="000000" w:themeColor="text1"/>
              </w:rPr>
            </w:pPr>
            <w:r w:rsidRPr="00A60FD8">
              <w:rPr>
                <w:iCs/>
                <w:color w:val="000000" w:themeColor="text1"/>
              </w:rPr>
              <w:t xml:space="preserve">(8) </w:t>
            </w:r>
            <w:r w:rsidRPr="00A60FD8">
              <w:rPr>
                <w:iCs/>
                <w:color w:val="000000" w:themeColor="text1"/>
              </w:rPr>
              <w:tab/>
              <w:t>Speed Harmonisation</w:t>
            </w:r>
          </w:p>
          <w:p w14:paraId="399F2B31" w14:textId="77777777" w:rsidR="001C3FC0" w:rsidRPr="00A60FD8" w:rsidRDefault="001C3FC0" w:rsidP="001C3FC0">
            <w:pPr>
              <w:pStyle w:val="Tabletext"/>
              <w:rPr>
                <w:iCs/>
                <w:color w:val="000000" w:themeColor="text1"/>
              </w:rPr>
            </w:pPr>
            <w:r w:rsidRPr="00A60FD8">
              <w:rPr>
                <w:iCs/>
                <w:color w:val="000000" w:themeColor="text1"/>
              </w:rPr>
              <w:t xml:space="preserve">(33) </w:t>
            </w:r>
            <w:r w:rsidRPr="00A60FD8">
              <w:rPr>
                <w:iCs/>
                <w:color w:val="000000" w:themeColor="text1"/>
              </w:rPr>
              <w:tab/>
              <w:t>Infrastructure Assisted Environment Perception</w:t>
            </w:r>
          </w:p>
        </w:tc>
      </w:tr>
      <w:tr w:rsidR="001C3FC0" w:rsidRPr="00A60FD8" w14:paraId="32F524B6" w14:textId="77777777" w:rsidTr="001C3FC0">
        <w:trPr>
          <w:trHeight w:val="482"/>
          <w:jc w:val="center"/>
        </w:trPr>
        <w:tc>
          <w:tcPr>
            <w:tcW w:w="3828" w:type="dxa"/>
            <w:shd w:val="clear" w:color="auto" w:fill="F2F2F2" w:themeFill="background1" w:themeFillShade="F2"/>
            <w:vAlign w:val="center"/>
          </w:tcPr>
          <w:p w14:paraId="45EEFB75" w14:textId="77777777" w:rsidR="001C3FC0" w:rsidRPr="00A60FD8" w:rsidRDefault="001C3FC0" w:rsidP="001C3FC0">
            <w:pPr>
              <w:pStyle w:val="Tabletext"/>
              <w:keepNext/>
              <w:keepLines/>
              <w:rPr>
                <w:lang w:eastAsia="zh-CN"/>
              </w:rPr>
            </w:pPr>
            <w:r w:rsidRPr="00A60FD8">
              <w:rPr>
                <w:lang w:eastAsia="zh-CN"/>
              </w:rPr>
              <w:lastRenderedPageBreak/>
              <w:t>Delay sensitive</w:t>
            </w:r>
          </w:p>
          <w:p w14:paraId="7C3196E2" w14:textId="77777777" w:rsidR="001C3FC0" w:rsidRPr="00A60FD8" w:rsidRDefault="001C3FC0" w:rsidP="001C3FC0">
            <w:pPr>
              <w:pStyle w:val="Tabletext"/>
              <w:keepNext/>
              <w:keepLines/>
              <w:rPr>
                <w:vertAlign w:val="superscript"/>
                <w:lang w:eastAsia="zh-CN"/>
              </w:rPr>
            </w:pPr>
            <w:r w:rsidRPr="00A60FD8">
              <w:rPr>
                <w:lang w:eastAsia="zh-CN"/>
              </w:rPr>
              <w:t>Continual</w:t>
            </w:r>
          </w:p>
          <w:p w14:paraId="15766513" w14:textId="77777777" w:rsidR="001C3FC0" w:rsidRPr="00A60FD8" w:rsidRDefault="001C3FC0" w:rsidP="001C3FC0">
            <w:pPr>
              <w:pStyle w:val="Tabletext"/>
              <w:keepNext/>
              <w:keepLines/>
              <w:rPr>
                <w:lang w:eastAsia="zh-CN"/>
              </w:rPr>
            </w:pPr>
            <w:r w:rsidRPr="00A60FD8">
              <w:rPr>
                <w:lang w:eastAsia="zh-CN"/>
              </w:rPr>
              <w:t>or event triggered messages</w:t>
            </w:r>
          </w:p>
          <w:p w14:paraId="7A103EE0" w14:textId="77777777" w:rsidR="001C3FC0" w:rsidRPr="00A60FD8" w:rsidRDefault="001C3FC0" w:rsidP="001C3FC0">
            <w:pPr>
              <w:pStyle w:val="Tabletext"/>
              <w:keepNext/>
              <w:keepLines/>
              <w:rPr>
                <w:lang w:eastAsia="zh-CN"/>
              </w:rPr>
            </w:pPr>
            <w:r w:rsidRPr="00A60FD8">
              <w:rPr>
                <w:lang w:eastAsia="zh-CN"/>
              </w:rPr>
              <w:t>(V2N)(broadcast/groupcast/unicast)</w:t>
            </w:r>
          </w:p>
        </w:tc>
        <w:tc>
          <w:tcPr>
            <w:tcW w:w="5811" w:type="dxa"/>
            <w:vAlign w:val="center"/>
          </w:tcPr>
          <w:p w14:paraId="5C490152" w14:textId="77777777" w:rsidR="001C3FC0" w:rsidRPr="00A60FD8" w:rsidRDefault="001C3FC0" w:rsidP="001C3FC0">
            <w:pPr>
              <w:pStyle w:val="Tabletext"/>
              <w:keepNext/>
              <w:keepLines/>
              <w:rPr>
                <w:iCs/>
                <w:color w:val="000000" w:themeColor="text1"/>
              </w:rPr>
            </w:pPr>
            <w:r w:rsidRPr="00A60FD8">
              <w:rPr>
                <w:iCs/>
                <w:color w:val="000000" w:themeColor="text1"/>
              </w:rPr>
              <w:t>(12)</w:t>
            </w:r>
            <w:r w:rsidRPr="00A60FD8">
              <w:rPr>
                <w:iCs/>
                <w:color w:val="000000" w:themeColor="text1"/>
              </w:rPr>
              <w:tab/>
              <w:t>Vulnerable Road User (VRU)</w:t>
            </w:r>
          </w:p>
          <w:p w14:paraId="77C4A0FE" w14:textId="77777777" w:rsidR="001C3FC0" w:rsidRPr="00A60FD8" w:rsidRDefault="001C3FC0" w:rsidP="001C3FC0">
            <w:pPr>
              <w:pStyle w:val="Tabletext"/>
              <w:keepNext/>
              <w:keepLines/>
              <w:rPr>
                <w:iCs/>
                <w:color w:val="000000" w:themeColor="text1"/>
              </w:rPr>
            </w:pPr>
            <w:r w:rsidRPr="00A60FD8">
              <w:rPr>
                <w:iCs/>
                <w:color w:val="000000" w:themeColor="text1"/>
              </w:rPr>
              <w:t xml:space="preserve">(14) </w:t>
            </w:r>
            <w:r w:rsidRPr="00A60FD8">
              <w:rPr>
                <w:iCs/>
                <w:color w:val="000000" w:themeColor="text1"/>
              </w:rPr>
              <w:tab/>
              <w:t>Tele-Operated Driving</w:t>
            </w:r>
          </w:p>
          <w:p w14:paraId="4D613A4A" w14:textId="77777777" w:rsidR="001C3FC0" w:rsidRPr="00A60FD8" w:rsidRDefault="001C3FC0" w:rsidP="001C3FC0">
            <w:pPr>
              <w:pStyle w:val="Tabletext"/>
              <w:keepNext/>
              <w:keepLines/>
              <w:rPr>
                <w:iCs/>
                <w:color w:val="000000" w:themeColor="text1"/>
              </w:rPr>
            </w:pPr>
            <w:r w:rsidRPr="00A60FD8">
              <w:rPr>
                <w:iCs/>
                <w:color w:val="000000" w:themeColor="text1"/>
              </w:rPr>
              <w:t xml:space="preserve">(15) </w:t>
            </w:r>
            <w:r w:rsidRPr="00A60FD8">
              <w:rPr>
                <w:iCs/>
                <w:color w:val="000000" w:themeColor="text1"/>
              </w:rPr>
              <w:tab/>
              <w:t xml:space="preserve">Tele-Operated Driving Support </w:t>
            </w:r>
          </w:p>
          <w:p w14:paraId="26061934" w14:textId="77777777" w:rsidR="001C3FC0" w:rsidRPr="00A60FD8" w:rsidRDefault="001C3FC0" w:rsidP="001C3FC0">
            <w:pPr>
              <w:pStyle w:val="Tabletext"/>
              <w:keepNext/>
              <w:keepLines/>
              <w:rPr>
                <w:iCs/>
                <w:color w:val="000000" w:themeColor="text1"/>
              </w:rPr>
            </w:pPr>
            <w:r w:rsidRPr="00A60FD8">
              <w:rPr>
                <w:iCs/>
                <w:color w:val="000000" w:themeColor="text1"/>
              </w:rPr>
              <w:t xml:space="preserve">(16) </w:t>
            </w:r>
            <w:r w:rsidRPr="00A60FD8">
              <w:rPr>
                <w:iCs/>
                <w:color w:val="000000" w:themeColor="text1"/>
              </w:rPr>
              <w:tab/>
              <w:t xml:space="preserve">Tele-Operated Driving for Automated Parking </w:t>
            </w:r>
          </w:p>
          <w:p w14:paraId="53019E15" w14:textId="77777777" w:rsidR="001C3FC0" w:rsidRPr="00A60FD8" w:rsidRDefault="001C3FC0" w:rsidP="001C3FC0">
            <w:pPr>
              <w:pStyle w:val="Tabletext"/>
              <w:keepNext/>
              <w:keepLines/>
              <w:rPr>
                <w:iCs/>
                <w:color w:val="000000" w:themeColor="text1"/>
              </w:rPr>
            </w:pPr>
            <w:r w:rsidRPr="00A60FD8">
              <w:rPr>
                <w:iCs/>
                <w:color w:val="000000" w:themeColor="text1"/>
              </w:rPr>
              <w:t xml:space="preserve">(17) </w:t>
            </w:r>
            <w:r w:rsidRPr="00A60FD8">
              <w:rPr>
                <w:iCs/>
                <w:color w:val="000000" w:themeColor="text1"/>
              </w:rPr>
              <w:tab/>
              <w:t xml:space="preserve">Obstructed View Assist </w:t>
            </w:r>
          </w:p>
          <w:p w14:paraId="001A5C55" w14:textId="77777777" w:rsidR="001C3FC0" w:rsidRPr="00A60FD8" w:rsidRDefault="001C3FC0" w:rsidP="001C3FC0">
            <w:pPr>
              <w:pStyle w:val="Tabletext"/>
              <w:keepNext/>
              <w:keepLines/>
              <w:rPr>
                <w:iCs/>
                <w:color w:val="000000" w:themeColor="text1"/>
              </w:rPr>
            </w:pPr>
            <w:r w:rsidRPr="00A60FD8">
              <w:rPr>
                <w:iCs/>
                <w:color w:val="000000" w:themeColor="text1"/>
              </w:rPr>
              <w:t xml:space="preserve">(19) </w:t>
            </w:r>
            <w:r w:rsidRPr="00A60FD8">
              <w:rPr>
                <w:iCs/>
                <w:color w:val="000000" w:themeColor="text1"/>
              </w:rPr>
              <w:tab/>
              <w:t xml:space="preserve">Continuous Traffic Flow via Green Lights Coordination </w:t>
            </w:r>
          </w:p>
          <w:p w14:paraId="0E54CE0C" w14:textId="77777777" w:rsidR="001C3FC0" w:rsidRPr="00A60FD8" w:rsidRDefault="001C3FC0" w:rsidP="001C3FC0">
            <w:pPr>
              <w:pStyle w:val="Tabletext"/>
              <w:keepNext/>
              <w:keepLines/>
              <w:rPr>
                <w:iCs/>
                <w:color w:val="000000" w:themeColor="text1"/>
              </w:rPr>
            </w:pPr>
            <w:r w:rsidRPr="00A60FD8">
              <w:rPr>
                <w:iCs/>
                <w:color w:val="000000" w:themeColor="text1"/>
              </w:rPr>
              <w:t xml:space="preserve">(20) </w:t>
            </w:r>
            <w:r w:rsidRPr="00A60FD8">
              <w:rPr>
                <w:iCs/>
                <w:color w:val="000000" w:themeColor="text1"/>
              </w:rPr>
              <w:tab/>
              <w:t xml:space="preserve">Remote Automated Driving Cancellation </w:t>
            </w:r>
          </w:p>
          <w:p w14:paraId="6671596E" w14:textId="77777777" w:rsidR="001C3FC0" w:rsidRPr="00A60FD8" w:rsidRDefault="001C3FC0" w:rsidP="001C3FC0">
            <w:pPr>
              <w:pStyle w:val="Tabletext"/>
              <w:keepNext/>
              <w:keepLines/>
              <w:rPr>
                <w:iCs/>
                <w:color w:val="000000" w:themeColor="text1"/>
              </w:rPr>
            </w:pPr>
            <w:r w:rsidRPr="00A60FD8">
              <w:rPr>
                <w:iCs/>
                <w:color w:val="000000" w:themeColor="text1"/>
              </w:rPr>
              <w:t xml:space="preserve">(21) </w:t>
            </w:r>
            <w:r w:rsidRPr="00A60FD8">
              <w:rPr>
                <w:iCs/>
                <w:color w:val="000000" w:themeColor="text1"/>
              </w:rPr>
              <w:tab/>
              <w:t>High-Definition Map Collecting and Sharing</w:t>
            </w:r>
          </w:p>
          <w:p w14:paraId="2580CC93" w14:textId="77777777" w:rsidR="001C3FC0" w:rsidRPr="00A60FD8" w:rsidRDefault="001C3FC0" w:rsidP="001C3FC0">
            <w:pPr>
              <w:pStyle w:val="Tabletext"/>
              <w:keepNext/>
              <w:keepLines/>
              <w:rPr>
                <w:iCs/>
                <w:color w:val="000000" w:themeColor="text1"/>
              </w:rPr>
            </w:pPr>
            <w:r w:rsidRPr="00A60FD8">
              <w:rPr>
                <w:iCs/>
                <w:color w:val="000000" w:themeColor="text1"/>
              </w:rPr>
              <w:t xml:space="preserve">(27) </w:t>
            </w:r>
            <w:r w:rsidRPr="00A60FD8">
              <w:rPr>
                <w:iCs/>
                <w:color w:val="000000" w:themeColor="text1"/>
              </w:rPr>
              <w:tab/>
              <w:t xml:space="preserve">Vehicles Platooning in Steady State </w:t>
            </w:r>
          </w:p>
          <w:p w14:paraId="5934F9DE" w14:textId="77777777" w:rsidR="001C3FC0" w:rsidRPr="00A60FD8" w:rsidRDefault="001C3FC0" w:rsidP="001C3FC0">
            <w:pPr>
              <w:pStyle w:val="Tabletext"/>
              <w:keepNext/>
              <w:keepLines/>
              <w:rPr>
                <w:iCs/>
                <w:color w:val="000000" w:themeColor="text1"/>
              </w:rPr>
            </w:pPr>
            <w:r w:rsidRPr="00A60FD8">
              <w:rPr>
                <w:iCs/>
                <w:color w:val="000000" w:themeColor="text1"/>
              </w:rPr>
              <w:t xml:space="preserve">(30) </w:t>
            </w:r>
            <w:r w:rsidRPr="00A60FD8">
              <w:rPr>
                <w:iCs/>
                <w:color w:val="000000" w:themeColor="text1"/>
              </w:rPr>
              <w:tab/>
              <w:t xml:space="preserve">Law Enforcement Messaging </w:t>
            </w:r>
          </w:p>
          <w:p w14:paraId="6062AB03" w14:textId="77777777" w:rsidR="001C3FC0" w:rsidRPr="00A60FD8" w:rsidRDefault="001C3FC0" w:rsidP="001C3FC0">
            <w:pPr>
              <w:pStyle w:val="Tabletext"/>
              <w:keepNext/>
              <w:keepLines/>
              <w:rPr>
                <w:iCs/>
                <w:color w:val="000000" w:themeColor="text1"/>
              </w:rPr>
            </w:pPr>
            <w:r w:rsidRPr="00A60FD8">
              <w:rPr>
                <w:iCs/>
                <w:color w:val="000000" w:themeColor="text1"/>
              </w:rPr>
              <w:t xml:space="preserve">(31) </w:t>
            </w:r>
            <w:r w:rsidRPr="00A60FD8">
              <w:rPr>
                <w:iCs/>
                <w:color w:val="000000" w:themeColor="text1"/>
              </w:rPr>
              <w:tab/>
              <w:t xml:space="preserve">Patient Transport Monitoring </w:t>
            </w:r>
          </w:p>
          <w:p w14:paraId="44478B79" w14:textId="77777777" w:rsidR="001C3FC0" w:rsidRPr="00A60FD8" w:rsidRDefault="001C3FC0" w:rsidP="001C3FC0">
            <w:pPr>
              <w:pStyle w:val="Tabletext"/>
              <w:keepNext/>
              <w:keepLines/>
              <w:rPr>
                <w:iCs/>
                <w:color w:val="000000" w:themeColor="text1"/>
              </w:rPr>
            </w:pPr>
            <w:r w:rsidRPr="00A60FD8">
              <w:rPr>
                <w:iCs/>
                <w:color w:val="000000" w:themeColor="text1"/>
              </w:rPr>
              <w:t xml:space="preserve">(34) </w:t>
            </w:r>
            <w:r w:rsidRPr="00A60FD8">
              <w:rPr>
                <w:iCs/>
                <w:color w:val="000000" w:themeColor="text1"/>
              </w:rPr>
              <w:tab/>
              <w:t xml:space="preserve">Infrastructure Based Tele-Operated Driving </w:t>
            </w:r>
          </w:p>
          <w:p w14:paraId="07BE84B1" w14:textId="77777777" w:rsidR="001C3FC0" w:rsidRPr="00A60FD8" w:rsidRDefault="001C3FC0" w:rsidP="001C3FC0">
            <w:pPr>
              <w:pStyle w:val="Tabletext"/>
              <w:keepNext/>
              <w:keepLines/>
              <w:rPr>
                <w:iCs/>
                <w:color w:val="000000" w:themeColor="text1"/>
              </w:rPr>
            </w:pPr>
            <w:r w:rsidRPr="00A60FD8">
              <w:rPr>
                <w:iCs/>
                <w:color w:val="000000" w:themeColor="text1"/>
              </w:rPr>
              <w:t xml:space="preserve">(44) </w:t>
            </w:r>
            <w:r w:rsidRPr="00A60FD8">
              <w:rPr>
                <w:iCs/>
                <w:color w:val="000000" w:themeColor="text1"/>
              </w:rPr>
              <w:tab/>
              <w:t>Bus Lane Sharing Request and Revoke</w:t>
            </w:r>
          </w:p>
        </w:tc>
      </w:tr>
      <w:tr w:rsidR="001C3FC0" w:rsidRPr="00A60FD8" w14:paraId="31EA9C31" w14:textId="77777777" w:rsidTr="001C3FC0">
        <w:trPr>
          <w:trHeight w:val="482"/>
          <w:jc w:val="center"/>
        </w:trPr>
        <w:tc>
          <w:tcPr>
            <w:tcW w:w="3828" w:type="dxa"/>
            <w:tcBorders>
              <w:bottom w:val="single" w:sz="4" w:space="0" w:color="auto"/>
            </w:tcBorders>
            <w:shd w:val="clear" w:color="auto" w:fill="F2F2F2" w:themeFill="background1" w:themeFillShade="F2"/>
            <w:vAlign w:val="center"/>
          </w:tcPr>
          <w:p w14:paraId="018E2C9E" w14:textId="77777777" w:rsidR="001C3FC0" w:rsidRPr="00A60FD8" w:rsidRDefault="001C3FC0" w:rsidP="001C3FC0">
            <w:pPr>
              <w:pStyle w:val="Tabletext"/>
              <w:rPr>
                <w:lang w:eastAsia="zh-CN"/>
              </w:rPr>
            </w:pPr>
            <w:r w:rsidRPr="00A60FD8">
              <w:rPr>
                <w:lang w:eastAsia="zh-CN"/>
              </w:rPr>
              <w:t>Delay non-sensitive</w:t>
            </w:r>
          </w:p>
          <w:p w14:paraId="46525C5A" w14:textId="77777777" w:rsidR="001C3FC0" w:rsidRPr="00A60FD8" w:rsidRDefault="001C3FC0" w:rsidP="001C3FC0">
            <w:pPr>
              <w:pStyle w:val="Tabletext"/>
              <w:rPr>
                <w:lang w:eastAsia="zh-CN"/>
              </w:rPr>
            </w:pPr>
          </w:p>
          <w:p w14:paraId="60ADAFF4" w14:textId="77777777" w:rsidR="001C3FC0" w:rsidRPr="00A60FD8" w:rsidRDefault="001C3FC0" w:rsidP="001C3FC0">
            <w:pPr>
              <w:pStyle w:val="Tabletext"/>
              <w:rPr>
                <w:lang w:eastAsia="zh-CN"/>
              </w:rPr>
            </w:pPr>
            <w:r w:rsidRPr="00A60FD8">
              <w:rPr>
                <w:lang w:eastAsia="zh-CN"/>
              </w:rPr>
              <w:t>Event triggered messages</w:t>
            </w:r>
          </w:p>
          <w:p w14:paraId="0243FEFB" w14:textId="77777777" w:rsidR="001C3FC0" w:rsidRPr="00A60FD8" w:rsidRDefault="001C3FC0" w:rsidP="001C3FC0">
            <w:pPr>
              <w:pStyle w:val="Tabletext"/>
              <w:rPr>
                <w:lang w:eastAsia="zh-CN"/>
              </w:rPr>
            </w:pPr>
            <w:r w:rsidRPr="00A60FD8">
              <w:rPr>
                <w:lang w:eastAsia="zh-CN"/>
              </w:rPr>
              <w:t>(V2N)(unicast)</w:t>
            </w:r>
          </w:p>
        </w:tc>
        <w:tc>
          <w:tcPr>
            <w:tcW w:w="5811" w:type="dxa"/>
            <w:tcBorders>
              <w:bottom w:val="single" w:sz="4" w:space="0" w:color="auto"/>
            </w:tcBorders>
            <w:vAlign w:val="center"/>
          </w:tcPr>
          <w:p w14:paraId="0599A6C6" w14:textId="77777777" w:rsidR="001C3FC0" w:rsidRPr="00A60FD8" w:rsidRDefault="001C3FC0" w:rsidP="001C3FC0">
            <w:pPr>
              <w:pStyle w:val="Tabletext"/>
              <w:rPr>
                <w:iCs/>
                <w:color w:val="000000" w:themeColor="text1"/>
              </w:rPr>
            </w:pPr>
            <w:r w:rsidRPr="00A60FD8">
              <w:rPr>
                <w:iCs/>
                <w:color w:val="000000" w:themeColor="text1"/>
              </w:rPr>
              <w:t xml:space="preserve">(5) </w:t>
            </w:r>
            <w:r w:rsidRPr="00A60FD8">
              <w:rPr>
                <w:iCs/>
                <w:color w:val="000000" w:themeColor="text1"/>
              </w:rPr>
              <w:tab/>
            </w:r>
            <w:r w:rsidRPr="00A60FD8">
              <w:rPr>
                <w:iCs/>
                <w:color w:val="000000" w:themeColor="text1"/>
              </w:rPr>
              <w:tab/>
              <w:t xml:space="preserve">Software Update </w:t>
            </w:r>
          </w:p>
          <w:p w14:paraId="729FA743" w14:textId="77777777" w:rsidR="001C3FC0" w:rsidRPr="00A60FD8" w:rsidRDefault="001C3FC0" w:rsidP="001C3FC0">
            <w:pPr>
              <w:pStyle w:val="Tabletext"/>
              <w:rPr>
                <w:iCs/>
                <w:color w:val="000000" w:themeColor="text1"/>
              </w:rPr>
            </w:pPr>
            <w:r w:rsidRPr="00A60FD8">
              <w:rPr>
                <w:iCs/>
                <w:color w:val="000000" w:themeColor="text1"/>
              </w:rPr>
              <w:t xml:space="preserve">(23) </w:t>
            </w:r>
            <w:r w:rsidRPr="00A60FD8">
              <w:rPr>
                <w:iCs/>
                <w:color w:val="000000" w:themeColor="text1"/>
              </w:rPr>
              <w:tab/>
              <w:t>In-Vehicle Entertainment (IVE)</w:t>
            </w:r>
          </w:p>
          <w:p w14:paraId="71E0A20C" w14:textId="77777777" w:rsidR="001C3FC0" w:rsidRPr="00A60FD8" w:rsidRDefault="001C3FC0" w:rsidP="001C3FC0">
            <w:pPr>
              <w:pStyle w:val="Tabletext"/>
              <w:rPr>
                <w:iCs/>
                <w:color w:val="000000" w:themeColor="text1"/>
              </w:rPr>
            </w:pPr>
            <w:r w:rsidRPr="00A60FD8">
              <w:rPr>
                <w:iCs/>
                <w:color w:val="000000" w:themeColor="text1"/>
              </w:rPr>
              <w:t xml:space="preserve">(26) </w:t>
            </w:r>
            <w:r w:rsidRPr="00A60FD8">
              <w:rPr>
                <w:iCs/>
                <w:color w:val="000000" w:themeColor="text1"/>
              </w:rPr>
              <w:tab/>
              <w:t>Software Update of Reconfigurable Radio System</w:t>
            </w:r>
          </w:p>
          <w:p w14:paraId="51B5ACDB" w14:textId="77777777" w:rsidR="001C3FC0" w:rsidRPr="00A60FD8" w:rsidRDefault="001C3FC0" w:rsidP="001C3FC0">
            <w:pPr>
              <w:pStyle w:val="Tabletext"/>
              <w:rPr>
                <w:iCs/>
                <w:color w:val="000000" w:themeColor="text1"/>
              </w:rPr>
            </w:pPr>
            <w:r w:rsidRPr="00A60FD8">
              <w:rPr>
                <w:iCs/>
                <w:color w:val="000000" w:themeColor="text1"/>
              </w:rPr>
              <w:t xml:space="preserve">(29) </w:t>
            </w:r>
            <w:r w:rsidRPr="00A60FD8">
              <w:rPr>
                <w:iCs/>
                <w:color w:val="000000" w:themeColor="text1"/>
              </w:rPr>
              <w:tab/>
              <w:t xml:space="preserve">Autonomous Vehicle Disengagement Report </w:t>
            </w:r>
          </w:p>
          <w:p w14:paraId="41B52932" w14:textId="77777777" w:rsidR="001C3FC0" w:rsidRPr="00A60FD8" w:rsidRDefault="001C3FC0" w:rsidP="001C3FC0">
            <w:pPr>
              <w:pStyle w:val="Tabletext"/>
              <w:rPr>
                <w:iCs/>
                <w:color w:val="000000" w:themeColor="text1"/>
              </w:rPr>
            </w:pPr>
            <w:r w:rsidRPr="00A60FD8">
              <w:rPr>
                <w:iCs/>
                <w:color w:val="000000" w:themeColor="text1"/>
              </w:rPr>
              <w:t xml:space="preserve">(32) </w:t>
            </w:r>
            <w:r w:rsidRPr="00A60FD8">
              <w:rPr>
                <w:iCs/>
                <w:color w:val="000000" w:themeColor="text1"/>
              </w:rPr>
              <w:tab/>
              <w:t xml:space="preserve">Accident Report </w:t>
            </w:r>
          </w:p>
          <w:p w14:paraId="5DFA429F" w14:textId="77777777" w:rsidR="001C3FC0" w:rsidRPr="00A60FD8" w:rsidRDefault="001C3FC0" w:rsidP="001C3FC0">
            <w:pPr>
              <w:pStyle w:val="Tabletext"/>
              <w:rPr>
                <w:iCs/>
                <w:color w:val="000000" w:themeColor="text1"/>
              </w:rPr>
            </w:pPr>
            <w:r w:rsidRPr="00A60FD8">
              <w:rPr>
                <w:iCs/>
                <w:color w:val="000000" w:themeColor="text1"/>
              </w:rPr>
              <w:t xml:space="preserve">(35) </w:t>
            </w:r>
            <w:r w:rsidRPr="00A60FD8">
              <w:rPr>
                <w:iCs/>
                <w:color w:val="000000" w:themeColor="text1"/>
              </w:rPr>
              <w:tab/>
              <w:t xml:space="preserve">Automated Valet Parking: </w:t>
            </w:r>
          </w:p>
          <w:p w14:paraId="64DAB755" w14:textId="77777777" w:rsidR="001C3FC0" w:rsidRPr="00A60FD8" w:rsidRDefault="001C3FC0" w:rsidP="001C3FC0">
            <w:pPr>
              <w:pStyle w:val="Tabletext"/>
              <w:rPr>
                <w:iCs/>
                <w:color w:val="000000" w:themeColor="text1"/>
              </w:rPr>
            </w:pPr>
            <w:r w:rsidRPr="00A60FD8">
              <w:rPr>
                <w:iCs/>
                <w:color w:val="000000" w:themeColor="text1"/>
              </w:rPr>
              <w:tab/>
            </w:r>
            <w:r w:rsidRPr="00A60FD8">
              <w:rPr>
                <w:iCs/>
                <w:color w:val="000000" w:themeColor="text1"/>
              </w:rPr>
              <w:tab/>
              <w:t>Joint Authentication and Proof of Localisation</w:t>
            </w:r>
          </w:p>
          <w:p w14:paraId="35B83576" w14:textId="77777777" w:rsidR="001C3FC0" w:rsidRPr="00A60FD8" w:rsidRDefault="001C3FC0" w:rsidP="001C3FC0">
            <w:pPr>
              <w:pStyle w:val="Tabletext"/>
              <w:rPr>
                <w:iCs/>
                <w:color w:val="000000" w:themeColor="text1"/>
              </w:rPr>
            </w:pPr>
            <w:r w:rsidRPr="00A60FD8">
              <w:rPr>
                <w:iCs/>
                <w:color w:val="000000" w:themeColor="text1"/>
              </w:rPr>
              <w:t xml:space="preserve">(36) </w:t>
            </w:r>
            <w:r w:rsidRPr="00A60FD8">
              <w:rPr>
                <w:iCs/>
                <w:color w:val="000000" w:themeColor="text1"/>
              </w:rPr>
              <w:tab/>
              <w:t xml:space="preserve">Automated Valet Parking: Wake-up </w:t>
            </w:r>
          </w:p>
          <w:p w14:paraId="76E7B3D3" w14:textId="77777777" w:rsidR="001C3FC0" w:rsidRPr="00A60FD8" w:rsidRDefault="001C3FC0" w:rsidP="001C3FC0">
            <w:pPr>
              <w:pStyle w:val="Tabletext"/>
              <w:rPr>
                <w:iCs/>
                <w:color w:val="000000" w:themeColor="text1"/>
              </w:rPr>
            </w:pPr>
            <w:r w:rsidRPr="00A60FD8">
              <w:rPr>
                <w:iCs/>
                <w:color w:val="000000" w:themeColor="text1"/>
              </w:rPr>
              <w:t xml:space="preserve">(39) </w:t>
            </w:r>
            <w:r w:rsidRPr="00A60FD8">
              <w:rPr>
                <w:iCs/>
                <w:color w:val="000000" w:themeColor="text1"/>
              </w:rPr>
              <w:tab/>
              <w:t>Curbside Management</w:t>
            </w:r>
          </w:p>
        </w:tc>
      </w:tr>
    </w:tbl>
    <w:p w14:paraId="1076C511" w14:textId="77777777" w:rsidR="001C3FC0" w:rsidRPr="00A60FD8" w:rsidRDefault="001C3FC0" w:rsidP="001C3FC0">
      <w:pPr>
        <w:jc w:val="both"/>
        <w:rPr>
          <w:highlight w:val="red"/>
          <w:lang w:eastAsia="zh-CN"/>
        </w:rPr>
      </w:pPr>
    </w:p>
    <w:p w14:paraId="3772D8AB" w14:textId="77777777" w:rsidR="001C3FC0" w:rsidRPr="00A60FD8" w:rsidRDefault="001C3FC0" w:rsidP="001C3FC0">
      <w:pPr>
        <w:jc w:val="both"/>
        <w:rPr>
          <w:lang w:eastAsia="zh-CN"/>
        </w:rPr>
      </w:pPr>
      <w:r w:rsidRPr="00A60FD8">
        <w:rPr>
          <w:lang w:eastAsia="zh-CN"/>
        </w:rPr>
        <w:t xml:space="preserve">For the scenarios involving continual repetitive messages, the spectrum needs is calculated by accumulating the total offered data traffic and deriving the total amount of bandwidth required for its reliable communication given the spectral efficiency of the C-V2X system. </w:t>
      </w:r>
    </w:p>
    <w:p w14:paraId="4BEEFA80" w14:textId="77777777" w:rsidR="001C3FC0" w:rsidRPr="00A60FD8" w:rsidRDefault="001C3FC0" w:rsidP="001C3FC0">
      <w:pPr>
        <w:jc w:val="both"/>
        <w:rPr>
          <w:lang w:eastAsia="zh-CN"/>
        </w:rPr>
      </w:pPr>
      <w:r w:rsidRPr="00A60FD8">
        <w:rPr>
          <w:lang w:eastAsia="zh-CN"/>
        </w:rPr>
        <w:t xml:space="preserve">Specifically, the spectrum needs </w:t>
      </w:r>
      <m:oMath>
        <m:r>
          <w:rPr>
            <w:rFonts w:ascii="Cambria Math" w:hAnsi="Cambria Math"/>
            <w:lang w:eastAsia="zh-CN"/>
          </w:rPr>
          <m:t>B</m:t>
        </m:r>
      </m:oMath>
      <w:r w:rsidRPr="00A60FD8">
        <w:rPr>
          <w:lang w:eastAsia="zh-CN"/>
        </w:rPr>
        <w:t xml:space="preserve"> (Hz) for continual repetitive messages can be calculated as</w:t>
      </w:r>
    </w:p>
    <w:p w14:paraId="2A0CED4C" w14:textId="09FDE071" w:rsidR="001C3FC0" w:rsidRPr="00A60FD8" w:rsidRDefault="0070254A" w:rsidP="0070254A">
      <w:pPr>
        <w:pStyle w:val="Equation"/>
        <w:rPr>
          <w:lang w:eastAsia="zh-CN"/>
        </w:rPr>
      </w:pPr>
      <w:r w:rsidRPr="00A60FD8">
        <w:rPr>
          <w:iCs/>
        </w:rPr>
        <w:tab/>
      </w:r>
      <w:r w:rsidRPr="00A60FD8">
        <w:rPr>
          <w:iCs/>
        </w:rPr>
        <w:tab/>
      </w:r>
      <m:oMath>
        <m:r>
          <w:rPr>
            <w:rFonts w:ascii="Cambria Math" w:hAnsi="Cambria Math"/>
            <w:sz w:val="28"/>
            <w:szCs w:val="22"/>
          </w:rPr>
          <m:t>B</m:t>
        </m:r>
        <m:r>
          <m:rPr>
            <m:sty m:val="p"/>
          </m:rPr>
          <w:rPr>
            <w:rFonts w:ascii="Cambria Math" w:hAnsi="Cambria Math"/>
            <w:sz w:val="28"/>
            <w:szCs w:val="22"/>
          </w:rPr>
          <m:t>=</m:t>
        </m:r>
        <m:f>
          <m:fPr>
            <m:ctrlPr>
              <w:rPr>
                <w:rFonts w:ascii="Cambria Math" w:hAnsi="Cambria Math"/>
                <w:sz w:val="28"/>
                <w:szCs w:val="22"/>
              </w:rPr>
            </m:ctrlPr>
          </m:fPr>
          <m:num>
            <m:r>
              <w:rPr>
                <w:rFonts w:ascii="Cambria Math" w:hAnsi="Cambria Math"/>
                <w:sz w:val="28"/>
                <w:szCs w:val="22"/>
              </w:rPr>
              <m:t>M</m:t>
            </m:r>
            <m:r>
              <m:rPr>
                <m:sty m:val="p"/>
              </m:rPr>
              <w:rPr>
                <w:rFonts w:ascii="Cambria Math" w:hAnsi="Cambria Math"/>
                <w:sz w:val="28"/>
                <w:szCs w:val="22"/>
              </w:rPr>
              <m:t xml:space="preserve"> </m:t>
            </m:r>
            <m:r>
              <w:rPr>
                <w:rFonts w:ascii="Cambria Math" w:hAnsi="Cambria Math"/>
                <w:sz w:val="28"/>
                <w:szCs w:val="22"/>
              </w:rPr>
              <m:t>N</m:t>
            </m:r>
            <m:r>
              <m:rPr>
                <m:sty m:val="p"/>
              </m:rPr>
              <w:rPr>
                <w:rFonts w:ascii="Cambria Math" w:hAnsi="Cambria Math"/>
                <w:sz w:val="28"/>
                <w:szCs w:val="22"/>
              </w:rPr>
              <m:t xml:space="preserve"> </m:t>
            </m:r>
            <m:r>
              <w:rPr>
                <w:rFonts w:ascii="Cambria Math" w:hAnsi="Cambria Math"/>
                <w:sz w:val="28"/>
                <w:szCs w:val="22"/>
              </w:rPr>
              <m:t>F</m:t>
            </m:r>
            <m:r>
              <m:rPr>
                <m:sty m:val="p"/>
              </m:rPr>
              <w:rPr>
                <w:rFonts w:ascii="Cambria Math" w:hAnsi="Cambria Math"/>
                <w:sz w:val="28"/>
                <w:szCs w:val="22"/>
              </w:rPr>
              <m:t xml:space="preserve"> </m:t>
            </m:r>
            <m:r>
              <w:rPr>
                <w:rFonts w:ascii="Cambria Math" w:hAnsi="Cambria Math"/>
                <w:sz w:val="28"/>
                <w:szCs w:val="22"/>
              </w:rPr>
              <m:t>a</m:t>
            </m:r>
          </m:num>
          <m:den>
            <m:r>
              <w:rPr>
                <w:rFonts w:ascii="Cambria Math" w:hAnsi="Cambria Math"/>
                <w:sz w:val="28"/>
                <w:szCs w:val="22"/>
              </w:rPr>
              <m:t>e</m:t>
            </m:r>
            <m:r>
              <m:rPr>
                <m:sty m:val="p"/>
              </m:rPr>
              <w:rPr>
                <w:rFonts w:ascii="Cambria Math" w:hAnsi="Cambria Math"/>
                <w:sz w:val="28"/>
                <w:szCs w:val="22"/>
              </w:rPr>
              <m:t xml:space="preserve"> </m:t>
            </m:r>
            <m:r>
              <w:rPr>
                <w:rFonts w:ascii="Cambria Math" w:hAnsi="Cambria Math"/>
                <w:sz w:val="28"/>
                <w:szCs w:val="22"/>
              </w:rPr>
              <m:t>u</m:t>
            </m:r>
          </m:den>
        </m:f>
        <m:r>
          <m:rPr>
            <m:sty m:val="p"/>
          </m:rPr>
          <w:rPr>
            <w:rFonts w:ascii="Cambria Math" w:hAnsi="Cambria Math"/>
            <w:sz w:val="28"/>
            <w:szCs w:val="22"/>
          </w:rPr>
          <m:t xml:space="preserve"> </m:t>
        </m:r>
        <m:r>
          <m:rPr>
            <m:sty m:val="p"/>
          </m:rPr>
          <w:rPr>
            <w:rFonts w:ascii="Cambria Math" w:hAnsi="Cambria Math"/>
            <w:sz w:val="28"/>
            <w:szCs w:val="22"/>
          </w:rPr>
          <m:t>,</m:t>
        </m:r>
      </m:oMath>
    </w:p>
    <w:p w14:paraId="4CF84C8F" w14:textId="77777777" w:rsidR="001C3FC0" w:rsidRPr="00A60FD8" w:rsidRDefault="001C3FC0" w:rsidP="001C3FC0">
      <w:pPr>
        <w:spacing w:before="0"/>
        <w:jc w:val="both"/>
        <w:rPr>
          <w:lang w:eastAsia="zh-CN"/>
        </w:rPr>
      </w:pPr>
      <w:r w:rsidRPr="00A60FD8">
        <w:rPr>
          <w:lang w:eastAsia="zh-CN"/>
        </w:rPr>
        <w:t>where:</w:t>
      </w:r>
    </w:p>
    <w:p w14:paraId="6C9DDC85" w14:textId="53D65C89" w:rsidR="001C3FC0" w:rsidRPr="00A60FD8" w:rsidRDefault="0070254A" w:rsidP="0070254A">
      <w:pPr>
        <w:pStyle w:val="Equationlegend"/>
        <w:rPr>
          <w:lang w:eastAsia="zh-CN"/>
        </w:rPr>
      </w:pPr>
      <w:r w:rsidRPr="00A60FD8">
        <w:rPr>
          <w:i/>
          <w:iCs/>
          <w:lang w:eastAsia="zh-CN"/>
        </w:rPr>
        <w:tab/>
      </w:r>
      <w:r w:rsidR="001C3FC0" w:rsidRPr="00A60FD8">
        <w:rPr>
          <w:i/>
          <w:iCs/>
          <w:lang w:eastAsia="zh-CN"/>
        </w:rPr>
        <w:t>B</w:t>
      </w:r>
      <w:r w:rsidR="001C3FC0" w:rsidRPr="00A60FD8">
        <w:rPr>
          <w:lang w:eastAsia="zh-CN"/>
        </w:rPr>
        <w:t xml:space="preserve"> </w:t>
      </w:r>
      <w:r w:rsidR="001C3FC0" w:rsidRPr="00A60FD8">
        <w:rPr>
          <w:lang w:eastAsia="zh-CN"/>
        </w:rPr>
        <w:tab/>
        <w:t>= Spectrum needs (Hz)</w:t>
      </w:r>
    </w:p>
    <w:p w14:paraId="7F21BA99" w14:textId="61A8DBFE" w:rsidR="001C3FC0" w:rsidRPr="00A60FD8" w:rsidRDefault="0070254A" w:rsidP="0070254A">
      <w:pPr>
        <w:pStyle w:val="Equationlegend"/>
        <w:rPr>
          <w:lang w:eastAsia="zh-CN"/>
        </w:rPr>
      </w:pPr>
      <w:r w:rsidRPr="00A60FD8">
        <w:rPr>
          <w:i/>
          <w:iCs/>
          <w:lang w:eastAsia="zh-CN"/>
        </w:rPr>
        <w:tab/>
      </w:r>
      <w:r w:rsidR="001C3FC0" w:rsidRPr="00A60FD8">
        <w:rPr>
          <w:i/>
          <w:iCs/>
          <w:lang w:eastAsia="zh-CN"/>
        </w:rPr>
        <w:t>M</w:t>
      </w:r>
      <w:r w:rsidR="001C3FC0" w:rsidRPr="00A60FD8">
        <w:rPr>
          <w:lang w:eastAsia="zh-CN"/>
        </w:rPr>
        <w:tab/>
        <w:t>= Number of vehicles within range</w:t>
      </w:r>
    </w:p>
    <w:p w14:paraId="4C006928" w14:textId="260C9284" w:rsidR="001C3FC0" w:rsidRPr="00A60FD8" w:rsidRDefault="0070254A" w:rsidP="0070254A">
      <w:pPr>
        <w:pStyle w:val="Equationlegend"/>
        <w:rPr>
          <w:lang w:eastAsia="zh-CN"/>
        </w:rPr>
      </w:pPr>
      <w:r w:rsidRPr="00A60FD8">
        <w:rPr>
          <w:i/>
          <w:iCs/>
          <w:lang w:eastAsia="zh-CN"/>
        </w:rPr>
        <w:tab/>
      </w:r>
      <w:r w:rsidR="001C3FC0" w:rsidRPr="00A60FD8">
        <w:rPr>
          <w:i/>
          <w:iCs/>
          <w:lang w:eastAsia="zh-CN"/>
        </w:rPr>
        <w:t>N</w:t>
      </w:r>
      <w:r w:rsidR="001C3FC0" w:rsidRPr="00A60FD8">
        <w:rPr>
          <w:lang w:eastAsia="zh-CN"/>
        </w:rPr>
        <w:tab/>
        <w:t>= Bits per message</w:t>
      </w:r>
    </w:p>
    <w:p w14:paraId="46CEFAD3" w14:textId="4B5D935D" w:rsidR="001C3FC0" w:rsidRPr="00A60FD8" w:rsidRDefault="0070254A" w:rsidP="0070254A">
      <w:pPr>
        <w:pStyle w:val="Equationlegend"/>
        <w:rPr>
          <w:lang w:eastAsia="zh-CN"/>
        </w:rPr>
      </w:pPr>
      <w:r w:rsidRPr="00A60FD8">
        <w:rPr>
          <w:i/>
          <w:iCs/>
          <w:lang w:eastAsia="zh-CN"/>
        </w:rPr>
        <w:tab/>
      </w:r>
      <w:r w:rsidR="001C3FC0" w:rsidRPr="00A60FD8">
        <w:rPr>
          <w:i/>
          <w:iCs/>
          <w:lang w:eastAsia="zh-CN"/>
        </w:rPr>
        <w:t>F</w:t>
      </w:r>
      <w:r w:rsidR="001C3FC0" w:rsidRPr="00A60FD8">
        <w:rPr>
          <w:lang w:eastAsia="zh-CN"/>
        </w:rPr>
        <w:t xml:space="preserve">   </w:t>
      </w:r>
      <w:r w:rsidR="001C3FC0" w:rsidRPr="00A60FD8">
        <w:rPr>
          <w:lang w:eastAsia="zh-CN"/>
        </w:rPr>
        <w:tab/>
        <w:t>= Repetition rate of message (Hz)</w:t>
      </w:r>
    </w:p>
    <w:p w14:paraId="0D793B96" w14:textId="5FEB4694" w:rsidR="001C3FC0" w:rsidRPr="00A60FD8" w:rsidRDefault="0070254A" w:rsidP="0070254A">
      <w:pPr>
        <w:pStyle w:val="Equationlegend"/>
        <w:rPr>
          <w:lang w:eastAsia="zh-CN"/>
        </w:rPr>
      </w:pPr>
      <w:r w:rsidRPr="00A60FD8">
        <w:rPr>
          <w:i/>
          <w:iCs/>
          <w:lang w:eastAsia="zh-CN"/>
        </w:rPr>
        <w:tab/>
      </w:r>
      <w:r w:rsidR="001C3FC0" w:rsidRPr="00A60FD8">
        <w:rPr>
          <w:i/>
          <w:iCs/>
          <w:lang w:eastAsia="zh-CN"/>
        </w:rPr>
        <w:t>a</w:t>
      </w:r>
      <w:r w:rsidR="001C3FC0" w:rsidRPr="00A60FD8">
        <w:rPr>
          <w:lang w:eastAsia="zh-CN"/>
        </w:rPr>
        <w:tab/>
        <w:t>= Fraction of vehicles transmitting</w:t>
      </w:r>
    </w:p>
    <w:p w14:paraId="7EEF8F2D" w14:textId="5FFF75E7" w:rsidR="001C3FC0" w:rsidRPr="00A60FD8" w:rsidRDefault="0070254A" w:rsidP="0070254A">
      <w:pPr>
        <w:pStyle w:val="Equationlegend"/>
        <w:rPr>
          <w:lang w:eastAsia="zh-CN"/>
        </w:rPr>
      </w:pPr>
      <w:r w:rsidRPr="00A60FD8">
        <w:rPr>
          <w:i/>
          <w:iCs/>
          <w:lang w:eastAsia="zh-CN"/>
        </w:rPr>
        <w:tab/>
      </w:r>
      <w:r w:rsidR="001C3FC0" w:rsidRPr="00A60FD8">
        <w:rPr>
          <w:i/>
          <w:iCs/>
          <w:lang w:eastAsia="zh-CN"/>
        </w:rPr>
        <w:t>e</w:t>
      </w:r>
      <w:r w:rsidR="001C3FC0" w:rsidRPr="00A60FD8">
        <w:rPr>
          <w:lang w:eastAsia="zh-CN"/>
        </w:rPr>
        <w:t xml:space="preserve"> </w:t>
      </w:r>
      <w:r w:rsidR="001C3FC0" w:rsidRPr="00A60FD8">
        <w:rPr>
          <w:lang w:eastAsia="zh-CN"/>
        </w:rPr>
        <w:tab/>
        <w:t xml:space="preserve">= Spectral efficiency (bit/s/Hz) </w:t>
      </w:r>
    </w:p>
    <w:p w14:paraId="4754BF90" w14:textId="665B0C76" w:rsidR="001C3FC0" w:rsidRPr="00A60FD8" w:rsidRDefault="0070254A" w:rsidP="0070254A">
      <w:pPr>
        <w:pStyle w:val="Equationlegend"/>
        <w:rPr>
          <w:lang w:eastAsia="zh-CN"/>
        </w:rPr>
      </w:pPr>
      <w:r w:rsidRPr="00A60FD8">
        <w:rPr>
          <w:i/>
          <w:iCs/>
          <w:lang w:eastAsia="zh-CN"/>
        </w:rPr>
        <w:tab/>
      </w:r>
      <w:r w:rsidR="001C3FC0" w:rsidRPr="00A60FD8">
        <w:rPr>
          <w:i/>
          <w:iCs/>
          <w:lang w:eastAsia="zh-CN"/>
        </w:rPr>
        <w:t>u</w:t>
      </w:r>
      <w:r w:rsidR="001C3FC0" w:rsidRPr="00A60FD8">
        <w:rPr>
          <w:lang w:eastAsia="zh-CN"/>
        </w:rPr>
        <w:tab/>
        <w:t>= Channel utilisation factor</w:t>
      </w:r>
    </w:p>
    <w:p w14:paraId="1945C7DD" w14:textId="77777777" w:rsidR="001C3FC0" w:rsidRPr="00A60FD8" w:rsidRDefault="001C3FC0" w:rsidP="001C3FC0">
      <w:pPr>
        <w:jc w:val="both"/>
        <w:rPr>
          <w:lang w:eastAsia="zh-CN"/>
        </w:rPr>
      </w:pPr>
      <w:r w:rsidRPr="00A60FD8">
        <w:rPr>
          <w:lang w:eastAsia="zh-CN"/>
        </w:rPr>
        <w:t>In other use cases, event triggered communications are employed when a vehicle intends to cooperate with other road users to change lanes, navigate an intersection, join a freeway, exploit a gap in the traffic or among parked vehicles, form a group or platoon, or a range of other special manoeuvres. The event triggered use cases appear to vary widely in nature, as a result the number of steps vary from one use case to another and is also dependent on the implementation. Broadly, the sequence involves</w:t>
      </w:r>
    </w:p>
    <w:p w14:paraId="251126E1" w14:textId="77777777" w:rsidR="001C3FC0" w:rsidRPr="00A60FD8" w:rsidRDefault="001C3FC0" w:rsidP="001C3FC0">
      <w:pPr>
        <w:pStyle w:val="enumlev1"/>
        <w:rPr>
          <w:lang w:eastAsia="zh-CN"/>
        </w:rPr>
      </w:pPr>
      <w:r w:rsidRPr="00A60FD8">
        <w:rPr>
          <w:lang w:eastAsia="zh-CN"/>
        </w:rPr>
        <w:lastRenderedPageBreak/>
        <w:t>1.</w:t>
      </w:r>
      <w:r w:rsidRPr="00A60FD8">
        <w:rPr>
          <w:lang w:eastAsia="zh-CN"/>
        </w:rPr>
        <w:tab/>
        <w:t>Notification and trajectory information</w:t>
      </w:r>
    </w:p>
    <w:p w14:paraId="1E0D450E" w14:textId="77777777" w:rsidR="001C3FC0" w:rsidRPr="00A60FD8" w:rsidRDefault="001C3FC0" w:rsidP="001C3FC0">
      <w:pPr>
        <w:pStyle w:val="enumlev1"/>
        <w:rPr>
          <w:lang w:eastAsia="zh-CN"/>
        </w:rPr>
      </w:pPr>
      <w:r w:rsidRPr="00A60FD8">
        <w:rPr>
          <w:lang w:eastAsia="zh-CN"/>
        </w:rPr>
        <w:t>2.</w:t>
      </w:r>
      <w:r w:rsidRPr="00A60FD8">
        <w:rPr>
          <w:lang w:eastAsia="zh-CN"/>
        </w:rPr>
        <w:tab/>
        <w:t>Feedback (confirmation / rejection)</w:t>
      </w:r>
    </w:p>
    <w:p w14:paraId="7E1EF037" w14:textId="77777777" w:rsidR="001C3FC0" w:rsidRPr="00A60FD8" w:rsidRDefault="001C3FC0" w:rsidP="001C3FC0">
      <w:pPr>
        <w:pStyle w:val="enumlev1"/>
        <w:rPr>
          <w:lang w:eastAsia="zh-CN"/>
        </w:rPr>
      </w:pPr>
      <w:r w:rsidRPr="00A60FD8">
        <w:rPr>
          <w:lang w:eastAsia="zh-CN"/>
        </w:rPr>
        <w:t>3.</w:t>
      </w:r>
      <w:r w:rsidRPr="00A60FD8">
        <w:rPr>
          <w:lang w:eastAsia="zh-CN"/>
        </w:rPr>
        <w:tab/>
        <w:t>Decision and feedback</w:t>
      </w:r>
    </w:p>
    <w:p w14:paraId="03F26EC9" w14:textId="77777777" w:rsidR="001C3FC0" w:rsidRPr="00A60FD8" w:rsidRDefault="001C3FC0" w:rsidP="001C3FC0">
      <w:pPr>
        <w:pStyle w:val="enumlev1"/>
        <w:rPr>
          <w:lang w:eastAsia="zh-CN"/>
        </w:rPr>
      </w:pPr>
      <w:r w:rsidRPr="00A60FD8">
        <w:rPr>
          <w:lang w:eastAsia="zh-CN"/>
        </w:rPr>
        <w:t>4.</w:t>
      </w:r>
      <w:r w:rsidRPr="00A60FD8">
        <w:rPr>
          <w:lang w:eastAsia="zh-CN"/>
        </w:rPr>
        <w:tab/>
        <w:t>Termination</w:t>
      </w:r>
    </w:p>
    <w:p w14:paraId="0690D1CA" w14:textId="77777777" w:rsidR="001C3FC0" w:rsidRPr="00A60FD8" w:rsidRDefault="001C3FC0" w:rsidP="001C3FC0">
      <w:pPr>
        <w:spacing w:after="120"/>
      </w:pPr>
      <w:r w:rsidRPr="00A60FD8">
        <w:t xml:space="preserve">The spectrum needs </w:t>
      </w:r>
      <m:oMath>
        <m:r>
          <w:rPr>
            <w:rFonts w:ascii="Cambria Math" w:hAnsi="Cambria Math"/>
          </w:rPr>
          <m:t>B</m:t>
        </m:r>
      </m:oMath>
      <w:r w:rsidRPr="00A60FD8">
        <w:t xml:space="preserve"> (Hz) of the event triggered communications is calculat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617"/>
        <w:gridCol w:w="1026"/>
      </w:tblGrid>
      <w:tr w:rsidR="001C3FC0" w:rsidRPr="00A60FD8" w14:paraId="2A7E4902" w14:textId="77777777" w:rsidTr="001C3FC0">
        <w:tc>
          <w:tcPr>
            <w:tcW w:w="988" w:type="dxa"/>
            <w:vAlign w:val="center"/>
          </w:tcPr>
          <w:p w14:paraId="7CCCF1C5" w14:textId="77777777" w:rsidR="001C3FC0" w:rsidRPr="00A60FD8" w:rsidRDefault="001C3FC0" w:rsidP="001C3FC0">
            <w:pPr>
              <w:jc w:val="center"/>
            </w:pPr>
          </w:p>
        </w:tc>
        <w:tc>
          <w:tcPr>
            <w:tcW w:w="7617" w:type="dxa"/>
            <w:vAlign w:val="center"/>
          </w:tcPr>
          <w:p w14:paraId="5D640608" w14:textId="77777777" w:rsidR="001C3FC0" w:rsidRPr="00A60FD8" w:rsidRDefault="001C3FC0" w:rsidP="00567554">
            <w:pPr>
              <w:pStyle w:val="Equation"/>
            </w:pPr>
            <m:oMathPara>
              <m:oMath>
                <m:r>
                  <w:rPr>
                    <w:rFonts w:ascii="Cambria Math" w:hAnsi="Cambria Math"/>
                  </w:rPr>
                  <m:t>B</m:t>
                </m:r>
                <m:r>
                  <m:rPr>
                    <m:sty m:val="p"/>
                  </m:rPr>
                  <w:rPr>
                    <w:rFonts w:ascii="Cambria Math" w:hAnsi="Cambria Math"/>
                  </w:rPr>
                  <m:t>=</m:t>
                </m:r>
                <m:f>
                  <m:fPr>
                    <m:ctrlPr>
                      <w:rPr>
                        <w:rFonts w:ascii="Cambria Math" w:hAnsi="Cambria Math"/>
                      </w:rPr>
                    </m:ctrlPr>
                  </m:fPr>
                  <m:num>
                    <m:r>
                      <w:rPr>
                        <w:rFonts w:ascii="Cambria Math" w:hAnsi="Cambria Math"/>
                      </w:rPr>
                      <m:t>N</m:t>
                    </m:r>
                  </m:num>
                  <m:den>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u</m:t>
                    </m:r>
                    <m:r>
                      <m:rPr>
                        <m:sty m:val="p"/>
                      </m:rPr>
                      <w:rPr>
                        <w:rFonts w:ascii="Cambria Math" w:hAnsi="Cambria Math"/>
                      </w:rPr>
                      <m:t xml:space="preserve">) </m:t>
                    </m:r>
                    <m:r>
                      <w:rPr>
                        <w:rFonts w:ascii="Cambria Math" w:hAnsi="Cambria Math"/>
                      </w:rPr>
                      <m:t>T</m:t>
                    </m:r>
                  </m:den>
                </m:f>
                <m:r>
                  <m:rPr>
                    <m:sty m:val="p"/>
                  </m:rPr>
                  <w:rPr>
                    <w:rFonts w:ascii="Cambria Math" w:hAnsi="Cambria Math"/>
                  </w:rPr>
                  <m:t xml:space="preserve"> ,</m:t>
                </m:r>
              </m:oMath>
            </m:oMathPara>
          </w:p>
        </w:tc>
        <w:tc>
          <w:tcPr>
            <w:tcW w:w="1026" w:type="dxa"/>
            <w:vAlign w:val="center"/>
          </w:tcPr>
          <w:p w14:paraId="6148374C" w14:textId="77777777" w:rsidR="001C3FC0" w:rsidRPr="00A60FD8" w:rsidRDefault="001C3FC0" w:rsidP="001C3FC0">
            <w:pPr>
              <w:jc w:val="right"/>
              <w:rPr>
                <w:lang w:eastAsia="en-GB"/>
              </w:rPr>
            </w:pPr>
          </w:p>
        </w:tc>
      </w:tr>
    </w:tbl>
    <w:p w14:paraId="49C3A8DE" w14:textId="77777777" w:rsidR="001C3FC0" w:rsidRPr="00A60FD8" w:rsidRDefault="001C3FC0" w:rsidP="001C3FC0">
      <w:pPr>
        <w:spacing w:before="0"/>
        <w:jc w:val="both"/>
        <w:rPr>
          <w:lang w:eastAsia="zh-CN"/>
        </w:rPr>
      </w:pPr>
      <w:r w:rsidRPr="00A60FD8">
        <w:rPr>
          <w:lang w:eastAsia="zh-CN"/>
        </w:rPr>
        <w:t xml:space="preserve">where: </w:t>
      </w:r>
    </w:p>
    <w:p w14:paraId="72323000" w14:textId="77777777" w:rsidR="001C3FC0" w:rsidRPr="00A60FD8" w:rsidRDefault="001C3FC0" w:rsidP="001C3FC0">
      <w:pPr>
        <w:pStyle w:val="Equationlegend"/>
        <w:rPr>
          <w:lang w:eastAsia="zh-CN"/>
        </w:rPr>
      </w:pPr>
      <w:r w:rsidRPr="00A60FD8">
        <w:rPr>
          <w:i/>
          <w:iCs/>
          <w:lang w:eastAsia="zh-CN"/>
        </w:rPr>
        <w:tab/>
        <w:t>B</w:t>
      </w:r>
      <w:r w:rsidRPr="00A60FD8">
        <w:rPr>
          <w:lang w:eastAsia="zh-CN"/>
        </w:rPr>
        <w:t xml:space="preserve"> </w:t>
      </w:r>
      <w:r w:rsidRPr="00A60FD8">
        <w:rPr>
          <w:lang w:eastAsia="zh-CN"/>
        </w:rPr>
        <w:tab/>
        <w:t>= Spectrum needs (Hz)</w:t>
      </w:r>
    </w:p>
    <w:p w14:paraId="0A686AA9" w14:textId="77777777" w:rsidR="001C3FC0" w:rsidRPr="00A60FD8" w:rsidRDefault="001C3FC0" w:rsidP="001C3FC0">
      <w:pPr>
        <w:pStyle w:val="Equationlegend"/>
        <w:rPr>
          <w:lang w:eastAsia="zh-CN"/>
        </w:rPr>
      </w:pPr>
      <w:r w:rsidRPr="00A60FD8">
        <w:rPr>
          <w:i/>
          <w:iCs/>
          <w:lang w:eastAsia="zh-CN"/>
        </w:rPr>
        <w:tab/>
        <w:t>N</w:t>
      </w:r>
      <w:r w:rsidRPr="00A60FD8">
        <w:rPr>
          <w:lang w:eastAsia="zh-CN"/>
        </w:rPr>
        <w:tab/>
        <w:t>= Total number of bits</w:t>
      </w:r>
    </w:p>
    <w:p w14:paraId="62D09635" w14:textId="77777777" w:rsidR="001C3FC0" w:rsidRPr="00A60FD8" w:rsidRDefault="001C3FC0" w:rsidP="001C3FC0">
      <w:pPr>
        <w:pStyle w:val="Equationlegend"/>
        <w:rPr>
          <w:lang w:eastAsia="zh-CN"/>
        </w:rPr>
      </w:pPr>
      <w:r w:rsidRPr="00A60FD8">
        <w:rPr>
          <w:i/>
          <w:iCs/>
          <w:lang w:eastAsia="zh-CN"/>
        </w:rPr>
        <w:tab/>
        <w:t>T</w:t>
      </w:r>
      <w:r w:rsidRPr="00A60FD8">
        <w:rPr>
          <w:lang w:eastAsia="zh-CN"/>
        </w:rPr>
        <w:t xml:space="preserve">  </w:t>
      </w:r>
      <w:r w:rsidRPr="00A60FD8">
        <w:rPr>
          <w:lang w:eastAsia="zh-CN"/>
        </w:rPr>
        <w:tab/>
        <w:t>= Delivery time (s)</w:t>
      </w:r>
    </w:p>
    <w:p w14:paraId="771F4DA9" w14:textId="77777777" w:rsidR="001C3FC0" w:rsidRPr="00A60FD8" w:rsidRDefault="001C3FC0" w:rsidP="001C3FC0">
      <w:pPr>
        <w:pStyle w:val="Equationlegend"/>
        <w:rPr>
          <w:lang w:eastAsia="zh-CN"/>
        </w:rPr>
      </w:pPr>
      <w:r w:rsidRPr="00A60FD8">
        <w:rPr>
          <w:i/>
          <w:iCs/>
          <w:lang w:eastAsia="zh-CN"/>
        </w:rPr>
        <w:tab/>
        <w:t>e</w:t>
      </w:r>
      <w:r w:rsidRPr="00A60FD8">
        <w:rPr>
          <w:lang w:eastAsia="zh-CN"/>
        </w:rPr>
        <w:t xml:space="preserve"> </w:t>
      </w:r>
      <w:r w:rsidRPr="00A60FD8">
        <w:rPr>
          <w:lang w:eastAsia="zh-CN"/>
        </w:rPr>
        <w:tab/>
        <w:t xml:space="preserve">= Spectral efficiency (bit/s/Hz) </w:t>
      </w:r>
    </w:p>
    <w:p w14:paraId="06F34781" w14:textId="77777777" w:rsidR="001C3FC0" w:rsidRPr="00A60FD8" w:rsidRDefault="001C3FC0" w:rsidP="001C3FC0">
      <w:pPr>
        <w:pStyle w:val="Equationlegend"/>
        <w:rPr>
          <w:lang w:eastAsia="zh-CN"/>
        </w:rPr>
      </w:pPr>
      <w:r w:rsidRPr="00A60FD8">
        <w:rPr>
          <w:i/>
          <w:iCs/>
          <w:lang w:eastAsia="zh-CN"/>
        </w:rPr>
        <w:tab/>
        <w:t>u</w:t>
      </w:r>
      <w:r w:rsidRPr="00A60FD8">
        <w:rPr>
          <w:lang w:eastAsia="zh-CN"/>
        </w:rPr>
        <w:tab/>
        <w:t>= Channel utilisation factor</w:t>
      </w:r>
    </w:p>
    <w:p w14:paraId="3E0AE420" w14:textId="77777777" w:rsidR="001C3FC0" w:rsidRPr="00A60FD8" w:rsidRDefault="001C3FC0" w:rsidP="001C3FC0">
      <w:pPr>
        <w:jc w:val="both"/>
        <w:rPr>
          <w:lang w:eastAsia="zh-CN"/>
        </w:rPr>
      </w:pPr>
      <w:r w:rsidRPr="00A60FD8">
        <w:rPr>
          <w:lang w:eastAsia="zh-CN"/>
        </w:rPr>
        <w:t xml:space="preserve">Based on the above spectrum needs of a number of important Day-1 and advanced direct communications use cases (using C-V2X PC5) are calculated and are summarised Table 8.2.2.yy. </w:t>
      </w:r>
    </w:p>
    <w:p w14:paraId="42DE654F" w14:textId="77777777" w:rsidR="001C3FC0" w:rsidRPr="00A60FD8" w:rsidRDefault="001C3FC0" w:rsidP="001C3FC0">
      <w:pPr>
        <w:pStyle w:val="TableNo"/>
      </w:pPr>
      <w:r w:rsidRPr="00A60FD8">
        <w:t xml:space="preserve">Table yy </w:t>
      </w:r>
    </w:p>
    <w:p w14:paraId="68E15EB0" w14:textId="77777777" w:rsidR="001C3FC0" w:rsidRPr="00A60FD8" w:rsidRDefault="001C3FC0" w:rsidP="001C3FC0">
      <w:pPr>
        <w:pStyle w:val="Tabletitle"/>
        <w:rPr>
          <w:lang w:eastAsia="zh-CN"/>
        </w:rPr>
      </w:pPr>
      <w:r w:rsidRPr="00A60FD8">
        <w:rPr>
          <w:lang w:eastAsia="zh-CN"/>
        </w:rPr>
        <w:t>Spectrum needs for PC5 day-1 and advanced use cases</w:t>
      </w:r>
    </w:p>
    <w:tbl>
      <w:tblPr>
        <w:tblStyle w:val="TableGrid"/>
        <w:tblW w:w="0" w:type="auto"/>
        <w:tblLook w:val="04A0" w:firstRow="1" w:lastRow="0" w:firstColumn="1" w:lastColumn="0" w:noHBand="0" w:noVBand="1"/>
      </w:tblPr>
      <w:tblGrid>
        <w:gridCol w:w="4814"/>
        <w:gridCol w:w="4815"/>
      </w:tblGrid>
      <w:tr w:rsidR="001C3FC0" w:rsidRPr="00A60FD8" w14:paraId="2D4F4C62" w14:textId="77777777" w:rsidTr="001C3FC0">
        <w:tc>
          <w:tcPr>
            <w:tcW w:w="9629" w:type="dxa"/>
            <w:gridSpan w:val="2"/>
            <w:shd w:val="clear" w:color="auto" w:fill="F2F2F2" w:themeFill="background1" w:themeFillShade="F2"/>
          </w:tcPr>
          <w:p w14:paraId="28FA81B9" w14:textId="77777777" w:rsidR="001C3FC0" w:rsidRPr="00A60FD8" w:rsidRDefault="001C3FC0" w:rsidP="001C3FC0">
            <w:pPr>
              <w:pStyle w:val="Tablehead"/>
              <w:rPr>
                <w:lang w:eastAsia="zh-CN"/>
              </w:rPr>
            </w:pPr>
            <w:r w:rsidRPr="00A60FD8">
              <w:rPr>
                <w:lang w:eastAsia="zh-CN"/>
              </w:rPr>
              <w:t>Continual (Repetitive)</w:t>
            </w:r>
          </w:p>
        </w:tc>
      </w:tr>
      <w:tr w:rsidR="001C3FC0" w:rsidRPr="00A60FD8" w14:paraId="1042AB52" w14:textId="77777777" w:rsidTr="001C3FC0">
        <w:tc>
          <w:tcPr>
            <w:tcW w:w="4814" w:type="dxa"/>
            <w:tcBorders>
              <w:right w:val="nil"/>
            </w:tcBorders>
            <w:shd w:val="clear" w:color="auto" w:fill="F2F2F2" w:themeFill="background1" w:themeFillShade="F2"/>
          </w:tcPr>
          <w:p w14:paraId="56320B97" w14:textId="77777777" w:rsidR="001C3FC0" w:rsidRPr="00A60FD8" w:rsidRDefault="001C3FC0" w:rsidP="001C3FC0">
            <w:pPr>
              <w:pStyle w:val="Tabletext"/>
              <w:jc w:val="center"/>
              <w:rPr>
                <w:lang w:eastAsia="zh-CN"/>
              </w:rPr>
            </w:pPr>
            <w:r w:rsidRPr="00A60FD8">
              <w:rPr>
                <w:lang w:eastAsia="zh-CN"/>
              </w:rPr>
              <w:t>Day-1 use cases (PC5)</w:t>
            </w:r>
          </w:p>
        </w:tc>
        <w:tc>
          <w:tcPr>
            <w:tcW w:w="4815" w:type="dxa"/>
            <w:tcBorders>
              <w:left w:val="nil"/>
            </w:tcBorders>
            <w:shd w:val="clear" w:color="auto" w:fill="F2F2F2" w:themeFill="background1" w:themeFillShade="F2"/>
          </w:tcPr>
          <w:p w14:paraId="58F37E57" w14:textId="77777777" w:rsidR="001C3FC0" w:rsidRPr="00A60FD8" w:rsidRDefault="001C3FC0" w:rsidP="001C3FC0">
            <w:pPr>
              <w:pStyle w:val="Tabletext"/>
              <w:jc w:val="center"/>
              <w:rPr>
                <w:lang w:eastAsia="zh-CN"/>
              </w:rPr>
            </w:pPr>
          </w:p>
        </w:tc>
      </w:tr>
      <w:tr w:rsidR="001C3FC0" w:rsidRPr="00A60FD8" w14:paraId="0F456FE6" w14:textId="77777777" w:rsidTr="001C3FC0">
        <w:tc>
          <w:tcPr>
            <w:tcW w:w="4814" w:type="dxa"/>
            <w:tcBorders>
              <w:bottom w:val="single" w:sz="4" w:space="0" w:color="auto"/>
            </w:tcBorders>
          </w:tcPr>
          <w:p w14:paraId="68B328DA" w14:textId="77777777" w:rsidR="001C3FC0" w:rsidRPr="00A60FD8" w:rsidRDefault="001C3FC0" w:rsidP="001C3FC0">
            <w:pPr>
              <w:pStyle w:val="Tabletext"/>
              <w:jc w:val="center"/>
              <w:rPr>
                <w:lang w:eastAsia="zh-CN"/>
              </w:rPr>
            </w:pPr>
            <w:r w:rsidRPr="00A60FD8">
              <w:rPr>
                <w:lang w:eastAsia="zh-CN"/>
              </w:rPr>
              <w:t>CAM/BSM</w:t>
            </w:r>
          </w:p>
        </w:tc>
        <w:tc>
          <w:tcPr>
            <w:tcW w:w="4815" w:type="dxa"/>
          </w:tcPr>
          <w:p w14:paraId="3C3318A6" w14:textId="77777777" w:rsidR="001C3FC0" w:rsidRPr="00A60FD8" w:rsidRDefault="001C3FC0" w:rsidP="001C3FC0">
            <w:pPr>
              <w:pStyle w:val="Tabletext"/>
              <w:jc w:val="center"/>
              <w:rPr>
                <w:lang w:eastAsia="zh-CN"/>
              </w:rPr>
            </w:pPr>
            <w:r w:rsidRPr="00A60FD8">
              <w:rPr>
                <w:lang w:eastAsia="zh-CN"/>
              </w:rPr>
              <w:t>~ 10 – 20 MHz</w:t>
            </w:r>
          </w:p>
        </w:tc>
      </w:tr>
      <w:tr w:rsidR="001C3FC0" w:rsidRPr="00A60FD8" w14:paraId="5142F850" w14:textId="77777777" w:rsidTr="001C3FC0">
        <w:tc>
          <w:tcPr>
            <w:tcW w:w="4814" w:type="dxa"/>
            <w:tcBorders>
              <w:right w:val="nil"/>
            </w:tcBorders>
            <w:shd w:val="clear" w:color="auto" w:fill="F2F2F2" w:themeFill="background1" w:themeFillShade="F2"/>
          </w:tcPr>
          <w:p w14:paraId="75E28AFD" w14:textId="77777777" w:rsidR="001C3FC0" w:rsidRPr="00A60FD8" w:rsidRDefault="001C3FC0" w:rsidP="001C3FC0">
            <w:pPr>
              <w:pStyle w:val="Tabletext"/>
              <w:jc w:val="center"/>
              <w:rPr>
                <w:lang w:eastAsia="zh-CN"/>
              </w:rPr>
            </w:pPr>
            <w:r w:rsidRPr="00A60FD8">
              <w:rPr>
                <w:lang w:eastAsia="zh-CN"/>
              </w:rPr>
              <w:t>Advanced use cases (PC5)</w:t>
            </w:r>
          </w:p>
        </w:tc>
        <w:tc>
          <w:tcPr>
            <w:tcW w:w="4815" w:type="dxa"/>
            <w:tcBorders>
              <w:left w:val="nil"/>
            </w:tcBorders>
            <w:shd w:val="clear" w:color="auto" w:fill="F2F2F2" w:themeFill="background1" w:themeFillShade="F2"/>
          </w:tcPr>
          <w:p w14:paraId="0EFB1435" w14:textId="77777777" w:rsidR="001C3FC0" w:rsidRPr="00A60FD8" w:rsidRDefault="001C3FC0" w:rsidP="001C3FC0">
            <w:pPr>
              <w:pStyle w:val="Tabletext"/>
              <w:jc w:val="center"/>
              <w:rPr>
                <w:lang w:eastAsia="zh-CN"/>
              </w:rPr>
            </w:pPr>
          </w:p>
        </w:tc>
      </w:tr>
      <w:tr w:rsidR="001C3FC0" w:rsidRPr="00A60FD8" w14:paraId="7670096D" w14:textId="77777777" w:rsidTr="001C3FC0">
        <w:tc>
          <w:tcPr>
            <w:tcW w:w="4814" w:type="dxa"/>
          </w:tcPr>
          <w:p w14:paraId="113D04B5" w14:textId="77777777" w:rsidR="001C3FC0" w:rsidRPr="00A60FD8" w:rsidRDefault="001C3FC0" w:rsidP="001C3FC0">
            <w:pPr>
              <w:pStyle w:val="Tabletext"/>
              <w:jc w:val="center"/>
              <w:rPr>
                <w:lang w:eastAsia="zh-CN"/>
              </w:rPr>
            </w:pPr>
            <w:r w:rsidRPr="00A60FD8">
              <w:rPr>
                <w:lang w:eastAsia="zh-CN"/>
              </w:rPr>
              <w:t>Cooperative Perception</w:t>
            </w:r>
          </w:p>
        </w:tc>
        <w:tc>
          <w:tcPr>
            <w:tcW w:w="4815" w:type="dxa"/>
          </w:tcPr>
          <w:p w14:paraId="6CEA5FF4" w14:textId="77777777" w:rsidR="001C3FC0" w:rsidRPr="00A60FD8" w:rsidRDefault="001C3FC0" w:rsidP="001C3FC0">
            <w:pPr>
              <w:pStyle w:val="Tabletext"/>
              <w:jc w:val="center"/>
              <w:rPr>
                <w:lang w:eastAsia="zh-CN"/>
              </w:rPr>
            </w:pPr>
            <w:r w:rsidRPr="00A60FD8">
              <w:rPr>
                <w:lang w:eastAsia="zh-CN"/>
              </w:rPr>
              <w:t>~ 6 – 220 MHz</w:t>
            </w:r>
          </w:p>
        </w:tc>
      </w:tr>
      <w:tr w:rsidR="001C3FC0" w:rsidRPr="00A60FD8" w14:paraId="6679B281" w14:textId="77777777" w:rsidTr="001C3FC0">
        <w:tc>
          <w:tcPr>
            <w:tcW w:w="4814" w:type="dxa"/>
          </w:tcPr>
          <w:p w14:paraId="4326891E" w14:textId="77777777" w:rsidR="001C3FC0" w:rsidRPr="00A60FD8" w:rsidRDefault="001C3FC0" w:rsidP="001C3FC0">
            <w:pPr>
              <w:pStyle w:val="Tabletext"/>
              <w:jc w:val="center"/>
              <w:rPr>
                <w:lang w:eastAsia="zh-CN"/>
              </w:rPr>
            </w:pPr>
            <w:r w:rsidRPr="00A60FD8">
              <w:rPr>
                <w:lang w:eastAsia="zh-CN"/>
              </w:rPr>
              <w:t>Vulnerable Road User</w:t>
            </w:r>
          </w:p>
        </w:tc>
        <w:tc>
          <w:tcPr>
            <w:tcW w:w="4815" w:type="dxa"/>
          </w:tcPr>
          <w:p w14:paraId="38671ABE" w14:textId="77777777" w:rsidR="001C3FC0" w:rsidRPr="00A60FD8" w:rsidRDefault="001C3FC0" w:rsidP="001C3FC0">
            <w:pPr>
              <w:pStyle w:val="Tabletext"/>
              <w:jc w:val="center"/>
              <w:rPr>
                <w:lang w:eastAsia="zh-CN"/>
              </w:rPr>
            </w:pPr>
            <w:r w:rsidRPr="00A60FD8">
              <w:rPr>
                <w:lang w:eastAsia="zh-CN"/>
              </w:rPr>
              <w:t>~ 2 – 5 MHz (40 – 100 KHz)</w:t>
            </w:r>
          </w:p>
        </w:tc>
      </w:tr>
      <w:tr w:rsidR="001C3FC0" w:rsidRPr="00A60FD8" w14:paraId="5A46F02E" w14:textId="77777777" w:rsidTr="001C3FC0">
        <w:tc>
          <w:tcPr>
            <w:tcW w:w="9629" w:type="dxa"/>
            <w:gridSpan w:val="2"/>
            <w:shd w:val="clear" w:color="auto" w:fill="F2F2F2" w:themeFill="background1" w:themeFillShade="F2"/>
          </w:tcPr>
          <w:p w14:paraId="65C1E3A4" w14:textId="77777777" w:rsidR="001C3FC0" w:rsidRPr="00A60FD8" w:rsidRDefault="001C3FC0" w:rsidP="001C3FC0">
            <w:pPr>
              <w:pStyle w:val="Tablehead"/>
              <w:rPr>
                <w:lang w:eastAsia="zh-CN"/>
              </w:rPr>
            </w:pPr>
            <w:r w:rsidRPr="00A60FD8">
              <w:rPr>
                <w:lang w:eastAsia="zh-CN"/>
              </w:rPr>
              <w:t>Event Triggered</w:t>
            </w:r>
          </w:p>
        </w:tc>
      </w:tr>
      <w:tr w:rsidR="001C3FC0" w:rsidRPr="00A60FD8" w14:paraId="4A0179AD" w14:textId="77777777" w:rsidTr="001C3FC0">
        <w:tc>
          <w:tcPr>
            <w:tcW w:w="4814" w:type="dxa"/>
            <w:tcBorders>
              <w:right w:val="nil"/>
            </w:tcBorders>
            <w:shd w:val="clear" w:color="auto" w:fill="F2F2F2" w:themeFill="background1" w:themeFillShade="F2"/>
          </w:tcPr>
          <w:p w14:paraId="6E78FA3C" w14:textId="77777777" w:rsidR="001C3FC0" w:rsidRPr="00A60FD8" w:rsidRDefault="001C3FC0" w:rsidP="001C3FC0">
            <w:pPr>
              <w:pStyle w:val="Tabletext"/>
              <w:jc w:val="center"/>
              <w:rPr>
                <w:lang w:eastAsia="zh-CN"/>
              </w:rPr>
            </w:pPr>
            <w:r w:rsidRPr="00A60FD8">
              <w:rPr>
                <w:lang w:eastAsia="zh-CN"/>
              </w:rPr>
              <w:t>Advanced use cases (PC5)</w:t>
            </w:r>
          </w:p>
        </w:tc>
        <w:tc>
          <w:tcPr>
            <w:tcW w:w="4815" w:type="dxa"/>
            <w:tcBorders>
              <w:left w:val="nil"/>
            </w:tcBorders>
            <w:shd w:val="clear" w:color="auto" w:fill="F2F2F2" w:themeFill="background1" w:themeFillShade="F2"/>
          </w:tcPr>
          <w:p w14:paraId="3224D4B9" w14:textId="77777777" w:rsidR="001C3FC0" w:rsidRPr="00A60FD8" w:rsidRDefault="001C3FC0" w:rsidP="001C3FC0">
            <w:pPr>
              <w:pStyle w:val="Tabletext"/>
              <w:jc w:val="center"/>
              <w:rPr>
                <w:lang w:eastAsia="zh-CN"/>
              </w:rPr>
            </w:pPr>
          </w:p>
        </w:tc>
      </w:tr>
      <w:tr w:rsidR="001C3FC0" w:rsidRPr="00A60FD8" w14:paraId="083FBF5B" w14:textId="77777777" w:rsidTr="001C3FC0">
        <w:tc>
          <w:tcPr>
            <w:tcW w:w="4814" w:type="dxa"/>
          </w:tcPr>
          <w:p w14:paraId="35A5ABBA" w14:textId="77777777" w:rsidR="001C3FC0" w:rsidRPr="00A60FD8" w:rsidRDefault="001C3FC0" w:rsidP="001C3FC0">
            <w:pPr>
              <w:pStyle w:val="Tabletext"/>
              <w:jc w:val="center"/>
              <w:rPr>
                <w:lang w:eastAsia="zh-CN"/>
              </w:rPr>
            </w:pPr>
            <w:r w:rsidRPr="00A60FD8">
              <w:rPr>
                <w:lang w:eastAsia="zh-CN"/>
              </w:rPr>
              <w:t>Group Start</w:t>
            </w:r>
          </w:p>
        </w:tc>
        <w:tc>
          <w:tcPr>
            <w:tcW w:w="4815" w:type="dxa"/>
          </w:tcPr>
          <w:p w14:paraId="2FB9DC28" w14:textId="77777777" w:rsidR="001C3FC0" w:rsidRPr="00A60FD8" w:rsidRDefault="001C3FC0" w:rsidP="001C3FC0">
            <w:pPr>
              <w:pStyle w:val="Tabletext"/>
              <w:jc w:val="center"/>
              <w:rPr>
                <w:lang w:eastAsia="zh-CN"/>
              </w:rPr>
            </w:pPr>
            <w:r w:rsidRPr="00A60FD8">
              <w:rPr>
                <w:lang w:eastAsia="zh-CN"/>
              </w:rPr>
              <w:t>~ 890 KHz + CAM/BSM</w:t>
            </w:r>
          </w:p>
        </w:tc>
      </w:tr>
      <w:tr w:rsidR="001C3FC0" w:rsidRPr="00A60FD8" w14:paraId="422A4BDF" w14:textId="77777777" w:rsidTr="001C3FC0">
        <w:tc>
          <w:tcPr>
            <w:tcW w:w="4814" w:type="dxa"/>
          </w:tcPr>
          <w:p w14:paraId="109CAADA" w14:textId="77777777" w:rsidR="001C3FC0" w:rsidRPr="00A60FD8" w:rsidRDefault="001C3FC0" w:rsidP="001C3FC0">
            <w:pPr>
              <w:pStyle w:val="Tabletext"/>
              <w:jc w:val="center"/>
              <w:rPr>
                <w:lang w:eastAsia="zh-CN"/>
              </w:rPr>
            </w:pPr>
            <w:r w:rsidRPr="00A60FD8">
              <w:rPr>
                <w:lang w:eastAsia="zh-CN"/>
              </w:rPr>
              <w:t>Cooperative Lane Merging</w:t>
            </w:r>
          </w:p>
        </w:tc>
        <w:tc>
          <w:tcPr>
            <w:tcW w:w="4815" w:type="dxa"/>
          </w:tcPr>
          <w:p w14:paraId="655327CA" w14:textId="77777777" w:rsidR="001C3FC0" w:rsidRPr="00A60FD8" w:rsidRDefault="001C3FC0" w:rsidP="001C3FC0">
            <w:pPr>
              <w:pStyle w:val="Tabletext"/>
              <w:jc w:val="center"/>
              <w:rPr>
                <w:lang w:eastAsia="zh-CN"/>
              </w:rPr>
            </w:pPr>
            <w:r w:rsidRPr="00A60FD8">
              <w:rPr>
                <w:lang w:eastAsia="zh-CN"/>
              </w:rPr>
              <w:t>~ 150 kHz + CAM/BSM</w:t>
            </w:r>
          </w:p>
        </w:tc>
      </w:tr>
      <w:tr w:rsidR="001C3FC0" w:rsidRPr="00A60FD8" w14:paraId="4C871B40" w14:textId="77777777" w:rsidTr="001C3FC0">
        <w:tc>
          <w:tcPr>
            <w:tcW w:w="4814" w:type="dxa"/>
            <w:tcBorders>
              <w:bottom w:val="single" w:sz="4" w:space="0" w:color="auto"/>
            </w:tcBorders>
          </w:tcPr>
          <w:p w14:paraId="6BAD7B88" w14:textId="77777777" w:rsidR="001C3FC0" w:rsidRPr="00A60FD8" w:rsidRDefault="001C3FC0" w:rsidP="001C3FC0">
            <w:pPr>
              <w:pStyle w:val="Tabletext"/>
              <w:jc w:val="center"/>
              <w:rPr>
                <w:lang w:eastAsia="zh-CN"/>
              </w:rPr>
            </w:pPr>
            <w:r w:rsidRPr="00A60FD8">
              <w:rPr>
                <w:lang w:eastAsia="zh-CN"/>
              </w:rPr>
              <w:t>Trajectory Information Sharing*</w:t>
            </w:r>
          </w:p>
        </w:tc>
        <w:tc>
          <w:tcPr>
            <w:tcW w:w="4815" w:type="dxa"/>
            <w:tcBorders>
              <w:bottom w:val="single" w:sz="4" w:space="0" w:color="auto"/>
            </w:tcBorders>
          </w:tcPr>
          <w:p w14:paraId="79690238" w14:textId="77777777" w:rsidR="001C3FC0" w:rsidRPr="00A60FD8" w:rsidRDefault="001C3FC0" w:rsidP="001C3FC0">
            <w:pPr>
              <w:pStyle w:val="Tabletext"/>
              <w:jc w:val="center"/>
              <w:rPr>
                <w:lang w:eastAsia="zh-CN"/>
              </w:rPr>
            </w:pPr>
            <w:r w:rsidRPr="00A60FD8">
              <w:rPr>
                <w:lang w:eastAsia="zh-CN"/>
              </w:rPr>
              <w:t>~ 100-200 kHz + CAM/BSM</w:t>
            </w:r>
          </w:p>
        </w:tc>
      </w:tr>
      <w:tr w:rsidR="001C3FC0" w:rsidRPr="00A60FD8" w14:paraId="7F3AD573" w14:textId="77777777" w:rsidTr="001C3FC0">
        <w:tc>
          <w:tcPr>
            <w:tcW w:w="4814" w:type="dxa"/>
            <w:tcBorders>
              <w:right w:val="nil"/>
            </w:tcBorders>
            <w:shd w:val="clear" w:color="auto" w:fill="F2F2F2" w:themeFill="background1" w:themeFillShade="F2"/>
          </w:tcPr>
          <w:p w14:paraId="762D384B" w14:textId="77777777" w:rsidR="001C3FC0" w:rsidRPr="00A60FD8" w:rsidRDefault="001C3FC0" w:rsidP="001C3FC0">
            <w:pPr>
              <w:pStyle w:val="Tabletext"/>
              <w:jc w:val="center"/>
              <w:rPr>
                <w:lang w:eastAsia="zh-CN"/>
              </w:rPr>
            </w:pPr>
            <w:r w:rsidRPr="00A60FD8">
              <w:rPr>
                <w:lang w:eastAsia="zh-CN"/>
              </w:rPr>
              <w:t>Advanced use cases (miscellaneous) (PC5)</w:t>
            </w:r>
          </w:p>
        </w:tc>
        <w:tc>
          <w:tcPr>
            <w:tcW w:w="4815" w:type="dxa"/>
            <w:tcBorders>
              <w:left w:val="nil"/>
              <w:right w:val="single" w:sz="4" w:space="0" w:color="auto"/>
            </w:tcBorders>
            <w:shd w:val="clear" w:color="auto" w:fill="F2F2F2" w:themeFill="background1" w:themeFillShade="F2"/>
          </w:tcPr>
          <w:p w14:paraId="3FD5917A" w14:textId="77777777" w:rsidR="001C3FC0" w:rsidRPr="00A60FD8" w:rsidRDefault="001C3FC0" w:rsidP="001C3FC0">
            <w:pPr>
              <w:pStyle w:val="Tabletext"/>
              <w:jc w:val="center"/>
              <w:rPr>
                <w:lang w:eastAsia="zh-CN"/>
              </w:rPr>
            </w:pPr>
          </w:p>
        </w:tc>
      </w:tr>
      <w:tr w:rsidR="001C3FC0" w:rsidRPr="00A60FD8" w14:paraId="0406602E" w14:textId="77777777" w:rsidTr="001C3FC0">
        <w:tc>
          <w:tcPr>
            <w:tcW w:w="4814" w:type="dxa"/>
          </w:tcPr>
          <w:p w14:paraId="0F1B9EB5" w14:textId="77777777" w:rsidR="001C3FC0" w:rsidRPr="00A60FD8" w:rsidRDefault="001C3FC0" w:rsidP="001C3FC0">
            <w:pPr>
              <w:pStyle w:val="Tabletext"/>
              <w:jc w:val="center"/>
              <w:rPr>
                <w:lang w:eastAsia="zh-CN"/>
              </w:rPr>
            </w:pPr>
            <w:r w:rsidRPr="00A60FD8">
              <w:rPr>
                <w:lang w:eastAsia="zh-CN"/>
              </w:rPr>
              <w:t>Platooning in Steady State</w:t>
            </w:r>
          </w:p>
        </w:tc>
        <w:tc>
          <w:tcPr>
            <w:tcW w:w="4815" w:type="dxa"/>
          </w:tcPr>
          <w:p w14:paraId="31A43808" w14:textId="77777777" w:rsidR="001C3FC0" w:rsidRPr="00A60FD8" w:rsidRDefault="001C3FC0" w:rsidP="001C3FC0">
            <w:pPr>
              <w:pStyle w:val="Tabletext"/>
              <w:jc w:val="center"/>
              <w:rPr>
                <w:lang w:eastAsia="zh-CN"/>
              </w:rPr>
            </w:pPr>
            <w:r w:rsidRPr="00A60FD8">
              <w:rPr>
                <w:lang w:eastAsia="zh-CN"/>
              </w:rPr>
              <w:t>~ 10s of KHz + CAM/BSM</w:t>
            </w:r>
          </w:p>
        </w:tc>
      </w:tr>
      <w:tr w:rsidR="001C3FC0" w:rsidRPr="00A60FD8" w14:paraId="1D404EF7" w14:textId="77777777" w:rsidTr="001C3FC0">
        <w:tc>
          <w:tcPr>
            <w:tcW w:w="4814" w:type="dxa"/>
          </w:tcPr>
          <w:p w14:paraId="03A46CF4" w14:textId="77777777" w:rsidR="001C3FC0" w:rsidRPr="00A60FD8" w:rsidRDefault="001C3FC0" w:rsidP="001C3FC0">
            <w:pPr>
              <w:pStyle w:val="Tabletext"/>
              <w:jc w:val="center"/>
              <w:rPr>
                <w:lang w:eastAsia="zh-CN"/>
              </w:rPr>
            </w:pPr>
            <w:r w:rsidRPr="00A60FD8">
              <w:rPr>
                <w:lang w:eastAsia="zh-CN"/>
              </w:rPr>
              <w:t>Vehicle Decision Assist</w:t>
            </w:r>
          </w:p>
        </w:tc>
        <w:tc>
          <w:tcPr>
            <w:tcW w:w="4815" w:type="dxa"/>
          </w:tcPr>
          <w:p w14:paraId="55F46E82" w14:textId="77777777" w:rsidR="001C3FC0" w:rsidRPr="00A60FD8" w:rsidRDefault="001C3FC0" w:rsidP="001C3FC0">
            <w:pPr>
              <w:pStyle w:val="Tabletext"/>
              <w:jc w:val="center"/>
              <w:rPr>
                <w:lang w:eastAsia="zh-CN"/>
              </w:rPr>
            </w:pPr>
            <w:r w:rsidRPr="00A60FD8">
              <w:rPr>
                <w:lang w:eastAsia="zh-CN"/>
              </w:rPr>
              <w:t>~ 100 KHz</w:t>
            </w:r>
          </w:p>
        </w:tc>
      </w:tr>
      <w:tr w:rsidR="001C3FC0" w:rsidRPr="00A60FD8" w14:paraId="79974579" w14:textId="77777777" w:rsidTr="001C3FC0">
        <w:tc>
          <w:tcPr>
            <w:tcW w:w="4814" w:type="dxa"/>
          </w:tcPr>
          <w:p w14:paraId="4722161F" w14:textId="77777777" w:rsidR="001C3FC0" w:rsidRPr="00A60FD8" w:rsidRDefault="001C3FC0" w:rsidP="001C3FC0">
            <w:pPr>
              <w:pStyle w:val="Tabletext"/>
              <w:jc w:val="center"/>
              <w:rPr>
                <w:lang w:eastAsia="zh-CN"/>
              </w:rPr>
            </w:pPr>
            <w:r w:rsidRPr="00A60FD8">
              <w:rPr>
                <w:lang w:eastAsia="zh-CN"/>
              </w:rPr>
              <w:t>See-through for Passing</w:t>
            </w:r>
          </w:p>
        </w:tc>
        <w:tc>
          <w:tcPr>
            <w:tcW w:w="4815" w:type="dxa"/>
          </w:tcPr>
          <w:p w14:paraId="01B78C8A" w14:textId="77777777" w:rsidR="001C3FC0" w:rsidRPr="00A60FD8" w:rsidRDefault="001C3FC0" w:rsidP="001C3FC0">
            <w:pPr>
              <w:pStyle w:val="Tabletext"/>
              <w:jc w:val="center"/>
              <w:rPr>
                <w:lang w:eastAsia="zh-CN"/>
              </w:rPr>
            </w:pPr>
            <w:r w:rsidRPr="00A60FD8">
              <w:rPr>
                <w:lang w:eastAsia="zh-CN"/>
              </w:rPr>
              <w:t>~ See-through for Passing</w:t>
            </w:r>
          </w:p>
        </w:tc>
      </w:tr>
      <w:tr w:rsidR="001C3FC0" w:rsidRPr="00A60FD8" w14:paraId="5396AD3C" w14:textId="77777777" w:rsidTr="001C3FC0">
        <w:tc>
          <w:tcPr>
            <w:tcW w:w="4814" w:type="dxa"/>
          </w:tcPr>
          <w:p w14:paraId="3B512DC4" w14:textId="77777777" w:rsidR="001C3FC0" w:rsidRPr="00A60FD8" w:rsidRDefault="001C3FC0" w:rsidP="001C3FC0">
            <w:pPr>
              <w:pStyle w:val="Tabletext"/>
              <w:jc w:val="center"/>
              <w:rPr>
                <w:lang w:eastAsia="zh-CN"/>
              </w:rPr>
            </w:pPr>
            <w:r w:rsidRPr="00A60FD8">
              <w:rPr>
                <w:lang w:eastAsia="zh-CN"/>
              </w:rPr>
              <w:t>Speed Harmonisation</w:t>
            </w:r>
          </w:p>
        </w:tc>
        <w:tc>
          <w:tcPr>
            <w:tcW w:w="4815" w:type="dxa"/>
          </w:tcPr>
          <w:p w14:paraId="34559DE2" w14:textId="77777777" w:rsidR="001C3FC0" w:rsidRPr="00A60FD8" w:rsidRDefault="001C3FC0" w:rsidP="001C3FC0">
            <w:pPr>
              <w:pStyle w:val="Tabletext"/>
              <w:jc w:val="center"/>
              <w:rPr>
                <w:lang w:eastAsia="zh-CN"/>
              </w:rPr>
            </w:pPr>
            <w:r w:rsidRPr="00A60FD8">
              <w:rPr>
                <w:lang w:eastAsia="zh-CN"/>
              </w:rPr>
              <w:t>~ 10 KHz</w:t>
            </w:r>
          </w:p>
        </w:tc>
      </w:tr>
      <w:tr w:rsidR="001C3FC0" w:rsidRPr="00A60FD8" w14:paraId="2E17E2FB" w14:textId="77777777" w:rsidTr="001C3FC0">
        <w:tc>
          <w:tcPr>
            <w:tcW w:w="4814" w:type="dxa"/>
            <w:tcBorders>
              <w:bottom w:val="nil"/>
            </w:tcBorders>
          </w:tcPr>
          <w:p w14:paraId="5680B13C" w14:textId="77777777" w:rsidR="001C3FC0" w:rsidRPr="00A60FD8" w:rsidRDefault="001C3FC0" w:rsidP="001C3FC0">
            <w:pPr>
              <w:pStyle w:val="Tabletext"/>
              <w:jc w:val="center"/>
              <w:rPr>
                <w:lang w:eastAsia="zh-CN"/>
              </w:rPr>
            </w:pPr>
            <w:r w:rsidRPr="00A60FD8">
              <w:rPr>
                <w:lang w:eastAsia="zh-CN"/>
              </w:rPr>
              <w:t>Automated Intersection Crossing</w:t>
            </w:r>
          </w:p>
        </w:tc>
        <w:tc>
          <w:tcPr>
            <w:tcW w:w="4815" w:type="dxa"/>
            <w:tcBorders>
              <w:bottom w:val="nil"/>
            </w:tcBorders>
          </w:tcPr>
          <w:p w14:paraId="221C2DDB" w14:textId="77777777" w:rsidR="001C3FC0" w:rsidRPr="00A60FD8" w:rsidRDefault="001C3FC0" w:rsidP="001C3FC0">
            <w:pPr>
              <w:pStyle w:val="Tabletext"/>
              <w:jc w:val="center"/>
              <w:rPr>
                <w:lang w:eastAsia="zh-CN"/>
              </w:rPr>
            </w:pPr>
            <w:r w:rsidRPr="00A60FD8">
              <w:rPr>
                <w:lang w:eastAsia="zh-CN"/>
              </w:rPr>
              <w:t>~ 1 MHz + CAM/BSM</w:t>
            </w:r>
          </w:p>
        </w:tc>
      </w:tr>
      <w:tr w:rsidR="001C3FC0" w:rsidRPr="00A60FD8" w14:paraId="695CD3B9" w14:textId="77777777" w:rsidTr="001C3FC0">
        <w:tc>
          <w:tcPr>
            <w:tcW w:w="9629" w:type="dxa"/>
            <w:gridSpan w:val="2"/>
            <w:tcBorders>
              <w:top w:val="nil"/>
              <w:bottom w:val="nil"/>
              <w:right w:val="nil"/>
            </w:tcBorders>
          </w:tcPr>
          <w:p w14:paraId="656B8867" w14:textId="77777777" w:rsidR="001C3FC0" w:rsidRPr="00A60FD8" w:rsidRDefault="001C3FC0" w:rsidP="001C3FC0">
            <w:pPr>
              <w:pStyle w:val="Tabletext"/>
              <w:rPr>
                <w:lang w:eastAsia="zh-CN"/>
              </w:rPr>
            </w:pPr>
            <w:r w:rsidRPr="00A60FD8">
              <w:rPr>
                <w:lang w:eastAsia="zh-CN"/>
              </w:rPr>
              <w:t>* Trajectory Information sharing use cases include “Cross-Traffic Left-Turn Assist”, “Cooperative Manoeuvres in Emergency Situations”, “Cooperative Lane Merging”, “Coordinated Cooperative Driving Manoeuvre”, “Interactive VRU Crossing”, “Cooperative Lateral Parking”, and “Cooperative Traffic Gap”.</w:t>
            </w:r>
          </w:p>
        </w:tc>
      </w:tr>
    </w:tbl>
    <w:p w14:paraId="29334729" w14:textId="77777777" w:rsidR="001C3FC0" w:rsidRPr="00A60FD8" w:rsidRDefault="001C3FC0" w:rsidP="001C3FC0">
      <w:pPr>
        <w:pStyle w:val="Tablefin"/>
        <w:rPr>
          <w:highlight w:val="red"/>
        </w:rPr>
      </w:pPr>
    </w:p>
    <w:p w14:paraId="2F3DB967" w14:textId="77777777" w:rsidR="001C3FC0" w:rsidRPr="00A60FD8" w:rsidRDefault="001C3FC0" w:rsidP="001C3FC0">
      <w:pPr>
        <w:keepNext/>
        <w:keepLines/>
        <w:jc w:val="both"/>
        <w:rPr>
          <w:lang w:eastAsia="zh-CN"/>
        </w:rPr>
      </w:pPr>
      <w:r w:rsidRPr="00A60FD8">
        <w:rPr>
          <w:lang w:eastAsia="zh-CN"/>
        </w:rPr>
        <w:lastRenderedPageBreak/>
        <w:t>Based on the results of the studies of the spectrum needs of C-V2X direct communications (V2V/I/P), the following conclusions are drawn:</w:t>
      </w:r>
    </w:p>
    <w:p w14:paraId="6DFE5F29" w14:textId="77777777" w:rsidR="001C3FC0" w:rsidRPr="00A60FD8" w:rsidRDefault="001C3FC0" w:rsidP="001C3FC0">
      <w:pPr>
        <w:pStyle w:val="enumlev1"/>
        <w:jc w:val="both"/>
        <w:rPr>
          <w:lang w:eastAsia="zh-CN"/>
        </w:rPr>
      </w:pPr>
      <w:r w:rsidRPr="00A60FD8">
        <w:rPr>
          <w:lang w:eastAsia="zh-CN"/>
        </w:rPr>
        <w:t>a)</w:t>
      </w:r>
      <w:r w:rsidRPr="00A60FD8">
        <w:rPr>
          <w:lang w:eastAsia="zh-CN"/>
        </w:rPr>
        <w:tab/>
        <w:t xml:space="preserve">It is expected that the delivery of day-1 use cases via LTE-V2X for the support of basic safety ITS services will require between 10 and 20 MHz of spectrum at 5.9 GHz for V2V/I communications. </w:t>
      </w:r>
    </w:p>
    <w:p w14:paraId="52959151" w14:textId="77777777" w:rsidR="001C3FC0" w:rsidRPr="00A60FD8" w:rsidRDefault="001C3FC0" w:rsidP="001C3FC0">
      <w:pPr>
        <w:pStyle w:val="enumlev1"/>
        <w:jc w:val="both"/>
        <w:rPr>
          <w:lang w:eastAsia="zh-CN"/>
        </w:rPr>
      </w:pPr>
      <w:r w:rsidRPr="00A60FD8">
        <w:rPr>
          <w:lang w:eastAsia="zh-CN"/>
        </w:rPr>
        <w:t>b)</w:t>
      </w:r>
      <w:r w:rsidRPr="00A60FD8">
        <w:rPr>
          <w:lang w:eastAsia="zh-CN"/>
        </w:rPr>
        <w:tab/>
        <w:t xml:space="preserve">It is expected that the delivery of advanced use cases via LTE-V2X and NR-V2X for the support of advanced driving services will require an additional 40 MHz or more of spectrum at 5.9 GHz for V2V/I/P communications. </w:t>
      </w:r>
    </w:p>
    <w:p w14:paraId="4EF4C025" w14:textId="77777777" w:rsidR="001C3FC0" w:rsidRPr="00A60FD8" w:rsidRDefault="001C3FC0" w:rsidP="001C3FC0">
      <w:pPr>
        <w:jc w:val="both"/>
        <w:rPr>
          <w:lang w:eastAsia="zh-CN"/>
        </w:rPr>
      </w:pPr>
      <w:r w:rsidRPr="00A60FD8">
        <w:rPr>
          <w:lang w:eastAsia="zh-CN"/>
        </w:rPr>
        <w:t xml:space="preserve">With respect to the advanced use cases, the following is also highlighted: </w:t>
      </w:r>
    </w:p>
    <w:p w14:paraId="1E7C1E9D" w14:textId="77777777" w:rsidR="001C3FC0" w:rsidRPr="00A60FD8" w:rsidRDefault="001C3FC0" w:rsidP="001C3FC0">
      <w:pPr>
        <w:pStyle w:val="enumlev1"/>
        <w:jc w:val="both"/>
        <w:rPr>
          <w:lang w:eastAsia="zh-CN"/>
        </w:rPr>
      </w:pPr>
      <w:r w:rsidRPr="00A60FD8">
        <w:rPr>
          <w:lang w:eastAsia="zh-CN"/>
        </w:rPr>
        <w:t>•</w:t>
      </w:r>
      <w:r w:rsidRPr="00A60FD8">
        <w:rPr>
          <w:lang w:eastAsia="zh-CN"/>
        </w:rPr>
        <w:tab/>
        <w:t xml:space="preserve">“Sensor Sharing for Autonomous Vehicles” is an important advanced driving use case which involves the ability of road users to share their processed sensor data with other road users on a continual basis for what is known as cooperative perception, to provide advanced driver assistance and to facilitate autonomous driving. The appropriate amount of sensor data which should be shared is an open question for the industry, and directly impacts the required spectrum. The analysis also indicates that, depending on the extent of required redundancy in the sharing of sensor information for the implementation of automated driving, the spectrum needs can be as high as a few tens of MHz or even more. </w:t>
      </w:r>
    </w:p>
    <w:p w14:paraId="1AAF3857" w14:textId="77777777" w:rsidR="001C3FC0" w:rsidRPr="00A60FD8" w:rsidRDefault="001C3FC0" w:rsidP="001C3FC0">
      <w:pPr>
        <w:pStyle w:val="enumlev1"/>
        <w:jc w:val="both"/>
        <w:rPr>
          <w:lang w:eastAsia="zh-CN"/>
        </w:rPr>
      </w:pPr>
      <w:r w:rsidRPr="00A60FD8">
        <w:rPr>
          <w:lang w:eastAsia="zh-CN"/>
        </w:rPr>
        <w:t>•</w:t>
      </w:r>
      <w:r w:rsidRPr="00A60FD8">
        <w:rPr>
          <w:lang w:eastAsia="zh-CN"/>
        </w:rPr>
        <w:tab/>
        <w:t>For advanced “Vulnerable Road User” use case, whereby vulnerable road users (VRUs) such as pedestrians or cyclists share information about themselves by broadcasting continual repetitive messages to other road users. The analysis of this use case for pedestrian VRUs indicates that, depending on the extent of clustering among the VRUs, the spectrum needs in dense urban environments can be up to several MHz.</w:t>
      </w:r>
    </w:p>
    <w:p w14:paraId="4F112A23" w14:textId="77777777" w:rsidR="001C3FC0" w:rsidRPr="00A60FD8" w:rsidRDefault="001C3FC0" w:rsidP="001C3FC0">
      <w:pPr>
        <w:pStyle w:val="enumlev1"/>
        <w:jc w:val="both"/>
        <w:rPr>
          <w:lang w:eastAsia="zh-CN"/>
        </w:rPr>
      </w:pPr>
      <w:r w:rsidRPr="00A60FD8">
        <w:rPr>
          <w:lang w:eastAsia="zh-CN"/>
        </w:rPr>
        <w:t>•</w:t>
      </w:r>
      <w:r w:rsidRPr="00A60FD8">
        <w:rPr>
          <w:lang w:eastAsia="zh-CN"/>
        </w:rPr>
        <w:tab/>
        <w:t xml:space="preserve">Many other advanced driving use cases are event triggered (e.g. Cooperative Manoeuvres), that is to say, messages are exchanged over the air only in response to a desire by a road user to undertake a specific manoeuvre (e.g., crossing an intersection, changing lanes, joining a freeway, or the like). Here, the road user shares its intended trajectory with other road users as part of a </w:t>
      </w:r>
      <w:r w:rsidRPr="00A60FD8">
        <w:rPr>
          <w:i/>
          <w:lang w:eastAsia="zh-CN"/>
        </w:rPr>
        <w:t>handshake</w:t>
      </w:r>
      <w:r w:rsidRPr="00A60FD8">
        <w:rPr>
          <w:lang w:eastAsia="zh-CN"/>
        </w:rPr>
        <w:t xml:space="preserve"> exchange of information, in order to provide advanced driver assistance and to facilitate autonomous driving. Specifically, the analysis indicates that spectrum needs for “Group Start” are of the order of several hundred kHz (approaching 1 MHz), whereas the spectrum needs for “Cooperative Lane Merging” (and other similar trajectory information sharing use cases) are of the order of around 150 kHz, and in any case both considerably lower than the spectrum needs of the “Cooperative Perception” use case. Notably, the contribution of these event triggered use cases to the overall ITS spectrum needs is stochastic, in the sense that such use cases may or may not occur at the same time and place, and this can result in a highly time variable demand for spectrum at any given location.</w:t>
      </w:r>
    </w:p>
    <w:p w14:paraId="608A53F5" w14:textId="77777777" w:rsidR="001C3FC0" w:rsidRPr="00A60FD8" w:rsidRDefault="001C3FC0" w:rsidP="001C3FC0">
      <w:pPr>
        <w:pStyle w:val="enumlev1"/>
        <w:jc w:val="both"/>
        <w:rPr>
          <w:lang w:eastAsia="zh-CN"/>
        </w:rPr>
      </w:pPr>
      <w:r w:rsidRPr="00A60FD8">
        <w:rPr>
          <w:lang w:eastAsia="zh-CN"/>
        </w:rPr>
        <w:t>•</w:t>
      </w:r>
      <w:r w:rsidRPr="00A60FD8">
        <w:rPr>
          <w:lang w:eastAsia="zh-CN"/>
        </w:rPr>
        <w:tab/>
        <w:t>The study has also examined a number of miscellaneous advanced use cases which do not fall under the above categorisations (including “Platooning”, “Vehicle Decision Assist”, “See Through for Passing”, “Speed Harmonisation”, and “Automated Intersection Manager”). The analysis indicates that with the exception of “See Through for Passing” which may require several MHz for the communication of high definition video, the spectrum needs of each of the remaining use cases is unlikely to exceed at most several hundred kHz. Again, the contribution of these use cases to the overall ITS spectrum needs depends on the extent to which they might occur at the same time and place.</w:t>
      </w:r>
    </w:p>
    <w:p w14:paraId="35C3D6A4" w14:textId="77777777" w:rsidR="001C3FC0" w:rsidRPr="00A60FD8" w:rsidRDefault="001C3FC0" w:rsidP="001C3FC0">
      <w:pPr>
        <w:jc w:val="both"/>
        <w:rPr>
          <w:lang w:eastAsia="zh-CN"/>
        </w:rPr>
      </w:pPr>
      <w:r w:rsidRPr="00A60FD8">
        <w:rPr>
          <w:lang w:eastAsia="zh-CN"/>
        </w:rPr>
        <w:t xml:space="preserve">Effectively, 70-75 MHz of ITS spectrum in the 5.9 GHz band is needed to support the basic safety and advanced use cases under consideration today. </w:t>
      </w:r>
    </w:p>
    <w:p w14:paraId="350E15FD" w14:textId="77777777" w:rsidR="001C3FC0" w:rsidRPr="00A60FD8" w:rsidRDefault="001C3FC0" w:rsidP="00567554">
      <w:r w:rsidRPr="00A60FD8">
        <w:lastRenderedPageBreak/>
        <w:t>Furthermore, the report also recognizes and estimates the need for additional spectrum in mobile bands to support C-V2X network-based (V2N) communications for the delivery of advanced driving use cases by mobile operators.]</w:t>
      </w:r>
    </w:p>
    <w:p w14:paraId="3D2D5628" w14:textId="77777777" w:rsidR="001C3FC0" w:rsidRPr="00A60FD8" w:rsidRDefault="001C3FC0" w:rsidP="001C3FC0">
      <w:pPr>
        <w:pStyle w:val="Heading1"/>
        <w:keepNext w:val="0"/>
        <w:keepLines w:val="0"/>
        <w:rPr>
          <w:lang w:eastAsia="zh-CN"/>
        </w:rPr>
      </w:pPr>
      <w:bookmarkStart w:id="99" w:name="_Toc44056720"/>
      <w:bookmarkStart w:id="100" w:name="_Toc88585993"/>
      <w:r w:rsidRPr="00A60FD8">
        <w:rPr>
          <w:lang w:eastAsia="zh-CN"/>
        </w:rPr>
        <w:t>9</w:t>
      </w:r>
      <w:r w:rsidRPr="00A60FD8">
        <w:rPr>
          <w:lang w:eastAsia="zh-CN"/>
        </w:rPr>
        <w:tab/>
        <w:t>Spectrum harmonization</w:t>
      </w:r>
      <w:bookmarkEnd w:id="99"/>
      <w:bookmarkEnd w:id="100"/>
    </w:p>
    <w:p w14:paraId="0F4F12C7" w14:textId="77777777" w:rsidR="001C3FC0" w:rsidRPr="00A60FD8" w:rsidRDefault="001C3FC0" w:rsidP="001C3FC0">
      <w:pPr>
        <w:tabs>
          <w:tab w:val="left" w:pos="5320"/>
        </w:tabs>
        <w:spacing w:after="120"/>
        <w:jc w:val="both"/>
        <w:rPr>
          <w:color w:val="000000" w:themeColor="text1"/>
        </w:rPr>
      </w:pPr>
      <w:r w:rsidRPr="00A60FD8">
        <w:rPr>
          <w:color w:val="000000" w:themeColor="text1"/>
        </w:rPr>
        <w:t>Interoperability is of critical importance for safety-related CAV functions. This is especially true for direct ad hoc wireless communications among CAVs and between CAVs and infrastructure, since these types of transmission in communications do not depend upon commercial wireless networks, which have been used in the past to provide limited intermediation among different generations of wireless technologies. Direct safety-related communications, such as Vehicle-to-Vehicle (V2V) and Vehicle-to-Infrastructure (V2I), could therefore likely greatly benefit from harmonization of spectrum. This would support interoperability for vehicles and infrastructure among different Administrations and potentially among different Regions.</w:t>
      </w:r>
    </w:p>
    <w:p w14:paraId="67901264" w14:textId="77777777" w:rsidR="001C3FC0" w:rsidRPr="00A60FD8" w:rsidRDefault="001C3FC0" w:rsidP="001C3FC0">
      <w:pPr>
        <w:tabs>
          <w:tab w:val="left" w:pos="5320"/>
        </w:tabs>
        <w:jc w:val="both"/>
        <w:rPr>
          <w:color w:val="000000" w:themeColor="text1"/>
        </w:rPr>
      </w:pPr>
      <w:r w:rsidRPr="00A60FD8">
        <w:rPr>
          <w:color w:val="000000" w:themeColor="text1"/>
        </w:rPr>
        <w:t>Specific CAV functions currently developed, or currently in planning stages, and which are likely to benefit from spectrum harmonization, include, for example:</w:t>
      </w:r>
    </w:p>
    <w:p w14:paraId="1D1E65B7" w14:textId="77777777" w:rsidR="001C3FC0" w:rsidRPr="00A60FD8" w:rsidRDefault="001C3FC0" w:rsidP="001C3FC0">
      <w:pPr>
        <w:pStyle w:val="enumlev1"/>
        <w:jc w:val="both"/>
      </w:pPr>
      <w:r w:rsidRPr="00A60FD8">
        <w:t>–</w:t>
      </w:r>
      <w:r w:rsidRPr="00A60FD8">
        <w:tab/>
        <w:t>Basic crash-avoidance vehicle safety,</w:t>
      </w:r>
    </w:p>
    <w:p w14:paraId="3230D9B9" w14:textId="77777777" w:rsidR="001C3FC0" w:rsidRPr="00A60FD8" w:rsidRDefault="001C3FC0" w:rsidP="001C3FC0">
      <w:pPr>
        <w:pStyle w:val="enumlev1"/>
        <w:jc w:val="both"/>
      </w:pPr>
      <w:r w:rsidRPr="00A60FD8">
        <w:t>–</w:t>
      </w:r>
      <w:r w:rsidRPr="00A60FD8">
        <w:tab/>
        <w:t>Interaction with non CAVs like such as VRUs and non-CAV vehicles,</w:t>
      </w:r>
    </w:p>
    <w:p w14:paraId="171D698C" w14:textId="77777777" w:rsidR="001C3FC0" w:rsidRPr="00A60FD8" w:rsidRDefault="001C3FC0" w:rsidP="001C3FC0">
      <w:pPr>
        <w:pStyle w:val="enumlev1"/>
        <w:jc w:val="both"/>
      </w:pPr>
      <w:r w:rsidRPr="00A60FD8">
        <w:t>–</w:t>
      </w:r>
      <w:r w:rsidRPr="00A60FD8">
        <w:tab/>
        <w:t>Automated platooning and Cooperative Adaptive Cruise Control C-ACC,</w:t>
      </w:r>
    </w:p>
    <w:p w14:paraId="5E66E371" w14:textId="77777777" w:rsidR="001C3FC0" w:rsidRPr="00A60FD8" w:rsidRDefault="001C3FC0" w:rsidP="001C3FC0">
      <w:pPr>
        <w:pStyle w:val="enumlev1"/>
        <w:jc w:val="both"/>
      </w:pPr>
      <w:r w:rsidRPr="00A60FD8">
        <w:t>–</w:t>
      </w:r>
      <w:r w:rsidRPr="00A60FD8">
        <w:tab/>
        <w:t>Object sharing with Collective Perception or Cooperative Perception,</w:t>
      </w:r>
    </w:p>
    <w:p w14:paraId="2C30601C" w14:textId="77777777" w:rsidR="001C3FC0" w:rsidRPr="00A60FD8" w:rsidRDefault="001C3FC0" w:rsidP="001C3FC0">
      <w:pPr>
        <w:pStyle w:val="enumlev1"/>
        <w:jc w:val="both"/>
      </w:pPr>
      <w:r w:rsidRPr="00A60FD8">
        <w:t>–</w:t>
      </w:r>
      <w:r w:rsidRPr="00A60FD8">
        <w:tab/>
        <w:t>Cooperative Driving with Intent/Trajectory Sharing.</w:t>
      </w:r>
    </w:p>
    <w:p w14:paraId="56E3E7E4" w14:textId="77777777" w:rsidR="001C3FC0" w:rsidRPr="00A60FD8" w:rsidRDefault="001C3FC0" w:rsidP="001C3FC0">
      <w:pPr>
        <w:tabs>
          <w:tab w:val="left" w:pos="5320"/>
        </w:tabs>
        <w:jc w:val="both"/>
        <w:rPr>
          <w:color w:val="000000" w:themeColor="text1"/>
        </w:rPr>
      </w:pPr>
      <w:r w:rsidRPr="00A60FD8">
        <w:rPr>
          <w:color w:val="000000" w:themeColor="text1"/>
        </w:rPr>
        <w:t xml:space="preserve">The rationale for inclusion of basic crash-avoidance safety functions in the CAV category, rather than just in the connected vehicle portion of ITS, is that it is important for CAVs to communicate with less-automated connected vehicles at a basic safety level, in addition to the communications required among CAVs to support the more advanced CAV functions. There will always be a mixed traffic scenario containing CAVs, non-CAVs, and VRUs. This has to be </w:t>
      </w:r>
      <w:proofErr w:type="gramStart"/>
      <w:r w:rsidRPr="00A60FD8">
        <w:rPr>
          <w:color w:val="000000" w:themeColor="text1"/>
        </w:rPr>
        <w:t>taken into account</w:t>
      </w:r>
      <w:proofErr w:type="gramEnd"/>
      <w:r w:rsidRPr="00A60FD8">
        <w:rPr>
          <w:color w:val="000000" w:themeColor="text1"/>
        </w:rPr>
        <w:t xml:space="preserve"> in the definition and specification of required functionalities and applications.</w:t>
      </w:r>
    </w:p>
    <w:p w14:paraId="0043E7E1" w14:textId="77777777" w:rsidR="001C3FC0" w:rsidRPr="00A60FD8" w:rsidRDefault="001C3FC0" w:rsidP="001C3FC0">
      <w:pPr>
        <w:jc w:val="both"/>
        <w:rPr>
          <w:color w:val="000000" w:themeColor="text1"/>
        </w:rPr>
      </w:pPr>
      <w:r w:rsidRPr="00A60FD8">
        <w:rPr>
          <w:color w:val="000000" w:themeColor="text1"/>
        </w:rPr>
        <w:t xml:space="preserve">Due to the cross border and cross region nature of road traffic and future automated road traffic, all functions (safety related and road efficiency related) benefit significantly from a world-wide harmonization of designated spectrum resources. </w:t>
      </w:r>
    </w:p>
    <w:p w14:paraId="4823523E" w14:textId="77777777" w:rsidR="001C3FC0" w:rsidRPr="00A60FD8" w:rsidRDefault="001C3FC0" w:rsidP="001C3FC0">
      <w:pPr>
        <w:pStyle w:val="Heading1"/>
        <w:keepLines w:val="0"/>
        <w:rPr>
          <w:lang w:eastAsia="zh-CN"/>
        </w:rPr>
      </w:pPr>
      <w:bookmarkStart w:id="101" w:name="_Toc44056721"/>
      <w:bookmarkStart w:id="102" w:name="_Toc88585994"/>
      <w:r w:rsidRPr="00A60FD8">
        <w:rPr>
          <w:lang w:eastAsia="zh-CN"/>
        </w:rPr>
        <w:t>10</w:t>
      </w:r>
      <w:r w:rsidRPr="00A60FD8">
        <w:rPr>
          <w:lang w:eastAsia="zh-CN"/>
        </w:rPr>
        <w:tab/>
        <w:t>Relevant provisions in the Radio Regulations</w:t>
      </w:r>
      <w:bookmarkEnd w:id="101"/>
      <w:bookmarkEnd w:id="102"/>
      <w:r w:rsidRPr="00A60FD8">
        <w:rPr>
          <w:lang w:eastAsia="zh-CN"/>
        </w:rPr>
        <w:t xml:space="preserve"> </w:t>
      </w:r>
    </w:p>
    <w:p w14:paraId="0E16F483" w14:textId="77777777" w:rsidR="001C3FC0" w:rsidRPr="00A60FD8" w:rsidRDefault="001C3FC0" w:rsidP="001C3FC0">
      <w:pPr>
        <w:jc w:val="both"/>
        <w:rPr>
          <w:lang w:eastAsia="zh-CN"/>
        </w:rPr>
      </w:pPr>
      <w:r w:rsidRPr="00A60FD8">
        <w:rPr>
          <w:lang w:eastAsia="zh-CN"/>
        </w:rPr>
        <w:t xml:space="preserve">ITS applications are operated under mobile service allocations in Article </w:t>
      </w:r>
      <w:r w:rsidRPr="00A60FD8">
        <w:rPr>
          <w:b/>
          <w:bCs/>
          <w:lang w:eastAsia="zh-CN"/>
        </w:rPr>
        <w:t>5</w:t>
      </w:r>
      <w:r w:rsidRPr="00A60FD8">
        <w:rPr>
          <w:lang w:eastAsia="zh-CN"/>
        </w:rPr>
        <w:t xml:space="preserve"> of the Radio Regulations. Specific frequency bands, or parts thereof</w:t>
      </w:r>
      <w:r w:rsidRPr="00A60FD8">
        <w:rPr>
          <w:color w:val="FF0000"/>
          <w:lang w:eastAsia="zh-CN"/>
        </w:rPr>
        <w:t>,</w:t>
      </w:r>
      <w:r w:rsidRPr="00A60FD8">
        <w:rPr>
          <w:lang w:eastAsia="zh-CN"/>
        </w:rPr>
        <w:t xml:space="preserve"> harmonized for ITS applications should be used for CAVs to the extent possible, as noted in relevant ITU-R texts found in Section 2 of this report.</w:t>
      </w:r>
    </w:p>
    <w:p w14:paraId="21AEFB3E" w14:textId="77777777" w:rsidR="001C3FC0" w:rsidRPr="00A60FD8" w:rsidRDefault="001C3FC0" w:rsidP="001C3FC0">
      <w:pPr>
        <w:pStyle w:val="Heading1"/>
        <w:rPr>
          <w:lang w:eastAsia="zh-CN"/>
        </w:rPr>
      </w:pPr>
      <w:bookmarkStart w:id="103" w:name="_Toc66364960"/>
      <w:bookmarkStart w:id="104" w:name="_Toc88585995"/>
      <w:r w:rsidRPr="00A60FD8">
        <w:rPr>
          <w:lang w:eastAsia="zh-CN"/>
        </w:rPr>
        <w:t>11</w:t>
      </w:r>
      <w:r w:rsidRPr="00A60FD8">
        <w:rPr>
          <w:lang w:eastAsia="zh-CN"/>
        </w:rPr>
        <w:tab/>
        <w:t>Status of global development on CAV</w:t>
      </w:r>
      <w:bookmarkEnd w:id="103"/>
      <w:bookmarkEnd w:id="104"/>
    </w:p>
    <w:p w14:paraId="50E92F19" w14:textId="77777777" w:rsidR="001C3FC0" w:rsidRPr="00A60FD8" w:rsidRDefault="001C3FC0" w:rsidP="001C3FC0">
      <w:pPr>
        <w:pStyle w:val="EditorsNote"/>
        <w:jc w:val="both"/>
        <w:rPr>
          <w:lang w:eastAsia="ja-JP"/>
        </w:rPr>
      </w:pPr>
      <w:r w:rsidRPr="00A60FD8">
        <w:rPr>
          <w:lang w:eastAsia="ja-JP"/>
        </w:rPr>
        <w:t>[Editor’s note (J): CAV activities including R&amp;D across the Regions are introduced here. Input contributions are invited to this section.]</w:t>
      </w:r>
    </w:p>
    <w:p w14:paraId="1CC0A70E" w14:textId="77777777" w:rsidR="001C3FC0" w:rsidRPr="00A60FD8" w:rsidRDefault="001C3FC0" w:rsidP="001C3FC0">
      <w:pPr>
        <w:pStyle w:val="Heading2"/>
        <w:ind w:left="1138" w:hanging="1138"/>
        <w:rPr>
          <w:lang w:eastAsia="zh-CN"/>
        </w:rPr>
      </w:pPr>
      <w:bookmarkStart w:id="105" w:name="_Toc66364961"/>
      <w:bookmarkStart w:id="106" w:name="_Toc88585996"/>
      <w:r w:rsidRPr="00A60FD8">
        <w:rPr>
          <w:lang w:eastAsia="zh-CN"/>
        </w:rPr>
        <w:t>11.1</w:t>
      </w:r>
      <w:r w:rsidRPr="00A60FD8">
        <w:rPr>
          <w:lang w:eastAsia="zh-CN"/>
        </w:rPr>
        <w:tab/>
        <w:t xml:space="preserve">Region 1 – Europe, </w:t>
      </w:r>
      <w:proofErr w:type="gramStart"/>
      <w:r w:rsidRPr="00A60FD8">
        <w:rPr>
          <w:lang w:eastAsia="zh-CN"/>
        </w:rPr>
        <w:t>Africa</w:t>
      </w:r>
      <w:proofErr w:type="gramEnd"/>
      <w:r w:rsidRPr="00A60FD8">
        <w:rPr>
          <w:lang w:eastAsia="zh-CN"/>
        </w:rPr>
        <w:t xml:space="preserve"> and Middle East</w:t>
      </w:r>
      <w:bookmarkEnd w:id="105"/>
      <w:bookmarkEnd w:id="106"/>
    </w:p>
    <w:p w14:paraId="25D576D0" w14:textId="77777777" w:rsidR="001C3FC0" w:rsidRPr="00A60FD8" w:rsidRDefault="001C3FC0" w:rsidP="001C3FC0">
      <w:pPr>
        <w:pStyle w:val="Heading3"/>
        <w:rPr>
          <w:lang w:eastAsia="zh-CN"/>
        </w:rPr>
      </w:pPr>
      <w:r w:rsidRPr="00A60FD8">
        <w:rPr>
          <w:lang w:eastAsia="zh-CN"/>
        </w:rPr>
        <w:t>11.1.1</w:t>
      </w:r>
      <w:r w:rsidRPr="00A60FD8">
        <w:rPr>
          <w:lang w:eastAsia="zh-CN"/>
        </w:rPr>
        <w:tab/>
        <w:t>Europe</w:t>
      </w:r>
    </w:p>
    <w:p w14:paraId="093BE248" w14:textId="17BFF07E" w:rsidR="001C3FC0" w:rsidRPr="00A60FD8" w:rsidRDefault="001C3FC0" w:rsidP="0056449D">
      <w:pPr>
        <w:pStyle w:val="EditorsNote"/>
        <w:rPr>
          <w:lang w:eastAsia="zh-CN"/>
        </w:rPr>
      </w:pPr>
      <w:r w:rsidRPr="00A60FD8">
        <w:rPr>
          <w:lang w:eastAsia="zh-CN"/>
        </w:rPr>
        <w:t>[</w:t>
      </w:r>
      <w:r w:rsidR="00567554" w:rsidRPr="00A60FD8">
        <w:rPr>
          <w:lang w:eastAsia="zh-CN"/>
        </w:rPr>
        <w:t>Editor's</w:t>
      </w:r>
      <w:r w:rsidRPr="00A60FD8">
        <w:rPr>
          <w:lang w:eastAsia="zh-CN"/>
        </w:rPr>
        <w:t xml:space="preserve"> Note: Complete chapter “Europe” is now added.]</w:t>
      </w:r>
    </w:p>
    <w:p w14:paraId="59649A07" w14:textId="77777777" w:rsidR="001C3FC0" w:rsidRPr="00A60FD8" w:rsidRDefault="001C3FC0" w:rsidP="00567554">
      <w:pPr>
        <w:pStyle w:val="Headingb"/>
      </w:pPr>
      <w:r w:rsidRPr="00A60FD8">
        <w:lastRenderedPageBreak/>
        <w:t>Project overview</w:t>
      </w:r>
    </w:p>
    <w:p w14:paraId="0375EF64" w14:textId="77777777" w:rsidR="001C3FC0" w:rsidRPr="00A60FD8" w:rsidRDefault="001C3FC0" w:rsidP="001C3FC0">
      <w:r w:rsidRPr="00A60FD8">
        <w:t>In total, thirteen research projects on cooperative and connected and cooperative automated driving have been examined. These projects differ in a range of aspects. Not all of them use test vehicles, but some of them evaluate results in simulation only. While this seems to be a disadvantage, actually in simulation, more scenarios and parameters can be evaluated. The projects that have been investigated are:</w:t>
      </w:r>
    </w:p>
    <w:p w14:paraId="287705CE" w14:textId="77777777" w:rsidR="0056449D" w:rsidRPr="00A60FD8" w:rsidRDefault="0056449D" w:rsidP="0056449D">
      <w:pPr>
        <w:pStyle w:val="enumlev1"/>
      </w:pPr>
      <w:r w:rsidRPr="00A60FD8">
        <w:t>•</w:t>
      </w:r>
      <w:r w:rsidRPr="00A60FD8">
        <w:tab/>
      </w:r>
      <w:r w:rsidR="001C3FC0" w:rsidRPr="00A60FD8">
        <w:t>5G NETMOBIL</w:t>
      </w:r>
      <w:r w:rsidR="001C3FC0" w:rsidRPr="00A60FD8">
        <w:rPr>
          <w:position w:val="6"/>
          <w:sz w:val="18"/>
        </w:rPr>
        <w:footnoteReference w:id="38"/>
      </w:r>
    </w:p>
    <w:p w14:paraId="482D26F7" w14:textId="77777777" w:rsidR="0056449D" w:rsidRPr="00A60FD8" w:rsidRDefault="0056449D" w:rsidP="0056449D">
      <w:pPr>
        <w:pStyle w:val="enumlev1"/>
      </w:pPr>
      <w:r w:rsidRPr="00A60FD8">
        <w:t>•</w:t>
      </w:r>
      <w:r w:rsidRPr="00A60FD8">
        <w:tab/>
      </w:r>
      <w:r w:rsidR="001C3FC0" w:rsidRPr="00A60FD8">
        <w:t>ADAS&amp;ME</w:t>
      </w:r>
      <w:r w:rsidR="001C3FC0" w:rsidRPr="00A60FD8">
        <w:rPr>
          <w:position w:val="6"/>
          <w:sz w:val="18"/>
        </w:rPr>
        <w:footnoteReference w:id="39"/>
      </w:r>
    </w:p>
    <w:p w14:paraId="5C667D1C" w14:textId="77777777" w:rsidR="0056449D" w:rsidRPr="00A60FD8" w:rsidRDefault="0056449D" w:rsidP="0056449D">
      <w:pPr>
        <w:pStyle w:val="enumlev1"/>
      </w:pPr>
      <w:r w:rsidRPr="00A60FD8">
        <w:t>•</w:t>
      </w:r>
      <w:r w:rsidRPr="00A60FD8">
        <w:tab/>
      </w:r>
      <w:r w:rsidR="001C3FC0" w:rsidRPr="00A60FD8">
        <w:t>AdaptIVe</w:t>
      </w:r>
      <w:r w:rsidR="001C3FC0" w:rsidRPr="00A60FD8">
        <w:rPr>
          <w:position w:val="6"/>
          <w:sz w:val="18"/>
        </w:rPr>
        <w:footnoteReference w:id="40"/>
      </w:r>
    </w:p>
    <w:p w14:paraId="3D05A65B" w14:textId="77777777" w:rsidR="0056449D" w:rsidRPr="00A60FD8" w:rsidRDefault="0056449D" w:rsidP="0056449D">
      <w:pPr>
        <w:pStyle w:val="enumlev1"/>
      </w:pPr>
      <w:r w:rsidRPr="00A60FD8">
        <w:t>•</w:t>
      </w:r>
      <w:r w:rsidRPr="00A60FD8">
        <w:tab/>
      </w:r>
      <w:r w:rsidR="001C3FC0" w:rsidRPr="00A60FD8">
        <w:t>AutoNet2030</w:t>
      </w:r>
      <w:r w:rsidR="001C3FC0" w:rsidRPr="00A60FD8">
        <w:rPr>
          <w:position w:val="6"/>
          <w:sz w:val="18"/>
        </w:rPr>
        <w:footnoteReference w:id="41"/>
      </w:r>
    </w:p>
    <w:p w14:paraId="6413519A" w14:textId="77777777" w:rsidR="0056449D" w:rsidRPr="00A60FD8" w:rsidRDefault="0056449D" w:rsidP="0056449D">
      <w:pPr>
        <w:pStyle w:val="enumlev1"/>
      </w:pPr>
      <w:r w:rsidRPr="00A60FD8">
        <w:t>•</w:t>
      </w:r>
      <w:r w:rsidRPr="00A60FD8">
        <w:tab/>
      </w:r>
      <w:r w:rsidR="001C3FC0" w:rsidRPr="00A60FD8">
        <w:t>Fraunhofer FOKUS CMP</w:t>
      </w:r>
      <w:r w:rsidR="001C3FC0" w:rsidRPr="00A60FD8">
        <w:rPr>
          <w:position w:val="6"/>
          <w:sz w:val="18"/>
        </w:rPr>
        <w:footnoteReference w:id="42"/>
      </w:r>
    </w:p>
    <w:p w14:paraId="528F9E89" w14:textId="77777777" w:rsidR="0056449D" w:rsidRPr="00A60FD8" w:rsidRDefault="0056449D" w:rsidP="0056449D">
      <w:pPr>
        <w:pStyle w:val="enumlev1"/>
      </w:pPr>
      <w:r w:rsidRPr="00A60FD8">
        <w:t>•</w:t>
      </w:r>
      <w:r w:rsidRPr="00A60FD8">
        <w:tab/>
      </w:r>
      <w:r w:rsidR="001C3FC0" w:rsidRPr="00A60FD8">
        <w:t>ICT4CART</w:t>
      </w:r>
      <w:r w:rsidR="001C3FC0" w:rsidRPr="00A60FD8">
        <w:rPr>
          <w:position w:val="6"/>
          <w:sz w:val="18"/>
        </w:rPr>
        <w:footnoteReference w:id="43"/>
      </w:r>
    </w:p>
    <w:p w14:paraId="37DF5393" w14:textId="77777777" w:rsidR="0056449D" w:rsidRPr="00A60FD8" w:rsidRDefault="0056449D" w:rsidP="0056449D">
      <w:pPr>
        <w:pStyle w:val="enumlev1"/>
      </w:pPr>
      <w:r w:rsidRPr="00A60FD8">
        <w:t>•</w:t>
      </w:r>
      <w:r w:rsidRPr="00A60FD8">
        <w:tab/>
      </w:r>
      <w:r w:rsidR="001C3FC0" w:rsidRPr="00A60FD8">
        <w:t>iKoPA</w:t>
      </w:r>
      <w:r w:rsidR="001C3FC0" w:rsidRPr="00A60FD8">
        <w:rPr>
          <w:position w:val="6"/>
          <w:sz w:val="18"/>
        </w:rPr>
        <w:footnoteReference w:id="44"/>
      </w:r>
    </w:p>
    <w:p w14:paraId="0C52C6B8" w14:textId="77777777" w:rsidR="0056449D" w:rsidRPr="00A60FD8" w:rsidRDefault="0056449D" w:rsidP="0056449D">
      <w:pPr>
        <w:pStyle w:val="enumlev1"/>
      </w:pPr>
      <w:r w:rsidRPr="00A60FD8">
        <w:t>•</w:t>
      </w:r>
      <w:r w:rsidRPr="00A60FD8">
        <w:tab/>
      </w:r>
      <w:r w:rsidR="001C3FC0" w:rsidRPr="00A60FD8">
        <w:t>IMAGinE</w:t>
      </w:r>
      <w:r w:rsidR="001C3FC0" w:rsidRPr="00A60FD8">
        <w:rPr>
          <w:position w:val="6"/>
          <w:sz w:val="18"/>
        </w:rPr>
        <w:footnoteReference w:id="45"/>
      </w:r>
    </w:p>
    <w:p w14:paraId="5C413E43" w14:textId="77777777" w:rsidR="0056449D" w:rsidRPr="00A60FD8" w:rsidRDefault="0056449D" w:rsidP="0056449D">
      <w:pPr>
        <w:pStyle w:val="enumlev1"/>
      </w:pPr>
      <w:r w:rsidRPr="00A60FD8">
        <w:t>•</w:t>
      </w:r>
      <w:r w:rsidRPr="00A60FD8">
        <w:tab/>
      </w:r>
      <w:r w:rsidR="001C3FC0" w:rsidRPr="00A60FD8">
        <w:t>MAVEN</w:t>
      </w:r>
      <w:r w:rsidR="001C3FC0" w:rsidRPr="00A60FD8">
        <w:rPr>
          <w:position w:val="6"/>
          <w:sz w:val="18"/>
        </w:rPr>
        <w:footnoteReference w:id="46"/>
      </w:r>
    </w:p>
    <w:p w14:paraId="73A9A223" w14:textId="77777777" w:rsidR="0056449D" w:rsidRPr="00A60FD8" w:rsidRDefault="0056449D" w:rsidP="0056449D">
      <w:pPr>
        <w:pStyle w:val="enumlev1"/>
      </w:pPr>
      <w:r w:rsidRPr="00A60FD8">
        <w:t>•</w:t>
      </w:r>
      <w:r w:rsidRPr="00A60FD8">
        <w:tab/>
      </w:r>
      <w:r w:rsidR="001C3FC0" w:rsidRPr="00A60FD8">
        <w:t>MEC-View</w:t>
      </w:r>
      <w:r w:rsidR="001C3FC0" w:rsidRPr="00A60FD8">
        <w:rPr>
          <w:position w:val="6"/>
          <w:sz w:val="18"/>
        </w:rPr>
        <w:footnoteReference w:id="47"/>
      </w:r>
    </w:p>
    <w:p w14:paraId="17AF44F7" w14:textId="77777777" w:rsidR="0056449D" w:rsidRPr="00A60FD8" w:rsidRDefault="0056449D" w:rsidP="0056449D">
      <w:pPr>
        <w:pStyle w:val="enumlev1"/>
      </w:pPr>
      <w:r w:rsidRPr="00A60FD8">
        <w:t>•</w:t>
      </w:r>
      <w:r w:rsidRPr="00A60FD8">
        <w:tab/>
      </w:r>
      <w:r w:rsidR="001C3FC0" w:rsidRPr="00A60FD8">
        <w:t>PRoPART</w:t>
      </w:r>
      <w:r w:rsidR="001C3FC0" w:rsidRPr="00A60FD8">
        <w:rPr>
          <w:position w:val="6"/>
          <w:sz w:val="18"/>
        </w:rPr>
        <w:footnoteReference w:id="48"/>
      </w:r>
    </w:p>
    <w:p w14:paraId="32859A21" w14:textId="77777777" w:rsidR="0056449D" w:rsidRPr="00A60FD8" w:rsidRDefault="0056449D" w:rsidP="0056449D">
      <w:pPr>
        <w:pStyle w:val="enumlev1"/>
      </w:pPr>
      <w:r w:rsidRPr="00A60FD8">
        <w:t>•</w:t>
      </w:r>
      <w:r w:rsidRPr="00A60FD8">
        <w:tab/>
      </w:r>
      <w:r w:rsidR="001C3FC0" w:rsidRPr="00A60FD8">
        <w:t>SecForCARs</w:t>
      </w:r>
      <w:r w:rsidR="001C3FC0" w:rsidRPr="00A60FD8">
        <w:rPr>
          <w:position w:val="6"/>
          <w:sz w:val="18"/>
        </w:rPr>
        <w:footnoteReference w:id="49"/>
      </w:r>
    </w:p>
    <w:p w14:paraId="2C473075" w14:textId="48601F8F" w:rsidR="001C3FC0" w:rsidRPr="00A60FD8" w:rsidRDefault="0056449D" w:rsidP="0056449D">
      <w:pPr>
        <w:pStyle w:val="enumlev1"/>
      </w:pPr>
      <w:r w:rsidRPr="00A60FD8">
        <w:t>•</w:t>
      </w:r>
      <w:r w:rsidRPr="00A60FD8">
        <w:tab/>
      </w:r>
      <w:r w:rsidR="001C3FC0" w:rsidRPr="00A60FD8">
        <w:t>TransAID</w:t>
      </w:r>
      <w:r w:rsidR="001C3FC0" w:rsidRPr="00A60FD8">
        <w:rPr>
          <w:position w:val="6"/>
          <w:sz w:val="18"/>
        </w:rPr>
        <w:footnoteReference w:id="50"/>
      </w:r>
    </w:p>
    <w:p w14:paraId="421ACD9F" w14:textId="77777777" w:rsidR="001C3FC0" w:rsidRPr="00A60FD8" w:rsidRDefault="001C3FC0" w:rsidP="001C3FC0">
      <w:r w:rsidRPr="00A60FD8">
        <w:t>While the goal of all projects is to improve the automated driving performance by communication and automation, not all of the projects actually use automated vehicles. As legal aspects make automated driving still difficult in public roads, communication and cooperation can well be tested in manually driven cars. In this case V2X messages are exchanged as well and even cooperative driving maneuvers can be planned based on the messages. However, the execution of the maneuvers is left to the driver, who might be informed about the driving options through an onboard HMI.</w:t>
      </w:r>
    </w:p>
    <w:p w14:paraId="194F33CA" w14:textId="7607E290" w:rsidR="001C3FC0" w:rsidRPr="00A60FD8" w:rsidRDefault="001C3FC0" w:rsidP="001C3FC0">
      <w:r w:rsidRPr="00A60FD8">
        <w:lastRenderedPageBreak/>
        <w:t>Different automation levels according to SAE J3016 have been tackled by the different projects. Even though cooperation and communication have a high impact on automated driving, it can be applied at each automation level</w:t>
      </w:r>
      <w:proofErr w:type="gramStart"/>
      <w:r w:rsidRPr="00A60FD8">
        <w:t xml:space="preserve">.  </w:t>
      </w:r>
      <w:proofErr w:type="gramEnd"/>
      <w:r w:rsidRPr="00A60FD8">
        <w:t xml:space="preserve">Out of the 13 projects, all but two addressed automated driving directly. Most of the projects use different automation levels, ranging over all of the SAE automation levels 0-5. An overview of the different automation levels of the project can be seen in </w:t>
      </w:r>
      <w:r w:rsidRPr="00A60FD8">
        <w:fldChar w:fldCharType="begin"/>
      </w:r>
      <w:r w:rsidRPr="00A60FD8">
        <w:instrText xml:space="preserve"> REF _Ref31642077 \h  \* MERGEFORMAT </w:instrText>
      </w:r>
      <w:r w:rsidRPr="00A60FD8">
        <w:fldChar w:fldCharType="separate"/>
      </w:r>
      <w:r w:rsidRPr="00A60FD8">
        <w:t>Table 1</w:t>
      </w:r>
      <w:r w:rsidRPr="00A60FD8">
        <w:fldChar w:fldCharType="end"/>
      </w:r>
      <w:r w:rsidRPr="00A60FD8">
        <w:t>. While in most projects actual driving is performed, PRoPART and 5G NETMOBIL use simulation for evaluation.</w:t>
      </w:r>
    </w:p>
    <w:p w14:paraId="3B7D7130" w14:textId="77777777" w:rsidR="0056449D" w:rsidRPr="00A60FD8" w:rsidRDefault="0056449D" w:rsidP="0056449D">
      <w:pPr>
        <w:pStyle w:val="TableNo"/>
        <w:rPr>
          <w:rFonts w:eastAsia="Calibri"/>
          <w:lang w:eastAsia="en-GB"/>
        </w:rPr>
      </w:pPr>
      <w:bookmarkStart w:id="107" w:name="_Ref31642077"/>
      <w:r w:rsidRPr="00A60FD8">
        <w:rPr>
          <w:rFonts w:eastAsia="Calibri"/>
          <w:lang w:eastAsia="en-GB"/>
        </w:rPr>
        <w:t>Table 1</w:t>
      </w:r>
      <w:bookmarkEnd w:id="107"/>
    </w:p>
    <w:p w14:paraId="2FF67C04" w14:textId="2128F64B" w:rsidR="0056449D" w:rsidRPr="00A60FD8" w:rsidRDefault="0056449D" w:rsidP="0056449D">
      <w:pPr>
        <w:pStyle w:val="Tabletitle"/>
        <w:rPr>
          <w:rFonts w:eastAsia="Calibri"/>
          <w:lang w:eastAsia="en-GB"/>
        </w:rPr>
      </w:pPr>
      <w:r w:rsidRPr="00A60FD8">
        <w:rPr>
          <w:rFonts w:eastAsia="Calibri"/>
          <w:lang w:eastAsia="en-GB"/>
        </w:rPr>
        <w:t>Automation level of projects</w:t>
      </w:r>
    </w:p>
    <w:tbl>
      <w:tblPr>
        <w:tblStyle w:val="TableGrid"/>
        <w:tblW w:w="9295" w:type="dxa"/>
        <w:tblLayout w:type="fixed"/>
        <w:tblLook w:val="04A0" w:firstRow="1" w:lastRow="0" w:firstColumn="1" w:lastColumn="0" w:noHBand="0" w:noVBand="1"/>
      </w:tblPr>
      <w:tblGrid>
        <w:gridCol w:w="1413"/>
        <w:gridCol w:w="616"/>
        <w:gridCol w:w="603"/>
        <w:gridCol w:w="618"/>
        <w:gridCol w:w="603"/>
        <w:gridCol w:w="618"/>
        <w:gridCol w:w="603"/>
        <w:gridCol w:w="603"/>
        <w:gridCol w:w="603"/>
        <w:gridCol w:w="603"/>
        <w:gridCol w:w="603"/>
        <w:gridCol w:w="603"/>
        <w:gridCol w:w="603"/>
        <w:gridCol w:w="603"/>
      </w:tblGrid>
      <w:tr w:rsidR="001C3FC0" w:rsidRPr="00A60FD8" w14:paraId="0046F8DC" w14:textId="77777777" w:rsidTr="001C3FC0">
        <w:trPr>
          <w:cantSplit/>
          <w:trHeight w:val="1454"/>
        </w:trPr>
        <w:tc>
          <w:tcPr>
            <w:tcW w:w="1413" w:type="dxa"/>
            <w:vAlign w:val="bottom"/>
          </w:tcPr>
          <w:p w14:paraId="0E829CDC" w14:textId="77777777" w:rsidR="001C3FC0" w:rsidRPr="00A60FD8" w:rsidRDefault="001C3FC0" w:rsidP="0056449D">
            <w:pPr>
              <w:pStyle w:val="Tablehead"/>
            </w:pPr>
            <w:r w:rsidRPr="00A60FD8">
              <w:t>Project</w:t>
            </w:r>
          </w:p>
        </w:tc>
        <w:tc>
          <w:tcPr>
            <w:tcW w:w="616" w:type="dxa"/>
            <w:textDirection w:val="btLr"/>
          </w:tcPr>
          <w:p w14:paraId="43C85A8B" w14:textId="77777777" w:rsidR="001C3FC0" w:rsidRPr="00A60FD8" w:rsidRDefault="001C3FC0" w:rsidP="0056449D">
            <w:pPr>
              <w:pStyle w:val="Tablehead"/>
            </w:pPr>
            <w:r w:rsidRPr="00A60FD8">
              <w:t>ADAS&amp; ME</w:t>
            </w:r>
          </w:p>
        </w:tc>
        <w:tc>
          <w:tcPr>
            <w:tcW w:w="603" w:type="dxa"/>
            <w:textDirection w:val="btLr"/>
          </w:tcPr>
          <w:p w14:paraId="7846704B" w14:textId="77777777" w:rsidR="001C3FC0" w:rsidRPr="00A60FD8" w:rsidRDefault="001C3FC0" w:rsidP="0056449D">
            <w:pPr>
              <w:pStyle w:val="Tablehead"/>
            </w:pPr>
            <w:r w:rsidRPr="00A60FD8">
              <w:t>AdaptIVe</w:t>
            </w:r>
          </w:p>
        </w:tc>
        <w:tc>
          <w:tcPr>
            <w:tcW w:w="618" w:type="dxa"/>
            <w:textDirection w:val="btLr"/>
          </w:tcPr>
          <w:p w14:paraId="414ED95E" w14:textId="77777777" w:rsidR="001C3FC0" w:rsidRPr="00A60FD8" w:rsidRDefault="001C3FC0" w:rsidP="0056449D">
            <w:pPr>
              <w:pStyle w:val="Tablehead"/>
            </w:pPr>
            <w:r w:rsidRPr="00A60FD8">
              <w:t>PRoPART</w:t>
            </w:r>
          </w:p>
        </w:tc>
        <w:tc>
          <w:tcPr>
            <w:tcW w:w="603" w:type="dxa"/>
            <w:textDirection w:val="btLr"/>
          </w:tcPr>
          <w:p w14:paraId="08F5C930" w14:textId="77777777" w:rsidR="001C3FC0" w:rsidRPr="00A60FD8" w:rsidRDefault="001C3FC0" w:rsidP="0056449D">
            <w:pPr>
              <w:pStyle w:val="Tablehead"/>
            </w:pPr>
            <w:r w:rsidRPr="00A60FD8">
              <w:t>iKoPA</w:t>
            </w:r>
          </w:p>
        </w:tc>
        <w:tc>
          <w:tcPr>
            <w:tcW w:w="618" w:type="dxa"/>
            <w:textDirection w:val="btLr"/>
          </w:tcPr>
          <w:p w14:paraId="5833E857" w14:textId="77777777" w:rsidR="001C3FC0" w:rsidRPr="00A60FD8" w:rsidRDefault="001C3FC0" w:rsidP="0056449D">
            <w:pPr>
              <w:pStyle w:val="Tablehead"/>
            </w:pPr>
            <w:r w:rsidRPr="00A60FD8">
              <w:t>5G NETMOBIL</w:t>
            </w:r>
          </w:p>
        </w:tc>
        <w:tc>
          <w:tcPr>
            <w:tcW w:w="603" w:type="dxa"/>
            <w:textDirection w:val="btLr"/>
          </w:tcPr>
          <w:p w14:paraId="5A652A65" w14:textId="77777777" w:rsidR="001C3FC0" w:rsidRPr="00A60FD8" w:rsidRDefault="001C3FC0" w:rsidP="0056449D">
            <w:pPr>
              <w:pStyle w:val="Tablehead"/>
            </w:pPr>
            <w:r w:rsidRPr="00A60FD8">
              <w:t>AutoNet 2030</w:t>
            </w:r>
          </w:p>
        </w:tc>
        <w:tc>
          <w:tcPr>
            <w:tcW w:w="603" w:type="dxa"/>
            <w:textDirection w:val="btLr"/>
          </w:tcPr>
          <w:p w14:paraId="761847E5" w14:textId="77777777" w:rsidR="001C3FC0" w:rsidRPr="00A60FD8" w:rsidRDefault="001C3FC0" w:rsidP="0056449D">
            <w:pPr>
              <w:pStyle w:val="Tablehead"/>
            </w:pPr>
            <w:r w:rsidRPr="00A60FD8">
              <w:t>IMAGinE</w:t>
            </w:r>
          </w:p>
        </w:tc>
        <w:tc>
          <w:tcPr>
            <w:tcW w:w="603" w:type="dxa"/>
            <w:textDirection w:val="btLr"/>
          </w:tcPr>
          <w:p w14:paraId="1C8B08EA" w14:textId="77777777" w:rsidR="001C3FC0" w:rsidRPr="00A60FD8" w:rsidRDefault="001C3FC0" w:rsidP="0056449D">
            <w:pPr>
              <w:pStyle w:val="Tablehead"/>
            </w:pPr>
            <w:r w:rsidRPr="00A60FD8">
              <w:t>MAVEN</w:t>
            </w:r>
          </w:p>
        </w:tc>
        <w:tc>
          <w:tcPr>
            <w:tcW w:w="603" w:type="dxa"/>
            <w:textDirection w:val="btLr"/>
          </w:tcPr>
          <w:p w14:paraId="1CE1C211" w14:textId="77777777" w:rsidR="001C3FC0" w:rsidRPr="00A60FD8" w:rsidRDefault="001C3FC0" w:rsidP="0056449D">
            <w:pPr>
              <w:pStyle w:val="Tablehead"/>
            </w:pPr>
            <w:r w:rsidRPr="00A60FD8">
              <w:t>TransAID</w:t>
            </w:r>
          </w:p>
        </w:tc>
        <w:tc>
          <w:tcPr>
            <w:tcW w:w="603" w:type="dxa"/>
            <w:textDirection w:val="btLr"/>
          </w:tcPr>
          <w:p w14:paraId="1BDEBD7A" w14:textId="77777777" w:rsidR="001C3FC0" w:rsidRPr="00A60FD8" w:rsidRDefault="001C3FC0" w:rsidP="0056449D">
            <w:pPr>
              <w:pStyle w:val="Tablehead"/>
            </w:pPr>
            <w:r w:rsidRPr="00A60FD8">
              <w:t>CMP</w:t>
            </w:r>
          </w:p>
        </w:tc>
        <w:tc>
          <w:tcPr>
            <w:tcW w:w="603" w:type="dxa"/>
            <w:textDirection w:val="btLr"/>
            <w:vAlign w:val="center"/>
          </w:tcPr>
          <w:p w14:paraId="4B17A6BE" w14:textId="77777777" w:rsidR="001C3FC0" w:rsidRPr="00A60FD8" w:rsidRDefault="001C3FC0" w:rsidP="0056449D">
            <w:pPr>
              <w:pStyle w:val="Tablehead"/>
            </w:pPr>
            <w:r w:rsidRPr="00A60FD8">
              <w:rPr>
                <w:position w:val="6"/>
                <w:sz w:val="18"/>
              </w:rPr>
              <w:footnoteReference w:customMarkFollows="1" w:id="51"/>
              <w:t>I</w:t>
            </w:r>
            <w:r w:rsidRPr="00A60FD8">
              <w:t>CT4CART</w:t>
            </w:r>
          </w:p>
        </w:tc>
        <w:tc>
          <w:tcPr>
            <w:tcW w:w="603" w:type="dxa"/>
            <w:textDirection w:val="btLr"/>
            <w:vAlign w:val="center"/>
          </w:tcPr>
          <w:p w14:paraId="6564B46B" w14:textId="77777777" w:rsidR="001C3FC0" w:rsidRPr="00A60FD8" w:rsidRDefault="001C3FC0" w:rsidP="0056449D">
            <w:pPr>
              <w:pStyle w:val="Tablehead"/>
            </w:pPr>
            <w:r w:rsidRPr="00A60FD8">
              <w:rPr>
                <w:position w:val="6"/>
                <w:sz w:val="18"/>
              </w:rPr>
              <w:footnoteReference w:customMarkFollows="1" w:id="52"/>
              <w:t>M</w:t>
            </w:r>
            <w:r w:rsidRPr="00A60FD8">
              <w:t>EC-View</w:t>
            </w:r>
          </w:p>
        </w:tc>
        <w:tc>
          <w:tcPr>
            <w:tcW w:w="603" w:type="dxa"/>
            <w:textDirection w:val="btLr"/>
            <w:vAlign w:val="center"/>
          </w:tcPr>
          <w:p w14:paraId="636A4E33" w14:textId="77777777" w:rsidR="001C3FC0" w:rsidRPr="00A60FD8" w:rsidRDefault="001C3FC0" w:rsidP="0056449D">
            <w:pPr>
              <w:pStyle w:val="Tablehead"/>
            </w:pPr>
            <w:r w:rsidRPr="00A60FD8">
              <w:rPr>
                <w:position w:val="6"/>
                <w:sz w:val="18"/>
              </w:rPr>
              <w:footnoteReference w:customMarkFollows="1" w:id="53"/>
              <w:t>S</w:t>
            </w:r>
            <w:r w:rsidRPr="00A60FD8">
              <w:t>ecForCARs</w:t>
            </w:r>
          </w:p>
        </w:tc>
      </w:tr>
      <w:tr w:rsidR="001C3FC0" w:rsidRPr="00A60FD8" w14:paraId="31C5E121" w14:textId="77777777" w:rsidTr="001C3FC0">
        <w:trPr>
          <w:trHeight w:val="338"/>
        </w:trPr>
        <w:tc>
          <w:tcPr>
            <w:tcW w:w="1413" w:type="dxa"/>
          </w:tcPr>
          <w:p w14:paraId="3DC5CCD7" w14:textId="77777777" w:rsidR="001C3FC0" w:rsidRPr="00A60FD8" w:rsidRDefault="001C3FC0" w:rsidP="0056449D">
            <w:pPr>
              <w:pStyle w:val="Tabletext"/>
            </w:pPr>
            <w:r w:rsidRPr="00A60FD8">
              <w:t>Automation level</w:t>
            </w:r>
          </w:p>
        </w:tc>
        <w:tc>
          <w:tcPr>
            <w:tcW w:w="616" w:type="dxa"/>
          </w:tcPr>
          <w:p w14:paraId="6850216E" w14:textId="77777777" w:rsidR="001C3FC0" w:rsidRPr="00A60FD8" w:rsidRDefault="001C3FC0" w:rsidP="0056449D">
            <w:pPr>
              <w:pStyle w:val="Tabletext"/>
            </w:pPr>
            <w:r w:rsidRPr="00A60FD8">
              <w:t>3-5</w:t>
            </w:r>
          </w:p>
        </w:tc>
        <w:tc>
          <w:tcPr>
            <w:tcW w:w="603" w:type="dxa"/>
          </w:tcPr>
          <w:p w14:paraId="651F7291" w14:textId="77777777" w:rsidR="001C3FC0" w:rsidRPr="00A60FD8" w:rsidRDefault="001C3FC0" w:rsidP="0056449D">
            <w:pPr>
              <w:pStyle w:val="Tabletext"/>
            </w:pPr>
            <w:r w:rsidRPr="00A60FD8">
              <w:t>3-4</w:t>
            </w:r>
          </w:p>
        </w:tc>
        <w:tc>
          <w:tcPr>
            <w:tcW w:w="618" w:type="dxa"/>
          </w:tcPr>
          <w:p w14:paraId="027B1D50" w14:textId="77777777" w:rsidR="001C3FC0" w:rsidRPr="00A60FD8" w:rsidRDefault="001C3FC0" w:rsidP="0056449D">
            <w:pPr>
              <w:pStyle w:val="Tabletext"/>
            </w:pPr>
            <w:r w:rsidRPr="00A60FD8">
              <w:t>n/a</w:t>
            </w:r>
          </w:p>
        </w:tc>
        <w:tc>
          <w:tcPr>
            <w:tcW w:w="603" w:type="dxa"/>
          </w:tcPr>
          <w:p w14:paraId="48204A79" w14:textId="77777777" w:rsidR="001C3FC0" w:rsidRPr="00A60FD8" w:rsidRDefault="001C3FC0" w:rsidP="0056449D">
            <w:pPr>
              <w:pStyle w:val="Tabletext"/>
            </w:pPr>
            <w:r w:rsidRPr="00A60FD8">
              <w:t>2-3</w:t>
            </w:r>
          </w:p>
        </w:tc>
        <w:tc>
          <w:tcPr>
            <w:tcW w:w="618" w:type="dxa"/>
          </w:tcPr>
          <w:p w14:paraId="19D5D795" w14:textId="77777777" w:rsidR="001C3FC0" w:rsidRPr="00A60FD8" w:rsidRDefault="001C3FC0" w:rsidP="0056449D">
            <w:pPr>
              <w:pStyle w:val="Tabletext"/>
            </w:pPr>
            <w:r w:rsidRPr="00A60FD8">
              <w:t>n/a</w:t>
            </w:r>
          </w:p>
        </w:tc>
        <w:tc>
          <w:tcPr>
            <w:tcW w:w="603" w:type="dxa"/>
          </w:tcPr>
          <w:p w14:paraId="3BBC2E85" w14:textId="77777777" w:rsidR="001C3FC0" w:rsidRPr="00A60FD8" w:rsidRDefault="001C3FC0" w:rsidP="0056449D">
            <w:pPr>
              <w:pStyle w:val="Tabletext"/>
            </w:pPr>
            <w:r w:rsidRPr="00A60FD8">
              <w:t>0-5</w:t>
            </w:r>
          </w:p>
        </w:tc>
        <w:tc>
          <w:tcPr>
            <w:tcW w:w="603" w:type="dxa"/>
          </w:tcPr>
          <w:p w14:paraId="3D51716B" w14:textId="77777777" w:rsidR="001C3FC0" w:rsidRPr="00A60FD8" w:rsidRDefault="001C3FC0" w:rsidP="0056449D">
            <w:pPr>
              <w:pStyle w:val="Tabletext"/>
            </w:pPr>
            <w:r w:rsidRPr="00A60FD8">
              <w:t>0-3</w:t>
            </w:r>
          </w:p>
        </w:tc>
        <w:tc>
          <w:tcPr>
            <w:tcW w:w="603" w:type="dxa"/>
          </w:tcPr>
          <w:p w14:paraId="7878EC2F" w14:textId="77777777" w:rsidR="001C3FC0" w:rsidRPr="00A60FD8" w:rsidRDefault="001C3FC0" w:rsidP="0056449D">
            <w:pPr>
              <w:pStyle w:val="Tabletext"/>
            </w:pPr>
            <w:r w:rsidRPr="00A60FD8">
              <w:t>0-5</w:t>
            </w:r>
          </w:p>
        </w:tc>
        <w:tc>
          <w:tcPr>
            <w:tcW w:w="603" w:type="dxa"/>
          </w:tcPr>
          <w:p w14:paraId="5209D0DE" w14:textId="77777777" w:rsidR="001C3FC0" w:rsidRPr="00A60FD8" w:rsidRDefault="001C3FC0" w:rsidP="0056449D">
            <w:pPr>
              <w:pStyle w:val="Tabletext"/>
            </w:pPr>
            <w:r w:rsidRPr="00A60FD8">
              <w:t>2-5</w:t>
            </w:r>
          </w:p>
        </w:tc>
        <w:tc>
          <w:tcPr>
            <w:tcW w:w="603" w:type="dxa"/>
          </w:tcPr>
          <w:p w14:paraId="5D9EAFFC" w14:textId="77777777" w:rsidR="001C3FC0" w:rsidRPr="00A60FD8" w:rsidRDefault="001C3FC0" w:rsidP="0056449D">
            <w:pPr>
              <w:pStyle w:val="Tabletext"/>
            </w:pPr>
            <w:r w:rsidRPr="00A60FD8">
              <w:t>3-5</w:t>
            </w:r>
          </w:p>
        </w:tc>
        <w:tc>
          <w:tcPr>
            <w:tcW w:w="603" w:type="dxa"/>
          </w:tcPr>
          <w:p w14:paraId="2BD2407F" w14:textId="77777777" w:rsidR="001C3FC0" w:rsidRPr="00A60FD8" w:rsidRDefault="001C3FC0" w:rsidP="0056449D">
            <w:pPr>
              <w:pStyle w:val="Tabletext"/>
            </w:pPr>
            <w:r w:rsidRPr="00A60FD8">
              <w:t>3-4</w:t>
            </w:r>
          </w:p>
        </w:tc>
        <w:tc>
          <w:tcPr>
            <w:tcW w:w="603" w:type="dxa"/>
          </w:tcPr>
          <w:p w14:paraId="3C011BD5" w14:textId="77777777" w:rsidR="001C3FC0" w:rsidRPr="00A60FD8" w:rsidRDefault="001C3FC0" w:rsidP="0056449D">
            <w:pPr>
              <w:pStyle w:val="Tabletext"/>
            </w:pPr>
            <w:r w:rsidRPr="00A60FD8">
              <w:t>0-3</w:t>
            </w:r>
          </w:p>
        </w:tc>
        <w:tc>
          <w:tcPr>
            <w:tcW w:w="603" w:type="dxa"/>
          </w:tcPr>
          <w:p w14:paraId="1195901A" w14:textId="77777777" w:rsidR="001C3FC0" w:rsidRPr="00A60FD8" w:rsidRDefault="001C3FC0" w:rsidP="0056449D">
            <w:pPr>
              <w:pStyle w:val="Tabletext"/>
            </w:pPr>
            <w:r w:rsidRPr="00A60FD8">
              <w:t>0-5</w:t>
            </w:r>
          </w:p>
        </w:tc>
      </w:tr>
    </w:tbl>
    <w:p w14:paraId="66F91425" w14:textId="77777777" w:rsidR="0056449D" w:rsidRPr="00A60FD8" w:rsidRDefault="0056449D" w:rsidP="0056449D">
      <w:pPr>
        <w:pStyle w:val="Tablefin"/>
      </w:pPr>
    </w:p>
    <w:p w14:paraId="20869320" w14:textId="6308E2FE" w:rsidR="001C3FC0" w:rsidRPr="00A60FD8" w:rsidRDefault="001C3FC0" w:rsidP="001C3FC0">
      <w:r w:rsidRPr="00A60FD8">
        <w:t>Communication is a wide field of research. While most projects use Dedicated Short Range Communication (DSRC), some of the projects have also chosen other communication technologies. For example, in some of the projects instead of DSRC, 5G prototype hardware is used. Furthermore, not all projects use direct communication between vehicles, but rather use backend services or connections over cellular phone network.</w:t>
      </w:r>
    </w:p>
    <w:p w14:paraId="65C6ECFE" w14:textId="77777777" w:rsidR="001C3FC0" w:rsidRPr="00A60FD8" w:rsidRDefault="001C3FC0" w:rsidP="001C3FC0">
      <w:r w:rsidRPr="00A60FD8">
        <w:t>Most of the projects belong to the automotive sector. However some of the projects, while still having major aspects of automotive usage, also have a focus on specific other technologies. ProPart addresses mainly GNSS correction for automated vehicles. Furthermore 5GNetMobil aims mainly on a 5G network architecture for connected automated driving. The major aspect of MEC-View is increasing the perception of vehicles through cooperation.</w:t>
      </w:r>
    </w:p>
    <w:p w14:paraId="1B7EB939" w14:textId="77777777" w:rsidR="001C3FC0" w:rsidRPr="00A60FD8" w:rsidRDefault="001C3FC0" w:rsidP="001C3FC0">
      <w:pPr>
        <w:rPr>
          <w:lang w:eastAsia="zh-CN"/>
        </w:rPr>
      </w:pPr>
      <w:r w:rsidRPr="00A60FD8">
        <w:rPr>
          <w:lang w:eastAsia="zh-CN"/>
        </w:rPr>
        <w:t>In the scope of the new Horizon Europe [REF] and CEF [REF] project framework of the European commission several additional projects will be realized towards a more deployment oriented approach</w:t>
      </w:r>
      <w:proofErr w:type="gramStart"/>
      <w:r w:rsidRPr="00A60FD8">
        <w:rPr>
          <w:lang w:eastAsia="zh-CN"/>
        </w:rPr>
        <w:t xml:space="preserve">.  </w:t>
      </w:r>
      <w:proofErr w:type="gramEnd"/>
    </w:p>
    <w:p w14:paraId="6794773A" w14:textId="77777777" w:rsidR="001C3FC0" w:rsidRPr="00A60FD8" w:rsidRDefault="001C3FC0" w:rsidP="00567554">
      <w:pPr>
        <w:pStyle w:val="Headingb"/>
      </w:pPr>
      <w:r w:rsidRPr="00A60FD8">
        <w:t>Detailed project description</w:t>
      </w:r>
    </w:p>
    <w:p w14:paraId="45AEDCC3" w14:textId="77777777" w:rsidR="001C3FC0" w:rsidRPr="00A60FD8" w:rsidRDefault="001C3FC0" w:rsidP="001C3FC0">
      <w:pPr>
        <w:rPr>
          <w:b/>
          <w:bCs/>
        </w:rPr>
      </w:pPr>
      <w:bookmarkStart w:id="108" w:name="_Toc81397135"/>
      <w:r w:rsidRPr="00A60FD8">
        <w:rPr>
          <w:b/>
          <w:bCs/>
        </w:rPr>
        <w:t>5GNetMobil</w:t>
      </w:r>
      <w:bookmarkEnd w:id="108"/>
    </w:p>
    <w:p w14:paraId="605805DF" w14:textId="77777777" w:rsidR="001C3FC0" w:rsidRPr="00A60FD8" w:rsidRDefault="001C3FC0" w:rsidP="001C3FC0">
      <w:r w:rsidRPr="00A60FD8">
        <w:t>5G NetMobil is a research project funded by the German Federal Ministry of Education and Research (BMBF). The main objective of the 5G NetMobil project is to develop a comprehensive communication infrastructure for tactile connected driving and to demonstrate the advantages of tactile connected driving in terms of traffic safety, traffic efficiency and environmental impact compared to autonomous driving based solely on local sensor data.</w:t>
      </w:r>
    </w:p>
    <w:p w14:paraId="2BE61E78" w14:textId="77777777" w:rsidR="001C3FC0" w:rsidRPr="00A60FD8" w:rsidRDefault="001C3FC0" w:rsidP="001C3FC0">
      <w:r w:rsidRPr="00A60FD8">
        <w:t xml:space="preserve">While autonomous driving already promises more comfort and safety, tactile networked driving enables new driving strategies that further increases road traffic safety, significantly reduces carbon dioxide </w:t>
      </w:r>
      <w:proofErr w:type="gramStart"/>
      <w:r w:rsidRPr="00A60FD8">
        <w:t>emissions</w:t>
      </w:r>
      <w:proofErr w:type="gramEnd"/>
      <w:r w:rsidRPr="00A60FD8">
        <w:t xml:space="preserve"> and significantly improves road traffic efficiency through better capacity utilization and reduced risk of traffic jams and accidents.</w:t>
      </w:r>
    </w:p>
    <w:p w14:paraId="362BAEFF" w14:textId="77777777" w:rsidR="001C3FC0" w:rsidRPr="00A60FD8" w:rsidRDefault="001C3FC0" w:rsidP="001C3FC0">
      <w:r w:rsidRPr="00A60FD8">
        <w:lastRenderedPageBreak/>
        <w:t>Additional networking possibilities will eliminate the fundamental limitations of today's autonomous system approaches, which use only the information obtained by locally installed onboard sensors for vehicle control. The decision horizon is thus extremely restricted, since the “visibility of the vehicle” is limited by the sensor technologies used, in particular radar and camera sensors. The sensors of all vehicles as well as the environment or the existing infrastructure (e.g. surveillance cameras at intersections or on motorways, geolocal weather sensors, etc.) can be combined virtually in the network, which contributes to better decision-making and in particular provides information about regions and scenarios that are still far away from the vehicle but are relevant for guidance. Direct communication between vehicles also expands their field of vision and enables new applications leading to increased efficiency and comfort. The information obtained in this way can be supplied to all vehicles by a central decision-making authority and can thus be used to control and regulate the local actuators. For the resulting control loops, transmission latency times in real time, which means a few milliseconds, are necessary.</w:t>
      </w:r>
    </w:p>
    <w:p w14:paraId="44E53877" w14:textId="77777777" w:rsidR="001C3FC0" w:rsidRPr="00A60FD8" w:rsidRDefault="001C3FC0" w:rsidP="00567554">
      <w:pPr>
        <w:pStyle w:val="Headingb"/>
      </w:pPr>
      <w:bookmarkStart w:id="109" w:name="_Toc81397136"/>
      <w:r w:rsidRPr="00A60FD8">
        <w:t>ADAS&amp;ME</w:t>
      </w:r>
      <w:bookmarkEnd w:id="109"/>
    </w:p>
    <w:p w14:paraId="28B4002E" w14:textId="77777777" w:rsidR="001C3FC0" w:rsidRPr="00A60FD8" w:rsidRDefault="001C3FC0" w:rsidP="001C3FC0">
      <w:r w:rsidRPr="00A60FD8">
        <w:t>ADAS&amp;ME is acronym for “Adaptive ADAS to support incapacitated drivers Mitigate Effectively risks through tailor made HMI under automation”.</w:t>
      </w:r>
    </w:p>
    <w:p w14:paraId="1C779B1D" w14:textId="77777777" w:rsidR="001C3FC0" w:rsidRPr="00A60FD8" w:rsidRDefault="001C3FC0" w:rsidP="001C3FC0">
      <w:r w:rsidRPr="00A60FD8">
        <w:t xml:space="preserve">The project developed ADAS that incorporated driver / rider state, situational / environmental </w:t>
      </w:r>
      <w:proofErr w:type="gramStart"/>
      <w:r w:rsidRPr="00A60FD8">
        <w:t>context</w:t>
      </w:r>
      <w:proofErr w:type="gramEnd"/>
      <w:r w:rsidRPr="00A60FD8">
        <w:t xml:space="preserve"> and adaptive HMI to automatically hand over different levels of automation and thus ensure safer and more efficient road usage for all vehicle types (conventional and electric car, truck, bus, motorcycle).</w:t>
      </w:r>
    </w:p>
    <w:p w14:paraId="33865611" w14:textId="77777777" w:rsidR="001C3FC0" w:rsidRPr="00A60FD8" w:rsidRDefault="001C3FC0" w:rsidP="001C3FC0">
      <w:r w:rsidRPr="00A60FD8">
        <w:t>The ADAS&amp;ME project used cooperative awareness and collective perception to obtain a “situational context” for the driver in order to assess the driving difficulty at any point. Standardized CAMs and CPM, which is currently under standardization in ETSI, were used to achieve this. Additionally, for its passenger vehicle use cases, ADAS&amp;ME used very basic maneuver coordination using a basic MCM.</w:t>
      </w:r>
    </w:p>
    <w:p w14:paraId="43A09C4C" w14:textId="77777777" w:rsidR="001C3FC0" w:rsidRPr="00A60FD8" w:rsidRDefault="001C3FC0" w:rsidP="001C3FC0">
      <w:r w:rsidRPr="00A60FD8">
        <w:t>The messages CAMs, CPMs and MCMs were exchanged over standard ITS G5 technology. Additionally, cellular communication was used to obtain information (such as driving difficulty from a road-layout point of view) from a cloud-based entity.</w:t>
      </w:r>
    </w:p>
    <w:p w14:paraId="0398EC73" w14:textId="77777777" w:rsidR="001C3FC0" w:rsidRPr="00A60FD8" w:rsidRDefault="001C3FC0" w:rsidP="001C3FC0">
      <w:r w:rsidRPr="00A60FD8">
        <w:t xml:space="preserve">The main passenger vehicle use case of ADAS&amp;ME was “Non-Reacting Driver Emergency Maneuver”. Due to hindrance/road works, a vehicle must give the control back to the driver, but when the driver is incapacitated or inattentive, the vehicle needs to perform an emergency maneuver, e.g. </w:t>
      </w:r>
    </w:p>
    <w:p w14:paraId="0F2974B0" w14:textId="77777777" w:rsidR="0056449D" w:rsidRPr="00A60FD8" w:rsidRDefault="0056449D" w:rsidP="0056449D">
      <w:pPr>
        <w:pStyle w:val="enumlev1"/>
      </w:pPr>
      <w:r w:rsidRPr="00A60FD8">
        <w:t>•</w:t>
      </w:r>
      <w:r w:rsidRPr="00A60FD8">
        <w:tab/>
      </w:r>
      <w:r w:rsidR="001C3FC0" w:rsidRPr="00A60FD8">
        <w:t>Coordinated safe stop: the vehicle makes a safe stop by coordinating with neighboring vehicles to make space</w:t>
      </w:r>
    </w:p>
    <w:p w14:paraId="340B4ACB" w14:textId="53E62874" w:rsidR="001C3FC0" w:rsidRPr="00A60FD8" w:rsidRDefault="0056449D" w:rsidP="0056449D">
      <w:pPr>
        <w:pStyle w:val="enumlev1"/>
        <w:rPr>
          <w:spacing w:val="-6"/>
        </w:rPr>
      </w:pPr>
      <w:r w:rsidRPr="00A60FD8">
        <w:t>•</w:t>
      </w:r>
      <w:r w:rsidRPr="00A60FD8">
        <w:tab/>
      </w:r>
      <w:r w:rsidR="001C3FC0" w:rsidRPr="00A60FD8">
        <w:rPr>
          <w:spacing w:val="-6"/>
        </w:rPr>
        <w:t>e-towing: the vehicle agrees with a neighboring vehicle and drives behind it as if being towed.</w:t>
      </w:r>
    </w:p>
    <w:p w14:paraId="30412AF5" w14:textId="77777777" w:rsidR="001C3FC0" w:rsidRPr="00A60FD8" w:rsidRDefault="001C3FC0" w:rsidP="00567554">
      <w:pPr>
        <w:pStyle w:val="Headingb"/>
      </w:pPr>
      <w:bookmarkStart w:id="110" w:name="_Toc81397137"/>
      <w:r w:rsidRPr="00A60FD8">
        <w:t>AutoNet2030</w:t>
      </w:r>
      <w:bookmarkEnd w:id="110"/>
      <w:r w:rsidRPr="00A60FD8">
        <w:t xml:space="preserve"> </w:t>
      </w:r>
    </w:p>
    <w:p w14:paraId="4F19D158" w14:textId="77777777" w:rsidR="001C3FC0" w:rsidRPr="00A60FD8" w:rsidRDefault="001C3FC0" w:rsidP="001C3FC0">
      <w:r w:rsidRPr="00A60FD8">
        <w:t xml:space="preserve">AutoNet2030 shall develop and test a co-operative automated driving technology, based on a decentralized decision-making strategy, which is enabled by mutual information sharing among nearby vehicles. The project is aiming for a 2020-2030 deployment time horizon, </w:t>
      </w:r>
      <w:proofErr w:type="gramStart"/>
      <w:r w:rsidRPr="00A60FD8">
        <w:t>taking into account</w:t>
      </w:r>
      <w:proofErr w:type="gramEnd"/>
      <w:r w:rsidRPr="00A60FD8">
        <w:t xml:space="preserve"> the expected preceding introduction of co-operative communication systems and sensor based lane-keeping/cruise-control technologies. By taking this approach, a strategy can be worked out for the gradual introduction of fully automated driving systems, which makes the best use of the widespread existence of co-operative systems in the near-term and makes the deployment of fully automated driving systems beneficial for all drivers already from its initial stages.</w:t>
      </w:r>
    </w:p>
    <w:p w14:paraId="2C80FCBB" w14:textId="77777777" w:rsidR="001C3FC0" w:rsidRPr="00A60FD8" w:rsidRDefault="001C3FC0" w:rsidP="001C3FC0">
      <w:r w:rsidRPr="00A60FD8">
        <w:lastRenderedPageBreak/>
        <w:t>The inter-vehicle co-operation is not only intended among automated vehicles but extends also to manually driven vehicles. Drivers shall receive maneuvering instructions on their HMI; the ergonomics and non-distraction of this new user interface shall be validated. This system is to make safe, predictable, and efficient maneuvering decisions.</w:t>
      </w:r>
    </w:p>
    <w:p w14:paraId="6B6C4AA7" w14:textId="77777777" w:rsidR="001C3FC0" w:rsidRPr="00A60FD8" w:rsidRDefault="001C3FC0" w:rsidP="001C3FC0">
      <w:r w:rsidRPr="00A60FD8">
        <w:t>The technology developed in AutoNet2030 is validated through drive-testing and simulation tools. The final results have been showcased in October 2016.</w:t>
      </w:r>
    </w:p>
    <w:p w14:paraId="3478D5C4" w14:textId="77777777" w:rsidR="001C3FC0" w:rsidRPr="00A60FD8" w:rsidRDefault="001C3FC0" w:rsidP="00567554">
      <w:pPr>
        <w:pStyle w:val="Headingb"/>
      </w:pPr>
      <w:bookmarkStart w:id="111" w:name="_Toc81397138"/>
      <w:r w:rsidRPr="00A60FD8">
        <w:t>CMP – Collaborative Maneuver Protocol</w:t>
      </w:r>
      <w:bookmarkEnd w:id="111"/>
    </w:p>
    <w:p w14:paraId="1AAD85AA" w14:textId="77777777" w:rsidR="001C3FC0" w:rsidRPr="00A60FD8" w:rsidRDefault="001C3FC0" w:rsidP="001C3FC0">
      <w:r w:rsidRPr="00A60FD8">
        <w:t xml:space="preserve">CMP is a maneuver protocol for robust negotiation between automated vehicles. It uses a distributed state machine for role-based collaboration. Vehicles can negotiate a common distributed state through request-response messages in voting rounds. CMP is fully peer-to-peer, each station observes vote rounds. </w:t>
      </w:r>
    </w:p>
    <w:p w14:paraId="0DED8CD9" w14:textId="77777777" w:rsidR="001C3FC0" w:rsidRPr="00A60FD8" w:rsidRDefault="001C3FC0" w:rsidP="001C3FC0">
      <w:r w:rsidRPr="00A60FD8">
        <w:t>Vehicles can join a session for cooperative driving maneuvers. Agreement on the planned maneuver, the so-called session nature, is determined with specific messages of CMP. The vehicles keep in sync through the distributed state machine. The protocol is designed for DSRC, which usually does not support bidirectional stateful communication. Thus, session identifiers are introduced to cluster broadcast messages into sessions.</w:t>
      </w:r>
    </w:p>
    <w:p w14:paraId="6D411C3F" w14:textId="77777777" w:rsidR="001C3FC0" w:rsidRPr="00A60FD8" w:rsidRDefault="001C3FC0" w:rsidP="001C3FC0">
      <w:pPr>
        <w:rPr>
          <w:spacing w:val="-2"/>
        </w:rPr>
      </w:pPr>
      <w:r w:rsidRPr="00A60FD8">
        <w:t>The content of a state determines vehicle behavior in a defined function, e.g. the state of a platoon can be “forming”, “disband”, or “lane change”. Each transition to follow-up states passes through another vote round</w:t>
      </w:r>
      <w:proofErr w:type="gramStart"/>
      <w:r w:rsidRPr="00A60FD8">
        <w:t xml:space="preserve">.  </w:t>
      </w:r>
      <w:proofErr w:type="gramEnd"/>
      <w:r w:rsidRPr="00A60FD8">
        <w:t xml:space="preserve">Thereby it is assured that all members of a session are within the same state of the state machine. A new state is only reached, when all members of the session have voted for the state change. This is achieved with a three stage voting mechanism. In the first round a vote about a proposed state change is performed. In the second round the negotiation is fixed through sync </w:t>
      </w:r>
      <w:r w:rsidRPr="00A60FD8">
        <w:rPr>
          <w:spacing w:val="-2"/>
        </w:rPr>
        <w:t>message. Finally, heartbeat messages are continuously transmitted to keep all session partners in sync.</w:t>
      </w:r>
    </w:p>
    <w:p w14:paraId="75E59EA9" w14:textId="77777777" w:rsidR="001C3FC0" w:rsidRPr="00A60FD8" w:rsidRDefault="001C3FC0" w:rsidP="001C3FC0">
      <w:r w:rsidRPr="00A60FD8">
        <w:t xml:space="preserve">CMP uses heartbeat messages to determine synchronicity and health of all cooperating stations. Thereby lost vehicles, e.g. which have left the session without notification or are no longer within communication range, can be detected. Furthermore, each transition is synchronized with the Turquoise algorithm. </w:t>
      </w:r>
    </w:p>
    <w:p w14:paraId="0504AA51" w14:textId="77777777" w:rsidR="001C3FC0" w:rsidRPr="00A60FD8" w:rsidRDefault="001C3FC0" w:rsidP="001C3FC0">
      <w:pPr>
        <w:widowControl w:val="0"/>
        <w:rPr>
          <w:szCs w:val="24"/>
        </w:rPr>
      </w:pPr>
      <w:r w:rsidRPr="00A60FD8">
        <w:t xml:space="preserve">The aim of CMP is to form a robust cooperation protocol specifically designed for adverse network conditions </w:t>
      </w:r>
      <w:r w:rsidRPr="00A60FD8">
        <w:fldChar w:fldCharType="begin" w:fldLock="1"/>
      </w:r>
      <w:r w:rsidRPr="00A60FD8">
        <w:instrText>ADDIN CSL_CITATION {"citationItems":[{"id":"ITEM-1","itemData":{"DOI":"10.1109/MITS.2018.2842241","ISSN":"19411197","abstract":"The proposed benefits of enabling automated and autonomous vehicles to cooperate are manifold - however, these functions introduce a new level of uncertainty and unreliability inherent of wireless communication into a realm of safety-critical decisions. Since vehicle-to-vehicle communication in either ad hoc or managed environments can be inherently unreliable, it is of highest importance to critically evaluate the level and design of integration of cooperative information into the decision making process of automated functions. Thus, a robust integration of communication as a sensor has to take into account key issues such as penetration rate, reliability of communication and trust and develop appropriate methods of handling these issues to provide fail-safety. In this paper we present an approach to cooperative maneuvers in automated vehicles with emphasis on handling potential hazards introduced by communication. In this regard we propose the complimentary Collaborative Maneuver Protocol (CMP), combining novel approaches to enable robust, functionally safe collaboration between vehicles in vehicle-tovehicle communication.","author":[{"dropping-particle":"","family":"Sawade","given":"Oliver","non-dropping-particle":"","parse-names":false,"suffix":""},{"dropping-particle":"","family":"Schulze","given":"Matthias","non-dropping-particle":"","parse-names":false,"suffix":""},{"dropping-particle":"","family":"Radusch","given":"Ilja","non-dropping-particle":"","parse-names":false,"suffix":""}],"container-title":"IEEE Intelligent Transportation Systems Magazine","id":"ITEM-1","issue":"3","issued":{"date-parts":[["2018","9","1"]]},"page":"159-169","publisher":"Institute of Electrical and Electronics Engineers","title":"Robust Communication for Cooperative Driving Maneuvers","type":"article-journal","volume":"10"},"uris":["http://www.mendeley.com/documents/?uuid=186111a2-0391-3c29-b2c4-735d6f55f9aa"]}],"mendeley":{"formattedCitation":"[1]","plainTextFormattedCitation":"[1]","previouslyFormattedCitation":"[1]"},"properties":{"noteIndex":0},"schema":"https://github.com/citation-style-language/schema/raw/master/csl-citation.json"}</w:instrText>
      </w:r>
      <w:r w:rsidRPr="00A60FD8">
        <w:fldChar w:fldCharType="separate"/>
      </w:r>
      <w:r w:rsidRPr="00A60FD8">
        <w:t>[1]</w:t>
      </w:r>
      <w:r w:rsidRPr="00A60FD8">
        <w:fldChar w:fldCharType="end"/>
      </w:r>
      <w:r w:rsidRPr="00A60FD8">
        <w:t xml:space="preserve">. </w:t>
      </w:r>
    </w:p>
    <w:p w14:paraId="1F068EB7" w14:textId="77777777" w:rsidR="001C3FC0" w:rsidRPr="00A60FD8" w:rsidRDefault="001C3FC0" w:rsidP="00567554">
      <w:pPr>
        <w:pStyle w:val="Headingb"/>
      </w:pPr>
      <w:bookmarkStart w:id="112" w:name="_Toc81397139"/>
      <w:r w:rsidRPr="00A60FD8">
        <w:t>ICT4CART</w:t>
      </w:r>
      <w:bookmarkEnd w:id="112"/>
    </w:p>
    <w:p w14:paraId="599DB92D" w14:textId="5A6EE2D6" w:rsidR="001C3FC0" w:rsidRPr="00A60FD8" w:rsidRDefault="001C3FC0" w:rsidP="001C3FC0">
      <w:r w:rsidRPr="00A60FD8">
        <w:t xml:space="preserve">ICT4CART, in alignment with the EU vision, is providing an ICT infrastructure to enable the transition towards road transport automation. To meet this high-level objective ICT4CART is bringing together, </w:t>
      </w:r>
      <w:proofErr w:type="gramStart"/>
      <w:r w:rsidRPr="00A60FD8">
        <w:t>adapting</w:t>
      </w:r>
      <w:proofErr w:type="gramEnd"/>
      <w:r w:rsidRPr="00A60FD8">
        <w:t xml:space="preserve"> and improving technological advances from different industries, mainly telecom, automotive and IT. It adopts a hybrid communication approach where all the major wireless technologies, i.e. cellular and ITS G5, are integrated under a flexible network architecture. This architecture will ensure performance and resilience for different groups of applications according to the needs of higher levels of automation (L3 &amp; L4). On top of that, a distributed IT environment for data aggregation and analytics is implemented. This offers seamless integration and exchange of data and services between all the different actors, allowing third parties to develop, deliver and provide innovative services, thus creating new business opportunities. Cyber-security and data privacy aspects are considered thoroughly throughout the whole ICT infrastructure. In addition, novel accurate localization services, exploiting the cellular network and information from other sources, such as on-board sensors, especially in complex areas (e.g. urban), are</w:t>
      </w:r>
      <w:r w:rsidR="00A60FD8">
        <w:t xml:space="preserve"> </w:t>
      </w:r>
      <w:r w:rsidRPr="00A60FD8">
        <w:t>addressed. To achieve its objectives, ICT4CART, instead of working in generic solutions with questionable impact, builds on four specific high-value use cases (urban and highway) which are</w:t>
      </w:r>
      <w:r w:rsidR="00A60FD8">
        <w:t xml:space="preserve"> </w:t>
      </w:r>
      <w:r w:rsidRPr="00A60FD8">
        <w:t xml:space="preserve">demonstrated </w:t>
      </w:r>
      <w:r w:rsidRPr="00A60FD8">
        <w:lastRenderedPageBreak/>
        <w:t>and validated under real-life conditions at the test sites in Austria, Germany, Italy and across the Italian-Austrian borders.</w:t>
      </w:r>
    </w:p>
    <w:p w14:paraId="12D5E41E" w14:textId="77777777" w:rsidR="001C3FC0" w:rsidRPr="00A60FD8" w:rsidRDefault="001C3FC0" w:rsidP="00567554">
      <w:pPr>
        <w:pStyle w:val="Headingb"/>
        <w:rPr>
          <w:rFonts w:asciiTheme="minorHAnsi" w:hAnsiTheme="minorHAnsi" w:cstheme="minorBidi"/>
          <w:sz w:val="22"/>
          <w:szCs w:val="22"/>
        </w:rPr>
      </w:pPr>
      <w:bookmarkStart w:id="113" w:name="_Toc81397140"/>
      <w:r w:rsidRPr="00A60FD8">
        <w:t>iKoPA</w:t>
      </w:r>
      <w:bookmarkEnd w:id="113"/>
      <w:r w:rsidRPr="00A60FD8">
        <w:t xml:space="preserve"> </w:t>
      </w:r>
    </w:p>
    <w:p w14:paraId="329D1489" w14:textId="77777777" w:rsidR="001C3FC0" w:rsidRPr="00A60FD8" w:rsidRDefault="001C3FC0" w:rsidP="001C3FC0">
      <w:pPr>
        <w:rPr>
          <w:rFonts w:eastAsiaTheme="minorHAnsi"/>
        </w:rPr>
      </w:pPr>
      <w:r w:rsidRPr="00A60FD8">
        <w:t xml:space="preserve">In the </w:t>
      </w:r>
      <w:r w:rsidRPr="00A60FD8">
        <w:rPr>
          <w:rFonts w:eastAsiaTheme="minorHAnsi"/>
        </w:rPr>
        <w:t xml:space="preserve">iKoPA project, an integrated cooperation platform for automated electric vehicles is developed. The innovative concept of iKoPA integrates three different communication technologies, ITS-G5, Digital Audio Broadcast+ (DAB+) and mobile internet via cellular networks. </w:t>
      </w:r>
    </w:p>
    <w:p w14:paraId="4F29AA1B" w14:textId="77777777" w:rsidR="001C3FC0" w:rsidRPr="00A60FD8" w:rsidRDefault="001C3FC0" w:rsidP="001C3FC0">
      <w:pPr>
        <w:rPr>
          <w:rFonts w:eastAsiaTheme="minorHAnsi"/>
        </w:rPr>
      </w:pPr>
      <w:r w:rsidRPr="00A60FD8">
        <w:rPr>
          <w:rFonts w:eastAsiaTheme="minorHAnsi"/>
        </w:rPr>
        <w:t xml:space="preserve">In iKoPA, automated driving is addressed as well as Advanced Driver Assistance Systems (ADAS) with a highly flexible architecture that integrates both the different communication technologies and different automation levels. An important aspect of the iKoPA project is the assistance of electric automated vehicles through communication. Electric automated vehicles can receive information about available charging spots in their environment, along a planned route or at the destination area. Once automated vehicles have reached the charging spot, authorization, </w:t>
      </w:r>
      <w:proofErr w:type="gramStart"/>
      <w:r w:rsidRPr="00A60FD8">
        <w:rPr>
          <w:rFonts w:eastAsiaTheme="minorHAnsi"/>
        </w:rPr>
        <w:t>authentication</w:t>
      </w:r>
      <w:proofErr w:type="gramEnd"/>
      <w:r w:rsidRPr="00A60FD8">
        <w:rPr>
          <w:rFonts w:eastAsiaTheme="minorHAnsi"/>
        </w:rPr>
        <w:t xml:space="preserve"> and billing is performed with vehicular communications. Apart from charging infrastructure, also traffic light systems are integrated into the iKoPA platform. Therefore, with ADAS such as Green Light Optimized Speed Advisory (GLOSA) the energy consumption of electric vehicles can be improved. </w:t>
      </w:r>
    </w:p>
    <w:p w14:paraId="0C6F9B96" w14:textId="77777777" w:rsidR="001C3FC0" w:rsidRPr="00A60FD8" w:rsidRDefault="001C3FC0" w:rsidP="001C3FC0">
      <w:pPr>
        <w:widowControl w:val="0"/>
      </w:pPr>
      <w:r w:rsidRPr="00A60FD8">
        <w:rPr>
          <w:rFonts w:eastAsiaTheme="minorHAnsi"/>
        </w:rPr>
        <w:t xml:space="preserve">A major aspect of iKoPA is the secure communication and authentication in vehicular networks. Therefore, a set of messages is developed that allow for secure authentication at parking garages or charging infrastructure </w:t>
      </w:r>
      <w:r w:rsidRPr="00A60FD8">
        <w:rPr>
          <w:rFonts w:eastAsiaTheme="minorHAnsi"/>
        </w:rPr>
        <w:fldChar w:fldCharType="begin" w:fldLock="1"/>
      </w:r>
      <w:r w:rsidRPr="00A60FD8">
        <w:rPr>
          <w:rFonts w:eastAsiaTheme="minorHAnsi"/>
        </w:rPr>
        <w:instrText>ADDIN CSL_CITATION {"citationItems":[{"id":"ITEM-1","itemData":{"author":[{"dropping-particle":"","family":"Sawade","given":"Oliver","non-dropping-particle":"","parse-names":false,"suffix":""},{"dropping-particle":"","family":"Schmidt","given":"Matthias","non-dropping-particle":"","parse-names":false,"suffix":""},{"dropping-particle":"","family":"Becker","given":"Daniel","non-dropping-particle":"","parse-names":false,"suffix":""},{"dropping-particle":"","family":"Schäufele","given":"Bernd","non-dropping-particle":"","parse-names":false,"suffix":""},{"dropping-particle":"","family":"Bunk","given":"Sebastian","non-dropping-particle":"","parse-names":false,"suffix":""},{"dropping-particle":"","family":"Radusch","given":"Ilja","non-dropping-particle":"","parse-names":false,"suffix":""},{"dropping-particle":"","family":"Vogt","given":"Jonas","non-dropping-particle":"","parse-names":false,"suffix":""},{"dropping-particle":"","family":"Wieker","given":"Horst","non-dropping-particle":"","parse-names":false,"suffix":""}],"id":"ITEM-1","issued":{"date-parts":[["2019"]]},"title":"Autonomous driving in enclosed car-parks using heterogeneous communication","type":"paper-conference"},"uris":["http://www.mendeley.com/documents/?uuid=df4afcec-5c56-4ef1-a687-2aeef44142c2"]}],"mendeley":{"formattedCitation":"[2]","plainTextFormattedCitation":"[2]","previouslyFormattedCitation":"[2]"},"properties":{"noteIndex":0},"schema":"https://github.com/citation-style-language/schema/raw/master/csl-citation.json"}</w:instrText>
      </w:r>
      <w:r w:rsidRPr="00A60FD8">
        <w:rPr>
          <w:rFonts w:eastAsiaTheme="minorHAnsi"/>
        </w:rPr>
        <w:fldChar w:fldCharType="separate"/>
      </w:r>
      <w:r w:rsidRPr="00A60FD8">
        <w:rPr>
          <w:rFonts w:eastAsiaTheme="minorHAnsi"/>
        </w:rPr>
        <w:t>[2]</w:t>
      </w:r>
      <w:r w:rsidRPr="00A60FD8">
        <w:rPr>
          <w:rFonts w:eastAsiaTheme="minorHAnsi"/>
        </w:rPr>
        <w:fldChar w:fldCharType="end"/>
      </w:r>
      <w:r w:rsidRPr="00A60FD8">
        <w:rPr>
          <w:rFonts w:eastAsiaTheme="minorHAnsi"/>
        </w:rPr>
        <w:t xml:space="preserve">. One outcome of iKoPA is a system that allows automated vehicles to charge in a fully automated manner, in which all aspects of the charging process are considered. The iKoPA platform allows an automated electric vehicle to access a parking area with charging infrastructure, drive to a free charging spot and perform the charging process including the billing process. </w:t>
      </w:r>
    </w:p>
    <w:p w14:paraId="30B091CD" w14:textId="77777777" w:rsidR="001C3FC0" w:rsidRPr="00A60FD8" w:rsidRDefault="001C3FC0" w:rsidP="00567554">
      <w:pPr>
        <w:pStyle w:val="Headingb"/>
      </w:pPr>
      <w:bookmarkStart w:id="114" w:name="_Toc81397141"/>
      <w:r w:rsidRPr="00A60FD8">
        <w:t>IMAGinE</w:t>
      </w:r>
      <w:bookmarkEnd w:id="114"/>
    </w:p>
    <w:p w14:paraId="00D623D1" w14:textId="77777777" w:rsidR="001C3FC0" w:rsidRPr="00A60FD8" w:rsidRDefault="001C3FC0" w:rsidP="001C3FC0">
      <w:r w:rsidRPr="00A60FD8">
        <w:t>The IMAGinE (Intelligent Maneuver Automation – cooperative hazard avoidance in real time) project develops innovative driver assistance systems for cooperative driving, i.e. road traffic behavior in which road users cooperatively plan and execute driving maneuvers. Individual driving behavior is coordinated with other road users and the overall traffic situation based on automatic information exchange between vehicles and infrastructure. Critical situations can be avoided or mitigated, thereby making driving safer and more efficient.</w:t>
      </w:r>
    </w:p>
    <w:p w14:paraId="3228C133" w14:textId="77777777" w:rsidR="001C3FC0" w:rsidRPr="00A60FD8" w:rsidRDefault="001C3FC0" w:rsidP="001C3FC0">
      <w:r w:rsidRPr="00A60FD8">
        <w:t>Communication technologies enable vehicles to exchange information with other vehicles about objects detected by onboard sensors in real time, thus providing the technological basis for collective environmental perception. Intuitive human-machine interaction concepts ensure high user acceptance of these technologies. IMAGinE employs advanced simulation systems to analyze to what extent cooperative driving maneuvers increase traffic efficiency.</w:t>
      </w:r>
    </w:p>
    <w:p w14:paraId="608884D0" w14:textId="77777777" w:rsidR="001C3FC0" w:rsidRPr="00A60FD8" w:rsidRDefault="001C3FC0" w:rsidP="001C3FC0">
      <w:r w:rsidRPr="00A60FD8">
        <w:t>The IMAGinE project consortium consists of twelve German partners and brings together leading companies from the automotive industry, small- and medium-sized businesses focusing on simulation, an academic institution, and a public road management company. IMAGinE is funded by Germany’s Federal Ministry for Economic Affairs and Energy.</w:t>
      </w:r>
      <w:bookmarkStart w:id="115" w:name="_Toc42878397"/>
      <w:bookmarkStart w:id="116" w:name="_Toc42880534"/>
      <w:bookmarkStart w:id="117" w:name="_Toc42881128"/>
      <w:bookmarkStart w:id="118" w:name="_Toc43216207"/>
      <w:bookmarkStart w:id="119" w:name="_Toc43216276"/>
      <w:bookmarkStart w:id="120" w:name="_Toc43217450"/>
      <w:bookmarkStart w:id="121" w:name="_Toc43217521"/>
      <w:bookmarkStart w:id="122" w:name="_Toc43217591"/>
      <w:bookmarkStart w:id="123" w:name="_Toc43217662"/>
      <w:bookmarkStart w:id="124" w:name="_Toc43217732"/>
      <w:bookmarkStart w:id="125" w:name="_Toc43217802"/>
      <w:bookmarkEnd w:id="115"/>
      <w:bookmarkEnd w:id="116"/>
      <w:bookmarkEnd w:id="117"/>
      <w:bookmarkEnd w:id="118"/>
      <w:bookmarkEnd w:id="119"/>
      <w:bookmarkEnd w:id="120"/>
      <w:bookmarkEnd w:id="121"/>
      <w:bookmarkEnd w:id="122"/>
      <w:bookmarkEnd w:id="123"/>
      <w:bookmarkEnd w:id="124"/>
      <w:bookmarkEnd w:id="125"/>
    </w:p>
    <w:p w14:paraId="705C093F" w14:textId="77777777" w:rsidR="001C3FC0" w:rsidRPr="00A60FD8" w:rsidRDefault="001C3FC0" w:rsidP="00567554">
      <w:pPr>
        <w:pStyle w:val="Headingb"/>
      </w:pPr>
      <w:bookmarkStart w:id="126" w:name="_Toc81397142"/>
      <w:r w:rsidRPr="00A60FD8">
        <w:t>MAVEN</w:t>
      </w:r>
      <w:bookmarkEnd w:id="126"/>
    </w:p>
    <w:p w14:paraId="15DBAAC7" w14:textId="77777777" w:rsidR="001C3FC0" w:rsidRPr="00A60FD8" w:rsidRDefault="001C3FC0" w:rsidP="001C3FC0">
      <w:r w:rsidRPr="00A60FD8">
        <w:t xml:space="preserve">The objective of MAVEN (Managing Automated Vehicles Enhances Network) is to deliver C-ITS-assisted solutions for managing Cooperative Automated Vehicles (CAVs) at signalized intersections and intersection corridors with the aim of increasing traffic efficiency and safety. MAVEN develops infrastructure-assisted platoon organization and negotiation algorithms. These help in the management of automated vehicles at signalized intersections and corridors. Thereby, vehicle </w:t>
      </w:r>
      <w:r w:rsidRPr="00A60FD8">
        <w:lastRenderedPageBreak/>
        <w:t>systems for trajectory and maneuver planning and infrastructure systems for adaptive traffic light optimization are extended and connected.</w:t>
      </w:r>
    </w:p>
    <w:p w14:paraId="2733558F" w14:textId="77777777" w:rsidR="001C3FC0" w:rsidRPr="00A60FD8" w:rsidRDefault="001C3FC0" w:rsidP="0056449D">
      <w:pPr>
        <w:keepLines/>
        <w:widowControl w:val="0"/>
        <w:rPr>
          <w:szCs w:val="24"/>
        </w:rPr>
      </w:pPr>
      <w:r w:rsidRPr="00A60FD8">
        <w:t xml:space="preserve">In MAVEN, traffic lights that adapt their signal timing are investigated. These traffic lights facilitate the movement of organized platoons and allow for better utilization of infrastructure capacity. Thereby the vehicle delay and emission are reduced. MAVEN develops a prototype for field tests and extensive modeling for impact assessment. It contributes the development of enablers, e.g. standards and high precision maps. MAVEN also provides ADAS techniques for vulnerable road users (VRU). The goal of MAVEN is the development of a roadmap for introduction of vehicle-road automation to support road authorities in the changes of their role and in the tasks of traffic management systems. </w:t>
      </w:r>
      <w:r w:rsidRPr="00A60FD8">
        <w:fldChar w:fldCharType="begin" w:fldLock="1"/>
      </w:r>
      <w:r w:rsidRPr="00A60FD8">
        <w:instrText>ADDIN CSL_CITATION {"citationItems":[{"id":"ITEM-1","itemData":{"URL":"https://cordis.europa.eu/project/id/690727/de","id":"ITEM-1","issued":{"date-parts":[["0"]]},"title":"Managing Automated Vehicles Enhances Network","type":"webpage"},"uris":["http://www.mendeley.com/documents/?uuid=2334288a-3742-4032-941d-165c7f854180"]}],"mendeley":{"formattedCitation":"[3]","plainTextFormattedCitation":"[3]","previouslyFormattedCitation":"[3]"},"properties":{"noteIndex":0},"schema":"https://github.com/citation-style-language/schema/raw/master/csl-citation.json"}</w:instrText>
      </w:r>
      <w:r w:rsidRPr="00A60FD8">
        <w:fldChar w:fldCharType="separate"/>
      </w:r>
      <w:r w:rsidRPr="00A60FD8">
        <w:t>[3]</w:t>
      </w:r>
      <w:r w:rsidRPr="00A60FD8">
        <w:fldChar w:fldCharType="end"/>
      </w:r>
    </w:p>
    <w:p w14:paraId="77660A70" w14:textId="77777777" w:rsidR="001C3FC0" w:rsidRPr="00A60FD8" w:rsidRDefault="001C3FC0" w:rsidP="00567554">
      <w:pPr>
        <w:pStyle w:val="Headingb"/>
      </w:pPr>
      <w:bookmarkStart w:id="127" w:name="_Toc81397143"/>
      <w:r w:rsidRPr="00A60FD8">
        <w:t>MECView</w:t>
      </w:r>
      <w:bookmarkEnd w:id="127"/>
    </w:p>
    <w:p w14:paraId="20AB736F" w14:textId="77777777" w:rsidR="001C3FC0" w:rsidRPr="00A60FD8" w:rsidRDefault="001C3FC0" w:rsidP="001C3FC0">
      <w:r w:rsidRPr="00A60FD8">
        <w:t>Automated driving in complex urban environments is limited due to occlusions of relevant road users or obstacles – in these situations the performance of onboard surround sensor systems is limited as a matter of principle, which cannot be compensated by car-2-car connectivity in scenarios of incomplete sensing capability or incomplete connectivity of the overall vehicle fleet, either.</w:t>
      </w:r>
    </w:p>
    <w:p w14:paraId="6C782FD4" w14:textId="77777777" w:rsidR="001C3FC0" w:rsidRPr="00A60FD8" w:rsidRDefault="001C3FC0" w:rsidP="001C3FC0">
      <w:r w:rsidRPr="00A60FD8">
        <w:t>To tackle this problem, the publicly funded project MEC-View focusses on the evaluation of a complementary roadside sensor system and a high-precision digital map of the driving environment in addition to the sensor systems and processing capability of an automated vehicle. Based on the roadside sensor objects, a mobile edge computing (MEC) server frontend delivers a local environment model via a prototype 5G mobile network to the automated vehicle.</w:t>
      </w:r>
    </w:p>
    <w:p w14:paraId="59CFD54B" w14:textId="77777777" w:rsidR="001C3FC0" w:rsidRPr="00A60FD8" w:rsidRDefault="001C3FC0" w:rsidP="001C3FC0">
      <w:r w:rsidRPr="00A60FD8">
        <w:t xml:space="preserve">The overall system is implemented and verified in a test area at the city of Ulm in unrestricted urban traffic by means of a dedicated use case: an automated vehicle, relying on the local MEC environment model, seamlessly enters a priority road at an urban road junction. In order to meet these requirements novel approaches for the prediction of dynamic objects and the intention planning by means of machine learning concepts are essential. </w:t>
      </w:r>
    </w:p>
    <w:p w14:paraId="15369310" w14:textId="77777777" w:rsidR="001C3FC0" w:rsidRPr="00A60FD8" w:rsidRDefault="001C3FC0" w:rsidP="001C3FC0">
      <w:r w:rsidRPr="00A60FD8">
        <w:t xml:space="preserve">The MEC-View project strives for a safe and efficient automated driving in complex and challenging urban situations. Moreover, the system provides an improved perception of vulnerable road users, e.g. pedestrians, </w:t>
      </w:r>
      <w:proofErr w:type="gramStart"/>
      <w:r w:rsidRPr="00A60FD8">
        <w:t>cyclists</w:t>
      </w:r>
      <w:proofErr w:type="gramEnd"/>
      <w:r w:rsidRPr="00A60FD8">
        <w:t xml:space="preserve"> and motor bikers.</w:t>
      </w:r>
    </w:p>
    <w:p w14:paraId="69B4871B" w14:textId="77777777" w:rsidR="001C3FC0" w:rsidRPr="00A60FD8" w:rsidRDefault="001C3FC0" w:rsidP="00567554">
      <w:pPr>
        <w:pStyle w:val="Headingb"/>
      </w:pPr>
      <w:bookmarkStart w:id="128" w:name="_Toc81397144"/>
      <w:r w:rsidRPr="00A60FD8">
        <w:t>SecForCARs</w:t>
      </w:r>
      <w:bookmarkEnd w:id="128"/>
    </w:p>
    <w:p w14:paraId="4DAFFCC9" w14:textId="77777777" w:rsidR="001C3FC0" w:rsidRPr="00A60FD8" w:rsidRDefault="001C3FC0" w:rsidP="001C3FC0">
      <w:r w:rsidRPr="00A60FD8">
        <w:t xml:space="preserve">SecForCARs is a cooperation project funded by the German Federal Ministry of Education and Research (BMBF) and consists of partners from the automotive industry, medium-sized </w:t>
      </w:r>
      <w:proofErr w:type="gramStart"/>
      <w:r w:rsidRPr="00A60FD8">
        <w:t>companies</w:t>
      </w:r>
      <w:proofErr w:type="gramEnd"/>
      <w:r w:rsidRPr="00A60FD8">
        <w:t xml:space="preserve"> and research institutions. Within the framework of the project, the cooperation partners are jointly researching aspects of information security and autonomous driving.</w:t>
      </w:r>
    </w:p>
    <w:p w14:paraId="73818D06" w14:textId="77777777" w:rsidR="001C3FC0" w:rsidRPr="00A60FD8" w:rsidRDefault="001C3FC0" w:rsidP="001C3FC0">
      <w:r w:rsidRPr="00A60FD8">
        <w:t>As with all information processing systems, security is also a not to be neglected in the vehicular domain. Particularly with regard to driver assistance systems, and in the future also for automated driving, the intervention in the driving control system creates an interdependency of security and safety.</w:t>
      </w:r>
    </w:p>
    <w:p w14:paraId="4C0C0F7F" w14:textId="77777777" w:rsidR="001C3FC0" w:rsidRPr="00A60FD8" w:rsidRDefault="001C3FC0" w:rsidP="001C3FC0">
      <w:r w:rsidRPr="00A60FD8">
        <w:t>Within the framework of SecForCARs, the partners are jointly investigating the weaknesses and vulnerabilities of modern vehicles. To this end, they develop a security architecture as well as tools and test methodologies to incorporate both safety and security into the future development process. In addition, security mechanisms are developed based on a vulnerability assessment in order to detect and prevent attacks against the vehicle from inside and outside.</w:t>
      </w:r>
    </w:p>
    <w:p w14:paraId="05BB5FC5" w14:textId="77777777" w:rsidR="001C3FC0" w:rsidRPr="00A60FD8" w:rsidRDefault="001C3FC0" w:rsidP="00567554">
      <w:pPr>
        <w:pStyle w:val="Headingb"/>
      </w:pPr>
      <w:bookmarkStart w:id="129" w:name="_Toc81397145"/>
      <w:r w:rsidRPr="00A60FD8">
        <w:t>TransAID</w:t>
      </w:r>
      <w:bookmarkEnd w:id="129"/>
    </w:p>
    <w:p w14:paraId="0055B9E0" w14:textId="77777777" w:rsidR="001C3FC0" w:rsidRPr="00A60FD8" w:rsidRDefault="001C3FC0" w:rsidP="001C3FC0">
      <w:r w:rsidRPr="00A60FD8">
        <w:t xml:space="preserve">As the introduction of automated vehicles becomes feasible it is necessary to investigate their impacts on traffic safety and efficiency. This is particularly important during the early stages of </w:t>
      </w:r>
      <w:r w:rsidRPr="00A60FD8">
        <w:lastRenderedPageBreak/>
        <w:t>market introduction, where automated vehicles of all SAE levels, connected vehicles (able to communicate via V2X), and conventional vehicles share the same roads with varying penetration rates. There will be areas and situations on the roads where high automation can be granted, and others where it is not allowed or not possible due to missing sensor inputs, high complexity situations, etc. In these areas many automated vehicles will change their level of automation. TransAID refer to these areas as “Transition Areas”. The project develops and demonstrates traffic management procedures and protocols to enable smooth coexistence of automated, connected, and conventional vehicles, especially at Transition Areas. A hierarchical approach is followed where control actions are implemented at different layers including centralized traffic management, infrastructure, and vehicles.</w:t>
      </w:r>
    </w:p>
    <w:p w14:paraId="73C8676A" w14:textId="77777777" w:rsidR="001C3FC0" w:rsidRPr="00A60FD8" w:rsidRDefault="001C3FC0" w:rsidP="001C3FC0">
      <w:r w:rsidRPr="00A60FD8">
        <w:t>TransAID defines traffic management procedures assisted by Cooperative Intelligent Transport Systems (C-ITS) to mitigate the negative effects of automated vehicles‘ Transition of control (ToCs) along critical areas (‚Transition Areas‘ like roadworks, bottlenecks, autoway mergings, etc.) in future mixed traffic scenarios where automated, cooperative, and conventional vehicles will coexist. In this context, V2X is used by the C-ITS road infrastructure to inform about warnings (presence of a non-AD area) and suggest maneuvers (preventive transitions of control or lane changes, etc.). When implemented by the addressed CAVs, these suggestions address traffic situations associated to possible ToCs.</w:t>
      </w:r>
    </w:p>
    <w:p w14:paraId="742E7851" w14:textId="77777777" w:rsidR="001C3FC0" w:rsidRPr="00A60FD8" w:rsidRDefault="001C3FC0" w:rsidP="00567554">
      <w:pPr>
        <w:pStyle w:val="Headingb"/>
      </w:pPr>
      <w:r w:rsidRPr="00A60FD8">
        <w:t>Selected projects on CAV with focus on Collective Perception and Cooperative Maneuvering</w:t>
      </w:r>
    </w:p>
    <w:p w14:paraId="35CAC226" w14:textId="77777777" w:rsidR="001C3FC0" w:rsidRPr="00A60FD8" w:rsidRDefault="001C3FC0" w:rsidP="00567554">
      <w:pPr>
        <w:pStyle w:val="Headingb"/>
      </w:pPr>
      <w:bookmarkStart w:id="130" w:name="_Toc81397147"/>
      <w:r w:rsidRPr="00A60FD8">
        <w:t>Collective Perception</w:t>
      </w:r>
      <w:bookmarkEnd w:id="130"/>
    </w:p>
    <w:p w14:paraId="3E86F60F" w14:textId="77777777" w:rsidR="001C3FC0" w:rsidRPr="00A60FD8" w:rsidRDefault="001C3FC0" w:rsidP="001C3FC0">
      <w:r w:rsidRPr="00A60FD8">
        <w:t>For collective perception, an abstract representation of detected objects is shared via V2X. The originators of the information can be other vehicles, or road infrastructure, or both.</w:t>
      </w:r>
    </w:p>
    <w:p w14:paraId="5A9A7783" w14:textId="77777777" w:rsidR="001C3FC0" w:rsidRPr="00A60FD8" w:rsidRDefault="001C3FC0" w:rsidP="00567554">
      <w:pPr>
        <w:pStyle w:val="Headingb"/>
      </w:pPr>
      <w:r w:rsidRPr="00A60FD8">
        <w:t>AutoNet2030</w:t>
      </w:r>
    </w:p>
    <w:p w14:paraId="72E7C32A" w14:textId="77777777" w:rsidR="001C3FC0" w:rsidRPr="00A60FD8" w:rsidRDefault="001C3FC0" w:rsidP="001C3FC0">
      <w:pPr>
        <w:spacing w:line="256" w:lineRule="auto"/>
      </w:pPr>
      <w:r w:rsidRPr="00A60FD8">
        <w:rPr>
          <w:i/>
          <w:iCs/>
        </w:rPr>
        <w:t xml:space="preserve">In AutoNet2030, the </w:t>
      </w:r>
      <w:r w:rsidRPr="00A60FD8">
        <w:t xml:space="preserve">Cooperative Sensing Service is a facilities-layer component that disseminates and receives information about perceived external dynamic objects (e.g. other vehicles, </w:t>
      </w:r>
      <w:proofErr w:type="gramStart"/>
      <w:r w:rsidRPr="00A60FD8">
        <w:t>pedestrians</w:t>
      </w:r>
      <w:proofErr w:type="gramEnd"/>
      <w:r w:rsidRPr="00A60FD8">
        <w:t xml:space="preserve"> and motorcyclists) to/from neighboring C-ITS stations. Sharing of (semi-)static data is out of the scope of this component. The shared moving data includes, among others, the position, speed, heading of the detected objects in addition to their respective confidence values. These data may be measured using on-board sensors (e.g. radar, Lidar, camera) or indirectly, by means of V2X.</w:t>
      </w:r>
    </w:p>
    <w:p w14:paraId="403715A6" w14:textId="77777777" w:rsidR="001C3FC0" w:rsidRPr="00A60FD8" w:rsidRDefault="001C3FC0" w:rsidP="001C3FC0">
      <w:pPr>
        <w:spacing w:line="256" w:lineRule="auto"/>
      </w:pPr>
      <w:r w:rsidRPr="00A60FD8">
        <w:t xml:space="preserve">The exchange of information is based on the periodic broadcast of Cooperative Sensing Messages (CSM) with a fixed frequency of 1 Hz from the C-ITS stations. The CSM message body contains a sequence of DetectedObjects, which describe the attributes of detected, external objects such as their type, </w:t>
      </w:r>
      <w:proofErr w:type="gramStart"/>
      <w:r w:rsidRPr="00A60FD8">
        <w:t>position</w:t>
      </w:r>
      <w:proofErr w:type="gramEnd"/>
      <w:r w:rsidRPr="00A60FD8">
        <w:t xml:space="preserve"> and speed. Such objects may be ITS stations or other moving objects without any C-ITS technologies. For each DetectedObject, a field DetectionSource describes what sensor type (e.g. local, remote) is used to measure the object.</w:t>
      </w:r>
    </w:p>
    <w:p w14:paraId="1C4650A8" w14:textId="77777777" w:rsidR="001C3FC0" w:rsidRPr="00A60FD8" w:rsidRDefault="001C3FC0" w:rsidP="001C3FC0">
      <w:pPr>
        <w:rPr>
          <w:i/>
          <w:iCs/>
        </w:rPr>
      </w:pPr>
      <w:r w:rsidRPr="00A60FD8">
        <w:t xml:space="preserve">Further information about the Cooperative Sensing Service can be found in the </w:t>
      </w:r>
      <w:r w:rsidRPr="00A60FD8">
        <w:fldChar w:fldCharType="begin" w:fldLock="1"/>
      </w:r>
      <w:r w:rsidRPr="00A60FD8">
        <w:instrText>ADDIN CSL_CITATION {"citationItems":[{"id":"ITEM-1","itemData":{"author":[{"dropping-particle":"","family":"AutoNet2030","given":"","non-dropping-particle":"","parse-names":false,"suffix":""}],"id":"ITEM-1","issued":{"date-parts":[["2015"]]},"title":"Deliverable D3.2 – “Specifications for the enhancement to existing LDM and cooperative communication protocol standards”","type":"report"},"uris":["http://www.mendeley.com/documents/?uuid=0ac02509-57d1-4947-a3e9-27c0166b7f52"]}],"mendeley":{"formattedCitation":"[4]","plainTextFormattedCitation":"[4]","previouslyFormattedCitation":"[4]"},"properties":{"noteIndex":0},"schema":"https://github.com/citation-style-language/schema/raw/master/csl-citation.json"}</w:instrText>
      </w:r>
      <w:r w:rsidRPr="00A60FD8">
        <w:fldChar w:fldCharType="separate"/>
      </w:r>
      <w:r w:rsidRPr="00A60FD8">
        <w:t>[4]</w:t>
      </w:r>
      <w:r w:rsidRPr="00A60FD8">
        <w:fldChar w:fldCharType="end"/>
      </w:r>
      <w:r w:rsidRPr="00A60FD8">
        <w:t>of the AutoNet2030 project.</w:t>
      </w:r>
    </w:p>
    <w:p w14:paraId="5090FE38" w14:textId="77777777" w:rsidR="001C3FC0" w:rsidRPr="00A60FD8" w:rsidRDefault="001C3FC0" w:rsidP="00567554">
      <w:pPr>
        <w:pStyle w:val="Headingb"/>
      </w:pPr>
      <w:r w:rsidRPr="00A60FD8">
        <w:t>IMAGinE</w:t>
      </w:r>
    </w:p>
    <w:p w14:paraId="6575853B" w14:textId="77777777" w:rsidR="001C3FC0" w:rsidRPr="00A60FD8" w:rsidRDefault="001C3FC0" w:rsidP="001C3FC0">
      <w:pPr>
        <w:spacing w:line="256" w:lineRule="auto"/>
      </w:pPr>
      <w:r w:rsidRPr="00A60FD8">
        <w:t xml:space="preserve">In the IMAGinE system, cooperative vehicles use the Collective Perception Service (CPS) to exchange information about their environment perceived by the onboard sensors (e.g. detected objects and free space areas). To enable this service, the Collective Perception Message (CPM) in standardization by ETSI is used. The service receives an object list provided by the IMAGinE environmental model and fills the CPM accordingly for transmission. After decoding of a received </w:t>
      </w:r>
      <w:r w:rsidRPr="00A60FD8">
        <w:lastRenderedPageBreak/>
        <w:t>CPM, the contained objects are included into the IMAGinE environmental model on the receiver side.</w:t>
      </w:r>
    </w:p>
    <w:p w14:paraId="68850EEF" w14:textId="77777777" w:rsidR="001C3FC0" w:rsidRPr="00A60FD8" w:rsidRDefault="001C3FC0" w:rsidP="00567554">
      <w:pPr>
        <w:pStyle w:val="Headingb"/>
      </w:pPr>
      <w:bookmarkStart w:id="131" w:name="_Ref67058001"/>
      <w:r w:rsidRPr="00A60FD8">
        <w:t>MAVEN</w:t>
      </w:r>
      <w:bookmarkEnd w:id="131"/>
      <w:r w:rsidRPr="00A60FD8">
        <w:t xml:space="preserve"> </w:t>
      </w:r>
    </w:p>
    <w:p w14:paraId="539AD33F" w14:textId="44E7140B" w:rsidR="001C3FC0" w:rsidRPr="00A60FD8" w:rsidRDefault="001C3FC0" w:rsidP="001C3FC0">
      <w:pPr>
        <w:jc w:val="both"/>
      </w:pPr>
      <w:r w:rsidRPr="00A60FD8">
        <w:t xml:space="preserve">MAVEN deals with I2V-assisted automated driving solutions at C-ITS equipped signalized intersections and corridors. Therefore, it applies CPS for protection of VRUs and drivers in such scenarios. </w:t>
      </w:r>
      <w:r w:rsidRPr="00A60FD8">
        <w:fldChar w:fldCharType="begin"/>
      </w:r>
      <w:r w:rsidRPr="00A60FD8">
        <w:instrText xml:space="preserve"> REF _Ref52377126 \h  \* MERGEFORMAT </w:instrText>
      </w:r>
      <w:r w:rsidRPr="00A60FD8">
        <w:fldChar w:fldCharType="separate"/>
      </w:r>
      <w:r w:rsidRPr="00A60FD8">
        <w:t>Figure 1</w:t>
      </w:r>
      <w:r w:rsidRPr="00A60FD8">
        <w:fldChar w:fldCharType="end"/>
      </w:r>
      <w:r w:rsidRPr="00A60FD8">
        <w:t xml:space="preserve"> represents an example of CPS usage for this purpose</w:t>
      </w:r>
      <w:proofErr w:type="gramStart"/>
      <w:r w:rsidRPr="00A60FD8">
        <w:t xml:space="preserve">.  </w:t>
      </w:r>
      <w:proofErr w:type="gramEnd"/>
    </w:p>
    <w:p w14:paraId="13740DFE" w14:textId="77777777" w:rsidR="0056449D" w:rsidRPr="00A60FD8" w:rsidRDefault="0056449D" w:rsidP="0056449D">
      <w:pPr>
        <w:pStyle w:val="FigureNo"/>
        <w:rPr>
          <w:rFonts w:eastAsia="Calibri"/>
          <w:lang w:eastAsia="en-GB"/>
        </w:rPr>
      </w:pPr>
      <w:bookmarkStart w:id="132" w:name="_Ref52377126"/>
      <w:bookmarkStart w:id="133" w:name="_Ref52377120"/>
      <w:r w:rsidRPr="00A60FD8">
        <w:rPr>
          <w:rFonts w:eastAsia="Calibri"/>
          <w:lang w:eastAsia="en-GB"/>
        </w:rPr>
        <w:t>Figure 1</w:t>
      </w:r>
      <w:bookmarkEnd w:id="132"/>
    </w:p>
    <w:p w14:paraId="6FF8C781" w14:textId="4DD877CC" w:rsidR="0056449D" w:rsidRPr="00A60FD8" w:rsidRDefault="0056449D" w:rsidP="0056449D">
      <w:pPr>
        <w:pStyle w:val="Figuretitle"/>
      </w:pPr>
      <w:r w:rsidRPr="00A60FD8">
        <w:rPr>
          <w:rFonts w:eastAsia="Calibri"/>
          <w:lang w:eastAsia="en-GB"/>
        </w:rPr>
        <w:t>MAVEN application of CPS at intersection scenarios</w:t>
      </w:r>
      <w:bookmarkEnd w:id="133"/>
    </w:p>
    <w:p w14:paraId="75A6EB5B" w14:textId="77777777" w:rsidR="001C3FC0" w:rsidRPr="00A60FD8" w:rsidRDefault="001C3FC0" w:rsidP="0056449D">
      <w:pPr>
        <w:pStyle w:val="Figure"/>
        <w:rPr>
          <w:noProof w:val="0"/>
        </w:rPr>
      </w:pPr>
      <w:r w:rsidRPr="00A60FD8">
        <w:rPr>
          <w:noProof w:val="0"/>
          <w:lang w:eastAsia="en-US"/>
        </w:rPr>
        <w:drawing>
          <wp:inline distT="0" distB="0" distL="0" distR="0" wp14:anchorId="5C2934E0" wp14:editId="33DE4D7E">
            <wp:extent cx="2324100" cy="1600200"/>
            <wp:effectExtent l="0" t="0" r="0" b="0"/>
            <wp:docPr id="5" name="Picture 12" descr="A picture containing text, indoor,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descr="A picture containing text, indoor, computer&#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324100" cy="1600200"/>
                    </a:xfrm>
                    <a:prstGeom prst="rect">
                      <a:avLst/>
                    </a:prstGeom>
                    <a:noFill/>
                    <a:ln>
                      <a:noFill/>
                    </a:ln>
                  </pic:spPr>
                </pic:pic>
              </a:graphicData>
            </a:graphic>
          </wp:inline>
        </w:drawing>
      </w:r>
    </w:p>
    <w:p w14:paraId="54C38148" w14:textId="77777777" w:rsidR="001C3FC0" w:rsidRPr="00A60FD8" w:rsidRDefault="001C3FC0" w:rsidP="0056449D">
      <w:pPr>
        <w:pStyle w:val="Normalaftertitle"/>
      </w:pPr>
      <w:r w:rsidRPr="00A60FD8">
        <w:t xml:space="preserve">Isolated cooperative automated vehicles (CAVs) and/or CAVs organized in a Cooperative Adaptive Cruise Control (CACC) string (in red) are heading towards the same intersection equipped with C-ITS and detection capabilities. Conventional traffic or VRU in dangerous positions can be detected only by a subset of the approaching CAVs and by the intersection sensors. On the contrary, other CAVs cannot detect the risk (e.g. in </w:t>
      </w:r>
      <w:r w:rsidRPr="00A60FD8">
        <w:fldChar w:fldCharType="begin"/>
      </w:r>
      <w:r w:rsidRPr="00A60FD8">
        <w:instrText xml:space="preserve"> REF _Ref52377126 \h  \* MERGEFORMAT </w:instrText>
      </w:r>
      <w:r w:rsidRPr="00A60FD8">
        <w:fldChar w:fldCharType="separate"/>
      </w:r>
      <w:r w:rsidRPr="00A60FD8">
        <w:t>Figure 1</w:t>
      </w:r>
      <w:r w:rsidRPr="00A60FD8">
        <w:fldChar w:fldCharType="end"/>
      </w:r>
      <w:r w:rsidRPr="00A60FD8">
        <w:t xml:space="preserve">, the string of red CAVs is not capable to detect the pedestrians since they are hidden around the corner). Knowing about the presence of hidden obstacles would give CAVs more information for planning paths in a safer way (e.g., in </w:t>
      </w:r>
      <w:r w:rsidRPr="00A60FD8">
        <w:fldChar w:fldCharType="begin"/>
      </w:r>
      <w:r w:rsidRPr="00A60FD8">
        <w:instrText xml:space="preserve"> REF _Ref52377126 \h  \* MERGEFORMAT </w:instrText>
      </w:r>
      <w:r w:rsidRPr="00A60FD8">
        <w:fldChar w:fldCharType="separate"/>
      </w:r>
      <w:r w:rsidRPr="00A60FD8">
        <w:t>Figure 1</w:t>
      </w:r>
      <w:r w:rsidRPr="00A60FD8">
        <w:fldChar w:fldCharType="end"/>
      </w:r>
      <w:r w:rsidRPr="00A60FD8">
        <w:t xml:space="preserve">, if the platoon needs to turn right). In fact, with this additional information, CAVs might decide to slow down preventively before getting in proximity of the stop line and checking with on-board sensors if  the obstacle still represents a risk. In order to let CAVs aware of VRUs and other unequipped vehicles that cannot be locally detected at road intersections, collective perception is used at both vehicles and infrastructure side. For this purpose, MAVEN contributed to CPS pre-standardization at ETSI TC ITS by proposing adaptation of the CPM message format to convey information suitable for describing and handling object detections performed by the road infrastructure (e.g. different sensing capabilities, distinct coordinate systems, etc.) </w:t>
      </w:r>
      <w:r w:rsidRPr="00A60FD8">
        <w:fldChar w:fldCharType="begin" w:fldLock="1"/>
      </w:r>
      <w:r w:rsidRPr="00A60FD8">
        <w:instrText>ADDIN CSL_CITATION {"citationItems":[{"id":"ITEM-1","itemData":{"author":[{"dropping-particle":"","family":"MAVEN consortium","given":"","non-dropping-particle":"","parse-names":false,"suffix":""}],"id":"ITEM-1","issued":{"date-parts":[["0"]]},"publisher-place":"February 2018","title":"Deliverable D5.1: V2X communications for Infrastructure assisted automated driving","type":"report"},"uris":["http://www.mendeley.com/documents/?uuid=77bb5f7a-5e21-4e7f-ac74-6e44089f935a"]}],"mendeley":{"formattedCitation":"[5]","plainTextFormattedCitation":"[5]","previouslyFormattedCitation":"[5]"},"properties":{"noteIndex":0},"schema":"https://github.com/citation-style-language/schema/raw/master/csl-citation.json"}</w:instrText>
      </w:r>
      <w:r w:rsidRPr="00A60FD8">
        <w:fldChar w:fldCharType="separate"/>
      </w:r>
      <w:r w:rsidRPr="00A60FD8">
        <w:t>[5]</w:t>
      </w:r>
      <w:r w:rsidRPr="00A60FD8">
        <w:fldChar w:fldCharType="end"/>
      </w:r>
      <w:r w:rsidRPr="00A60FD8">
        <w:t>. The above-mentioned CPS application scenario has been tested by MAVEN with proving ground tests using a CAV prototype vehicle.</w:t>
      </w:r>
    </w:p>
    <w:p w14:paraId="6B4382DE" w14:textId="77777777" w:rsidR="001C3FC0" w:rsidRPr="00A60FD8" w:rsidRDefault="001C3FC0" w:rsidP="00567554">
      <w:pPr>
        <w:pStyle w:val="Headingb"/>
      </w:pPr>
      <w:bookmarkStart w:id="134" w:name="_Ref67059529"/>
      <w:bookmarkStart w:id="135" w:name="_Ref17884154"/>
      <w:r w:rsidRPr="00A60FD8">
        <w:t xml:space="preserve">TransAID </w:t>
      </w:r>
      <w:bookmarkEnd w:id="134"/>
    </w:p>
    <w:p w14:paraId="62326F6E" w14:textId="14077B86" w:rsidR="00FC5A5D" w:rsidRPr="00A60FD8" w:rsidRDefault="001C3FC0" w:rsidP="000A4784">
      <w:pPr>
        <w:jc w:val="both"/>
      </w:pPr>
      <w:r w:rsidRPr="00A60FD8">
        <w:t xml:space="preserve">To optimally calculate traffic management decisions, the C-ITS infrastructure needs to achieve a more precise and real-time assessment of traffic demands and stream (e.g. how many vehicles, and of what categories are heading the transition areas). The estimation of traffic demands is achieved by the TransAID road infrastructure through analysis or received CAMs and CPM messages. In particular, receiving CPMs is of special relevance in a mixed traffic scenario where conventional and cooperative (automated) vehicles coexist. This information can be employed to detect conventional vehicles that cannot share their presence due to lack of connectivity. As a result, the road infrastructure can employ this information, together with the information about the ego vehicle (CAMs), to estimate the status and composition of the traffic stream (see </w:t>
      </w:r>
      <w:r w:rsidRPr="00A60FD8">
        <w:fldChar w:fldCharType="begin"/>
      </w:r>
      <w:r w:rsidRPr="00A60FD8">
        <w:instrText xml:space="preserve"> REF _Ref66976082 \h  \* MERGEFORMAT </w:instrText>
      </w:r>
      <w:r w:rsidRPr="00A60FD8">
        <w:fldChar w:fldCharType="separate"/>
      </w:r>
      <w:r w:rsidRPr="00A60FD8">
        <w:t>Figure 2</w:t>
      </w:r>
      <w:r w:rsidRPr="00A60FD8">
        <w:fldChar w:fldCharType="end"/>
      </w:r>
      <w:r w:rsidRPr="00A60FD8">
        <w:t>).</w:t>
      </w:r>
      <w:r w:rsidR="00FC5A5D" w:rsidRPr="00A60FD8">
        <w:br w:type="page"/>
      </w:r>
    </w:p>
    <w:p w14:paraId="3ADA5213" w14:textId="77777777" w:rsidR="00FC5A5D" w:rsidRPr="00A60FD8" w:rsidRDefault="001C3FC0" w:rsidP="00FC5A5D">
      <w:pPr>
        <w:pStyle w:val="FigureNo"/>
        <w:rPr>
          <w:rFonts w:eastAsia="Calibri"/>
          <w:lang w:eastAsia="en-GB"/>
        </w:rPr>
      </w:pPr>
      <w:bookmarkStart w:id="136" w:name="_Ref66976082"/>
      <w:r w:rsidRPr="00A60FD8">
        <w:rPr>
          <w:rFonts w:eastAsia="Calibri"/>
          <w:lang w:eastAsia="en-GB"/>
        </w:rPr>
        <w:lastRenderedPageBreak/>
        <w:t xml:space="preserve">Figure </w:t>
      </w:r>
      <w:r w:rsidRPr="00A60FD8">
        <w:rPr>
          <w:rFonts w:eastAsia="Calibri"/>
          <w:lang w:eastAsia="en-GB"/>
        </w:rPr>
        <w:fldChar w:fldCharType="begin"/>
      </w:r>
      <w:r w:rsidRPr="00A60FD8">
        <w:rPr>
          <w:rFonts w:eastAsia="Calibri"/>
          <w:lang w:eastAsia="en-GB"/>
        </w:rPr>
        <w:instrText xml:space="preserve"> SEQ Figure \* ARABIC </w:instrText>
      </w:r>
      <w:r w:rsidRPr="00A60FD8">
        <w:rPr>
          <w:rFonts w:eastAsia="Calibri"/>
          <w:lang w:eastAsia="en-GB"/>
        </w:rPr>
        <w:fldChar w:fldCharType="separate"/>
      </w:r>
      <w:r w:rsidRPr="00A60FD8">
        <w:rPr>
          <w:rFonts w:eastAsia="Calibri"/>
          <w:lang w:eastAsia="en-GB"/>
        </w:rPr>
        <w:t>2</w:t>
      </w:r>
      <w:r w:rsidRPr="00A60FD8">
        <w:rPr>
          <w:rFonts w:eastAsia="Calibri"/>
          <w:lang w:eastAsia="en-GB"/>
        </w:rPr>
        <w:fldChar w:fldCharType="end"/>
      </w:r>
      <w:bookmarkEnd w:id="136"/>
    </w:p>
    <w:p w14:paraId="43E9AD85" w14:textId="6A68E9C3" w:rsidR="001C3FC0" w:rsidRPr="00A60FD8" w:rsidRDefault="001C3FC0" w:rsidP="00FC5A5D">
      <w:pPr>
        <w:pStyle w:val="Figuretitle"/>
        <w:rPr>
          <w:rFonts w:eastAsia="Calibri"/>
          <w:lang w:eastAsia="en-GB"/>
        </w:rPr>
      </w:pPr>
      <w:r w:rsidRPr="00A60FD8">
        <w:rPr>
          <w:rFonts w:eastAsia="Calibri"/>
          <w:lang w:eastAsia="en-GB"/>
        </w:rPr>
        <w:t xml:space="preserve"> Typical example of CPS application in TransAID: cooperative (automated) vehicles supporting CPS (in blue) inform the road infrastructure about presence of non-connected vehicles </w:t>
      </w:r>
      <w:r w:rsidRPr="00A60FD8">
        <w:rPr>
          <w:rFonts w:eastAsia="Calibri"/>
          <w:lang w:eastAsia="en-GB"/>
        </w:rPr>
        <w:fldChar w:fldCharType="begin" w:fldLock="1"/>
      </w:r>
      <w:r w:rsidRPr="00A60FD8">
        <w:rPr>
          <w:rFonts w:eastAsia="Calibri"/>
          <w:lang w:eastAsia="en-GB"/>
        </w:rPr>
        <w:instrText>ADDIN CSL_CITATION {"citationItems":[{"id":"ITEM-1","itemData":{"author":[{"dropping-particle":"","family":"TransAID Consortium","given":"","non-dropping-particle":"","parse-names":false,"suffix":""}],"id":"ITEM-1","issued":{"date-parts":[["2020"]]},"title":"Deliverable D5.1 : Definition of V2X message sets","type":"article-journal"},"uris":["http://www.mendeley.com/documents/?uuid=84d0b570-735b-4881-8eb3-ce8eb628699e"]}],"mendeley":{"formattedCitation":"[6]","plainTextFormattedCitation":"[6]","previouslyFormattedCitation":"[6]"},"properties":{"noteIndex":0},"schema":"https://github.com/citation-style-language/schema/raw/master/csl-citation.json"}</w:instrText>
      </w:r>
      <w:r w:rsidRPr="00A60FD8">
        <w:rPr>
          <w:rFonts w:eastAsia="Calibri"/>
          <w:lang w:eastAsia="en-GB"/>
        </w:rPr>
        <w:fldChar w:fldCharType="separate"/>
      </w:r>
      <w:r w:rsidRPr="00A60FD8">
        <w:rPr>
          <w:rFonts w:eastAsia="Calibri"/>
          <w:lang w:eastAsia="en-GB"/>
        </w:rPr>
        <w:t>[6]</w:t>
      </w:r>
      <w:r w:rsidRPr="00A60FD8">
        <w:rPr>
          <w:rFonts w:eastAsia="Calibri"/>
          <w:lang w:eastAsia="en-GB"/>
        </w:rPr>
        <w:fldChar w:fldCharType="end"/>
      </w:r>
    </w:p>
    <w:p w14:paraId="06862492" w14:textId="10C3C5FF" w:rsidR="00FC5A5D" w:rsidRPr="00A60FD8" w:rsidRDefault="00FC5A5D" w:rsidP="00FC5A5D">
      <w:pPr>
        <w:pStyle w:val="Figure"/>
        <w:rPr>
          <w:rFonts w:ascii="Calibri" w:eastAsia="Calibri" w:hAnsi="Calibri"/>
          <w:i/>
          <w:iCs/>
          <w:noProof w:val="0"/>
          <w:color w:val="1F497D"/>
          <w:sz w:val="18"/>
          <w:szCs w:val="18"/>
          <w:lang w:eastAsia="en-GB"/>
        </w:rPr>
      </w:pPr>
      <w:r w:rsidRPr="00A60FD8">
        <w:rPr>
          <w:noProof w:val="0"/>
          <w:lang w:eastAsia="en-US"/>
        </w:rPr>
        <w:drawing>
          <wp:inline distT="0" distB="0" distL="0" distR="0" wp14:anchorId="418F79EA" wp14:editId="3844DB47">
            <wp:extent cx="4340860" cy="1320800"/>
            <wp:effectExtent l="0" t="0" r="2540" b="0"/>
            <wp:docPr id="8" name="Picture 1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6" descr="Graphical user interface, text, application&#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340860" cy="1320800"/>
                    </a:xfrm>
                    <a:prstGeom prst="rect">
                      <a:avLst/>
                    </a:prstGeom>
                    <a:noFill/>
                    <a:ln>
                      <a:noFill/>
                    </a:ln>
                  </pic:spPr>
                </pic:pic>
              </a:graphicData>
            </a:graphic>
          </wp:inline>
        </w:drawing>
      </w:r>
    </w:p>
    <w:p w14:paraId="76B2A9FE" w14:textId="630C9FF5" w:rsidR="001C3FC0" w:rsidRPr="00A60FD8" w:rsidRDefault="001C3FC0" w:rsidP="00FC5A5D">
      <w:pPr>
        <w:pStyle w:val="Normalaftertitle"/>
        <w:rPr>
          <w:szCs w:val="24"/>
        </w:rPr>
      </w:pPr>
      <w:r w:rsidRPr="00A60FD8">
        <w:t xml:space="preserve">The main contributions of TransAID to the CPS service are a proposal for dynamic generation rule aimed at reducing the channel load, and a proposal of an object redundancy mitigation scheme. For reducing </w:t>
      </w:r>
      <w:r w:rsidRPr="00A60FD8">
        <w:rPr>
          <w:color w:val="000000" w:themeColor="text1"/>
        </w:rPr>
        <w:t xml:space="preserve">the overall number of generated CPM messages TransAID proposes predicting the triggering conditions for objects inclusion in the next messages (“Dynamic Look-Ahead” method). Following these predictions, all objects that would be included in the next CPM, are already selected for inclusion in the currently generated CPM. </w:t>
      </w:r>
      <w:r w:rsidRPr="00A60FD8">
        <w:t xml:space="preserve">As redundancy mitigation scheme, TransAID proposes a Dynamics-based mitigation rule according to which inclusion of a detected object in the own CPM is subject to analysis of CPMs previously received by other neighbors. In particular a </w:t>
      </w:r>
      <w:r w:rsidR="000A4784" w:rsidRPr="00A60FD8">
        <w:t>detected</w:t>
      </w:r>
      <w:r w:rsidRPr="00A60FD8">
        <w:t xml:space="preserve"> object is omitted for transmission in the next own CPM if the currently estimated position and speed of the object do not vary from the one retrieved from reception of one of the previously received CPMs in a given time window. </w:t>
      </w:r>
    </w:p>
    <w:p w14:paraId="3F307DF1" w14:textId="77777777" w:rsidR="001C3FC0" w:rsidRPr="00A60FD8" w:rsidRDefault="001C3FC0" w:rsidP="00567554">
      <w:pPr>
        <w:pStyle w:val="Headingb"/>
      </w:pPr>
      <w:r w:rsidRPr="00A60FD8">
        <w:t xml:space="preserve">SecForCARs </w:t>
      </w:r>
      <w:bookmarkEnd w:id="135"/>
    </w:p>
    <w:p w14:paraId="425C6C61" w14:textId="77777777" w:rsidR="001C3FC0" w:rsidRPr="00A60FD8" w:rsidRDefault="001C3FC0" w:rsidP="001C3FC0">
      <w:pPr>
        <w:widowControl w:val="0"/>
        <w:rPr>
          <w:szCs w:val="24"/>
        </w:rPr>
      </w:pPr>
      <w:r w:rsidRPr="00A60FD8">
        <w:t xml:space="preserve">SecForCARs investigates security implications of Collective Perception as standardized by the ETSI </w:t>
      </w:r>
      <w:r w:rsidRPr="00A60FD8">
        <w:fldChar w:fldCharType="begin" w:fldLock="1"/>
      </w:r>
      <w:r w:rsidRPr="00A60FD8">
        <w:instrText>ADDIN CSL_CITATION {"citationItems":[{"id":"ITEM-1","itemData":{"author":[{"dropping-particle":"","family":"ETSI","given":"","non-dropping-particle":"","parse-names":false,"suffix":""}],"container-title":"Draft TR 103 562 V0.0.16","id":"ITEM-1","issued":{"date-parts":[["2019"]]},"page":"1-119","title":"Intelligent Transport Systems (ITS); Vehicular Communications; Basic Set of Applications; Analysis of the Collective Perception Service (CPS)","type":"article-journal","volume":"1"},"uris":["http://www.mendeley.com/documents/?uuid=f15becbd-c0e5-4c88-abbb-ca4b90897113"]}],"mendeley":{"formattedCitation":"[7]","plainTextFormattedCitation":"[7]","previouslyFormattedCitation":"[7]"},"properties":{"noteIndex":0},"schema":"https://github.com/citation-style-language/schema/raw/master/csl-citation.json"}</w:instrText>
      </w:r>
      <w:r w:rsidRPr="00A60FD8">
        <w:fldChar w:fldCharType="separate"/>
      </w:r>
      <w:r w:rsidRPr="00A60FD8">
        <w:t>[7]</w:t>
      </w:r>
      <w:r w:rsidRPr="00A60FD8">
        <w:fldChar w:fldCharType="end"/>
      </w:r>
      <w:r w:rsidRPr="00A60FD8">
        <w:t>. Specifically, Misbehavior Detection in that context is considered because relying on potentially false perception data from untrusted sources can lead to severe safety risks.</w:t>
      </w:r>
    </w:p>
    <w:p w14:paraId="6EB6994E" w14:textId="77777777" w:rsidR="001C3FC0" w:rsidRPr="00A60FD8" w:rsidRDefault="001C3FC0" w:rsidP="00567554">
      <w:pPr>
        <w:pStyle w:val="Headingb"/>
      </w:pPr>
      <w:r w:rsidRPr="00A60FD8">
        <w:t>Maneuver Coordination with Intention Sharing</w:t>
      </w:r>
    </w:p>
    <w:p w14:paraId="6E243DE5" w14:textId="77777777" w:rsidR="001C3FC0" w:rsidRPr="00A60FD8" w:rsidRDefault="001C3FC0" w:rsidP="00406E61">
      <w:r w:rsidRPr="00A60FD8">
        <w:t>Intention sharing will share abstract representation of driving states which do not require a negotiation or 2-way communication (e.g. emergency braking, Transition of Control, minimum risk maneuver, in-out maneuver at an intersection).</w:t>
      </w:r>
    </w:p>
    <w:p w14:paraId="7F675E11" w14:textId="77777777" w:rsidR="001C3FC0" w:rsidRPr="00A60FD8" w:rsidRDefault="001C3FC0" w:rsidP="00567554">
      <w:pPr>
        <w:pStyle w:val="Headingb"/>
      </w:pPr>
      <w:r w:rsidRPr="00A60FD8">
        <w:t xml:space="preserve">MAVEN </w:t>
      </w:r>
    </w:p>
    <w:p w14:paraId="3B90B753" w14:textId="77777777" w:rsidR="001C3FC0" w:rsidRPr="00A60FD8" w:rsidRDefault="001C3FC0" w:rsidP="001C3FC0">
      <w:pPr>
        <w:spacing w:line="254" w:lineRule="auto"/>
      </w:pPr>
      <w:r w:rsidRPr="00A60FD8">
        <w:t xml:space="preserve">MAVEN deals with I2V-assisted automated driving solutions at C-ITS equipped signalized intersections and corridors including platoon driving through those intersections and corridors. For this, MAVEN supports CAVs’ interactions in an efficient and backward compatible way by defining ETSI ITS CAM extensions: MAVEN CAVs and cooperative intersections will be able to process the whole extended message, pre-MAVEN cooperative vehicles and infrastructure will discard the extensions yet process the rest of the received message. As indicated in </w:t>
      </w:r>
      <w:r w:rsidRPr="00A60FD8">
        <w:fldChar w:fldCharType="begin"/>
      </w:r>
      <w:r w:rsidRPr="00A60FD8">
        <w:instrText xml:space="preserve"> REF _Ref52530664 \h  \* MERGEFORMAT </w:instrText>
      </w:r>
      <w:r w:rsidRPr="00A60FD8">
        <w:fldChar w:fldCharType="separate"/>
      </w:r>
      <w:r w:rsidRPr="00A60FD8">
        <w:t>Figure 3</w:t>
      </w:r>
      <w:r w:rsidRPr="00A60FD8">
        <w:fldChar w:fldCharType="end"/>
      </w:r>
      <w:r w:rsidRPr="00A60FD8">
        <w:t xml:space="preserve">, two separate extended CAMs are defined (the MAVEN extensions are highlighted in light grey). Some of the content of these extensions can be seen as information related to intention sharing, because the content of those extensions does not necessarily imply the establishment of negotiation sessions with other vehicles or infrastructure units. In particular, the Extended CAM on SCH0 carries, besides other information, CAV and/or platoon features (planned route, platoon ID, participants, etc.) usable by cooperative intersections to perform traffic light signal timing optimization. As indicated in </w:t>
      </w:r>
      <w:r w:rsidRPr="00A60FD8">
        <w:fldChar w:fldCharType="begin"/>
      </w:r>
      <w:r w:rsidRPr="00A60FD8">
        <w:instrText xml:space="preserve"> REF _Ref52530664 \h  \* MERGEFORMAT </w:instrText>
      </w:r>
      <w:r w:rsidRPr="00A60FD8">
        <w:fldChar w:fldCharType="separate"/>
      </w:r>
      <w:r w:rsidRPr="00A60FD8">
        <w:t>Figure 3</w:t>
      </w:r>
      <w:r w:rsidRPr="00A60FD8">
        <w:fldChar w:fldCharType="end"/>
      </w:r>
      <w:r w:rsidRPr="00A60FD8">
        <w:t xml:space="preserve">, this information is contained in an optional special vehicle container called MAVENAutomatedVehicleContainer, better detailed in </w:t>
      </w:r>
      <w:r w:rsidRPr="00A60FD8">
        <w:fldChar w:fldCharType="begin"/>
      </w:r>
      <w:r w:rsidRPr="00A60FD8">
        <w:instrText xml:space="preserve"> REF _Ref52530755 \h  \* MERGEFORMAT </w:instrText>
      </w:r>
      <w:r w:rsidRPr="00A60FD8">
        <w:fldChar w:fldCharType="separate"/>
      </w:r>
      <w:r w:rsidRPr="00A60FD8">
        <w:t>Table 2</w:t>
      </w:r>
      <w:r w:rsidRPr="00A60FD8">
        <w:fldChar w:fldCharType="end"/>
      </w:r>
      <w:r w:rsidRPr="00A60FD8">
        <w:t>.</w:t>
      </w:r>
    </w:p>
    <w:p w14:paraId="09D967C2" w14:textId="77777777" w:rsidR="00FC5A5D" w:rsidRPr="00A60FD8" w:rsidRDefault="00FC5A5D" w:rsidP="00FC5A5D">
      <w:pPr>
        <w:tabs>
          <w:tab w:val="clear" w:pos="1134"/>
          <w:tab w:val="clear" w:pos="1871"/>
          <w:tab w:val="clear" w:pos="2268"/>
        </w:tabs>
        <w:overflowPunct/>
        <w:autoSpaceDE/>
        <w:autoSpaceDN/>
        <w:adjustRightInd/>
        <w:spacing w:before="0" w:after="200"/>
        <w:textAlignment w:val="auto"/>
        <w:rPr>
          <w:rFonts w:ascii="Calibri" w:eastAsia="Calibri" w:hAnsi="Calibri"/>
          <w:i/>
          <w:iCs/>
          <w:color w:val="1F497D"/>
          <w:sz w:val="18"/>
          <w:szCs w:val="18"/>
          <w:lang w:eastAsia="en-GB"/>
        </w:rPr>
      </w:pPr>
      <w:bookmarkStart w:id="137" w:name="_Ref52530664"/>
      <w:r w:rsidRPr="00A60FD8">
        <w:rPr>
          <w:rFonts w:ascii="Calibri" w:eastAsia="Calibri" w:hAnsi="Calibri"/>
          <w:i/>
          <w:iCs/>
          <w:color w:val="1F497D"/>
          <w:sz w:val="18"/>
          <w:szCs w:val="18"/>
          <w:lang w:eastAsia="en-GB"/>
        </w:rPr>
        <w:lastRenderedPageBreak/>
        <w:t>Figure 3</w:t>
      </w:r>
      <w:bookmarkEnd w:id="137"/>
      <w:r w:rsidRPr="00A60FD8">
        <w:rPr>
          <w:rFonts w:ascii="Calibri" w:eastAsia="Calibri" w:hAnsi="Calibri"/>
          <w:i/>
          <w:iCs/>
          <w:color w:val="1F497D"/>
          <w:sz w:val="18"/>
          <w:szCs w:val="18"/>
          <w:lang w:eastAsia="en-GB"/>
        </w:rPr>
        <w:t>: MAVEN CAM extensions</w:t>
      </w:r>
    </w:p>
    <w:p w14:paraId="61520E7C" w14:textId="77777777" w:rsidR="00FC5A5D" w:rsidRPr="00A60FD8" w:rsidRDefault="00FC5A5D" w:rsidP="00FC5A5D">
      <w:pPr>
        <w:pStyle w:val="FigureNo"/>
        <w:rPr>
          <w:rFonts w:eastAsia="Calibri"/>
          <w:lang w:eastAsia="en-GB"/>
        </w:rPr>
      </w:pPr>
      <w:r w:rsidRPr="00A60FD8">
        <w:rPr>
          <w:rFonts w:eastAsia="Calibri"/>
          <w:lang w:eastAsia="en-GB"/>
        </w:rPr>
        <w:t>Figure 3</w:t>
      </w:r>
    </w:p>
    <w:p w14:paraId="746E305A" w14:textId="7255D179" w:rsidR="00FC5A5D" w:rsidRPr="00A60FD8" w:rsidRDefault="00FC5A5D" w:rsidP="00FC5A5D">
      <w:pPr>
        <w:pStyle w:val="Figuretitle"/>
        <w:rPr>
          <w:rFonts w:eastAsia="Calibri"/>
          <w:lang w:eastAsia="en-GB"/>
        </w:rPr>
      </w:pPr>
      <w:r w:rsidRPr="00A60FD8">
        <w:rPr>
          <w:rFonts w:eastAsia="Calibri"/>
          <w:lang w:eastAsia="en-GB"/>
        </w:rPr>
        <w:t xml:space="preserve"> MAVEN CAM extensions</w:t>
      </w:r>
    </w:p>
    <w:p w14:paraId="57AB64B0" w14:textId="77777777" w:rsidR="001C3FC0" w:rsidRPr="00A60FD8" w:rsidRDefault="001C3FC0" w:rsidP="00FC5A5D">
      <w:pPr>
        <w:pStyle w:val="Figure"/>
        <w:rPr>
          <w:noProof w:val="0"/>
        </w:rPr>
      </w:pPr>
      <w:r w:rsidRPr="00A60FD8">
        <w:rPr>
          <w:noProof w:val="0"/>
          <w:lang w:eastAsia="en-US"/>
        </w:rPr>
        <w:drawing>
          <wp:inline distT="0" distB="0" distL="0" distR="0" wp14:anchorId="19E18B2A" wp14:editId="7CA481ED">
            <wp:extent cx="5569585" cy="1099185"/>
            <wp:effectExtent l="0" t="0" r="0" b="5715"/>
            <wp:docPr id="6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569585" cy="1099185"/>
                    </a:xfrm>
                    <a:prstGeom prst="rect">
                      <a:avLst/>
                    </a:prstGeom>
                    <a:noFill/>
                    <a:ln>
                      <a:noFill/>
                    </a:ln>
                  </pic:spPr>
                </pic:pic>
              </a:graphicData>
            </a:graphic>
          </wp:inline>
        </w:drawing>
      </w:r>
    </w:p>
    <w:p w14:paraId="1FA43D7E" w14:textId="77777777" w:rsidR="00FC5A5D" w:rsidRPr="00A60FD8" w:rsidRDefault="00FC5A5D" w:rsidP="00FC5A5D">
      <w:pPr>
        <w:pStyle w:val="TableNo"/>
        <w:rPr>
          <w:rFonts w:eastAsia="Calibri"/>
          <w:lang w:eastAsia="en-GB"/>
        </w:rPr>
      </w:pPr>
      <w:bookmarkStart w:id="138" w:name="_Ref52530755"/>
      <w:bookmarkStart w:id="139" w:name="_Ref66978802"/>
      <w:r w:rsidRPr="00A60FD8">
        <w:rPr>
          <w:rFonts w:eastAsia="Calibri"/>
          <w:lang w:eastAsia="en-GB"/>
        </w:rPr>
        <w:t xml:space="preserve">Table </w:t>
      </w:r>
      <w:r w:rsidRPr="00A60FD8">
        <w:rPr>
          <w:rFonts w:eastAsia="Calibri"/>
          <w:lang w:eastAsia="en-GB"/>
        </w:rPr>
        <w:fldChar w:fldCharType="begin"/>
      </w:r>
      <w:r w:rsidRPr="00A60FD8">
        <w:rPr>
          <w:rFonts w:eastAsia="Calibri"/>
          <w:lang w:eastAsia="en-GB"/>
        </w:rPr>
        <w:instrText xml:space="preserve"> SEQ Table \* ARABIC </w:instrText>
      </w:r>
      <w:r w:rsidRPr="00A60FD8">
        <w:rPr>
          <w:rFonts w:eastAsia="Calibri"/>
          <w:lang w:eastAsia="en-GB"/>
        </w:rPr>
        <w:fldChar w:fldCharType="separate"/>
      </w:r>
      <w:r w:rsidRPr="00A60FD8">
        <w:rPr>
          <w:rFonts w:eastAsia="Calibri"/>
          <w:lang w:eastAsia="en-GB"/>
        </w:rPr>
        <w:t>2</w:t>
      </w:r>
      <w:r w:rsidRPr="00A60FD8">
        <w:rPr>
          <w:rFonts w:eastAsia="Calibri"/>
          <w:lang w:eastAsia="en-GB"/>
        </w:rPr>
        <w:fldChar w:fldCharType="end"/>
      </w:r>
      <w:bookmarkEnd w:id="138"/>
    </w:p>
    <w:p w14:paraId="405D8ED3" w14:textId="05BBE481" w:rsidR="00FC5A5D" w:rsidRPr="00A60FD8" w:rsidRDefault="00FC5A5D" w:rsidP="00FC5A5D">
      <w:pPr>
        <w:pStyle w:val="Tabletitle"/>
        <w:rPr>
          <w:rFonts w:eastAsia="Calibri"/>
          <w:lang w:eastAsia="en-GB"/>
        </w:rPr>
      </w:pPr>
      <w:r w:rsidRPr="00A60FD8">
        <w:rPr>
          <w:rFonts w:eastAsia="Calibri"/>
          <w:lang w:eastAsia="en-GB"/>
        </w:rPr>
        <w:t>Content of the MAVEN Automated Vehicle container</w:t>
      </w:r>
      <w:bookmarkEnd w:id="139"/>
    </w:p>
    <w:tbl>
      <w:tblPr>
        <w:tblW w:w="0" w:type="auto"/>
        <w:tblInd w:w="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43" w:type="dxa"/>
          <w:right w:w="115" w:type="dxa"/>
        </w:tblCellMar>
        <w:tblLook w:val="0420" w:firstRow="1" w:lastRow="0" w:firstColumn="0" w:lastColumn="0" w:noHBand="0" w:noVBand="1"/>
      </w:tblPr>
      <w:tblGrid>
        <w:gridCol w:w="651"/>
        <w:gridCol w:w="1651"/>
        <w:gridCol w:w="7076"/>
      </w:tblGrid>
      <w:tr w:rsidR="001C3FC0" w:rsidRPr="00A60FD8" w14:paraId="5048B702" w14:textId="77777777" w:rsidTr="00FC5A5D">
        <w:trPr>
          <w:trHeight w:val="206"/>
          <w:tblHeader/>
        </w:trPr>
        <w:tc>
          <w:tcPr>
            <w:tcW w:w="651" w:type="dxa"/>
            <w:tcBorders>
              <w:top w:val="single" w:sz="4" w:space="0" w:color="auto"/>
              <w:left w:val="single" w:sz="4" w:space="0" w:color="auto"/>
              <w:bottom w:val="single" w:sz="4" w:space="0" w:color="auto"/>
              <w:right w:val="single" w:sz="4" w:space="0" w:color="auto"/>
            </w:tcBorders>
            <w:shd w:val="clear" w:color="auto" w:fill="D9D9D9"/>
          </w:tcPr>
          <w:p w14:paraId="553C6C00" w14:textId="77777777" w:rsidR="001C3FC0" w:rsidRPr="00A60FD8" w:rsidRDefault="001C3FC0" w:rsidP="00FC5A5D">
            <w:pPr>
              <w:pStyle w:val="Tablehead"/>
              <w:rPr>
                <w:lang w:eastAsia="de-DE"/>
              </w:rPr>
            </w:pPr>
          </w:p>
        </w:tc>
        <w:tc>
          <w:tcPr>
            <w:tcW w:w="1649" w:type="dxa"/>
            <w:tcBorders>
              <w:top w:val="single" w:sz="4" w:space="0" w:color="auto"/>
              <w:left w:val="single" w:sz="4" w:space="0" w:color="auto"/>
              <w:bottom w:val="single" w:sz="4" w:space="0" w:color="auto"/>
              <w:right w:val="single" w:sz="4" w:space="0" w:color="auto"/>
            </w:tcBorders>
            <w:shd w:val="clear" w:color="auto" w:fill="D9D9D9"/>
            <w:hideMark/>
          </w:tcPr>
          <w:p w14:paraId="0A0810D3" w14:textId="77777777" w:rsidR="001C3FC0" w:rsidRPr="00A60FD8" w:rsidRDefault="001C3FC0" w:rsidP="00FC5A5D">
            <w:pPr>
              <w:pStyle w:val="Tablehead"/>
              <w:rPr>
                <w:lang w:eastAsia="de-DE"/>
              </w:rPr>
            </w:pPr>
            <w:r w:rsidRPr="00A60FD8">
              <w:t>Data Field/Element</w:t>
            </w:r>
          </w:p>
        </w:tc>
        <w:tc>
          <w:tcPr>
            <w:tcW w:w="0" w:type="auto"/>
            <w:tcBorders>
              <w:top w:val="single" w:sz="4" w:space="0" w:color="auto"/>
              <w:left w:val="single" w:sz="4" w:space="0" w:color="auto"/>
              <w:bottom w:val="single" w:sz="4" w:space="0" w:color="auto"/>
              <w:right w:val="single" w:sz="4" w:space="0" w:color="auto"/>
            </w:tcBorders>
            <w:shd w:val="clear" w:color="auto" w:fill="D9D9D9"/>
            <w:hideMark/>
          </w:tcPr>
          <w:p w14:paraId="727A1370" w14:textId="77777777" w:rsidR="001C3FC0" w:rsidRPr="00A60FD8" w:rsidRDefault="001C3FC0" w:rsidP="00FC5A5D">
            <w:pPr>
              <w:pStyle w:val="Tablehead"/>
              <w:rPr>
                <w:lang w:eastAsia="de-DE"/>
              </w:rPr>
            </w:pPr>
            <w:r w:rsidRPr="00A60FD8">
              <w:t>Description</w:t>
            </w:r>
          </w:p>
        </w:tc>
      </w:tr>
      <w:tr w:rsidR="001C3FC0" w:rsidRPr="00A60FD8" w14:paraId="3539304D" w14:textId="77777777" w:rsidTr="00FC5A5D">
        <w:trPr>
          <w:trHeight w:val="195"/>
        </w:trPr>
        <w:tc>
          <w:tcPr>
            <w:tcW w:w="651" w:type="dxa"/>
            <w:vMerge w:val="restart"/>
            <w:tcBorders>
              <w:top w:val="single" w:sz="4" w:space="0" w:color="auto"/>
              <w:left w:val="single" w:sz="4" w:space="0" w:color="auto"/>
              <w:bottom w:val="single" w:sz="4" w:space="0" w:color="auto"/>
              <w:right w:val="single" w:sz="4" w:space="0" w:color="auto"/>
            </w:tcBorders>
            <w:shd w:val="clear" w:color="auto" w:fill="A6A6A6"/>
            <w:textDirection w:val="btLr"/>
            <w:hideMark/>
          </w:tcPr>
          <w:p w14:paraId="10A1A35E" w14:textId="77777777" w:rsidR="001C3FC0" w:rsidRPr="00A60FD8" w:rsidRDefault="001C3FC0" w:rsidP="00FC5A5D">
            <w:pPr>
              <w:pStyle w:val="Tabletext"/>
              <w:jc w:val="center"/>
              <w:rPr>
                <w:lang w:eastAsia="de-DE"/>
              </w:rPr>
            </w:pPr>
            <w:r w:rsidRPr="00A60FD8">
              <w:t>MAVEN Automated Vehicle Container</w:t>
            </w:r>
          </w:p>
        </w:tc>
        <w:tc>
          <w:tcPr>
            <w:tcW w:w="1649" w:type="dxa"/>
            <w:tcBorders>
              <w:top w:val="single" w:sz="4" w:space="0" w:color="auto"/>
              <w:left w:val="single" w:sz="4" w:space="0" w:color="auto"/>
              <w:bottom w:val="single" w:sz="4" w:space="0" w:color="auto"/>
              <w:right w:val="single" w:sz="4" w:space="0" w:color="auto"/>
            </w:tcBorders>
            <w:hideMark/>
          </w:tcPr>
          <w:p w14:paraId="2405063F" w14:textId="77777777" w:rsidR="001C3FC0" w:rsidRPr="00A60FD8" w:rsidRDefault="001C3FC0" w:rsidP="00FC5A5D">
            <w:pPr>
              <w:pStyle w:val="Tabletext"/>
              <w:rPr>
                <w:i/>
                <w:iCs/>
                <w:sz w:val="16"/>
                <w:szCs w:val="16"/>
                <w:lang w:eastAsia="de-DE"/>
              </w:rPr>
            </w:pPr>
            <w:r w:rsidRPr="00A60FD8">
              <w:rPr>
                <w:i/>
                <w:iCs/>
                <w:sz w:val="16"/>
                <w:szCs w:val="16"/>
              </w:rPr>
              <w:t>RouteAtIntersection</w:t>
            </w:r>
          </w:p>
        </w:tc>
        <w:tc>
          <w:tcPr>
            <w:tcW w:w="0" w:type="auto"/>
            <w:tcBorders>
              <w:top w:val="single" w:sz="4" w:space="0" w:color="auto"/>
              <w:left w:val="single" w:sz="4" w:space="0" w:color="auto"/>
              <w:bottom w:val="single" w:sz="4" w:space="0" w:color="auto"/>
              <w:right w:val="single" w:sz="4" w:space="0" w:color="auto"/>
            </w:tcBorders>
            <w:hideMark/>
          </w:tcPr>
          <w:p w14:paraId="6FCD6218" w14:textId="77777777" w:rsidR="001C3FC0" w:rsidRPr="00A60FD8" w:rsidRDefault="001C3FC0" w:rsidP="00FC5A5D">
            <w:pPr>
              <w:pStyle w:val="Tabletext"/>
              <w:rPr>
                <w:sz w:val="16"/>
                <w:szCs w:val="16"/>
                <w:lang w:eastAsia="de-DE"/>
              </w:rPr>
            </w:pPr>
            <w:r w:rsidRPr="00A60FD8">
              <w:rPr>
                <w:sz w:val="16"/>
                <w:szCs w:val="16"/>
              </w:rPr>
              <w:t>Planned route at next intersection (in/out lane)</w:t>
            </w:r>
          </w:p>
        </w:tc>
      </w:tr>
      <w:tr w:rsidR="001C3FC0" w:rsidRPr="00A60FD8" w14:paraId="230C2333" w14:textId="77777777" w:rsidTr="00FC5A5D">
        <w:trPr>
          <w:trHeight w:val="156"/>
        </w:trPr>
        <w:tc>
          <w:tcPr>
            <w:tcW w:w="651" w:type="dxa"/>
            <w:vMerge/>
            <w:tcBorders>
              <w:top w:val="single" w:sz="4" w:space="0" w:color="auto"/>
              <w:left w:val="single" w:sz="4" w:space="0" w:color="auto"/>
              <w:bottom w:val="single" w:sz="4" w:space="0" w:color="auto"/>
              <w:right w:val="single" w:sz="4" w:space="0" w:color="auto"/>
            </w:tcBorders>
            <w:vAlign w:val="center"/>
            <w:hideMark/>
          </w:tcPr>
          <w:p w14:paraId="6DFEBDEE" w14:textId="77777777" w:rsidR="001C3FC0" w:rsidRPr="00A60FD8" w:rsidRDefault="001C3FC0" w:rsidP="00FC5A5D">
            <w:pPr>
              <w:pStyle w:val="Tabletext"/>
              <w:rPr>
                <w:lang w:eastAsia="de-DE"/>
              </w:rPr>
            </w:pPr>
          </w:p>
        </w:tc>
        <w:tc>
          <w:tcPr>
            <w:tcW w:w="1649" w:type="dxa"/>
            <w:tcBorders>
              <w:top w:val="single" w:sz="4" w:space="0" w:color="auto"/>
              <w:left w:val="single" w:sz="4" w:space="0" w:color="auto"/>
              <w:bottom w:val="single" w:sz="4" w:space="0" w:color="auto"/>
              <w:right w:val="single" w:sz="4" w:space="0" w:color="auto"/>
            </w:tcBorders>
            <w:hideMark/>
          </w:tcPr>
          <w:p w14:paraId="60C949FF" w14:textId="77777777" w:rsidR="001C3FC0" w:rsidRPr="00A60FD8" w:rsidRDefault="001C3FC0" w:rsidP="00FC5A5D">
            <w:pPr>
              <w:pStyle w:val="Tabletext"/>
              <w:rPr>
                <w:i/>
                <w:iCs/>
                <w:sz w:val="16"/>
                <w:szCs w:val="16"/>
                <w:lang w:eastAsia="de-DE"/>
              </w:rPr>
            </w:pPr>
            <w:r w:rsidRPr="00A60FD8">
              <w:rPr>
                <w:i/>
                <w:iCs/>
                <w:sz w:val="16"/>
                <w:szCs w:val="16"/>
              </w:rPr>
              <w:t>IntersectionRoute</w:t>
            </w:r>
          </w:p>
        </w:tc>
        <w:tc>
          <w:tcPr>
            <w:tcW w:w="0" w:type="auto"/>
            <w:tcBorders>
              <w:top w:val="single" w:sz="4" w:space="0" w:color="auto"/>
              <w:left w:val="single" w:sz="4" w:space="0" w:color="auto"/>
              <w:bottom w:val="single" w:sz="4" w:space="0" w:color="auto"/>
              <w:right w:val="single" w:sz="4" w:space="0" w:color="auto"/>
            </w:tcBorders>
            <w:hideMark/>
          </w:tcPr>
          <w:p w14:paraId="2528A344" w14:textId="77777777" w:rsidR="001C3FC0" w:rsidRPr="00A60FD8" w:rsidRDefault="001C3FC0" w:rsidP="00FC5A5D">
            <w:pPr>
              <w:pStyle w:val="Tabletext"/>
              <w:rPr>
                <w:sz w:val="16"/>
                <w:szCs w:val="16"/>
                <w:lang w:eastAsia="de-DE"/>
              </w:rPr>
            </w:pPr>
            <w:r w:rsidRPr="00A60FD8">
              <w:rPr>
                <w:sz w:val="16"/>
                <w:szCs w:val="16"/>
              </w:rPr>
              <w:t>Planned route in terms of next intersections to cross</w:t>
            </w:r>
          </w:p>
        </w:tc>
      </w:tr>
      <w:tr w:rsidR="001C3FC0" w:rsidRPr="00A60FD8" w14:paraId="2E2005BD" w14:textId="77777777" w:rsidTr="00FC5A5D">
        <w:trPr>
          <w:trHeight w:val="156"/>
        </w:trPr>
        <w:tc>
          <w:tcPr>
            <w:tcW w:w="651" w:type="dxa"/>
            <w:vMerge/>
            <w:tcBorders>
              <w:top w:val="single" w:sz="4" w:space="0" w:color="auto"/>
              <w:left w:val="single" w:sz="4" w:space="0" w:color="auto"/>
              <w:bottom w:val="single" w:sz="4" w:space="0" w:color="auto"/>
              <w:right w:val="single" w:sz="4" w:space="0" w:color="auto"/>
            </w:tcBorders>
            <w:vAlign w:val="center"/>
            <w:hideMark/>
          </w:tcPr>
          <w:p w14:paraId="23AF178C" w14:textId="77777777" w:rsidR="001C3FC0" w:rsidRPr="00A60FD8" w:rsidRDefault="001C3FC0" w:rsidP="00FC5A5D">
            <w:pPr>
              <w:pStyle w:val="Tabletext"/>
              <w:rPr>
                <w:lang w:eastAsia="de-DE"/>
              </w:rPr>
            </w:pPr>
          </w:p>
        </w:tc>
        <w:tc>
          <w:tcPr>
            <w:tcW w:w="1649" w:type="dxa"/>
            <w:tcBorders>
              <w:top w:val="single" w:sz="4" w:space="0" w:color="auto"/>
              <w:left w:val="single" w:sz="4" w:space="0" w:color="auto"/>
              <w:bottom w:val="single" w:sz="4" w:space="0" w:color="auto"/>
              <w:right w:val="single" w:sz="4" w:space="0" w:color="auto"/>
            </w:tcBorders>
            <w:hideMark/>
          </w:tcPr>
          <w:p w14:paraId="0F271C4C" w14:textId="77777777" w:rsidR="001C3FC0" w:rsidRPr="00A60FD8" w:rsidRDefault="001C3FC0" w:rsidP="00FC5A5D">
            <w:pPr>
              <w:pStyle w:val="Tabletext"/>
              <w:rPr>
                <w:i/>
                <w:iCs/>
                <w:sz w:val="16"/>
                <w:szCs w:val="16"/>
                <w:lang w:eastAsia="de-DE"/>
              </w:rPr>
            </w:pPr>
            <w:r w:rsidRPr="00A60FD8">
              <w:rPr>
                <w:i/>
                <w:iCs/>
                <w:sz w:val="16"/>
                <w:szCs w:val="16"/>
              </w:rPr>
              <w:t>DesiredSpeedRange</w:t>
            </w:r>
          </w:p>
        </w:tc>
        <w:tc>
          <w:tcPr>
            <w:tcW w:w="0" w:type="auto"/>
            <w:tcBorders>
              <w:top w:val="single" w:sz="4" w:space="0" w:color="auto"/>
              <w:left w:val="single" w:sz="4" w:space="0" w:color="auto"/>
              <w:bottom w:val="single" w:sz="4" w:space="0" w:color="auto"/>
              <w:right w:val="single" w:sz="4" w:space="0" w:color="auto"/>
            </w:tcBorders>
            <w:hideMark/>
          </w:tcPr>
          <w:p w14:paraId="6A753931" w14:textId="77777777" w:rsidR="001C3FC0" w:rsidRPr="00A60FD8" w:rsidRDefault="001C3FC0" w:rsidP="00FC5A5D">
            <w:pPr>
              <w:pStyle w:val="Tabletext"/>
              <w:rPr>
                <w:sz w:val="16"/>
                <w:szCs w:val="16"/>
                <w:lang w:eastAsia="de-DE"/>
              </w:rPr>
            </w:pPr>
            <w:r w:rsidRPr="00A60FD8">
              <w:rPr>
                <w:sz w:val="16"/>
                <w:szCs w:val="16"/>
              </w:rPr>
              <w:t>Desired min and max speed for driving in a platoon</w:t>
            </w:r>
          </w:p>
        </w:tc>
      </w:tr>
      <w:tr w:rsidR="001C3FC0" w:rsidRPr="00A60FD8" w14:paraId="6368B8B8" w14:textId="77777777" w:rsidTr="00FC5A5D">
        <w:trPr>
          <w:trHeight w:val="156"/>
        </w:trPr>
        <w:tc>
          <w:tcPr>
            <w:tcW w:w="651" w:type="dxa"/>
            <w:vMerge/>
            <w:tcBorders>
              <w:top w:val="single" w:sz="4" w:space="0" w:color="auto"/>
              <w:left w:val="single" w:sz="4" w:space="0" w:color="auto"/>
              <w:bottom w:val="single" w:sz="4" w:space="0" w:color="auto"/>
              <w:right w:val="single" w:sz="4" w:space="0" w:color="auto"/>
            </w:tcBorders>
            <w:vAlign w:val="center"/>
            <w:hideMark/>
          </w:tcPr>
          <w:p w14:paraId="1D88DD95" w14:textId="77777777" w:rsidR="001C3FC0" w:rsidRPr="00A60FD8" w:rsidRDefault="001C3FC0" w:rsidP="00FC5A5D">
            <w:pPr>
              <w:pStyle w:val="Tabletext"/>
              <w:rPr>
                <w:lang w:eastAsia="de-DE"/>
              </w:rPr>
            </w:pPr>
          </w:p>
        </w:tc>
        <w:tc>
          <w:tcPr>
            <w:tcW w:w="1649" w:type="dxa"/>
            <w:tcBorders>
              <w:top w:val="single" w:sz="4" w:space="0" w:color="auto"/>
              <w:left w:val="single" w:sz="4" w:space="0" w:color="auto"/>
              <w:bottom w:val="single" w:sz="4" w:space="0" w:color="auto"/>
              <w:right w:val="single" w:sz="4" w:space="0" w:color="auto"/>
            </w:tcBorders>
            <w:hideMark/>
          </w:tcPr>
          <w:p w14:paraId="26A96044" w14:textId="77777777" w:rsidR="001C3FC0" w:rsidRPr="00A60FD8" w:rsidRDefault="001C3FC0" w:rsidP="00FC5A5D">
            <w:pPr>
              <w:pStyle w:val="Tabletext"/>
              <w:rPr>
                <w:i/>
                <w:iCs/>
                <w:sz w:val="16"/>
                <w:szCs w:val="16"/>
                <w:lang w:eastAsia="de-DE"/>
              </w:rPr>
            </w:pPr>
            <w:r w:rsidRPr="00A60FD8">
              <w:rPr>
                <w:i/>
                <w:iCs/>
                <w:sz w:val="16"/>
                <w:szCs w:val="16"/>
              </w:rPr>
              <w:t>AccelerationCapability</w:t>
            </w:r>
          </w:p>
        </w:tc>
        <w:tc>
          <w:tcPr>
            <w:tcW w:w="0" w:type="auto"/>
            <w:tcBorders>
              <w:top w:val="single" w:sz="4" w:space="0" w:color="auto"/>
              <w:left w:val="single" w:sz="4" w:space="0" w:color="auto"/>
              <w:bottom w:val="single" w:sz="4" w:space="0" w:color="auto"/>
              <w:right w:val="single" w:sz="4" w:space="0" w:color="auto"/>
            </w:tcBorders>
            <w:hideMark/>
          </w:tcPr>
          <w:p w14:paraId="4ADEE0F3" w14:textId="77777777" w:rsidR="001C3FC0" w:rsidRPr="00A60FD8" w:rsidRDefault="001C3FC0" w:rsidP="00FC5A5D">
            <w:pPr>
              <w:pStyle w:val="Tabletext"/>
              <w:rPr>
                <w:sz w:val="16"/>
                <w:szCs w:val="16"/>
                <w:lang w:eastAsia="de-DE"/>
              </w:rPr>
            </w:pPr>
            <w:r w:rsidRPr="00A60FD8">
              <w:rPr>
                <w:sz w:val="16"/>
                <w:szCs w:val="16"/>
              </w:rPr>
              <w:t xml:space="preserve">Supported max positive and negative accelerations </w:t>
            </w:r>
          </w:p>
        </w:tc>
      </w:tr>
      <w:tr w:rsidR="001C3FC0" w:rsidRPr="00A60FD8" w14:paraId="6451B7A9" w14:textId="77777777" w:rsidTr="00FC5A5D">
        <w:trPr>
          <w:trHeight w:val="156"/>
        </w:trPr>
        <w:tc>
          <w:tcPr>
            <w:tcW w:w="651" w:type="dxa"/>
            <w:vMerge/>
            <w:tcBorders>
              <w:top w:val="single" w:sz="4" w:space="0" w:color="auto"/>
              <w:left w:val="single" w:sz="4" w:space="0" w:color="auto"/>
              <w:bottom w:val="single" w:sz="4" w:space="0" w:color="auto"/>
              <w:right w:val="single" w:sz="4" w:space="0" w:color="auto"/>
            </w:tcBorders>
            <w:vAlign w:val="center"/>
            <w:hideMark/>
          </w:tcPr>
          <w:p w14:paraId="43836101" w14:textId="77777777" w:rsidR="001C3FC0" w:rsidRPr="00A60FD8" w:rsidRDefault="001C3FC0" w:rsidP="00FC5A5D">
            <w:pPr>
              <w:pStyle w:val="Tabletext"/>
              <w:rPr>
                <w:lang w:eastAsia="de-DE"/>
              </w:rPr>
            </w:pPr>
          </w:p>
        </w:tc>
        <w:tc>
          <w:tcPr>
            <w:tcW w:w="1649" w:type="dxa"/>
            <w:tcBorders>
              <w:top w:val="single" w:sz="4" w:space="0" w:color="auto"/>
              <w:left w:val="single" w:sz="4" w:space="0" w:color="auto"/>
              <w:bottom w:val="single" w:sz="4" w:space="0" w:color="auto"/>
              <w:right w:val="single" w:sz="4" w:space="0" w:color="auto"/>
            </w:tcBorders>
            <w:hideMark/>
          </w:tcPr>
          <w:p w14:paraId="222D4E5D" w14:textId="77777777" w:rsidR="001C3FC0" w:rsidRPr="00A60FD8" w:rsidRDefault="001C3FC0" w:rsidP="00FC5A5D">
            <w:pPr>
              <w:pStyle w:val="Tabletext"/>
              <w:rPr>
                <w:i/>
                <w:iCs/>
                <w:sz w:val="16"/>
                <w:szCs w:val="16"/>
                <w:lang w:eastAsia="de-DE"/>
              </w:rPr>
            </w:pPr>
            <w:r w:rsidRPr="00A60FD8">
              <w:rPr>
                <w:i/>
                <w:iCs/>
                <w:sz w:val="16"/>
                <w:szCs w:val="16"/>
              </w:rPr>
              <w:t>PlatoonId</w:t>
            </w:r>
          </w:p>
        </w:tc>
        <w:tc>
          <w:tcPr>
            <w:tcW w:w="0" w:type="auto"/>
            <w:tcBorders>
              <w:top w:val="single" w:sz="4" w:space="0" w:color="auto"/>
              <w:left w:val="single" w:sz="4" w:space="0" w:color="auto"/>
              <w:bottom w:val="single" w:sz="4" w:space="0" w:color="auto"/>
              <w:right w:val="single" w:sz="4" w:space="0" w:color="auto"/>
            </w:tcBorders>
            <w:hideMark/>
          </w:tcPr>
          <w:p w14:paraId="3F2407F2" w14:textId="77777777" w:rsidR="001C3FC0" w:rsidRPr="00A60FD8" w:rsidRDefault="001C3FC0" w:rsidP="00FC5A5D">
            <w:pPr>
              <w:pStyle w:val="Tabletext"/>
              <w:rPr>
                <w:sz w:val="16"/>
                <w:szCs w:val="16"/>
                <w:lang w:eastAsia="de-DE"/>
              </w:rPr>
            </w:pPr>
            <w:r w:rsidRPr="00A60FD8">
              <w:rPr>
                <w:sz w:val="16"/>
                <w:szCs w:val="16"/>
              </w:rPr>
              <w:t>Id of the platoon that the vehicle is currently in</w:t>
            </w:r>
          </w:p>
        </w:tc>
      </w:tr>
      <w:tr w:rsidR="001C3FC0" w:rsidRPr="00A60FD8" w14:paraId="198C25B2" w14:textId="77777777" w:rsidTr="00FC5A5D">
        <w:trPr>
          <w:trHeight w:val="156"/>
        </w:trPr>
        <w:tc>
          <w:tcPr>
            <w:tcW w:w="651" w:type="dxa"/>
            <w:vMerge/>
            <w:tcBorders>
              <w:top w:val="single" w:sz="4" w:space="0" w:color="auto"/>
              <w:left w:val="single" w:sz="4" w:space="0" w:color="auto"/>
              <w:bottom w:val="single" w:sz="4" w:space="0" w:color="auto"/>
              <w:right w:val="single" w:sz="4" w:space="0" w:color="auto"/>
            </w:tcBorders>
            <w:vAlign w:val="center"/>
            <w:hideMark/>
          </w:tcPr>
          <w:p w14:paraId="2DFFCC0D" w14:textId="77777777" w:rsidR="001C3FC0" w:rsidRPr="00A60FD8" w:rsidRDefault="001C3FC0" w:rsidP="00FC5A5D">
            <w:pPr>
              <w:pStyle w:val="Tabletext"/>
              <w:rPr>
                <w:lang w:eastAsia="de-DE"/>
              </w:rPr>
            </w:pPr>
          </w:p>
        </w:tc>
        <w:tc>
          <w:tcPr>
            <w:tcW w:w="1649" w:type="dxa"/>
            <w:tcBorders>
              <w:top w:val="single" w:sz="4" w:space="0" w:color="auto"/>
              <w:left w:val="single" w:sz="4" w:space="0" w:color="auto"/>
              <w:bottom w:val="single" w:sz="4" w:space="0" w:color="auto"/>
              <w:right w:val="single" w:sz="4" w:space="0" w:color="auto"/>
            </w:tcBorders>
            <w:hideMark/>
          </w:tcPr>
          <w:p w14:paraId="4943D9A7" w14:textId="77777777" w:rsidR="001C3FC0" w:rsidRPr="00A60FD8" w:rsidRDefault="001C3FC0" w:rsidP="00FC5A5D">
            <w:pPr>
              <w:pStyle w:val="Tabletext"/>
              <w:rPr>
                <w:i/>
                <w:iCs/>
                <w:sz w:val="16"/>
                <w:szCs w:val="16"/>
                <w:lang w:eastAsia="de-DE"/>
              </w:rPr>
            </w:pPr>
            <w:r w:rsidRPr="00A60FD8">
              <w:rPr>
                <w:i/>
                <w:iCs/>
                <w:sz w:val="16"/>
                <w:szCs w:val="16"/>
              </w:rPr>
              <w:t>PlatoonParticipants</w:t>
            </w:r>
          </w:p>
        </w:tc>
        <w:tc>
          <w:tcPr>
            <w:tcW w:w="0" w:type="auto"/>
            <w:tcBorders>
              <w:top w:val="single" w:sz="4" w:space="0" w:color="auto"/>
              <w:left w:val="single" w:sz="4" w:space="0" w:color="auto"/>
              <w:bottom w:val="single" w:sz="4" w:space="0" w:color="auto"/>
              <w:right w:val="single" w:sz="4" w:space="0" w:color="auto"/>
            </w:tcBorders>
            <w:hideMark/>
          </w:tcPr>
          <w:p w14:paraId="4B01A7B8" w14:textId="77777777" w:rsidR="001C3FC0" w:rsidRPr="00A60FD8" w:rsidRDefault="001C3FC0" w:rsidP="00FC5A5D">
            <w:pPr>
              <w:pStyle w:val="Tabletext"/>
              <w:rPr>
                <w:sz w:val="16"/>
                <w:szCs w:val="16"/>
                <w:lang w:eastAsia="de-DE"/>
              </w:rPr>
            </w:pPr>
            <w:r w:rsidRPr="00A60FD8">
              <w:rPr>
                <w:sz w:val="16"/>
                <w:szCs w:val="16"/>
              </w:rPr>
              <w:t>List of following vehicle IDs (tx by platoon leader only when approaching a cooperative intersection)</w:t>
            </w:r>
          </w:p>
        </w:tc>
      </w:tr>
      <w:tr w:rsidR="001C3FC0" w:rsidRPr="00A60FD8" w14:paraId="66185FA5" w14:textId="77777777" w:rsidTr="00FC5A5D">
        <w:trPr>
          <w:trHeight w:val="156"/>
        </w:trPr>
        <w:tc>
          <w:tcPr>
            <w:tcW w:w="651" w:type="dxa"/>
            <w:vMerge/>
            <w:tcBorders>
              <w:top w:val="single" w:sz="4" w:space="0" w:color="auto"/>
              <w:left w:val="single" w:sz="4" w:space="0" w:color="auto"/>
              <w:bottom w:val="single" w:sz="4" w:space="0" w:color="auto"/>
              <w:right w:val="single" w:sz="4" w:space="0" w:color="auto"/>
            </w:tcBorders>
            <w:vAlign w:val="center"/>
            <w:hideMark/>
          </w:tcPr>
          <w:p w14:paraId="308EEE10" w14:textId="77777777" w:rsidR="001C3FC0" w:rsidRPr="00A60FD8" w:rsidRDefault="001C3FC0" w:rsidP="00FC5A5D">
            <w:pPr>
              <w:pStyle w:val="Tabletext"/>
              <w:rPr>
                <w:lang w:eastAsia="de-DE"/>
              </w:rPr>
            </w:pPr>
          </w:p>
        </w:tc>
        <w:tc>
          <w:tcPr>
            <w:tcW w:w="1649" w:type="dxa"/>
            <w:tcBorders>
              <w:top w:val="single" w:sz="4" w:space="0" w:color="auto"/>
              <w:left w:val="single" w:sz="4" w:space="0" w:color="auto"/>
              <w:bottom w:val="single" w:sz="4" w:space="0" w:color="auto"/>
              <w:right w:val="single" w:sz="4" w:space="0" w:color="auto"/>
            </w:tcBorders>
            <w:hideMark/>
          </w:tcPr>
          <w:p w14:paraId="764FB1D4" w14:textId="77777777" w:rsidR="001C3FC0" w:rsidRPr="00A60FD8" w:rsidRDefault="001C3FC0" w:rsidP="00FC5A5D">
            <w:pPr>
              <w:pStyle w:val="Tabletext"/>
              <w:rPr>
                <w:i/>
                <w:iCs/>
                <w:sz w:val="16"/>
                <w:szCs w:val="16"/>
                <w:lang w:eastAsia="de-DE"/>
              </w:rPr>
            </w:pPr>
            <w:r w:rsidRPr="00A60FD8">
              <w:rPr>
                <w:i/>
                <w:iCs/>
                <w:sz w:val="16"/>
                <w:szCs w:val="16"/>
              </w:rPr>
              <w:t>desiredPlatoonSpeed</w:t>
            </w:r>
          </w:p>
        </w:tc>
        <w:tc>
          <w:tcPr>
            <w:tcW w:w="0" w:type="auto"/>
            <w:tcBorders>
              <w:top w:val="single" w:sz="4" w:space="0" w:color="auto"/>
              <w:left w:val="single" w:sz="4" w:space="0" w:color="auto"/>
              <w:bottom w:val="single" w:sz="4" w:space="0" w:color="auto"/>
              <w:right w:val="single" w:sz="4" w:space="0" w:color="auto"/>
            </w:tcBorders>
            <w:hideMark/>
          </w:tcPr>
          <w:p w14:paraId="6A65FFEF" w14:textId="77777777" w:rsidR="001C3FC0" w:rsidRPr="00A60FD8" w:rsidRDefault="001C3FC0" w:rsidP="00FC5A5D">
            <w:pPr>
              <w:pStyle w:val="Tabletext"/>
              <w:rPr>
                <w:sz w:val="16"/>
                <w:szCs w:val="16"/>
                <w:lang w:eastAsia="de-DE"/>
              </w:rPr>
            </w:pPr>
            <w:r w:rsidRPr="00A60FD8">
              <w:rPr>
                <w:sz w:val="16"/>
                <w:szCs w:val="16"/>
              </w:rPr>
              <w:t>Speed the platoon desires to adopt (txd by platoon leader only when approaching a cooperative intersection)</w:t>
            </w:r>
          </w:p>
        </w:tc>
      </w:tr>
    </w:tbl>
    <w:p w14:paraId="16194F1D" w14:textId="77777777" w:rsidR="001C3FC0" w:rsidRPr="00A60FD8" w:rsidRDefault="001C3FC0" w:rsidP="00FC5A5D">
      <w:pPr>
        <w:pStyle w:val="Tablefin"/>
        <w:rPr>
          <w:highlight w:val="green"/>
        </w:rPr>
      </w:pPr>
    </w:p>
    <w:p w14:paraId="63FCC095" w14:textId="77777777" w:rsidR="001C3FC0" w:rsidRPr="00A60FD8" w:rsidRDefault="001C3FC0" w:rsidP="00567554">
      <w:pPr>
        <w:pStyle w:val="Headingb"/>
      </w:pPr>
      <w:bookmarkStart w:id="140" w:name="_Toc81397149"/>
      <w:r w:rsidRPr="00A60FD8">
        <w:t>Maneuver Coordination with Trajectory Sharing</w:t>
      </w:r>
      <w:bookmarkEnd w:id="140"/>
    </w:p>
    <w:p w14:paraId="7275050B" w14:textId="77777777" w:rsidR="001C3FC0" w:rsidRPr="00A60FD8" w:rsidRDefault="001C3FC0" w:rsidP="001C3FC0">
      <w:r w:rsidRPr="00A60FD8">
        <w:t xml:space="preserve">Trajectory sharing will share a short-term planned trajectory implying one-way communication. </w:t>
      </w:r>
    </w:p>
    <w:p w14:paraId="0E4F6CF0" w14:textId="77777777" w:rsidR="001C3FC0" w:rsidRPr="00A60FD8" w:rsidRDefault="001C3FC0" w:rsidP="00567554">
      <w:pPr>
        <w:pStyle w:val="Headingb"/>
      </w:pPr>
      <w:r w:rsidRPr="00A60FD8">
        <w:t xml:space="preserve">MAVEN </w:t>
      </w:r>
    </w:p>
    <w:p w14:paraId="1812E312" w14:textId="77777777" w:rsidR="001C3FC0" w:rsidRPr="00A60FD8" w:rsidRDefault="001C3FC0" w:rsidP="001C3FC0">
      <w:pPr>
        <w:widowControl w:val="0"/>
        <w:rPr>
          <w:szCs w:val="24"/>
        </w:rPr>
      </w:pPr>
      <w:r w:rsidRPr="00A60FD8">
        <w:t xml:space="preserve">MAVEN addresses urban platooning in a very different way compared to other developments targeting highways. Based on a common distributed algorithm and V2V exchanged information, individual CAVs shall form platoons, manage their operation (joining, leaving, etc.), and control their motion. In this sense, MAVEN platooning can be seen as an extended Cooperative ACC </w:t>
      </w:r>
      <w:r w:rsidRPr="00A60FD8">
        <w:fldChar w:fldCharType="begin" w:fldLock="1"/>
      </w:r>
      <w:r w:rsidRPr="00A60FD8">
        <w:instrText>ADDIN CSL_CITATION {"citationItems":[{"id":"ITEM-1","itemData":{"author":[{"dropping-particle":"","family":"ETSI","given":"","non-dropping-particle":"","parse-names":false,"suffix":""}],"id":"ITEM-1","issued":{"date-parts":[["2019"]]},"page":"1-45","title":"Intelligent Transport Systems ( ITS ); Cooperative Adaptive Cruise Control ( CACC ); Pre-standardization study","type":"article-journal","volume":"1"},"uris":["http://www.mendeley.com/documents/?uuid=7ff2d28d-5bf7-4398-b694-139e55d783ff"]}],"mendeley":{"formattedCitation":"[8]","plainTextFormattedCitation":"[8]","previouslyFormattedCitation":"[8]"},"properties":{"noteIndex":0},"schema":"https://github.com/citation-style-language/schema/raw/master/csl-citation.json"}</w:instrText>
      </w:r>
      <w:r w:rsidRPr="00A60FD8">
        <w:fldChar w:fldCharType="separate"/>
      </w:r>
      <w:r w:rsidRPr="00A60FD8">
        <w:t>[8]</w:t>
      </w:r>
      <w:r w:rsidRPr="00A60FD8">
        <w:fldChar w:fldCharType="end"/>
      </w:r>
      <w:r w:rsidRPr="00A60FD8">
        <w:t xml:space="preserve">. The C-ACC-like vehicle control and platoon management is executed independently at each individual vehicle following a common distributed protocol. Adopting dedicated messages instead of small extensions of already deployed messages would imply additional channel load (due to the overhead of lower layers’ protocol headers). A complete description of the ASN1 definitions for the different data elements of the MAVEN extended CAMs (including the representation of the planned trajectory) is provided in </w:t>
      </w:r>
      <w:r w:rsidRPr="00A60FD8">
        <w:fldChar w:fldCharType="begin" w:fldLock="1"/>
      </w:r>
      <w:r w:rsidRPr="00A60FD8">
        <w:instrText>ADDIN CSL_CITATION {"citationItems":[{"id":"ITEM-1","itemData":{"author":[{"dropping-particle":"","family":"MAVEN consortium","given":"","non-dropping-particle":"","parse-names":false,"suffix":""}],"id":"ITEM-1","issued":{"date-parts":[["0"]]},"publisher-place":"February 2018","title":"Deliverable D5.1: V2X communications for Infrastructure assisted automated driving","type":"report"},"uris":["http://www.mendeley.com/documents/?uuid=77bb5f7a-5e21-4e7f-ac74-6e44089f935a"]}],"mendeley":{"formattedCitation":"[5]","plainTextFormattedCitation":"[5]","previouslyFormattedCitation":"[5]"},"properties":{"noteIndex":0},"schema":"https://github.com/citation-style-language/schema/raw/master/csl-citation.json"}</w:instrText>
      </w:r>
      <w:r w:rsidRPr="00A60FD8">
        <w:fldChar w:fldCharType="separate"/>
      </w:r>
      <w:r w:rsidRPr="00A60FD8">
        <w:t>[5]</w:t>
      </w:r>
      <w:r w:rsidRPr="00A60FD8">
        <w:fldChar w:fldCharType="end"/>
      </w:r>
      <w:r w:rsidRPr="00A60FD8">
        <w:t>.</w:t>
      </w:r>
    </w:p>
    <w:p w14:paraId="4500FA59" w14:textId="77777777" w:rsidR="00FC5A5D" w:rsidRPr="00A60FD8" w:rsidRDefault="00FC5A5D">
      <w:pPr>
        <w:tabs>
          <w:tab w:val="clear" w:pos="1134"/>
          <w:tab w:val="clear" w:pos="1871"/>
          <w:tab w:val="clear" w:pos="2268"/>
        </w:tabs>
        <w:overflowPunct/>
        <w:autoSpaceDE/>
        <w:autoSpaceDN/>
        <w:adjustRightInd/>
        <w:spacing w:before="0"/>
        <w:textAlignment w:val="auto"/>
        <w:rPr>
          <w:rFonts w:eastAsia="Calibri"/>
          <w:caps/>
          <w:sz w:val="20"/>
          <w:lang w:eastAsia="en-GB"/>
        </w:rPr>
      </w:pPr>
      <w:bookmarkStart w:id="141" w:name="_Ref66978867"/>
      <w:r w:rsidRPr="00A60FD8">
        <w:rPr>
          <w:rFonts w:eastAsia="Calibri"/>
          <w:lang w:eastAsia="en-GB"/>
        </w:rPr>
        <w:br w:type="page"/>
      </w:r>
    </w:p>
    <w:p w14:paraId="538A5687" w14:textId="7D266516" w:rsidR="00FC5A5D" w:rsidRPr="00A60FD8" w:rsidRDefault="00FC5A5D" w:rsidP="00FC5A5D">
      <w:pPr>
        <w:pStyle w:val="TableNo"/>
        <w:rPr>
          <w:rFonts w:eastAsia="Calibri"/>
          <w:lang w:eastAsia="en-GB"/>
        </w:rPr>
      </w:pPr>
      <w:r w:rsidRPr="00A60FD8">
        <w:rPr>
          <w:rFonts w:eastAsia="Calibri"/>
          <w:lang w:eastAsia="en-GB"/>
        </w:rPr>
        <w:lastRenderedPageBreak/>
        <w:t>Table 3</w:t>
      </w:r>
      <w:bookmarkEnd w:id="141"/>
    </w:p>
    <w:p w14:paraId="324260F4" w14:textId="65178D08" w:rsidR="00FC5A5D" w:rsidRPr="00A60FD8" w:rsidRDefault="00FC5A5D" w:rsidP="00FC5A5D">
      <w:pPr>
        <w:pStyle w:val="Tabletitle"/>
        <w:rPr>
          <w:rFonts w:eastAsia="Calibri"/>
          <w:lang w:eastAsia="en-GB"/>
        </w:rPr>
      </w:pPr>
      <w:r w:rsidRPr="00A60FD8">
        <w:rPr>
          <w:rFonts w:eastAsia="Calibri"/>
          <w:lang w:eastAsia="en-GB"/>
        </w:rPr>
        <w:t xml:space="preserve"> Content of the Automated Vehicle containers in the MAVEN extended CAM on the SCHx</w:t>
      </w:r>
    </w:p>
    <w:tbl>
      <w:tblPr>
        <w:tblW w:w="96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115" w:type="dxa"/>
        </w:tblCellMar>
        <w:tblLook w:val="0420" w:firstRow="1" w:lastRow="0" w:firstColumn="0" w:lastColumn="0" w:noHBand="0" w:noVBand="1"/>
      </w:tblPr>
      <w:tblGrid>
        <w:gridCol w:w="844"/>
        <w:gridCol w:w="2381"/>
        <w:gridCol w:w="6414"/>
      </w:tblGrid>
      <w:tr w:rsidR="001C3FC0" w:rsidRPr="00A60FD8" w14:paraId="669FCCE0" w14:textId="77777777" w:rsidTr="00FC5A5D">
        <w:trPr>
          <w:trHeight w:val="206"/>
          <w:tblHeader/>
          <w:jc w:val="center"/>
        </w:trPr>
        <w:tc>
          <w:tcPr>
            <w:tcW w:w="803" w:type="dxa"/>
            <w:tcBorders>
              <w:top w:val="single" w:sz="4" w:space="0" w:color="auto"/>
              <w:left w:val="single" w:sz="4" w:space="0" w:color="auto"/>
              <w:bottom w:val="single" w:sz="4" w:space="0" w:color="auto"/>
              <w:right w:val="single" w:sz="4" w:space="0" w:color="auto"/>
            </w:tcBorders>
            <w:shd w:val="clear" w:color="auto" w:fill="D9D9D9"/>
          </w:tcPr>
          <w:p w14:paraId="6E994F99" w14:textId="77777777" w:rsidR="001C3FC0" w:rsidRPr="00A60FD8" w:rsidRDefault="001C3FC0" w:rsidP="00FC5A5D">
            <w:pPr>
              <w:pStyle w:val="Tablehead"/>
              <w:rPr>
                <w:lang w:eastAsia="de-DE"/>
              </w:rPr>
            </w:pPr>
          </w:p>
        </w:tc>
        <w:tc>
          <w:tcPr>
            <w:tcW w:w="2268" w:type="dxa"/>
            <w:tcBorders>
              <w:top w:val="single" w:sz="4" w:space="0" w:color="auto"/>
              <w:left w:val="single" w:sz="4" w:space="0" w:color="auto"/>
              <w:bottom w:val="single" w:sz="4" w:space="0" w:color="auto"/>
              <w:right w:val="single" w:sz="4" w:space="0" w:color="auto"/>
            </w:tcBorders>
            <w:shd w:val="clear" w:color="auto" w:fill="D9D9D9"/>
            <w:hideMark/>
          </w:tcPr>
          <w:p w14:paraId="0A8F8331" w14:textId="77777777" w:rsidR="001C3FC0" w:rsidRPr="00A60FD8" w:rsidRDefault="001C3FC0" w:rsidP="00FC5A5D">
            <w:pPr>
              <w:pStyle w:val="Tablehead"/>
              <w:rPr>
                <w:lang w:eastAsia="de-DE"/>
              </w:rPr>
            </w:pPr>
            <w:r w:rsidRPr="00A60FD8">
              <w:t>Data Field/Element</w:t>
            </w:r>
          </w:p>
        </w:tc>
        <w:tc>
          <w:tcPr>
            <w:tcW w:w="6109" w:type="dxa"/>
            <w:tcBorders>
              <w:top w:val="single" w:sz="4" w:space="0" w:color="auto"/>
              <w:left w:val="single" w:sz="4" w:space="0" w:color="auto"/>
              <w:bottom w:val="single" w:sz="4" w:space="0" w:color="auto"/>
              <w:right w:val="single" w:sz="4" w:space="0" w:color="auto"/>
            </w:tcBorders>
            <w:shd w:val="clear" w:color="auto" w:fill="D9D9D9"/>
            <w:hideMark/>
          </w:tcPr>
          <w:p w14:paraId="3EA8A3C7" w14:textId="77777777" w:rsidR="001C3FC0" w:rsidRPr="00A60FD8" w:rsidRDefault="001C3FC0" w:rsidP="00FC5A5D">
            <w:pPr>
              <w:pStyle w:val="Tablehead"/>
              <w:rPr>
                <w:lang w:eastAsia="de-DE"/>
              </w:rPr>
            </w:pPr>
            <w:r w:rsidRPr="00A60FD8">
              <w:t>Description</w:t>
            </w:r>
          </w:p>
        </w:tc>
      </w:tr>
      <w:tr w:rsidR="001C3FC0" w:rsidRPr="00A60FD8" w14:paraId="31E58EDD" w14:textId="77777777" w:rsidTr="00FC5A5D">
        <w:trPr>
          <w:trHeight w:val="195"/>
          <w:jc w:val="center"/>
        </w:trPr>
        <w:tc>
          <w:tcPr>
            <w:tcW w:w="803" w:type="dxa"/>
            <w:vMerge w:val="restart"/>
            <w:tcBorders>
              <w:top w:val="single" w:sz="4" w:space="0" w:color="auto"/>
              <w:left w:val="single" w:sz="4" w:space="0" w:color="auto"/>
              <w:bottom w:val="single" w:sz="4" w:space="0" w:color="auto"/>
              <w:right w:val="single" w:sz="4" w:space="0" w:color="auto"/>
            </w:tcBorders>
            <w:shd w:val="clear" w:color="auto" w:fill="A6A6A6"/>
            <w:textDirection w:val="btLr"/>
            <w:hideMark/>
          </w:tcPr>
          <w:p w14:paraId="1B83A770" w14:textId="77777777" w:rsidR="001C3FC0" w:rsidRPr="00A60FD8" w:rsidRDefault="001C3FC0" w:rsidP="00FC5A5D">
            <w:pPr>
              <w:pStyle w:val="Tabletext"/>
              <w:jc w:val="center"/>
              <w:rPr>
                <w:lang w:eastAsia="de-DE"/>
              </w:rPr>
            </w:pPr>
            <w:r w:rsidRPr="00A60FD8">
              <w:t>Automated Vehicle Container HighFreq.</w:t>
            </w:r>
          </w:p>
        </w:tc>
        <w:tc>
          <w:tcPr>
            <w:tcW w:w="2268" w:type="dxa"/>
            <w:tcBorders>
              <w:top w:val="single" w:sz="4" w:space="0" w:color="auto"/>
              <w:left w:val="single" w:sz="4" w:space="0" w:color="auto"/>
              <w:bottom w:val="single" w:sz="4" w:space="0" w:color="auto"/>
              <w:right w:val="single" w:sz="4" w:space="0" w:color="auto"/>
            </w:tcBorders>
            <w:hideMark/>
          </w:tcPr>
          <w:p w14:paraId="24BB230B" w14:textId="77777777" w:rsidR="001C3FC0" w:rsidRPr="00A60FD8" w:rsidRDefault="001C3FC0" w:rsidP="00FC5A5D">
            <w:pPr>
              <w:pStyle w:val="Tabletext"/>
              <w:rPr>
                <w:i/>
                <w:iCs/>
                <w:sz w:val="16"/>
                <w:szCs w:val="16"/>
                <w:lang w:eastAsia="de-DE"/>
              </w:rPr>
            </w:pPr>
            <w:r w:rsidRPr="00A60FD8">
              <w:rPr>
                <w:i/>
                <w:iCs/>
                <w:sz w:val="16"/>
                <w:szCs w:val="16"/>
              </w:rPr>
              <w:t>Heading</w:t>
            </w:r>
          </w:p>
        </w:tc>
        <w:tc>
          <w:tcPr>
            <w:tcW w:w="6109" w:type="dxa"/>
            <w:tcBorders>
              <w:top w:val="single" w:sz="4" w:space="0" w:color="auto"/>
              <w:left w:val="single" w:sz="4" w:space="0" w:color="auto"/>
              <w:bottom w:val="single" w:sz="4" w:space="0" w:color="auto"/>
              <w:right w:val="single" w:sz="4" w:space="0" w:color="auto"/>
            </w:tcBorders>
            <w:hideMark/>
          </w:tcPr>
          <w:p w14:paraId="3A3C2F0B" w14:textId="77777777" w:rsidR="001C3FC0" w:rsidRPr="00A60FD8" w:rsidRDefault="001C3FC0" w:rsidP="00FC5A5D">
            <w:pPr>
              <w:pStyle w:val="Tabletext"/>
              <w:rPr>
                <w:sz w:val="16"/>
                <w:szCs w:val="16"/>
                <w:lang w:eastAsia="de-DE"/>
              </w:rPr>
            </w:pPr>
            <w:r w:rsidRPr="00A60FD8">
              <w:rPr>
                <w:sz w:val="16"/>
                <w:szCs w:val="16"/>
              </w:rPr>
              <w:t>Vehicle heading</w:t>
            </w:r>
          </w:p>
        </w:tc>
      </w:tr>
      <w:tr w:rsidR="001C3FC0" w:rsidRPr="00A60FD8" w14:paraId="3148B2DA" w14:textId="77777777" w:rsidTr="00FC5A5D">
        <w:trPr>
          <w:trHeight w:val="156"/>
          <w:jc w:val="center"/>
        </w:trPr>
        <w:tc>
          <w:tcPr>
            <w:tcW w:w="803" w:type="dxa"/>
            <w:vMerge/>
            <w:tcBorders>
              <w:top w:val="single" w:sz="4" w:space="0" w:color="auto"/>
              <w:left w:val="single" w:sz="4" w:space="0" w:color="auto"/>
              <w:bottom w:val="single" w:sz="4" w:space="0" w:color="auto"/>
              <w:right w:val="single" w:sz="4" w:space="0" w:color="auto"/>
            </w:tcBorders>
            <w:vAlign w:val="center"/>
            <w:hideMark/>
          </w:tcPr>
          <w:p w14:paraId="4EA69445" w14:textId="77777777" w:rsidR="001C3FC0" w:rsidRPr="00A60FD8" w:rsidRDefault="001C3FC0" w:rsidP="00FC5A5D">
            <w:pPr>
              <w:pStyle w:val="Tabletext"/>
              <w:jc w:val="center"/>
              <w:rPr>
                <w:lang w:eastAsia="de-DE"/>
              </w:rPr>
            </w:pPr>
          </w:p>
        </w:tc>
        <w:tc>
          <w:tcPr>
            <w:tcW w:w="2268" w:type="dxa"/>
            <w:tcBorders>
              <w:top w:val="single" w:sz="4" w:space="0" w:color="auto"/>
              <w:left w:val="single" w:sz="4" w:space="0" w:color="auto"/>
              <w:bottom w:val="single" w:sz="4" w:space="0" w:color="auto"/>
              <w:right w:val="single" w:sz="4" w:space="0" w:color="auto"/>
            </w:tcBorders>
            <w:hideMark/>
          </w:tcPr>
          <w:p w14:paraId="6792E8B1" w14:textId="77777777" w:rsidR="001C3FC0" w:rsidRPr="00A60FD8" w:rsidRDefault="001C3FC0" w:rsidP="00FC5A5D">
            <w:pPr>
              <w:pStyle w:val="Tabletext"/>
              <w:rPr>
                <w:i/>
                <w:iCs/>
                <w:sz w:val="16"/>
                <w:szCs w:val="16"/>
                <w:lang w:eastAsia="de-DE"/>
              </w:rPr>
            </w:pPr>
            <w:r w:rsidRPr="00A60FD8">
              <w:rPr>
                <w:i/>
                <w:iCs/>
                <w:sz w:val="16"/>
                <w:szCs w:val="16"/>
              </w:rPr>
              <w:t>Speed</w:t>
            </w:r>
          </w:p>
        </w:tc>
        <w:tc>
          <w:tcPr>
            <w:tcW w:w="6109" w:type="dxa"/>
            <w:tcBorders>
              <w:top w:val="single" w:sz="4" w:space="0" w:color="auto"/>
              <w:left w:val="single" w:sz="4" w:space="0" w:color="auto"/>
              <w:bottom w:val="single" w:sz="4" w:space="0" w:color="auto"/>
              <w:right w:val="single" w:sz="4" w:space="0" w:color="auto"/>
            </w:tcBorders>
            <w:hideMark/>
          </w:tcPr>
          <w:p w14:paraId="09F5AF09" w14:textId="77777777" w:rsidR="001C3FC0" w:rsidRPr="00A60FD8" w:rsidRDefault="001C3FC0" w:rsidP="00FC5A5D">
            <w:pPr>
              <w:pStyle w:val="Tabletext"/>
              <w:rPr>
                <w:sz w:val="16"/>
                <w:szCs w:val="16"/>
                <w:lang w:eastAsia="de-DE"/>
              </w:rPr>
            </w:pPr>
            <w:r w:rsidRPr="00A60FD8">
              <w:rPr>
                <w:sz w:val="16"/>
                <w:szCs w:val="16"/>
              </w:rPr>
              <w:t>Vehicle speed</w:t>
            </w:r>
          </w:p>
        </w:tc>
      </w:tr>
      <w:tr w:rsidR="001C3FC0" w:rsidRPr="00A60FD8" w14:paraId="6E7B19B9" w14:textId="77777777" w:rsidTr="00FC5A5D">
        <w:trPr>
          <w:trHeight w:val="156"/>
          <w:jc w:val="center"/>
        </w:trPr>
        <w:tc>
          <w:tcPr>
            <w:tcW w:w="803" w:type="dxa"/>
            <w:vMerge/>
            <w:tcBorders>
              <w:top w:val="single" w:sz="4" w:space="0" w:color="auto"/>
              <w:left w:val="single" w:sz="4" w:space="0" w:color="auto"/>
              <w:bottom w:val="single" w:sz="4" w:space="0" w:color="auto"/>
              <w:right w:val="single" w:sz="4" w:space="0" w:color="auto"/>
            </w:tcBorders>
            <w:vAlign w:val="center"/>
            <w:hideMark/>
          </w:tcPr>
          <w:p w14:paraId="4D023314" w14:textId="77777777" w:rsidR="001C3FC0" w:rsidRPr="00A60FD8" w:rsidRDefault="001C3FC0" w:rsidP="00FC5A5D">
            <w:pPr>
              <w:pStyle w:val="Tabletext"/>
              <w:jc w:val="center"/>
              <w:rPr>
                <w:lang w:eastAsia="de-DE"/>
              </w:rPr>
            </w:pPr>
          </w:p>
        </w:tc>
        <w:tc>
          <w:tcPr>
            <w:tcW w:w="2268" w:type="dxa"/>
            <w:tcBorders>
              <w:top w:val="single" w:sz="4" w:space="0" w:color="auto"/>
              <w:left w:val="single" w:sz="4" w:space="0" w:color="auto"/>
              <w:bottom w:val="single" w:sz="4" w:space="0" w:color="auto"/>
              <w:right w:val="single" w:sz="4" w:space="0" w:color="auto"/>
            </w:tcBorders>
            <w:hideMark/>
          </w:tcPr>
          <w:p w14:paraId="686E76F5" w14:textId="77777777" w:rsidR="001C3FC0" w:rsidRPr="00A60FD8" w:rsidRDefault="001C3FC0" w:rsidP="00FC5A5D">
            <w:pPr>
              <w:pStyle w:val="Tabletext"/>
              <w:rPr>
                <w:i/>
                <w:iCs/>
                <w:sz w:val="16"/>
                <w:szCs w:val="16"/>
                <w:lang w:eastAsia="de-DE"/>
              </w:rPr>
            </w:pPr>
            <w:r w:rsidRPr="00A60FD8">
              <w:rPr>
                <w:i/>
                <w:iCs/>
                <w:sz w:val="16"/>
                <w:szCs w:val="16"/>
              </w:rPr>
              <w:t>LongitudinalAcceleration</w:t>
            </w:r>
          </w:p>
        </w:tc>
        <w:tc>
          <w:tcPr>
            <w:tcW w:w="6109" w:type="dxa"/>
            <w:tcBorders>
              <w:top w:val="single" w:sz="4" w:space="0" w:color="auto"/>
              <w:left w:val="single" w:sz="4" w:space="0" w:color="auto"/>
              <w:bottom w:val="single" w:sz="4" w:space="0" w:color="auto"/>
              <w:right w:val="single" w:sz="4" w:space="0" w:color="auto"/>
            </w:tcBorders>
            <w:hideMark/>
          </w:tcPr>
          <w:p w14:paraId="70D67609" w14:textId="77777777" w:rsidR="001C3FC0" w:rsidRPr="00A60FD8" w:rsidRDefault="001C3FC0" w:rsidP="00FC5A5D">
            <w:pPr>
              <w:pStyle w:val="Tabletext"/>
              <w:rPr>
                <w:sz w:val="16"/>
                <w:szCs w:val="16"/>
                <w:lang w:eastAsia="de-DE"/>
              </w:rPr>
            </w:pPr>
            <w:r w:rsidRPr="00A60FD8">
              <w:rPr>
                <w:sz w:val="16"/>
                <w:szCs w:val="16"/>
              </w:rPr>
              <w:t>Vehicle longitudinal acceleration</w:t>
            </w:r>
          </w:p>
        </w:tc>
      </w:tr>
      <w:tr w:rsidR="001C3FC0" w:rsidRPr="00A60FD8" w14:paraId="174F544A" w14:textId="77777777" w:rsidTr="00FC5A5D">
        <w:trPr>
          <w:trHeight w:val="156"/>
          <w:jc w:val="center"/>
        </w:trPr>
        <w:tc>
          <w:tcPr>
            <w:tcW w:w="803" w:type="dxa"/>
            <w:vMerge/>
            <w:tcBorders>
              <w:top w:val="single" w:sz="4" w:space="0" w:color="auto"/>
              <w:left w:val="single" w:sz="4" w:space="0" w:color="auto"/>
              <w:bottom w:val="single" w:sz="4" w:space="0" w:color="auto"/>
              <w:right w:val="single" w:sz="4" w:space="0" w:color="auto"/>
            </w:tcBorders>
            <w:vAlign w:val="center"/>
            <w:hideMark/>
          </w:tcPr>
          <w:p w14:paraId="0396C220" w14:textId="77777777" w:rsidR="001C3FC0" w:rsidRPr="00A60FD8" w:rsidRDefault="001C3FC0" w:rsidP="00FC5A5D">
            <w:pPr>
              <w:pStyle w:val="Tabletext"/>
              <w:jc w:val="center"/>
              <w:rPr>
                <w:lang w:eastAsia="de-DE"/>
              </w:rPr>
            </w:pPr>
          </w:p>
        </w:tc>
        <w:tc>
          <w:tcPr>
            <w:tcW w:w="2268" w:type="dxa"/>
            <w:tcBorders>
              <w:top w:val="single" w:sz="4" w:space="0" w:color="auto"/>
              <w:left w:val="single" w:sz="4" w:space="0" w:color="auto"/>
              <w:bottom w:val="single" w:sz="4" w:space="0" w:color="auto"/>
              <w:right w:val="single" w:sz="4" w:space="0" w:color="auto"/>
            </w:tcBorders>
            <w:hideMark/>
          </w:tcPr>
          <w:p w14:paraId="49A1F91A" w14:textId="77777777" w:rsidR="001C3FC0" w:rsidRPr="00A60FD8" w:rsidRDefault="001C3FC0" w:rsidP="00FC5A5D">
            <w:pPr>
              <w:pStyle w:val="Tabletext"/>
              <w:rPr>
                <w:i/>
                <w:iCs/>
                <w:sz w:val="16"/>
                <w:szCs w:val="16"/>
                <w:lang w:eastAsia="de-DE"/>
              </w:rPr>
            </w:pPr>
            <w:r w:rsidRPr="00A60FD8">
              <w:rPr>
                <w:i/>
                <w:iCs/>
                <w:sz w:val="16"/>
                <w:szCs w:val="16"/>
              </w:rPr>
              <w:t>LanePosition</w:t>
            </w:r>
          </w:p>
        </w:tc>
        <w:tc>
          <w:tcPr>
            <w:tcW w:w="6109" w:type="dxa"/>
            <w:tcBorders>
              <w:top w:val="single" w:sz="4" w:space="0" w:color="auto"/>
              <w:left w:val="single" w:sz="4" w:space="0" w:color="auto"/>
              <w:bottom w:val="single" w:sz="4" w:space="0" w:color="auto"/>
              <w:right w:val="single" w:sz="4" w:space="0" w:color="auto"/>
            </w:tcBorders>
            <w:hideMark/>
          </w:tcPr>
          <w:p w14:paraId="65DE2C1D" w14:textId="77777777" w:rsidR="001C3FC0" w:rsidRPr="00A60FD8" w:rsidRDefault="001C3FC0" w:rsidP="00FC5A5D">
            <w:pPr>
              <w:pStyle w:val="Tabletext"/>
              <w:rPr>
                <w:sz w:val="16"/>
                <w:szCs w:val="16"/>
                <w:lang w:eastAsia="de-DE"/>
              </w:rPr>
            </w:pPr>
            <w:r w:rsidRPr="00A60FD8">
              <w:rPr>
                <w:sz w:val="16"/>
                <w:szCs w:val="16"/>
              </w:rPr>
              <w:t>Lane the vehicle is currently driving</w:t>
            </w:r>
          </w:p>
        </w:tc>
      </w:tr>
      <w:tr w:rsidR="001C3FC0" w:rsidRPr="00A60FD8" w14:paraId="198B7BCA" w14:textId="77777777" w:rsidTr="00FC5A5D">
        <w:trPr>
          <w:trHeight w:val="156"/>
          <w:jc w:val="center"/>
        </w:trPr>
        <w:tc>
          <w:tcPr>
            <w:tcW w:w="803" w:type="dxa"/>
            <w:vMerge/>
            <w:tcBorders>
              <w:top w:val="single" w:sz="4" w:space="0" w:color="auto"/>
              <w:left w:val="single" w:sz="4" w:space="0" w:color="auto"/>
              <w:bottom w:val="single" w:sz="4" w:space="0" w:color="auto"/>
              <w:right w:val="single" w:sz="4" w:space="0" w:color="auto"/>
            </w:tcBorders>
            <w:vAlign w:val="center"/>
            <w:hideMark/>
          </w:tcPr>
          <w:p w14:paraId="5961691B" w14:textId="77777777" w:rsidR="001C3FC0" w:rsidRPr="00A60FD8" w:rsidRDefault="001C3FC0" w:rsidP="00FC5A5D">
            <w:pPr>
              <w:pStyle w:val="Tabletext"/>
              <w:jc w:val="center"/>
              <w:rPr>
                <w:lang w:eastAsia="de-DE"/>
              </w:rPr>
            </w:pPr>
          </w:p>
        </w:tc>
        <w:tc>
          <w:tcPr>
            <w:tcW w:w="2268" w:type="dxa"/>
            <w:tcBorders>
              <w:top w:val="single" w:sz="4" w:space="0" w:color="auto"/>
              <w:left w:val="single" w:sz="4" w:space="0" w:color="auto"/>
              <w:bottom w:val="single" w:sz="4" w:space="0" w:color="auto"/>
              <w:right w:val="single" w:sz="4" w:space="0" w:color="auto"/>
            </w:tcBorders>
            <w:hideMark/>
          </w:tcPr>
          <w:p w14:paraId="090A22EE" w14:textId="77777777" w:rsidR="001C3FC0" w:rsidRPr="00A60FD8" w:rsidRDefault="001C3FC0" w:rsidP="00FC5A5D">
            <w:pPr>
              <w:pStyle w:val="Tabletext"/>
              <w:rPr>
                <w:i/>
                <w:iCs/>
                <w:sz w:val="16"/>
                <w:szCs w:val="16"/>
                <w:lang w:eastAsia="de-DE"/>
              </w:rPr>
            </w:pPr>
            <w:r w:rsidRPr="00A60FD8">
              <w:rPr>
                <w:i/>
                <w:iCs/>
                <w:sz w:val="16"/>
                <w:szCs w:val="16"/>
              </w:rPr>
              <w:t>PlannedPath</w:t>
            </w:r>
          </w:p>
        </w:tc>
        <w:tc>
          <w:tcPr>
            <w:tcW w:w="6109" w:type="dxa"/>
            <w:tcBorders>
              <w:top w:val="single" w:sz="4" w:space="0" w:color="auto"/>
              <w:left w:val="single" w:sz="4" w:space="0" w:color="auto"/>
              <w:bottom w:val="single" w:sz="4" w:space="0" w:color="auto"/>
              <w:right w:val="single" w:sz="4" w:space="0" w:color="auto"/>
            </w:tcBorders>
            <w:hideMark/>
          </w:tcPr>
          <w:p w14:paraId="64EAAA13" w14:textId="77777777" w:rsidR="001C3FC0" w:rsidRPr="00A60FD8" w:rsidRDefault="001C3FC0" w:rsidP="00FC5A5D">
            <w:pPr>
              <w:pStyle w:val="Tabletext"/>
              <w:rPr>
                <w:sz w:val="16"/>
                <w:szCs w:val="16"/>
                <w:lang w:eastAsia="de-DE"/>
              </w:rPr>
            </w:pPr>
            <w:r w:rsidRPr="00A60FD8">
              <w:rPr>
                <w:sz w:val="16"/>
                <w:szCs w:val="16"/>
              </w:rPr>
              <w:t>Planned vehicle trajectory in terms of future positions and headings</w:t>
            </w:r>
          </w:p>
        </w:tc>
      </w:tr>
      <w:tr w:rsidR="001C3FC0" w:rsidRPr="00A60FD8" w14:paraId="4CF62480" w14:textId="77777777" w:rsidTr="00FC5A5D">
        <w:trPr>
          <w:trHeight w:val="156"/>
          <w:jc w:val="center"/>
        </w:trPr>
        <w:tc>
          <w:tcPr>
            <w:tcW w:w="803" w:type="dxa"/>
            <w:vMerge/>
            <w:tcBorders>
              <w:top w:val="single" w:sz="4" w:space="0" w:color="auto"/>
              <w:left w:val="single" w:sz="4" w:space="0" w:color="auto"/>
              <w:bottom w:val="single" w:sz="4" w:space="0" w:color="auto"/>
              <w:right w:val="single" w:sz="4" w:space="0" w:color="auto"/>
            </w:tcBorders>
            <w:vAlign w:val="center"/>
            <w:hideMark/>
          </w:tcPr>
          <w:p w14:paraId="1718A28B" w14:textId="77777777" w:rsidR="001C3FC0" w:rsidRPr="00A60FD8" w:rsidRDefault="001C3FC0" w:rsidP="00FC5A5D">
            <w:pPr>
              <w:pStyle w:val="Tabletext"/>
              <w:jc w:val="center"/>
              <w:rPr>
                <w:lang w:eastAsia="de-DE"/>
              </w:rPr>
            </w:pPr>
          </w:p>
        </w:tc>
        <w:tc>
          <w:tcPr>
            <w:tcW w:w="2268" w:type="dxa"/>
            <w:tcBorders>
              <w:top w:val="single" w:sz="4" w:space="0" w:color="auto"/>
              <w:left w:val="single" w:sz="4" w:space="0" w:color="auto"/>
              <w:bottom w:val="single" w:sz="4" w:space="0" w:color="auto"/>
              <w:right w:val="single" w:sz="4" w:space="0" w:color="auto"/>
            </w:tcBorders>
            <w:hideMark/>
          </w:tcPr>
          <w:p w14:paraId="27205DC7" w14:textId="77777777" w:rsidR="001C3FC0" w:rsidRPr="00A60FD8" w:rsidRDefault="001C3FC0" w:rsidP="00FC5A5D">
            <w:pPr>
              <w:pStyle w:val="Tabletext"/>
              <w:rPr>
                <w:i/>
                <w:iCs/>
                <w:sz w:val="16"/>
                <w:szCs w:val="16"/>
                <w:lang w:eastAsia="de-DE"/>
              </w:rPr>
            </w:pPr>
            <w:r w:rsidRPr="00A60FD8">
              <w:rPr>
                <w:i/>
                <w:iCs/>
                <w:sz w:val="16"/>
                <w:szCs w:val="16"/>
              </w:rPr>
              <w:t>PlannedLane</w:t>
            </w:r>
          </w:p>
        </w:tc>
        <w:tc>
          <w:tcPr>
            <w:tcW w:w="6109" w:type="dxa"/>
            <w:tcBorders>
              <w:top w:val="single" w:sz="4" w:space="0" w:color="auto"/>
              <w:left w:val="single" w:sz="4" w:space="0" w:color="auto"/>
              <w:bottom w:val="single" w:sz="4" w:space="0" w:color="auto"/>
              <w:right w:val="single" w:sz="4" w:space="0" w:color="auto"/>
            </w:tcBorders>
            <w:hideMark/>
          </w:tcPr>
          <w:p w14:paraId="1FBA6660" w14:textId="77777777" w:rsidR="001C3FC0" w:rsidRPr="00A60FD8" w:rsidRDefault="001C3FC0" w:rsidP="00FC5A5D">
            <w:pPr>
              <w:pStyle w:val="Tabletext"/>
              <w:rPr>
                <w:sz w:val="16"/>
                <w:szCs w:val="16"/>
                <w:lang w:eastAsia="de-DE"/>
              </w:rPr>
            </w:pPr>
            <w:r w:rsidRPr="00A60FD8">
              <w:rPr>
                <w:sz w:val="16"/>
                <w:szCs w:val="16"/>
              </w:rPr>
              <w:t>Lane the vehicle plans to drive to</w:t>
            </w:r>
          </w:p>
        </w:tc>
      </w:tr>
      <w:tr w:rsidR="001C3FC0" w:rsidRPr="00A60FD8" w14:paraId="3369E0EA" w14:textId="77777777" w:rsidTr="00FC5A5D">
        <w:trPr>
          <w:trHeight w:val="156"/>
          <w:jc w:val="center"/>
        </w:trPr>
        <w:tc>
          <w:tcPr>
            <w:tcW w:w="803" w:type="dxa"/>
            <w:vMerge/>
            <w:tcBorders>
              <w:top w:val="single" w:sz="4" w:space="0" w:color="auto"/>
              <w:left w:val="single" w:sz="4" w:space="0" w:color="auto"/>
              <w:bottom w:val="single" w:sz="4" w:space="0" w:color="auto"/>
              <w:right w:val="single" w:sz="4" w:space="0" w:color="auto"/>
            </w:tcBorders>
            <w:vAlign w:val="center"/>
            <w:hideMark/>
          </w:tcPr>
          <w:p w14:paraId="19E3221C" w14:textId="77777777" w:rsidR="001C3FC0" w:rsidRPr="00A60FD8" w:rsidRDefault="001C3FC0" w:rsidP="00FC5A5D">
            <w:pPr>
              <w:pStyle w:val="Tabletext"/>
              <w:jc w:val="center"/>
              <w:rPr>
                <w:lang w:eastAsia="de-DE"/>
              </w:rPr>
            </w:pPr>
          </w:p>
        </w:tc>
        <w:tc>
          <w:tcPr>
            <w:tcW w:w="2268" w:type="dxa"/>
            <w:tcBorders>
              <w:top w:val="single" w:sz="4" w:space="0" w:color="auto"/>
              <w:left w:val="single" w:sz="4" w:space="0" w:color="auto"/>
              <w:bottom w:val="single" w:sz="4" w:space="0" w:color="auto"/>
              <w:right w:val="single" w:sz="4" w:space="0" w:color="auto"/>
            </w:tcBorders>
            <w:hideMark/>
          </w:tcPr>
          <w:p w14:paraId="39A05D52" w14:textId="77777777" w:rsidR="001C3FC0" w:rsidRPr="00A60FD8" w:rsidRDefault="001C3FC0" w:rsidP="00FC5A5D">
            <w:pPr>
              <w:pStyle w:val="Tabletext"/>
              <w:rPr>
                <w:i/>
                <w:iCs/>
                <w:sz w:val="16"/>
                <w:szCs w:val="16"/>
                <w:lang w:eastAsia="de-DE"/>
              </w:rPr>
            </w:pPr>
            <w:r w:rsidRPr="00A60FD8">
              <w:rPr>
                <w:i/>
                <w:iCs/>
                <w:sz w:val="16"/>
                <w:szCs w:val="16"/>
              </w:rPr>
              <w:t>EmergencyFlag</w:t>
            </w:r>
          </w:p>
        </w:tc>
        <w:tc>
          <w:tcPr>
            <w:tcW w:w="6109" w:type="dxa"/>
            <w:tcBorders>
              <w:top w:val="single" w:sz="4" w:space="0" w:color="auto"/>
              <w:left w:val="single" w:sz="4" w:space="0" w:color="auto"/>
              <w:bottom w:val="single" w:sz="4" w:space="0" w:color="auto"/>
              <w:right w:val="single" w:sz="4" w:space="0" w:color="auto"/>
            </w:tcBorders>
            <w:hideMark/>
          </w:tcPr>
          <w:p w14:paraId="5828E1C3" w14:textId="77777777" w:rsidR="001C3FC0" w:rsidRPr="00A60FD8" w:rsidRDefault="001C3FC0" w:rsidP="00FC5A5D">
            <w:pPr>
              <w:pStyle w:val="Tabletext"/>
              <w:rPr>
                <w:sz w:val="16"/>
                <w:szCs w:val="16"/>
                <w:lang w:eastAsia="de-DE"/>
              </w:rPr>
            </w:pPr>
            <w:r w:rsidRPr="00A60FD8">
              <w:rPr>
                <w:sz w:val="16"/>
                <w:szCs w:val="16"/>
              </w:rPr>
              <w:t>Indicates that an emergency situation is locally ongoing</w:t>
            </w:r>
          </w:p>
        </w:tc>
      </w:tr>
      <w:tr w:rsidR="001C3FC0" w:rsidRPr="00A60FD8" w14:paraId="3D8A3C7E" w14:textId="77777777" w:rsidTr="00FC5A5D">
        <w:trPr>
          <w:trHeight w:val="156"/>
          <w:jc w:val="center"/>
        </w:trPr>
        <w:tc>
          <w:tcPr>
            <w:tcW w:w="803" w:type="dxa"/>
            <w:vMerge w:val="restart"/>
            <w:tcBorders>
              <w:top w:val="single" w:sz="4" w:space="0" w:color="auto"/>
              <w:left w:val="single" w:sz="4" w:space="0" w:color="auto"/>
              <w:bottom w:val="single" w:sz="4" w:space="0" w:color="auto"/>
              <w:right w:val="single" w:sz="4" w:space="0" w:color="auto"/>
            </w:tcBorders>
            <w:shd w:val="clear" w:color="auto" w:fill="A6A6A6"/>
            <w:textDirection w:val="btLr"/>
            <w:hideMark/>
          </w:tcPr>
          <w:p w14:paraId="7FE63A22" w14:textId="77777777" w:rsidR="001C3FC0" w:rsidRPr="00A60FD8" w:rsidRDefault="001C3FC0" w:rsidP="00FC5A5D">
            <w:pPr>
              <w:pStyle w:val="Tabletext"/>
              <w:jc w:val="center"/>
              <w:rPr>
                <w:sz w:val="16"/>
                <w:szCs w:val="16"/>
                <w:lang w:eastAsia="de-DE"/>
              </w:rPr>
            </w:pPr>
            <w:r w:rsidRPr="00A60FD8">
              <w:t>Automated Vehicle Container LowFreq.</w:t>
            </w:r>
          </w:p>
        </w:tc>
        <w:tc>
          <w:tcPr>
            <w:tcW w:w="2268" w:type="dxa"/>
            <w:tcBorders>
              <w:top w:val="single" w:sz="4" w:space="0" w:color="auto"/>
              <w:left w:val="single" w:sz="4" w:space="0" w:color="auto"/>
              <w:bottom w:val="single" w:sz="4" w:space="0" w:color="auto"/>
              <w:right w:val="single" w:sz="4" w:space="0" w:color="auto"/>
            </w:tcBorders>
            <w:hideMark/>
          </w:tcPr>
          <w:p w14:paraId="3E513558" w14:textId="77777777" w:rsidR="001C3FC0" w:rsidRPr="00A60FD8" w:rsidRDefault="001C3FC0" w:rsidP="00FC5A5D">
            <w:pPr>
              <w:pStyle w:val="Tabletext"/>
              <w:rPr>
                <w:i/>
                <w:iCs/>
                <w:sz w:val="16"/>
                <w:szCs w:val="16"/>
                <w:lang w:eastAsia="de-DE"/>
              </w:rPr>
            </w:pPr>
            <w:r w:rsidRPr="00A60FD8">
              <w:rPr>
                <w:i/>
                <w:iCs/>
                <w:sz w:val="16"/>
                <w:szCs w:val="16"/>
              </w:rPr>
              <w:t>PlatoonId</w:t>
            </w:r>
          </w:p>
        </w:tc>
        <w:tc>
          <w:tcPr>
            <w:tcW w:w="6109" w:type="dxa"/>
            <w:tcBorders>
              <w:top w:val="single" w:sz="4" w:space="0" w:color="auto"/>
              <w:left w:val="single" w:sz="4" w:space="0" w:color="auto"/>
              <w:bottom w:val="single" w:sz="4" w:space="0" w:color="auto"/>
              <w:right w:val="single" w:sz="4" w:space="0" w:color="auto"/>
            </w:tcBorders>
            <w:hideMark/>
          </w:tcPr>
          <w:p w14:paraId="4C7848B6" w14:textId="77777777" w:rsidR="001C3FC0" w:rsidRPr="00A60FD8" w:rsidRDefault="001C3FC0" w:rsidP="00FC5A5D">
            <w:pPr>
              <w:pStyle w:val="Tabletext"/>
              <w:rPr>
                <w:sz w:val="16"/>
                <w:szCs w:val="16"/>
                <w:lang w:eastAsia="de-DE"/>
              </w:rPr>
            </w:pPr>
            <w:r w:rsidRPr="00A60FD8">
              <w:rPr>
                <w:sz w:val="16"/>
                <w:szCs w:val="16"/>
              </w:rPr>
              <w:t>Id of the Platoon that the vehicle is currently in</w:t>
            </w:r>
          </w:p>
        </w:tc>
      </w:tr>
      <w:tr w:rsidR="001C3FC0" w:rsidRPr="00A60FD8" w14:paraId="7C2BE942" w14:textId="77777777" w:rsidTr="00FC5A5D">
        <w:trPr>
          <w:trHeight w:val="156"/>
          <w:jc w:val="center"/>
        </w:trPr>
        <w:tc>
          <w:tcPr>
            <w:tcW w:w="803" w:type="dxa"/>
            <w:vMerge/>
            <w:tcBorders>
              <w:top w:val="single" w:sz="4" w:space="0" w:color="auto"/>
              <w:left w:val="single" w:sz="4" w:space="0" w:color="auto"/>
              <w:bottom w:val="single" w:sz="4" w:space="0" w:color="auto"/>
              <w:right w:val="single" w:sz="4" w:space="0" w:color="auto"/>
            </w:tcBorders>
            <w:vAlign w:val="center"/>
            <w:hideMark/>
          </w:tcPr>
          <w:p w14:paraId="7B3F8776" w14:textId="77777777" w:rsidR="001C3FC0" w:rsidRPr="00A60FD8" w:rsidRDefault="001C3FC0" w:rsidP="00FC5A5D">
            <w:pPr>
              <w:pStyle w:val="Tabletext"/>
              <w:rPr>
                <w:sz w:val="16"/>
                <w:szCs w:val="16"/>
                <w:lang w:eastAsia="de-DE"/>
              </w:rPr>
            </w:pPr>
          </w:p>
        </w:tc>
        <w:tc>
          <w:tcPr>
            <w:tcW w:w="2268" w:type="dxa"/>
            <w:tcBorders>
              <w:top w:val="single" w:sz="4" w:space="0" w:color="auto"/>
              <w:left w:val="single" w:sz="4" w:space="0" w:color="auto"/>
              <w:bottom w:val="single" w:sz="4" w:space="0" w:color="auto"/>
              <w:right w:val="single" w:sz="4" w:space="0" w:color="auto"/>
            </w:tcBorders>
            <w:hideMark/>
          </w:tcPr>
          <w:p w14:paraId="4F3CA3F7" w14:textId="77777777" w:rsidR="001C3FC0" w:rsidRPr="00A60FD8" w:rsidRDefault="001C3FC0" w:rsidP="00FC5A5D">
            <w:pPr>
              <w:pStyle w:val="Tabletext"/>
              <w:rPr>
                <w:i/>
                <w:iCs/>
                <w:sz w:val="16"/>
                <w:szCs w:val="16"/>
                <w:lang w:eastAsia="de-DE"/>
              </w:rPr>
            </w:pPr>
            <w:r w:rsidRPr="00A60FD8">
              <w:rPr>
                <w:i/>
                <w:iCs/>
                <w:sz w:val="16"/>
                <w:szCs w:val="16"/>
              </w:rPr>
              <w:t>PlatoonFollowers</w:t>
            </w:r>
          </w:p>
        </w:tc>
        <w:tc>
          <w:tcPr>
            <w:tcW w:w="6109" w:type="dxa"/>
            <w:tcBorders>
              <w:top w:val="single" w:sz="4" w:space="0" w:color="auto"/>
              <w:left w:val="single" w:sz="4" w:space="0" w:color="auto"/>
              <w:bottom w:val="single" w:sz="4" w:space="0" w:color="auto"/>
              <w:right w:val="single" w:sz="4" w:space="0" w:color="auto"/>
            </w:tcBorders>
            <w:hideMark/>
          </w:tcPr>
          <w:p w14:paraId="646B1C5C" w14:textId="77777777" w:rsidR="001C3FC0" w:rsidRPr="00A60FD8" w:rsidRDefault="001C3FC0" w:rsidP="00FC5A5D">
            <w:pPr>
              <w:pStyle w:val="Tabletext"/>
              <w:rPr>
                <w:sz w:val="16"/>
                <w:szCs w:val="16"/>
                <w:lang w:eastAsia="de-DE"/>
              </w:rPr>
            </w:pPr>
            <w:r w:rsidRPr="00A60FD8">
              <w:rPr>
                <w:sz w:val="16"/>
                <w:szCs w:val="16"/>
              </w:rPr>
              <w:t xml:space="preserve">List of following vehicle IDs </w:t>
            </w:r>
          </w:p>
        </w:tc>
      </w:tr>
      <w:tr w:rsidR="001C3FC0" w:rsidRPr="00A60FD8" w14:paraId="5CA6D054" w14:textId="77777777" w:rsidTr="00FC5A5D">
        <w:trPr>
          <w:trHeight w:val="156"/>
          <w:jc w:val="center"/>
        </w:trPr>
        <w:tc>
          <w:tcPr>
            <w:tcW w:w="803" w:type="dxa"/>
            <w:vMerge/>
            <w:tcBorders>
              <w:top w:val="single" w:sz="4" w:space="0" w:color="auto"/>
              <w:left w:val="single" w:sz="4" w:space="0" w:color="auto"/>
              <w:bottom w:val="single" w:sz="4" w:space="0" w:color="auto"/>
              <w:right w:val="single" w:sz="4" w:space="0" w:color="auto"/>
            </w:tcBorders>
            <w:vAlign w:val="center"/>
            <w:hideMark/>
          </w:tcPr>
          <w:p w14:paraId="3BA08223" w14:textId="77777777" w:rsidR="001C3FC0" w:rsidRPr="00A60FD8" w:rsidRDefault="001C3FC0" w:rsidP="00FC5A5D">
            <w:pPr>
              <w:pStyle w:val="Tabletext"/>
              <w:rPr>
                <w:sz w:val="16"/>
                <w:szCs w:val="16"/>
                <w:lang w:eastAsia="de-DE"/>
              </w:rPr>
            </w:pPr>
          </w:p>
        </w:tc>
        <w:tc>
          <w:tcPr>
            <w:tcW w:w="2268" w:type="dxa"/>
            <w:tcBorders>
              <w:top w:val="single" w:sz="4" w:space="0" w:color="auto"/>
              <w:left w:val="single" w:sz="4" w:space="0" w:color="auto"/>
              <w:bottom w:val="single" w:sz="4" w:space="0" w:color="auto"/>
              <w:right w:val="single" w:sz="4" w:space="0" w:color="auto"/>
            </w:tcBorders>
            <w:hideMark/>
          </w:tcPr>
          <w:p w14:paraId="17AD479E" w14:textId="77777777" w:rsidR="001C3FC0" w:rsidRPr="00A60FD8" w:rsidRDefault="001C3FC0" w:rsidP="00FC5A5D">
            <w:pPr>
              <w:pStyle w:val="Tabletext"/>
              <w:rPr>
                <w:i/>
                <w:iCs/>
                <w:sz w:val="16"/>
                <w:szCs w:val="16"/>
                <w:lang w:eastAsia="de-DE"/>
              </w:rPr>
            </w:pPr>
            <w:r w:rsidRPr="00A60FD8">
              <w:rPr>
                <w:i/>
                <w:iCs/>
                <w:sz w:val="16"/>
                <w:szCs w:val="16"/>
              </w:rPr>
              <w:t>PlatoonVehicleState</w:t>
            </w:r>
          </w:p>
        </w:tc>
        <w:tc>
          <w:tcPr>
            <w:tcW w:w="6109" w:type="dxa"/>
            <w:tcBorders>
              <w:top w:val="single" w:sz="4" w:space="0" w:color="auto"/>
              <w:left w:val="single" w:sz="4" w:space="0" w:color="auto"/>
              <w:bottom w:val="single" w:sz="4" w:space="0" w:color="auto"/>
              <w:right w:val="single" w:sz="4" w:space="0" w:color="auto"/>
            </w:tcBorders>
            <w:hideMark/>
          </w:tcPr>
          <w:p w14:paraId="6DA13623" w14:textId="77777777" w:rsidR="001C3FC0" w:rsidRPr="00A60FD8" w:rsidRDefault="001C3FC0" w:rsidP="00FC5A5D">
            <w:pPr>
              <w:pStyle w:val="Tabletext"/>
              <w:rPr>
                <w:sz w:val="16"/>
                <w:szCs w:val="16"/>
                <w:lang w:eastAsia="de-DE"/>
              </w:rPr>
            </w:pPr>
            <w:r w:rsidRPr="00A60FD8">
              <w:rPr>
                <w:sz w:val="16"/>
                <w:szCs w:val="16"/>
              </w:rPr>
              <w:t>State of the platoon that the vehicle is currently in</w:t>
            </w:r>
          </w:p>
        </w:tc>
      </w:tr>
      <w:tr w:rsidR="001C3FC0" w:rsidRPr="00A60FD8" w14:paraId="2C1031C4" w14:textId="77777777" w:rsidTr="00FC5A5D">
        <w:trPr>
          <w:trHeight w:val="156"/>
          <w:jc w:val="center"/>
        </w:trPr>
        <w:tc>
          <w:tcPr>
            <w:tcW w:w="803" w:type="dxa"/>
            <w:vMerge/>
            <w:tcBorders>
              <w:top w:val="single" w:sz="4" w:space="0" w:color="auto"/>
              <w:left w:val="single" w:sz="4" w:space="0" w:color="auto"/>
              <w:bottom w:val="single" w:sz="4" w:space="0" w:color="auto"/>
              <w:right w:val="single" w:sz="4" w:space="0" w:color="auto"/>
            </w:tcBorders>
            <w:vAlign w:val="center"/>
            <w:hideMark/>
          </w:tcPr>
          <w:p w14:paraId="06930AD9" w14:textId="77777777" w:rsidR="001C3FC0" w:rsidRPr="00A60FD8" w:rsidRDefault="001C3FC0" w:rsidP="00FC5A5D">
            <w:pPr>
              <w:pStyle w:val="Tabletext"/>
              <w:rPr>
                <w:sz w:val="16"/>
                <w:szCs w:val="16"/>
                <w:lang w:eastAsia="de-DE"/>
              </w:rPr>
            </w:pPr>
          </w:p>
        </w:tc>
        <w:tc>
          <w:tcPr>
            <w:tcW w:w="2268" w:type="dxa"/>
            <w:tcBorders>
              <w:top w:val="single" w:sz="4" w:space="0" w:color="auto"/>
              <w:left w:val="single" w:sz="4" w:space="0" w:color="auto"/>
              <w:bottom w:val="single" w:sz="4" w:space="0" w:color="auto"/>
              <w:right w:val="single" w:sz="4" w:space="0" w:color="auto"/>
            </w:tcBorders>
            <w:hideMark/>
          </w:tcPr>
          <w:p w14:paraId="5213E2A0" w14:textId="77777777" w:rsidR="001C3FC0" w:rsidRPr="00A60FD8" w:rsidRDefault="001C3FC0" w:rsidP="00FC5A5D">
            <w:pPr>
              <w:pStyle w:val="Tabletext"/>
              <w:rPr>
                <w:i/>
                <w:iCs/>
                <w:sz w:val="16"/>
                <w:szCs w:val="16"/>
                <w:lang w:eastAsia="de-DE"/>
              </w:rPr>
            </w:pPr>
            <w:r w:rsidRPr="00A60FD8">
              <w:rPr>
                <w:i/>
                <w:iCs/>
                <w:sz w:val="16"/>
                <w:szCs w:val="16"/>
              </w:rPr>
              <w:t>PlatoonFormingState</w:t>
            </w:r>
          </w:p>
        </w:tc>
        <w:tc>
          <w:tcPr>
            <w:tcW w:w="6109" w:type="dxa"/>
            <w:tcBorders>
              <w:top w:val="single" w:sz="4" w:space="0" w:color="auto"/>
              <w:left w:val="single" w:sz="4" w:space="0" w:color="auto"/>
              <w:bottom w:val="single" w:sz="4" w:space="0" w:color="auto"/>
              <w:right w:val="single" w:sz="4" w:space="0" w:color="auto"/>
            </w:tcBorders>
            <w:hideMark/>
          </w:tcPr>
          <w:p w14:paraId="5FE9EC04" w14:textId="77777777" w:rsidR="001C3FC0" w:rsidRPr="00A60FD8" w:rsidRDefault="001C3FC0" w:rsidP="00FC5A5D">
            <w:pPr>
              <w:pStyle w:val="Tabletext"/>
              <w:rPr>
                <w:sz w:val="16"/>
                <w:szCs w:val="16"/>
                <w:lang w:eastAsia="de-DE"/>
              </w:rPr>
            </w:pPr>
            <w:r w:rsidRPr="00A60FD8">
              <w:rPr>
                <w:sz w:val="16"/>
                <w:szCs w:val="16"/>
              </w:rPr>
              <w:t>Forming state of the platoon that the vehicle is currently in</w:t>
            </w:r>
          </w:p>
        </w:tc>
      </w:tr>
      <w:tr w:rsidR="001C3FC0" w:rsidRPr="00A60FD8" w14:paraId="0E2DDB1C" w14:textId="77777777" w:rsidTr="00FC5A5D">
        <w:trPr>
          <w:trHeight w:val="156"/>
          <w:jc w:val="center"/>
        </w:trPr>
        <w:tc>
          <w:tcPr>
            <w:tcW w:w="803" w:type="dxa"/>
            <w:vMerge/>
            <w:tcBorders>
              <w:top w:val="single" w:sz="4" w:space="0" w:color="auto"/>
              <w:left w:val="single" w:sz="4" w:space="0" w:color="auto"/>
              <w:bottom w:val="single" w:sz="4" w:space="0" w:color="auto"/>
              <w:right w:val="single" w:sz="4" w:space="0" w:color="auto"/>
            </w:tcBorders>
            <w:vAlign w:val="center"/>
            <w:hideMark/>
          </w:tcPr>
          <w:p w14:paraId="0451FDA7" w14:textId="77777777" w:rsidR="001C3FC0" w:rsidRPr="00A60FD8" w:rsidRDefault="001C3FC0" w:rsidP="00FC5A5D">
            <w:pPr>
              <w:pStyle w:val="Tabletext"/>
              <w:rPr>
                <w:sz w:val="16"/>
                <w:szCs w:val="16"/>
                <w:lang w:eastAsia="de-DE"/>
              </w:rPr>
            </w:pPr>
          </w:p>
        </w:tc>
        <w:tc>
          <w:tcPr>
            <w:tcW w:w="2268" w:type="dxa"/>
            <w:tcBorders>
              <w:top w:val="single" w:sz="4" w:space="0" w:color="auto"/>
              <w:left w:val="single" w:sz="4" w:space="0" w:color="auto"/>
              <w:bottom w:val="single" w:sz="4" w:space="0" w:color="auto"/>
              <w:right w:val="single" w:sz="4" w:space="0" w:color="auto"/>
            </w:tcBorders>
            <w:hideMark/>
          </w:tcPr>
          <w:p w14:paraId="587CB427" w14:textId="77777777" w:rsidR="001C3FC0" w:rsidRPr="00A60FD8" w:rsidRDefault="001C3FC0" w:rsidP="00FC5A5D">
            <w:pPr>
              <w:pStyle w:val="Tabletext"/>
              <w:rPr>
                <w:i/>
                <w:iCs/>
                <w:sz w:val="16"/>
                <w:szCs w:val="16"/>
                <w:lang w:eastAsia="de-DE"/>
              </w:rPr>
            </w:pPr>
            <w:r w:rsidRPr="00A60FD8">
              <w:rPr>
                <w:i/>
                <w:iCs/>
                <w:sz w:val="16"/>
                <w:szCs w:val="16"/>
              </w:rPr>
              <w:t>PlatoonDistanceState</w:t>
            </w:r>
          </w:p>
        </w:tc>
        <w:tc>
          <w:tcPr>
            <w:tcW w:w="6109" w:type="dxa"/>
            <w:tcBorders>
              <w:top w:val="single" w:sz="4" w:space="0" w:color="auto"/>
              <w:left w:val="single" w:sz="4" w:space="0" w:color="auto"/>
              <w:bottom w:val="single" w:sz="4" w:space="0" w:color="auto"/>
              <w:right w:val="single" w:sz="4" w:space="0" w:color="auto"/>
            </w:tcBorders>
            <w:hideMark/>
          </w:tcPr>
          <w:p w14:paraId="431816C2" w14:textId="77777777" w:rsidR="001C3FC0" w:rsidRPr="00A60FD8" w:rsidRDefault="001C3FC0" w:rsidP="00FC5A5D">
            <w:pPr>
              <w:pStyle w:val="Tabletext"/>
              <w:rPr>
                <w:sz w:val="16"/>
                <w:szCs w:val="16"/>
                <w:lang w:eastAsia="de-DE"/>
              </w:rPr>
            </w:pPr>
            <w:r w:rsidRPr="00A60FD8">
              <w:rPr>
                <w:sz w:val="16"/>
                <w:szCs w:val="16"/>
              </w:rPr>
              <w:t>Distance state of the platoon that the vehicle is currently in</w:t>
            </w:r>
          </w:p>
        </w:tc>
      </w:tr>
      <w:tr w:rsidR="001C3FC0" w:rsidRPr="00A60FD8" w14:paraId="762C69EB" w14:textId="77777777" w:rsidTr="00FC5A5D">
        <w:trPr>
          <w:trHeight w:val="156"/>
          <w:jc w:val="center"/>
        </w:trPr>
        <w:tc>
          <w:tcPr>
            <w:tcW w:w="803" w:type="dxa"/>
            <w:vMerge/>
            <w:tcBorders>
              <w:top w:val="single" w:sz="4" w:space="0" w:color="auto"/>
              <w:left w:val="single" w:sz="4" w:space="0" w:color="auto"/>
              <w:bottom w:val="single" w:sz="4" w:space="0" w:color="auto"/>
              <w:right w:val="single" w:sz="4" w:space="0" w:color="auto"/>
            </w:tcBorders>
            <w:vAlign w:val="center"/>
            <w:hideMark/>
          </w:tcPr>
          <w:p w14:paraId="103B715B" w14:textId="77777777" w:rsidR="001C3FC0" w:rsidRPr="00A60FD8" w:rsidRDefault="001C3FC0" w:rsidP="00FC5A5D">
            <w:pPr>
              <w:pStyle w:val="Tabletext"/>
              <w:rPr>
                <w:sz w:val="16"/>
                <w:szCs w:val="16"/>
                <w:lang w:eastAsia="de-DE"/>
              </w:rPr>
            </w:pPr>
          </w:p>
        </w:tc>
        <w:tc>
          <w:tcPr>
            <w:tcW w:w="2268" w:type="dxa"/>
            <w:tcBorders>
              <w:top w:val="single" w:sz="4" w:space="0" w:color="auto"/>
              <w:left w:val="single" w:sz="4" w:space="0" w:color="auto"/>
              <w:bottom w:val="single" w:sz="4" w:space="0" w:color="auto"/>
              <w:right w:val="single" w:sz="4" w:space="0" w:color="auto"/>
            </w:tcBorders>
            <w:hideMark/>
          </w:tcPr>
          <w:p w14:paraId="53785BAA" w14:textId="77777777" w:rsidR="001C3FC0" w:rsidRPr="00A60FD8" w:rsidRDefault="001C3FC0" w:rsidP="00FC5A5D">
            <w:pPr>
              <w:pStyle w:val="Tabletext"/>
              <w:rPr>
                <w:i/>
                <w:iCs/>
                <w:sz w:val="16"/>
                <w:szCs w:val="16"/>
                <w:lang w:eastAsia="de-DE"/>
              </w:rPr>
            </w:pPr>
            <w:r w:rsidRPr="00A60FD8">
              <w:rPr>
                <w:i/>
                <w:iCs/>
                <w:sz w:val="16"/>
                <w:szCs w:val="16"/>
              </w:rPr>
              <w:t>PlannedPath</w:t>
            </w:r>
          </w:p>
        </w:tc>
        <w:tc>
          <w:tcPr>
            <w:tcW w:w="6109" w:type="dxa"/>
            <w:tcBorders>
              <w:top w:val="single" w:sz="4" w:space="0" w:color="auto"/>
              <w:left w:val="single" w:sz="4" w:space="0" w:color="auto"/>
              <w:bottom w:val="single" w:sz="4" w:space="0" w:color="auto"/>
              <w:right w:val="single" w:sz="4" w:space="0" w:color="auto"/>
            </w:tcBorders>
            <w:hideMark/>
          </w:tcPr>
          <w:p w14:paraId="4B617E05" w14:textId="77777777" w:rsidR="001C3FC0" w:rsidRPr="00A60FD8" w:rsidRDefault="001C3FC0" w:rsidP="00FC5A5D">
            <w:pPr>
              <w:pStyle w:val="Tabletext"/>
              <w:rPr>
                <w:sz w:val="16"/>
                <w:szCs w:val="16"/>
                <w:lang w:eastAsia="de-DE"/>
              </w:rPr>
            </w:pPr>
            <w:r w:rsidRPr="00A60FD8">
              <w:rPr>
                <w:sz w:val="16"/>
                <w:szCs w:val="16"/>
              </w:rPr>
              <w:t>Planned vehicle trajectory in terms of future positions and headings</w:t>
            </w:r>
          </w:p>
        </w:tc>
      </w:tr>
    </w:tbl>
    <w:p w14:paraId="0B515AE1" w14:textId="77777777" w:rsidR="001C3FC0" w:rsidRPr="00A60FD8" w:rsidRDefault="001C3FC0" w:rsidP="00FC5A5D">
      <w:pPr>
        <w:pStyle w:val="Tablefin"/>
      </w:pPr>
    </w:p>
    <w:p w14:paraId="4B182588" w14:textId="77777777" w:rsidR="001C3FC0" w:rsidRPr="00A60FD8" w:rsidRDefault="001C3FC0" w:rsidP="00567554">
      <w:pPr>
        <w:pStyle w:val="Headingb"/>
      </w:pPr>
      <w:bookmarkStart w:id="142" w:name="_Toc81397150"/>
      <w:r w:rsidRPr="00A60FD8">
        <w:t>Maneuver Coordination and Cooperative trajectory planning</w:t>
      </w:r>
      <w:bookmarkEnd w:id="142"/>
    </w:p>
    <w:p w14:paraId="7864AA4B" w14:textId="77777777" w:rsidR="001C3FC0" w:rsidRPr="00A60FD8" w:rsidRDefault="001C3FC0" w:rsidP="001C3FC0">
      <w:r w:rsidRPr="00A60FD8">
        <w:t>Cooperative trajectory planning will share a V2V short-term local coordination including planned and desired trajectory implying adaptation of ego-trajectory to other cars trajectory.</w:t>
      </w:r>
    </w:p>
    <w:p w14:paraId="48E601EC" w14:textId="77777777" w:rsidR="001C3FC0" w:rsidRPr="00A60FD8" w:rsidRDefault="001C3FC0" w:rsidP="00567554">
      <w:pPr>
        <w:pStyle w:val="Headingb"/>
      </w:pPr>
      <w:r w:rsidRPr="00A60FD8">
        <w:t>IMAGinE</w:t>
      </w:r>
    </w:p>
    <w:p w14:paraId="3AE48C2F" w14:textId="77777777" w:rsidR="001C3FC0" w:rsidRPr="00A60FD8" w:rsidRDefault="001C3FC0" w:rsidP="001C3FC0">
      <w:pPr>
        <w:spacing w:line="256" w:lineRule="auto"/>
        <w:rPr>
          <w:i/>
          <w:iCs/>
        </w:rPr>
      </w:pPr>
      <w:r w:rsidRPr="00A60FD8">
        <w:t>In the IMAGinE-System, the Maneuver Coordination Service realizes the exchange and negotiation of prospective trajectories between neighboring vehicles. This allows a group of vehicles to find a common joint maneuver that optimizes their global benefit. Since currently there is no standardized V2X message type for the exchange of prospective trajectories, a new message type called "Maneuver Coordination Messages (MCM)" is specified and implemented in IMAGinE. The MCM essentially contains a list of attributed trajectories of the ego vehicle which are generated in the system module “maneuver planning and coordination”.</w:t>
      </w:r>
    </w:p>
    <w:p w14:paraId="6CE2AB8E" w14:textId="77777777" w:rsidR="001C3FC0" w:rsidRPr="00A60FD8" w:rsidRDefault="001C3FC0" w:rsidP="00567554">
      <w:pPr>
        <w:pStyle w:val="Headingb"/>
      </w:pPr>
      <w:bookmarkStart w:id="143" w:name="_Toc81397151"/>
      <w:r w:rsidRPr="00A60FD8">
        <w:t>Maneuver Coordination and Cooperative Maneuver planning</w:t>
      </w:r>
      <w:bookmarkEnd w:id="143"/>
    </w:p>
    <w:p w14:paraId="4EDC6789" w14:textId="020EE92D" w:rsidR="001C3FC0" w:rsidRPr="00A60FD8" w:rsidRDefault="001C3FC0" w:rsidP="001C3FC0">
      <w:r w:rsidRPr="00A60FD8">
        <w:t xml:space="preserve">Cooperative Maneuver planning will share V2V short-term strategic </w:t>
      </w:r>
      <w:r w:rsidR="00A60FD8" w:rsidRPr="00A60FD8">
        <w:t>coordination</w:t>
      </w:r>
      <w:r w:rsidRPr="00A60FD8">
        <w:t xml:space="preserve"> of maneuvers (e.g. lane-changes) implying 2-way communication of abstract maneuver representations.</w:t>
      </w:r>
    </w:p>
    <w:p w14:paraId="787CE3D5" w14:textId="77777777" w:rsidR="001C3FC0" w:rsidRPr="00A60FD8" w:rsidRDefault="001C3FC0" w:rsidP="001C3FC0">
      <w:pPr>
        <w:pStyle w:val="Headingb"/>
      </w:pPr>
      <w:r w:rsidRPr="00A60FD8">
        <w:t>AutoNet2030</w:t>
      </w:r>
    </w:p>
    <w:p w14:paraId="6A3D6640" w14:textId="4156872A" w:rsidR="001C3FC0" w:rsidRPr="00A60FD8" w:rsidRDefault="001C3FC0" w:rsidP="001C3FC0">
      <w:pPr>
        <w:spacing w:line="256" w:lineRule="auto"/>
      </w:pPr>
      <w:r w:rsidRPr="00A60FD8">
        <w:t xml:space="preserve">In AutoNet2030, the Cooperative Lane Change Service (CLCS) supports the planning and execution of a lane change of a single vehicle or a group of vehicles (e.g. platoon) in collaboration with surrounding cooperative vehicles. </w:t>
      </w:r>
      <w:r w:rsidRPr="00A60FD8">
        <w:fldChar w:fldCharType="begin"/>
      </w:r>
      <w:r w:rsidRPr="00A60FD8">
        <w:instrText xml:space="preserve"> REF _Ref66976106 \h  \* MERGEFORMAT </w:instrText>
      </w:r>
      <w:r w:rsidRPr="00A60FD8">
        <w:fldChar w:fldCharType="separate"/>
      </w:r>
      <w:r w:rsidRPr="00A60FD8">
        <w:t>Figure 4</w:t>
      </w:r>
      <w:r w:rsidRPr="00A60FD8">
        <w:fldChar w:fldCharType="end"/>
      </w:r>
      <w:r w:rsidRPr="00A60FD8">
        <w:t xml:space="preserve"> illustrates a situation where two subject vehicles intend to perform a cooperative lane change.</w:t>
      </w:r>
    </w:p>
    <w:p w14:paraId="40CE5CB7" w14:textId="77777777" w:rsidR="00FC5A5D" w:rsidRPr="00A60FD8" w:rsidRDefault="00FC5A5D" w:rsidP="00FC5A5D">
      <w:pPr>
        <w:pStyle w:val="FigureNo"/>
        <w:rPr>
          <w:rFonts w:eastAsia="Calibri"/>
        </w:rPr>
      </w:pPr>
      <w:bookmarkStart w:id="144" w:name="_Ref66976106"/>
      <w:r w:rsidRPr="00A60FD8">
        <w:rPr>
          <w:rFonts w:eastAsia="Calibri"/>
        </w:rPr>
        <w:lastRenderedPageBreak/>
        <w:t>Figure 4</w:t>
      </w:r>
      <w:bookmarkEnd w:id="144"/>
    </w:p>
    <w:p w14:paraId="2DACB5EB" w14:textId="28C20968" w:rsidR="00FC5A5D" w:rsidRPr="00A60FD8" w:rsidRDefault="00FC5A5D" w:rsidP="00FC5A5D">
      <w:pPr>
        <w:pStyle w:val="Figuretitle"/>
        <w:rPr>
          <w:rFonts w:eastAsia="Calibri"/>
          <w:color w:val="1F497D"/>
          <w:lang w:eastAsia="en-GB"/>
        </w:rPr>
      </w:pPr>
      <w:r w:rsidRPr="00A60FD8">
        <w:rPr>
          <w:rFonts w:eastAsia="Calibri"/>
          <w:lang w:eastAsia="en-GB"/>
        </w:rPr>
        <w:t>Planned lane change maneuver</w:t>
      </w:r>
    </w:p>
    <w:p w14:paraId="50889977" w14:textId="77777777" w:rsidR="001C3FC0" w:rsidRPr="00A60FD8" w:rsidRDefault="001C3FC0" w:rsidP="00FC5A5D">
      <w:pPr>
        <w:pStyle w:val="Figure"/>
        <w:rPr>
          <w:noProof w:val="0"/>
        </w:rPr>
      </w:pPr>
      <w:r w:rsidRPr="00A60FD8">
        <w:rPr>
          <w:noProof w:val="0"/>
          <w:lang w:eastAsia="en-US"/>
        </w:rPr>
        <w:drawing>
          <wp:inline distT="0" distB="0" distL="0" distR="0" wp14:anchorId="4E195FBA" wp14:editId="3E7A3B83">
            <wp:extent cx="3968151" cy="1683804"/>
            <wp:effectExtent l="0" t="0" r="0" b="0"/>
            <wp:docPr id="68"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11" descr="Diagram&#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3983791" cy="1690441"/>
                    </a:xfrm>
                    <a:prstGeom prst="rect">
                      <a:avLst/>
                    </a:prstGeom>
                  </pic:spPr>
                </pic:pic>
              </a:graphicData>
            </a:graphic>
          </wp:inline>
        </w:drawing>
      </w:r>
    </w:p>
    <w:p w14:paraId="3CCEEA72" w14:textId="77777777" w:rsidR="001C3FC0" w:rsidRPr="00A60FD8" w:rsidRDefault="001C3FC0" w:rsidP="00FC5A5D">
      <w:pPr>
        <w:pStyle w:val="Normalaftertitle"/>
      </w:pPr>
      <w:r w:rsidRPr="00A60FD8">
        <w:t>Vehicles plan a lane change by selecting a target geographical area to which they intend to drive. This relative area in front of another vehicle is negotiated with the vehicles, which will be driving in the target area during the lane change.</w:t>
      </w:r>
    </w:p>
    <w:p w14:paraId="6904F66C" w14:textId="77777777" w:rsidR="001C3FC0" w:rsidRPr="00A60FD8" w:rsidRDefault="001C3FC0" w:rsidP="001C3FC0">
      <w:pPr>
        <w:spacing w:line="256" w:lineRule="auto"/>
      </w:pPr>
      <w:r w:rsidRPr="00A60FD8">
        <w:t>The CLCS component splits a cooperative lane change in three phases:</w:t>
      </w:r>
    </w:p>
    <w:p w14:paraId="7B9C1728" w14:textId="77777777" w:rsidR="00FC5A5D" w:rsidRPr="00A60FD8" w:rsidRDefault="00FC5A5D" w:rsidP="00FC5A5D">
      <w:pPr>
        <w:pStyle w:val="enumlev1"/>
      </w:pPr>
      <w:r w:rsidRPr="00A60FD8">
        <w:t>•</w:t>
      </w:r>
      <w:r w:rsidRPr="00A60FD8">
        <w:tab/>
      </w:r>
      <w:r w:rsidR="001C3FC0" w:rsidRPr="00A60FD8">
        <w:t>Search Phase: during the search phase, potential target vehicles during the search phase. This phase is optional and only executed when the originating station cannot select a target vehicle. During the search phase, zero, one or multiple potential target vehicles may be found and the originating station should select one to start the preparation phase.</w:t>
      </w:r>
    </w:p>
    <w:p w14:paraId="6FF7EF91" w14:textId="77777777" w:rsidR="00FC5A5D" w:rsidRPr="00A60FD8" w:rsidRDefault="00FC5A5D" w:rsidP="00FC5A5D">
      <w:pPr>
        <w:pStyle w:val="enumlev1"/>
      </w:pPr>
      <w:r w:rsidRPr="00A60FD8">
        <w:t>•</w:t>
      </w:r>
      <w:r w:rsidRPr="00A60FD8">
        <w:tab/>
      </w:r>
      <w:r w:rsidR="001C3FC0" w:rsidRPr="00A60FD8">
        <w:t>Preparation Phase: the originating station requests a target vehicle to open the required space to facilitate the lane change. This phase ends when the target vehicle has confirmed the opened space or the preparation has been aborted by either the target or subject vehicle(s). During the preparation phase, the subject vehicles will physically align to the space opened by the target vehicle in order to execute lane change.</w:t>
      </w:r>
    </w:p>
    <w:p w14:paraId="07E55804" w14:textId="43A6967F" w:rsidR="001C3FC0" w:rsidRPr="00A60FD8" w:rsidRDefault="00FC5A5D" w:rsidP="00FC5A5D">
      <w:pPr>
        <w:pStyle w:val="enumlev1"/>
      </w:pPr>
      <w:r w:rsidRPr="00A60FD8">
        <w:t>•</w:t>
      </w:r>
      <w:r w:rsidRPr="00A60FD8">
        <w:tab/>
      </w:r>
      <w:r w:rsidR="001C3FC0" w:rsidRPr="00A60FD8">
        <w:t>Execution Phase: The lane change is executed. Subject vehicle(s) and target vehicle should use perception sensors and C2X communication to ensure a safe execution. When safety cannot be guaranteed, both subject and target vehicles can abort the cooperative lane change.</w:t>
      </w:r>
    </w:p>
    <w:p w14:paraId="046E380C" w14:textId="77777777" w:rsidR="001C3FC0" w:rsidRPr="00A60FD8" w:rsidRDefault="001C3FC0" w:rsidP="001C3FC0">
      <w:pPr>
        <w:spacing w:line="256" w:lineRule="auto"/>
      </w:pPr>
      <w:r w:rsidRPr="00A60FD8">
        <w:t xml:space="preserve">The CLCS is executed by exchanging Cooperative Lane Change Messages (CLCM). There are four types of CLCM: laneChangeRequest, laneChangeResponse, laneChangeAbort and laneChangePrepared. Each of these message types contains the relevant information that is exchanged by the involved vehicles for every maneuver phase. Further information about the Cooperative Lane Change Service can be found in </w:t>
      </w:r>
      <w:r w:rsidRPr="00A60FD8">
        <w:fldChar w:fldCharType="begin" w:fldLock="1"/>
      </w:r>
      <w:r w:rsidRPr="00A60FD8">
        <w:instrText>ADDIN CSL_CITATION {"citationItems":[{"id":"ITEM-1","itemData":{"author":[{"dropping-particle":"","family":"AutoNet2030","given":"","non-dropping-particle":"","parse-names":false,"suffix":""}],"id":"ITEM-1","issued":{"date-parts":[["2015"]]},"title":"Deliverable D3.2 – “Specifications for the enhancement to existing LDM and cooperative communication protocol standards”","type":"report"},"uris":["http://www.mendeley.com/documents/?uuid=0ac02509-57d1-4947-a3e9-27c0166b7f52"]}],"mendeley":{"formattedCitation":"[4]","plainTextFormattedCitation":"[4]","previouslyFormattedCitation":"[4]"},"properties":{"noteIndex":0},"schema":"https://github.com/citation-style-language/schema/raw/master/csl-citation.json"}</w:instrText>
      </w:r>
      <w:r w:rsidRPr="00A60FD8">
        <w:fldChar w:fldCharType="separate"/>
      </w:r>
      <w:r w:rsidRPr="00A60FD8">
        <w:t>[4]</w:t>
      </w:r>
      <w:r w:rsidRPr="00A60FD8">
        <w:fldChar w:fldCharType="end"/>
      </w:r>
      <w:r w:rsidRPr="00A60FD8">
        <w:t>.</w:t>
      </w:r>
    </w:p>
    <w:p w14:paraId="1368C661" w14:textId="77777777" w:rsidR="001C3FC0" w:rsidRPr="00A60FD8" w:rsidRDefault="001C3FC0" w:rsidP="00567554">
      <w:pPr>
        <w:pStyle w:val="Headingb"/>
      </w:pPr>
      <w:r w:rsidRPr="00A60FD8">
        <w:t>ADAS&amp;ME</w:t>
      </w:r>
    </w:p>
    <w:p w14:paraId="358F3C8C" w14:textId="77777777" w:rsidR="001C3FC0" w:rsidRPr="00A60FD8" w:rsidRDefault="001C3FC0" w:rsidP="001C3FC0">
      <w:r w:rsidRPr="00A60FD8">
        <w:t>For its passenger vehicle use cases, the ADAS&amp;ME project uses very basic maneuver coordination. In case the host vehicle can’t drive automated, for example due to a construction site, and the driver is not taking over the control, the vehicle sends out a coordinated maneuver request for ‘e-towing’ (aka ‘follow-me’) or cooperative safe stop. The remote vehicle accepts or rejects the request with a simple yes or no.</w:t>
      </w:r>
    </w:p>
    <w:p w14:paraId="5312A15F" w14:textId="77777777" w:rsidR="001C3FC0" w:rsidRPr="00A60FD8" w:rsidRDefault="001C3FC0" w:rsidP="00567554">
      <w:pPr>
        <w:pStyle w:val="Headingb"/>
      </w:pPr>
      <w:r w:rsidRPr="00A60FD8">
        <w:t>EU commission Horizon Europe and CEF2 calls</w:t>
      </w:r>
    </w:p>
    <w:p w14:paraId="0CC5A38A" w14:textId="6C03A0C2" w:rsidR="001C3FC0" w:rsidRPr="00A60FD8" w:rsidRDefault="00502650" w:rsidP="00FC5A5D">
      <w:pPr>
        <w:pStyle w:val="EditorsNote"/>
      </w:pPr>
      <w:r w:rsidRPr="00A60FD8">
        <w:t>[</w:t>
      </w:r>
      <w:r w:rsidR="001C3FC0" w:rsidRPr="00A60FD8">
        <w:t>Editor</w:t>
      </w:r>
      <w:r w:rsidRPr="00A60FD8">
        <w:t>’</w:t>
      </w:r>
      <w:r w:rsidR="001C3FC0" w:rsidRPr="00A60FD8">
        <w:t>s Note: To be added when available</w:t>
      </w:r>
      <w:r w:rsidRPr="00A60FD8">
        <w:t>]</w:t>
      </w:r>
    </w:p>
    <w:p w14:paraId="151F9970" w14:textId="77777777" w:rsidR="001C3FC0" w:rsidRPr="00A60FD8" w:rsidRDefault="001C3FC0" w:rsidP="001C3FC0">
      <w:pPr>
        <w:rPr>
          <w:lang w:eastAsia="zh-CN"/>
        </w:rPr>
      </w:pPr>
      <w:r w:rsidRPr="00A60FD8">
        <w:rPr>
          <w:lang w:eastAsia="zh-CN"/>
        </w:rPr>
        <w:tab/>
      </w:r>
      <w:r w:rsidRPr="00A60FD8">
        <w:rPr>
          <w:lang w:eastAsia="zh-CN"/>
        </w:rPr>
        <w:sym w:font="Wingdings" w:char="F0E0"/>
      </w:r>
      <w:r w:rsidRPr="00A60FD8">
        <w:rPr>
          <w:lang w:eastAsia="zh-CN"/>
        </w:rPr>
        <w:t xml:space="preserve"> CCAM Partnership</w:t>
      </w:r>
    </w:p>
    <w:p w14:paraId="784E08EB" w14:textId="77777777" w:rsidR="001C3FC0" w:rsidRPr="00A60FD8" w:rsidRDefault="001C3FC0" w:rsidP="001C3FC0">
      <w:pPr>
        <w:rPr>
          <w:lang w:eastAsia="zh-CN"/>
        </w:rPr>
      </w:pPr>
      <w:r w:rsidRPr="00A60FD8">
        <w:rPr>
          <w:lang w:eastAsia="zh-CN"/>
        </w:rPr>
        <w:lastRenderedPageBreak/>
        <w:tab/>
      </w:r>
      <w:r w:rsidRPr="00A60FD8">
        <w:rPr>
          <w:lang w:eastAsia="zh-CN"/>
        </w:rPr>
        <w:sym w:font="Wingdings" w:char="F0E0"/>
      </w:r>
      <w:r w:rsidRPr="00A60FD8">
        <w:rPr>
          <w:lang w:eastAsia="zh-CN"/>
        </w:rPr>
        <w:t xml:space="preserve"> CEF calls in Move and Connect</w:t>
      </w:r>
    </w:p>
    <w:p w14:paraId="64B91827" w14:textId="350D3320" w:rsidR="001C3FC0" w:rsidRPr="00A60FD8" w:rsidRDefault="001C3FC0" w:rsidP="00FC5A5D">
      <w:pPr>
        <w:pStyle w:val="EditorsNote"/>
        <w:rPr>
          <w:lang w:eastAsia="zh-CN"/>
        </w:rPr>
      </w:pPr>
      <w:r w:rsidRPr="00A60FD8">
        <w:rPr>
          <w:lang w:eastAsia="zh-CN"/>
        </w:rPr>
        <w:t>[</w:t>
      </w:r>
      <w:r w:rsidR="00FC5A5D" w:rsidRPr="00A60FD8">
        <w:rPr>
          <w:lang w:eastAsia="zh-CN"/>
        </w:rPr>
        <w:t>Editor</w:t>
      </w:r>
      <w:r w:rsidRPr="00A60FD8">
        <w:rPr>
          <w:lang w:eastAsia="zh-CN"/>
        </w:rPr>
        <w:t>´s note: here are the references for chapter Europe added]</w:t>
      </w:r>
    </w:p>
    <w:p w14:paraId="2BE088E1" w14:textId="77777777" w:rsidR="001C3FC0" w:rsidRPr="00A60FD8" w:rsidRDefault="001C3FC0" w:rsidP="00567554">
      <w:pPr>
        <w:pStyle w:val="Reftext"/>
      </w:pPr>
      <w:r w:rsidRPr="00A60FD8">
        <w:t>[1]</w:t>
      </w:r>
      <w:r w:rsidRPr="00A60FD8">
        <w:tab/>
        <w:t xml:space="preserve">O. Sawade, M. Schulze, and I. Radusch, “Robust Communication for Cooperative Driving Maneuvers,” </w:t>
      </w:r>
      <w:r w:rsidRPr="00A60FD8">
        <w:rPr>
          <w:i/>
          <w:iCs/>
        </w:rPr>
        <w:t>IEEE Intell. Transp. Syst. Mag.</w:t>
      </w:r>
      <w:r w:rsidRPr="00A60FD8">
        <w:t>, vol. 10, no. 3, pp. 159–169, Sep. 2018.</w:t>
      </w:r>
    </w:p>
    <w:p w14:paraId="5FEFEB1D" w14:textId="77777777" w:rsidR="001C3FC0" w:rsidRPr="00A60FD8" w:rsidRDefault="001C3FC0" w:rsidP="00567554">
      <w:pPr>
        <w:pStyle w:val="Reftext"/>
      </w:pPr>
      <w:r w:rsidRPr="00A60FD8">
        <w:t>[2]</w:t>
      </w:r>
      <w:r w:rsidRPr="00A60FD8">
        <w:tab/>
        <w:t xml:space="preserve">O. Sawade </w:t>
      </w:r>
      <w:r w:rsidRPr="00A60FD8">
        <w:rPr>
          <w:i/>
          <w:iCs/>
        </w:rPr>
        <w:t>et al.</w:t>
      </w:r>
      <w:r w:rsidRPr="00A60FD8">
        <w:t>, “Autonomous driving in enclosed car-parks using heterogeneous communication,” 2019.</w:t>
      </w:r>
    </w:p>
    <w:p w14:paraId="121BAD67" w14:textId="77777777" w:rsidR="001C3FC0" w:rsidRPr="00A60FD8" w:rsidRDefault="001C3FC0" w:rsidP="00567554">
      <w:pPr>
        <w:pStyle w:val="Reftext"/>
      </w:pPr>
      <w:r w:rsidRPr="00A60FD8">
        <w:t>[3]</w:t>
      </w:r>
      <w:r w:rsidRPr="00A60FD8">
        <w:tab/>
        <w:t>“Managing Automated Vehicles Enhances Network.” [Online]. Available: https://cordis.europa.eu/project/id/690727/de.</w:t>
      </w:r>
    </w:p>
    <w:p w14:paraId="4AD7F12E" w14:textId="77777777" w:rsidR="001C3FC0" w:rsidRPr="00A60FD8" w:rsidRDefault="001C3FC0" w:rsidP="00567554">
      <w:pPr>
        <w:pStyle w:val="Reftext"/>
      </w:pPr>
      <w:r w:rsidRPr="00A60FD8">
        <w:t>[4]</w:t>
      </w:r>
      <w:r w:rsidRPr="00A60FD8">
        <w:tab/>
        <w:t>AutoNet2030, “Deliverable D3.2 – ‘Specifications for the enhancement to existing LDM and cooperative communication protocol standards,’” 2015.</w:t>
      </w:r>
    </w:p>
    <w:p w14:paraId="594C445B" w14:textId="77777777" w:rsidR="001C3FC0" w:rsidRPr="00A60FD8" w:rsidRDefault="001C3FC0" w:rsidP="00567554">
      <w:pPr>
        <w:pStyle w:val="Reftext"/>
      </w:pPr>
      <w:r w:rsidRPr="00A60FD8">
        <w:t>[5]</w:t>
      </w:r>
      <w:r w:rsidRPr="00A60FD8">
        <w:tab/>
        <w:t>MAVEN consortium, “Deliverable D5.1: V2X communications for Infrastructure assisted automated driving,” February 2018.</w:t>
      </w:r>
    </w:p>
    <w:p w14:paraId="5DE73E4F" w14:textId="77777777" w:rsidR="001C3FC0" w:rsidRPr="00A60FD8" w:rsidRDefault="001C3FC0" w:rsidP="00567554">
      <w:pPr>
        <w:pStyle w:val="Reftext"/>
      </w:pPr>
      <w:r w:rsidRPr="00A60FD8">
        <w:t>[6]</w:t>
      </w:r>
      <w:r w:rsidRPr="00A60FD8">
        <w:tab/>
        <w:t>TransAID Consortium, “Deliverable D5.1 : Definition of V2X message sets,” 2020.</w:t>
      </w:r>
    </w:p>
    <w:p w14:paraId="0B4E4215" w14:textId="77777777" w:rsidR="001C3FC0" w:rsidRPr="00A60FD8" w:rsidRDefault="001C3FC0" w:rsidP="00567554">
      <w:pPr>
        <w:pStyle w:val="Reftext"/>
      </w:pPr>
      <w:r w:rsidRPr="00A60FD8">
        <w:t>[7]</w:t>
      </w:r>
      <w:r w:rsidRPr="00A60FD8">
        <w:tab/>
        <w:t xml:space="preserve">ETSI, “Intelligent Transport Systems (ITS); Vehicular Communications; Basic Set of Applications; Analysis of the Collective Perception Service (CPS),” </w:t>
      </w:r>
      <w:r w:rsidRPr="00A60FD8">
        <w:rPr>
          <w:i/>
          <w:iCs/>
        </w:rPr>
        <w:t>Draft TR 103 562 V0.0.16</w:t>
      </w:r>
      <w:r w:rsidRPr="00A60FD8">
        <w:t>, vol. 1, pp. 1–119, 2019.</w:t>
      </w:r>
    </w:p>
    <w:p w14:paraId="5449C9E3" w14:textId="77777777" w:rsidR="001C3FC0" w:rsidRPr="00A60FD8" w:rsidRDefault="001C3FC0" w:rsidP="00567554">
      <w:pPr>
        <w:pStyle w:val="Reftext"/>
      </w:pPr>
      <w:r w:rsidRPr="00A60FD8">
        <w:t>[8]</w:t>
      </w:r>
      <w:r w:rsidRPr="00A60FD8">
        <w:tab/>
        <w:t>ETSI, “Intelligent Transport Systems ( ITS ); Cooperative Adaptive Cruise Control ( CACC ); Pre-standardization study,” vol. 1, pp. 1–45, 2019.</w:t>
      </w:r>
    </w:p>
    <w:p w14:paraId="2DD2F464" w14:textId="77777777" w:rsidR="001C3FC0" w:rsidRPr="00A60FD8" w:rsidRDefault="001C3FC0" w:rsidP="001C3FC0">
      <w:pPr>
        <w:pStyle w:val="Heading3"/>
        <w:rPr>
          <w:lang w:eastAsia="zh-CN"/>
        </w:rPr>
      </w:pPr>
      <w:r w:rsidRPr="00A60FD8">
        <w:rPr>
          <w:lang w:eastAsia="zh-CN"/>
        </w:rPr>
        <w:t>11.1.2</w:t>
      </w:r>
      <w:r w:rsidRPr="00A60FD8">
        <w:rPr>
          <w:lang w:eastAsia="zh-CN"/>
        </w:rPr>
        <w:tab/>
      </w:r>
    </w:p>
    <w:p w14:paraId="10F65B86" w14:textId="77777777" w:rsidR="001C3FC0" w:rsidRPr="00A60FD8" w:rsidRDefault="001C3FC0" w:rsidP="001C3FC0">
      <w:pPr>
        <w:pStyle w:val="EditorsNote"/>
        <w:rPr>
          <w:lang w:eastAsia="ja-JP"/>
        </w:rPr>
      </w:pPr>
      <w:r w:rsidRPr="00A60FD8">
        <w:rPr>
          <w:lang w:eastAsia="ja-JP"/>
        </w:rPr>
        <w:t>[T.B.D.]</w:t>
      </w:r>
    </w:p>
    <w:p w14:paraId="5621EA30" w14:textId="77777777" w:rsidR="001C3FC0" w:rsidRPr="00A60FD8" w:rsidRDefault="001C3FC0" w:rsidP="001C3FC0">
      <w:pPr>
        <w:pStyle w:val="Heading2"/>
        <w:ind w:left="1138" w:hanging="1138"/>
        <w:rPr>
          <w:lang w:eastAsia="zh-CN"/>
        </w:rPr>
      </w:pPr>
      <w:bookmarkStart w:id="145" w:name="_Toc66364962"/>
      <w:bookmarkStart w:id="146" w:name="_Toc88585997"/>
      <w:r w:rsidRPr="00A60FD8">
        <w:rPr>
          <w:lang w:eastAsia="zh-CN"/>
        </w:rPr>
        <w:t>11.2</w:t>
      </w:r>
      <w:r w:rsidRPr="00A60FD8">
        <w:rPr>
          <w:lang w:eastAsia="zh-CN"/>
        </w:rPr>
        <w:tab/>
        <w:t>Region 2 – Americas</w:t>
      </w:r>
      <w:bookmarkEnd w:id="145"/>
      <w:bookmarkEnd w:id="146"/>
    </w:p>
    <w:p w14:paraId="6E220A5A" w14:textId="77777777" w:rsidR="001C3FC0" w:rsidRPr="00A60FD8" w:rsidRDefault="001C3FC0" w:rsidP="001C3FC0">
      <w:pPr>
        <w:pStyle w:val="Heading3"/>
        <w:rPr>
          <w:lang w:eastAsia="zh-CN"/>
        </w:rPr>
      </w:pPr>
      <w:r w:rsidRPr="00A60FD8">
        <w:rPr>
          <w:lang w:eastAsia="zh-CN"/>
        </w:rPr>
        <w:t>11.2.1</w:t>
      </w:r>
      <w:r w:rsidRPr="00A60FD8">
        <w:rPr>
          <w:lang w:eastAsia="zh-CN"/>
        </w:rPr>
        <w:tab/>
        <w:t>Canada</w:t>
      </w:r>
    </w:p>
    <w:p w14:paraId="2AF41383" w14:textId="77777777" w:rsidR="001C3FC0" w:rsidRPr="00A60FD8" w:rsidRDefault="001C3FC0" w:rsidP="001C3FC0">
      <w:pPr>
        <w:pStyle w:val="EditorsNote"/>
        <w:rPr>
          <w:lang w:eastAsia="ja-JP"/>
        </w:rPr>
      </w:pPr>
      <w:r w:rsidRPr="00A60FD8">
        <w:rPr>
          <w:lang w:eastAsia="ja-JP"/>
        </w:rPr>
        <w:t xml:space="preserve">[T.B.D.] </w:t>
      </w:r>
    </w:p>
    <w:p w14:paraId="709D42F5" w14:textId="77777777" w:rsidR="001C3FC0" w:rsidRPr="00A60FD8" w:rsidRDefault="001C3FC0" w:rsidP="001C3FC0">
      <w:pPr>
        <w:pStyle w:val="Headingb"/>
      </w:pPr>
      <w:r w:rsidRPr="00A60FD8">
        <w:t>Industry initiatives on automated vehicles</w:t>
      </w:r>
    </w:p>
    <w:p w14:paraId="5C1E9DF3" w14:textId="77777777" w:rsidR="001C3FC0" w:rsidRPr="00A60FD8" w:rsidRDefault="001C3FC0" w:rsidP="001C3FC0">
      <w:pPr>
        <w:pStyle w:val="Headingi"/>
      </w:pPr>
      <w:r w:rsidRPr="00A60FD8">
        <w:t>Area X.O</w:t>
      </w:r>
    </w:p>
    <w:p w14:paraId="1D9E5151" w14:textId="77777777" w:rsidR="001C3FC0" w:rsidRPr="00A60FD8" w:rsidRDefault="001C3FC0" w:rsidP="001C3FC0">
      <w:pPr>
        <w:jc w:val="both"/>
        <w:rPr>
          <w:szCs w:val="24"/>
        </w:rPr>
      </w:pPr>
      <w:r w:rsidRPr="00A60FD8">
        <w:rPr>
          <w:szCs w:val="24"/>
        </w:rPr>
        <w:t>Established and operated by Invest Ottawa, Area X.O enables and accelerates the safe and secure development, testing, and application of next generation technologies in smart mobility, autonomy and connectivity for sectors that span telecom; smart agriculture; defense, security, and public safety; unmanned aerial vehicles; and smart cities. This 1 866</w:t>
      </w:r>
      <w:r w:rsidRPr="00A60FD8">
        <w:rPr>
          <w:szCs w:val="24"/>
        </w:rPr>
        <w:noBreakHyphen/>
        <w:t>acre facility offers:</w:t>
      </w:r>
    </w:p>
    <w:p w14:paraId="5DA24254" w14:textId="77777777" w:rsidR="001C3FC0" w:rsidRPr="00A60FD8" w:rsidRDefault="001C3FC0" w:rsidP="001C3FC0">
      <w:pPr>
        <w:pStyle w:val="enumlev1"/>
        <w:jc w:val="both"/>
      </w:pPr>
      <w:r w:rsidRPr="00A60FD8">
        <w:t>1</w:t>
      </w:r>
      <w:r w:rsidRPr="00A60FD8">
        <w:tab/>
        <w:t xml:space="preserve">V2X (vehicle-to-everything) testing, </w:t>
      </w:r>
      <w:proofErr w:type="gramStart"/>
      <w:r w:rsidRPr="00A60FD8">
        <w:t>validation</w:t>
      </w:r>
      <w:proofErr w:type="gramEnd"/>
      <w:r w:rsidRPr="00A60FD8">
        <w:t xml:space="preserve"> and demonstration in a four-season climate with temperatures from -39 to +39 degrees Celsius (-38 to +102 degrees Fahrenheit).</w:t>
      </w:r>
    </w:p>
    <w:p w14:paraId="34D7694F" w14:textId="77777777" w:rsidR="001C3FC0" w:rsidRPr="00A60FD8" w:rsidRDefault="001C3FC0" w:rsidP="001C3FC0">
      <w:pPr>
        <w:pStyle w:val="enumlev1"/>
        <w:jc w:val="both"/>
      </w:pPr>
      <w:r w:rsidRPr="00A60FD8">
        <w:t>2</w:t>
      </w:r>
      <w:r w:rsidRPr="00A60FD8">
        <w:tab/>
        <w:t>Integrated test facilities with GPS systems, terrestrial wireless systems, and satellite communication systems; networking infrastructure; cybersecurity solutions; and industry-leading data gathering, analysis and cloud capabilities.</w:t>
      </w:r>
    </w:p>
    <w:p w14:paraId="46EFB88A" w14:textId="77777777" w:rsidR="001C3FC0" w:rsidRPr="00A60FD8" w:rsidRDefault="001C3FC0" w:rsidP="001C3FC0">
      <w:pPr>
        <w:jc w:val="both"/>
      </w:pPr>
      <w:r w:rsidRPr="00A60FD8">
        <w:t>In CAVs and smart mobility, Area X.O enables innovation in:</w:t>
      </w:r>
    </w:p>
    <w:p w14:paraId="758772DA" w14:textId="77777777" w:rsidR="001C3FC0" w:rsidRPr="00A60FD8" w:rsidRDefault="001C3FC0" w:rsidP="001C3FC0">
      <w:pPr>
        <w:pStyle w:val="enumlev1"/>
        <w:jc w:val="both"/>
      </w:pPr>
      <w:r w:rsidRPr="00A60FD8">
        <w:t>1</w:t>
      </w:r>
      <w:r w:rsidRPr="00A60FD8">
        <w:tab/>
        <w:t xml:space="preserve">Vehicle-to-Vehicle (V2V) communication applications and systems </w:t>
      </w:r>
    </w:p>
    <w:p w14:paraId="684E0489" w14:textId="77777777" w:rsidR="001C3FC0" w:rsidRPr="00A60FD8" w:rsidRDefault="001C3FC0" w:rsidP="001C3FC0">
      <w:pPr>
        <w:pStyle w:val="enumlev1"/>
        <w:jc w:val="both"/>
      </w:pPr>
      <w:r w:rsidRPr="00A60FD8">
        <w:lastRenderedPageBreak/>
        <w:t>2</w:t>
      </w:r>
      <w:r w:rsidRPr="00A60FD8">
        <w:tab/>
        <w:t xml:space="preserve">Vehicle-to-Infrastructure (V2I) technologies and systems </w:t>
      </w:r>
    </w:p>
    <w:p w14:paraId="1410F8FA" w14:textId="77777777" w:rsidR="001C3FC0" w:rsidRPr="00A60FD8" w:rsidRDefault="001C3FC0" w:rsidP="001C3FC0">
      <w:pPr>
        <w:pStyle w:val="enumlev1"/>
      </w:pPr>
      <w:r w:rsidRPr="00A60FD8">
        <w:t>3</w:t>
      </w:r>
      <w:r w:rsidRPr="00A60FD8">
        <w:tab/>
        <w:t>Next-generation networks that underpin V2V and V2I innovation and applications</w:t>
      </w:r>
    </w:p>
    <w:p w14:paraId="6A2C564D" w14:textId="77777777" w:rsidR="001C3FC0" w:rsidRPr="00A60FD8" w:rsidRDefault="001C3FC0" w:rsidP="001C3FC0">
      <w:pPr>
        <w:pStyle w:val="enumlev1"/>
        <w:jc w:val="both"/>
      </w:pPr>
      <w:r w:rsidRPr="00A60FD8">
        <w:t>4</w:t>
      </w:r>
      <w:r w:rsidRPr="00A60FD8">
        <w:tab/>
        <w:t>Software, hardware, and associated cybersecurity technologies required to integrate these capabilities into automated vehicles and municipal infrastructure</w:t>
      </w:r>
    </w:p>
    <w:p w14:paraId="41F7ACC0" w14:textId="77777777" w:rsidR="001C3FC0" w:rsidRPr="00A60FD8" w:rsidRDefault="001C3FC0" w:rsidP="001C3FC0">
      <w:pPr>
        <w:pStyle w:val="enumlev1"/>
        <w:jc w:val="both"/>
      </w:pPr>
      <w:r w:rsidRPr="00A60FD8">
        <w:t>5</w:t>
      </w:r>
      <w:r w:rsidRPr="00A60FD8">
        <w:tab/>
        <w:t>CAV operations in inclement weather, including systems that pinpoint the location of hidden objects, cybersecurity, interoperability and use of CAV-generated data</w:t>
      </w:r>
    </w:p>
    <w:p w14:paraId="55AB275A" w14:textId="77777777" w:rsidR="001C3FC0" w:rsidRPr="00A60FD8" w:rsidRDefault="001C3FC0" w:rsidP="001C3FC0">
      <w:pPr>
        <w:jc w:val="both"/>
        <w:rPr>
          <w:szCs w:val="24"/>
        </w:rPr>
      </w:pPr>
      <w:r w:rsidRPr="00A60FD8">
        <w:rPr>
          <w:szCs w:val="24"/>
        </w:rPr>
        <w:t xml:space="preserve">For additional information, please visit </w:t>
      </w:r>
      <w:hyperlink r:id="rId71" w:history="1">
        <w:r w:rsidRPr="00A60FD8">
          <w:rPr>
            <w:rStyle w:val="Hyperlink"/>
            <w:szCs w:val="24"/>
          </w:rPr>
          <w:t>www.AreaXO.com</w:t>
        </w:r>
      </w:hyperlink>
      <w:r w:rsidRPr="00A60FD8">
        <w:rPr>
          <w:szCs w:val="24"/>
        </w:rPr>
        <w:t xml:space="preserve"> and </w:t>
      </w:r>
      <w:r w:rsidRPr="00A60FD8">
        <w:rPr>
          <w:rStyle w:val="Hyperlink"/>
          <w:szCs w:val="24"/>
        </w:rPr>
        <w:t>www.investottawa.ca</w:t>
      </w:r>
      <w:r w:rsidRPr="00A60FD8">
        <w:rPr>
          <w:szCs w:val="24"/>
        </w:rPr>
        <w:t>.</w:t>
      </w:r>
    </w:p>
    <w:p w14:paraId="22118D3A" w14:textId="77777777" w:rsidR="001C3FC0" w:rsidRPr="00A60FD8" w:rsidRDefault="001C3FC0" w:rsidP="001C3FC0">
      <w:pPr>
        <w:rPr>
          <w:lang w:eastAsia="zh-CN"/>
        </w:rPr>
      </w:pPr>
    </w:p>
    <w:p w14:paraId="1663A245" w14:textId="77777777" w:rsidR="001C3FC0" w:rsidRPr="00A60FD8" w:rsidRDefault="001C3FC0" w:rsidP="001C3FC0">
      <w:pPr>
        <w:pStyle w:val="Heading3"/>
        <w:rPr>
          <w:lang w:eastAsia="zh-CN"/>
        </w:rPr>
      </w:pPr>
      <w:r w:rsidRPr="00A60FD8">
        <w:rPr>
          <w:lang w:eastAsia="zh-CN"/>
        </w:rPr>
        <w:t>11.2.2</w:t>
      </w:r>
      <w:r w:rsidRPr="00A60FD8">
        <w:rPr>
          <w:lang w:eastAsia="zh-CN"/>
        </w:rPr>
        <w:tab/>
        <w:t>United States of America</w:t>
      </w:r>
    </w:p>
    <w:p w14:paraId="0754ED63" w14:textId="77777777" w:rsidR="001C3FC0" w:rsidRPr="00A60FD8" w:rsidRDefault="001C3FC0" w:rsidP="001C3FC0">
      <w:pPr>
        <w:rPr>
          <w:lang w:eastAsia="ko-KR"/>
        </w:rPr>
      </w:pPr>
      <w:r w:rsidRPr="00A60FD8">
        <w:rPr>
          <w:lang w:eastAsia="ko-KR"/>
        </w:rPr>
        <w:t>“The U.S. Government is actively pursuing a range of regulatory and non-regulatory activities that will enable the adoption of AVs, with the overall goal to facilitate the safe and full integration of AV technologies into the national surface transportation system. Integration would help realize the great potential AV technologies have for enhancing public safety, making systems more efficient, and facilitating economic vitality.”</w:t>
      </w:r>
      <w:r w:rsidRPr="00A60FD8">
        <w:rPr>
          <w:rStyle w:val="FootnoteReference"/>
          <w:lang w:eastAsia="ko-KR"/>
        </w:rPr>
        <w:footnoteReference w:id="54"/>
      </w:r>
      <w:r w:rsidRPr="00A60FD8">
        <w:rPr>
          <w:lang w:eastAsia="ko-KR"/>
        </w:rPr>
        <w:t xml:space="preserve"> </w:t>
      </w:r>
    </w:p>
    <w:p w14:paraId="6023AAE8" w14:textId="6C9DBBA7" w:rsidR="001C3FC0" w:rsidRPr="00A60FD8" w:rsidRDefault="001C3FC0" w:rsidP="001C3FC0">
      <w:pPr>
        <w:rPr>
          <w:lang w:eastAsia="ja-JP"/>
        </w:rPr>
      </w:pPr>
      <w:r w:rsidRPr="00A60FD8">
        <w:rPr>
          <w:lang w:eastAsia="ja-JP"/>
        </w:rPr>
        <w:t>The United States has not identified any spectrum specific to CAV. In 2020, the U.S. regulator decided to reduce the 75 MHz of spectrum previously assigned for ITS to 30 MHz at 5 895</w:t>
      </w:r>
      <w:r w:rsidR="00406E61" w:rsidRPr="00A60FD8">
        <w:rPr>
          <w:lang w:eastAsia="ja-JP"/>
        </w:rPr>
        <w:t>-</w:t>
      </w:r>
      <w:r w:rsidRPr="00A60FD8">
        <w:rPr>
          <w:lang w:eastAsia="ja-JP"/>
        </w:rPr>
        <w:t>5</w:t>
      </w:r>
      <w:r w:rsidR="00406E61" w:rsidRPr="00A60FD8">
        <w:rPr>
          <w:lang w:eastAsia="ja-JP"/>
        </w:rPr>
        <w:t> </w:t>
      </w:r>
      <w:r w:rsidRPr="00A60FD8">
        <w:rPr>
          <w:lang w:eastAsia="ja-JP"/>
        </w:rPr>
        <w:t>925</w:t>
      </w:r>
      <w:r w:rsidR="00406E61" w:rsidRPr="00A60FD8">
        <w:rPr>
          <w:lang w:eastAsia="ja-JP"/>
        </w:rPr>
        <w:t> </w:t>
      </w:r>
      <w:r w:rsidRPr="00A60FD8">
        <w:rPr>
          <w:lang w:eastAsia="ja-JP"/>
        </w:rPr>
        <w:t xml:space="preserve">MHz and specified the use of 3GPP Cellular-Vehicle to Everything Technology. </w:t>
      </w:r>
      <w:r w:rsidRPr="00A60FD8">
        <w:t>The U.S. regulator decided that with the availability of cellular networks and other technologies such as ultrasonic sensors, LiDAR, perceptive sensors, optical cameras and automotive radar, 30 MHz in the 5.9 GHz band was sufficient for currently defined safety-related applications.</w:t>
      </w:r>
      <w:r w:rsidRPr="00A60FD8">
        <w:rPr>
          <w:lang w:eastAsia="ja-JP"/>
        </w:rPr>
        <w:t xml:space="preserve"> </w:t>
      </w:r>
      <w:r w:rsidRPr="00A60FD8">
        <w:rPr>
          <w:bCs/>
          <w:lang w:eastAsia="ja-JP"/>
        </w:rPr>
        <w:t xml:space="preserve">The United States has made 76-81 GHz available for automotive radar applications that support road safety, including long-range radar useful for automated emergency braking and adaptive cruise control systems. </w:t>
      </w:r>
      <w:r w:rsidRPr="00A60FD8">
        <w:rPr>
          <w:lang w:eastAsia="ja-JP"/>
        </w:rPr>
        <w:t>The U.S. regulator has not specified the particular Cellular-Vehicle to Everything radio access technology to be used – “Release 14 which is based on LTE technology or Release 16 which incorporates 5G technology.”</w:t>
      </w:r>
      <w:r w:rsidRPr="00A60FD8">
        <w:rPr>
          <w:rStyle w:val="FootnoteReference"/>
          <w:color w:val="000000" w:themeColor="text1"/>
          <w:lang w:eastAsia="ja-JP"/>
        </w:rPr>
        <w:footnoteReference w:id="55"/>
      </w:r>
      <w:r w:rsidRPr="00A60FD8">
        <w:rPr>
          <w:lang w:eastAsia="ja-JP"/>
        </w:rPr>
        <w:t xml:space="preserve"> </w:t>
      </w:r>
      <w:bookmarkStart w:id="147" w:name="_Hlk84536261"/>
      <w:r w:rsidRPr="00A60FD8">
        <w:rPr>
          <w:lang w:eastAsia="ja-JP"/>
        </w:rPr>
        <w:t xml:space="preserve"> At this time, the regulator also notes “…that 5G is not backwards compatible with LTE.”</w:t>
      </w:r>
      <w:r w:rsidRPr="00A60FD8">
        <w:rPr>
          <w:rStyle w:val="FootnoteReference"/>
          <w:color w:val="000000" w:themeColor="text1"/>
          <w:lang w:eastAsia="ja-JP"/>
        </w:rPr>
        <w:footnoteReference w:id="56"/>
      </w:r>
      <w:r w:rsidRPr="00A60FD8">
        <w:rPr>
          <w:lang w:eastAsia="ja-JP"/>
        </w:rPr>
        <w:t xml:space="preserve"> </w:t>
      </w:r>
      <w:bookmarkEnd w:id="147"/>
      <w:r w:rsidRPr="00A60FD8">
        <w:rPr>
          <w:lang w:eastAsia="ja-JP"/>
        </w:rPr>
        <w:t xml:space="preserve"> The U.S. regulator also concluded that “DSRC-based ITS has not lived up to the original promise of achieving the ITS goals identified”</w:t>
      </w:r>
      <w:r w:rsidRPr="00A60FD8">
        <w:rPr>
          <w:rStyle w:val="FootnoteReference"/>
          <w:b/>
          <w:color w:val="000000" w:themeColor="text1"/>
          <w:lang w:eastAsia="ja-JP"/>
        </w:rPr>
        <w:footnoteReference w:id="57"/>
      </w:r>
      <w:r w:rsidRPr="00A60FD8">
        <w:rPr>
          <w:lang w:eastAsia="ja-JP"/>
        </w:rPr>
        <w:t>. Current ITS deployments “… authorizations granted prior to July 2, 2021 may remain on existing frequencies in the 5</w:t>
      </w:r>
      <w:r w:rsidR="00406E61" w:rsidRPr="00A60FD8">
        <w:rPr>
          <w:lang w:eastAsia="ja-JP"/>
        </w:rPr>
        <w:t xml:space="preserve"> </w:t>
      </w:r>
      <w:r w:rsidRPr="00A60FD8">
        <w:rPr>
          <w:lang w:eastAsia="ja-JP"/>
        </w:rPr>
        <w:t>850</w:t>
      </w:r>
      <w:r w:rsidR="00406E61" w:rsidRPr="00A60FD8">
        <w:rPr>
          <w:lang w:eastAsia="ja-JP"/>
        </w:rPr>
        <w:t>-</w:t>
      </w:r>
      <w:r w:rsidRPr="00A60FD8">
        <w:rPr>
          <w:lang w:eastAsia="ja-JP"/>
        </w:rPr>
        <w:t>5</w:t>
      </w:r>
      <w:r w:rsidR="00406E61" w:rsidRPr="00A60FD8">
        <w:rPr>
          <w:lang w:eastAsia="ja-JP"/>
        </w:rPr>
        <w:t xml:space="preserve"> </w:t>
      </w:r>
      <w:r w:rsidRPr="00A60FD8">
        <w:rPr>
          <w:lang w:eastAsia="ja-JP"/>
        </w:rPr>
        <w:t>895 MHz band until July 5, 2022, at which time they may only operate in the 5</w:t>
      </w:r>
      <w:r w:rsidR="00406E61" w:rsidRPr="00A60FD8">
        <w:rPr>
          <w:lang w:eastAsia="ja-JP"/>
        </w:rPr>
        <w:t xml:space="preserve"> </w:t>
      </w:r>
      <w:r w:rsidRPr="00A60FD8">
        <w:rPr>
          <w:lang w:eastAsia="ja-JP"/>
        </w:rPr>
        <w:t>895</w:t>
      </w:r>
      <w:r w:rsidR="00406E61" w:rsidRPr="00A60FD8">
        <w:rPr>
          <w:lang w:eastAsia="ja-JP"/>
        </w:rPr>
        <w:t>-</w:t>
      </w:r>
      <w:r w:rsidRPr="00A60FD8">
        <w:rPr>
          <w:lang w:eastAsia="ja-JP"/>
        </w:rPr>
        <w:t>5</w:t>
      </w:r>
      <w:r w:rsidR="00406E61" w:rsidRPr="00A60FD8">
        <w:rPr>
          <w:lang w:eastAsia="ja-JP"/>
        </w:rPr>
        <w:t xml:space="preserve"> </w:t>
      </w:r>
      <w:r w:rsidRPr="00A60FD8">
        <w:rPr>
          <w:lang w:eastAsia="ja-JP"/>
        </w:rPr>
        <w:t>925 MHz band.”</w:t>
      </w:r>
      <w:r w:rsidRPr="00A60FD8">
        <w:rPr>
          <w:rStyle w:val="FootnoteReference"/>
          <w:b/>
          <w:color w:val="000000" w:themeColor="text1"/>
          <w:lang w:eastAsia="ja-JP"/>
        </w:rPr>
        <w:footnoteReference w:id="58"/>
      </w:r>
    </w:p>
    <w:p w14:paraId="53606C1C" w14:textId="77777777" w:rsidR="001C3FC0" w:rsidRPr="00A60FD8" w:rsidRDefault="001C3FC0" w:rsidP="001C3FC0">
      <w:pPr>
        <w:pStyle w:val="Heading2"/>
        <w:rPr>
          <w:lang w:eastAsia="zh-CN"/>
        </w:rPr>
      </w:pPr>
      <w:bookmarkStart w:id="148" w:name="_Toc66364963"/>
      <w:bookmarkStart w:id="149" w:name="_Toc88585998"/>
      <w:r w:rsidRPr="00A60FD8">
        <w:rPr>
          <w:lang w:eastAsia="zh-CN"/>
        </w:rPr>
        <w:t>11.3</w:t>
      </w:r>
      <w:r w:rsidRPr="00A60FD8">
        <w:rPr>
          <w:lang w:eastAsia="zh-CN"/>
        </w:rPr>
        <w:tab/>
        <w:t>Region 3 –</w:t>
      </w:r>
      <w:r w:rsidRPr="00A60FD8">
        <w:rPr>
          <w:lang w:eastAsia="zh-CN"/>
        </w:rPr>
        <w:tab/>
        <w:t>Asia-Pacific</w:t>
      </w:r>
      <w:bookmarkEnd w:id="148"/>
      <w:bookmarkEnd w:id="149"/>
    </w:p>
    <w:p w14:paraId="3520423E" w14:textId="77777777" w:rsidR="001C3FC0" w:rsidRPr="00A60FD8" w:rsidRDefault="001C3FC0" w:rsidP="001C3FC0">
      <w:pPr>
        <w:pStyle w:val="Heading3"/>
        <w:rPr>
          <w:lang w:eastAsia="zh-CN"/>
        </w:rPr>
      </w:pPr>
      <w:r w:rsidRPr="00A60FD8">
        <w:rPr>
          <w:lang w:eastAsia="zh-CN"/>
        </w:rPr>
        <w:t>11.3.1</w:t>
      </w:r>
      <w:r w:rsidRPr="00A60FD8">
        <w:rPr>
          <w:lang w:eastAsia="zh-CN"/>
        </w:rPr>
        <w:tab/>
        <w:t xml:space="preserve">China, Peoples Republic of </w:t>
      </w:r>
    </w:p>
    <w:p w14:paraId="319A16B9" w14:textId="650B3BA6" w:rsidR="001C3FC0" w:rsidRPr="00A60FD8" w:rsidRDefault="001C3FC0" w:rsidP="001C3FC0">
      <w:pPr>
        <w:spacing w:beforeLines="50"/>
        <w:rPr>
          <w:rFonts w:ascii="SimSun" w:hAnsi="SimSun" w:cs="SimSun"/>
        </w:rPr>
      </w:pPr>
      <w:r w:rsidRPr="00A60FD8">
        <w:t>China has planned 20 MHz (5</w:t>
      </w:r>
      <w:r w:rsidR="00406E61" w:rsidRPr="00A60FD8">
        <w:t xml:space="preserve"> </w:t>
      </w:r>
      <w:r w:rsidRPr="00A60FD8">
        <w:t>905~5</w:t>
      </w:r>
      <w:r w:rsidR="00406E61" w:rsidRPr="00A60FD8">
        <w:t xml:space="preserve"> </w:t>
      </w:r>
      <w:r w:rsidRPr="00A60FD8">
        <w:t>925 MHz) of spectrum for LTE</w:t>
      </w:r>
      <w:r w:rsidRPr="00A60FD8">
        <w:rPr>
          <w:rFonts w:ascii="SimSun" w:hAnsi="SimSun"/>
        </w:rPr>
        <w:t>-</w:t>
      </w:r>
      <w:r w:rsidRPr="00A60FD8">
        <w:t xml:space="preserve">V2X communication system. The deployed connected vehicle pilot zones (Wuxi, Changsha, Tianjin, etc.) basically cover scenarios such as urban roads and rural roads, with intelligent networked infrastructures. </w:t>
      </w:r>
    </w:p>
    <w:p w14:paraId="7F6674A5" w14:textId="77777777" w:rsidR="001C3FC0" w:rsidRPr="00A60FD8" w:rsidRDefault="001C3FC0" w:rsidP="001C3FC0">
      <w:pPr>
        <w:pStyle w:val="Heading3"/>
        <w:rPr>
          <w:lang w:eastAsia="zh-CN"/>
        </w:rPr>
      </w:pPr>
      <w:r w:rsidRPr="00A60FD8">
        <w:rPr>
          <w:lang w:eastAsia="zh-CN"/>
        </w:rPr>
        <w:lastRenderedPageBreak/>
        <w:t>11.3.2</w:t>
      </w:r>
      <w:r w:rsidRPr="00A60FD8">
        <w:rPr>
          <w:lang w:eastAsia="zh-CN"/>
        </w:rPr>
        <w:tab/>
        <w:t>Japan</w:t>
      </w:r>
    </w:p>
    <w:p w14:paraId="1895DC0C" w14:textId="77777777" w:rsidR="001C3FC0" w:rsidRPr="00A60FD8" w:rsidRDefault="001C3FC0" w:rsidP="001C3FC0">
      <w:pPr>
        <w:pStyle w:val="Headingb"/>
      </w:pPr>
      <w:r w:rsidRPr="00A60FD8">
        <w:t>SIP-adus Programme in Japan</w:t>
      </w:r>
    </w:p>
    <w:p w14:paraId="482786CF" w14:textId="77777777" w:rsidR="001C3FC0" w:rsidRPr="00A60FD8" w:rsidRDefault="001C3FC0" w:rsidP="001C3FC0">
      <w:pPr>
        <w:tabs>
          <w:tab w:val="clear" w:pos="1134"/>
          <w:tab w:val="clear" w:pos="1871"/>
          <w:tab w:val="clear" w:pos="2268"/>
        </w:tabs>
        <w:overflowPunct/>
        <w:autoSpaceDE/>
        <w:autoSpaceDN/>
        <w:adjustRightInd/>
        <w:spacing w:beforeLines="50"/>
        <w:jc w:val="both"/>
        <w:textAlignment w:val="auto"/>
        <w:rPr>
          <w:lang w:eastAsia="ja-JP"/>
        </w:rPr>
      </w:pPr>
      <w:r w:rsidRPr="00A60FD8">
        <w:rPr>
          <w:lang w:eastAsia="ko-KR"/>
        </w:rPr>
        <w:t>The Government of Japan initiated SIP-adus (SIP</w:t>
      </w:r>
      <w:r w:rsidRPr="00A60FD8">
        <w:rPr>
          <w:vertAlign w:val="superscript"/>
          <w:lang w:eastAsia="ko-KR"/>
        </w:rPr>
        <w:footnoteReference w:id="59"/>
      </w:r>
      <w:r w:rsidRPr="00A60FD8">
        <w:rPr>
          <w:lang w:eastAsia="ko-KR"/>
        </w:rPr>
        <w:t>’s Automated Driving for Universal Services)</w:t>
      </w:r>
      <w:r w:rsidRPr="00A60FD8">
        <w:rPr>
          <w:lang w:eastAsia="ja-JP"/>
        </w:rPr>
        <w:t xml:space="preserve"> programme</w:t>
      </w:r>
      <w:r w:rsidRPr="00A60FD8">
        <w:rPr>
          <w:position w:val="6"/>
          <w:sz w:val="18"/>
          <w:lang w:eastAsia="ja-JP"/>
        </w:rPr>
        <w:footnoteReference w:id="60"/>
      </w:r>
      <w:r w:rsidRPr="00A60FD8">
        <w:rPr>
          <w:lang w:eastAsia="ja-JP"/>
        </w:rPr>
        <w:t xml:space="preserve"> aiming to solve issues of concern in today’s society through realizing automated driving, including reducing traffic accidents, alleviating traffic </w:t>
      </w:r>
      <w:proofErr w:type="gramStart"/>
      <w:r w:rsidRPr="00A60FD8">
        <w:rPr>
          <w:lang w:eastAsia="ja-JP"/>
        </w:rPr>
        <w:t>congestion</w:t>
      </w:r>
      <w:proofErr w:type="gramEnd"/>
      <w:r w:rsidRPr="00A60FD8">
        <w:rPr>
          <w:lang w:eastAsia="ja-JP"/>
        </w:rPr>
        <w:t xml:space="preserve"> and securing a means of transportation for people with limited mobility, such as the elderly living in remote regions, among other issues. This programme started in Fiscal Year 2014 and entered its 2nd Phase in Fiscal Year 2018. In the 2nd Phase the scope has been extended to include automated driving on general public roads and application to logistics and transportation services, as shown in Figure SIP.</w:t>
      </w:r>
    </w:p>
    <w:p w14:paraId="2F6B93DC" w14:textId="77777777" w:rsidR="001C3FC0" w:rsidRPr="00A60FD8" w:rsidRDefault="001C3FC0" w:rsidP="001C3FC0">
      <w:pPr>
        <w:pStyle w:val="FigureNo"/>
      </w:pPr>
      <w:r w:rsidRPr="00A60FD8">
        <w:t>Figure SIP</w:t>
      </w:r>
    </w:p>
    <w:p w14:paraId="4D141E89" w14:textId="77777777" w:rsidR="001C3FC0" w:rsidRPr="00A60FD8" w:rsidRDefault="001C3FC0" w:rsidP="001C3FC0">
      <w:pPr>
        <w:pStyle w:val="Figuretitle"/>
      </w:pPr>
      <w:r w:rsidRPr="00A60FD8">
        <w:t>Overview of the 2nd</w:t>
      </w:r>
      <w:r w:rsidRPr="00A60FD8">
        <w:rPr>
          <w:vertAlign w:val="superscript"/>
        </w:rPr>
        <w:t xml:space="preserve"> </w:t>
      </w:r>
      <w:r w:rsidRPr="00A60FD8">
        <w:t>Phase SIP-adus</w:t>
      </w:r>
    </w:p>
    <w:p w14:paraId="17E44FC7" w14:textId="77777777" w:rsidR="001C3FC0" w:rsidRPr="00A60FD8" w:rsidRDefault="001C3FC0" w:rsidP="001C3FC0">
      <w:pPr>
        <w:pStyle w:val="Figure"/>
        <w:rPr>
          <w:noProof w:val="0"/>
        </w:rPr>
      </w:pPr>
      <w:r w:rsidRPr="00A60FD8">
        <w:rPr>
          <w:noProof w:val="0"/>
          <w:lang w:eastAsia="en-US"/>
        </w:rPr>
        <w:drawing>
          <wp:inline distT="0" distB="0" distL="0" distR="0" wp14:anchorId="7249DB5E" wp14:editId="167189A1">
            <wp:extent cx="3594226" cy="1946168"/>
            <wp:effectExtent l="0" t="0" r="6350" b="0"/>
            <wp:docPr id="5567" name="図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720550" cy="2014569"/>
                    </a:xfrm>
                    <a:prstGeom prst="rect">
                      <a:avLst/>
                    </a:prstGeom>
                    <a:noFill/>
                    <a:ln>
                      <a:noFill/>
                    </a:ln>
                  </pic:spPr>
                </pic:pic>
              </a:graphicData>
            </a:graphic>
          </wp:inline>
        </w:drawing>
      </w:r>
    </w:p>
    <w:p w14:paraId="2CD54F40" w14:textId="77777777" w:rsidR="001C3FC0" w:rsidRPr="00A60FD8" w:rsidRDefault="001C3FC0" w:rsidP="00FC5A5D">
      <w:pPr>
        <w:pStyle w:val="Normalaftertitle"/>
        <w:rPr>
          <w:rFonts w:eastAsia="Malgun Gothic"/>
          <w:lang w:eastAsia="ko-KR"/>
        </w:rPr>
      </w:pPr>
      <w:r w:rsidRPr="00A60FD8">
        <w:rPr>
          <w:lang w:eastAsia="ko-KR"/>
        </w:rPr>
        <w:t>The programme envisions a scenario for the commercialization and service of fully automated driving by 2025. For this, it has targeted to establish the cooperative areas technologies essential for implementation by 2023 and to create multiple example cases for commercialization through Field Operational Test (FOTs) by involving various businesses and local government.</w:t>
      </w:r>
    </w:p>
    <w:p w14:paraId="0E4E0872" w14:textId="77777777" w:rsidR="001C3FC0" w:rsidRPr="00A60FD8" w:rsidRDefault="001C3FC0" w:rsidP="001C3FC0">
      <w:pPr>
        <w:jc w:val="both"/>
        <w:rPr>
          <w:rFonts w:eastAsia="Malgun Gothic"/>
          <w:lang w:eastAsia="ko-KR"/>
        </w:rPr>
      </w:pPr>
      <w:r w:rsidRPr="00A60FD8">
        <w:rPr>
          <w:lang w:eastAsia="ko-KR"/>
        </w:rPr>
        <w:t xml:space="preserve">In October 2019, FOTs started in the Tokyo waterfront city area (general roads and Metropolitan Expressway / Haneda area) with wide participations. The program has undergone testing to provide signal display and change timing information to vehicles, even in environments where recognition is difficult using in-vehicle cameras; to assist vehicles merge onto the main lane of highways; and to operate public transport system (self-driving buses) by using automated driving technology in mixed traffic flow. </w:t>
      </w:r>
    </w:p>
    <w:p w14:paraId="62A6A7BF" w14:textId="77777777" w:rsidR="001C3FC0" w:rsidRPr="00A60FD8" w:rsidRDefault="001C3FC0" w:rsidP="001C3FC0">
      <w:pPr>
        <w:jc w:val="both"/>
        <w:rPr>
          <w:lang w:eastAsia="ko-KR"/>
        </w:rPr>
      </w:pPr>
      <w:r w:rsidRPr="00A60FD8">
        <w:rPr>
          <w:lang w:eastAsia="ko-KR"/>
        </w:rPr>
        <w:t xml:space="preserve">Under SIP-adus programme, a study was conducted regarding cooperative driving automation and advanced safety driver assistance. Firstly, in the study, as many use cases as possible were collected from projects in Europe, the United States and Asia, including those studied by the Japan Automobile Manufacturers Association, Inc. (JAMA). The use cases collected varied in terms of the expected </w:t>
      </w:r>
      <w:r w:rsidRPr="00A60FD8">
        <w:rPr>
          <w:lang w:eastAsia="ko-KR"/>
        </w:rPr>
        <w:lastRenderedPageBreak/>
        <w:t xml:space="preserve">time frame of the launch. Instead of securing all the use cases, the study decided to focus on those cases with certain assumptions. Firstly, the study assumed that all traffic participants would comply with the law and regulations in principle. Secondly, the study excluded from the scope, functional elements that can be realized by autonomous automatic driving systems. Lastly, three features were </w:t>
      </w:r>
      <w:proofErr w:type="gramStart"/>
      <w:r w:rsidRPr="00A60FD8">
        <w:rPr>
          <w:lang w:eastAsia="ko-KR"/>
        </w:rPr>
        <w:t>taken into account</w:t>
      </w:r>
      <w:proofErr w:type="gramEnd"/>
      <w:r w:rsidRPr="00A60FD8">
        <w:rPr>
          <w:lang w:eastAsia="ko-KR"/>
        </w:rPr>
        <w:t xml:space="preserve"> as those that characterize cooperative automated vehicles: that vehicles 1) obtain information beyond the detection range of on-board sensors, 2) provide information of one’s own vehicle, and 3) interact with other vehicles or infrastructure with V2V and V2I connectivity. Consequently, eight (8) functional elements of use cases are selected for consideration. In September 2020, the results of this study were documented as the first output</w:t>
      </w:r>
      <w:r w:rsidRPr="00A60FD8">
        <w:rPr>
          <w:position w:val="6"/>
          <w:sz w:val="18"/>
          <w:lang w:eastAsia="ko-KR"/>
        </w:rPr>
        <w:footnoteReference w:id="61"/>
      </w:r>
      <w:r w:rsidRPr="00A60FD8">
        <w:rPr>
          <w:lang w:eastAsia="ko-KR"/>
        </w:rPr>
        <w:t xml:space="preserve">. Based on the results, the study is now moving to the next phase on the subject of communication technology requirements and new communication protocols. </w:t>
      </w:r>
    </w:p>
    <w:p w14:paraId="2E7E3C47" w14:textId="77777777" w:rsidR="001C3FC0" w:rsidRPr="00A60FD8" w:rsidRDefault="001C3FC0" w:rsidP="001C3FC0">
      <w:pPr>
        <w:pStyle w:val="Heading3"/>
        <w:rPr>
          <w:lang w:eastAsia="zh-CN"/>
        </w:rPr>
      </w:pPr>
      <w:r w:rsidRPr="00A60FD8">
        <w:rPr>
          <w:lang w:eastAsia="zh-CN"/>
        </w:rPr>
        <w:t>11.3.2</w:t>
      </w:r>
      <w:r w:rsidRPr="00A60FD8">
        <w:rPr>
          <w:lang w:eastAsia="zh-CN"/>
        </w:rPr>
        <w:tab/>
        <w:t>Korea, Republic of</w:t>
      </w:r>
    </w:p>
    <w:p w14:paraId="3BDB4D3B" w14:textId="4D062BB9" w:rsidR="001C3FC0" w:rsidRPr="00A60FD8" w:rsidRDefault="001C3FC0" w:rsidP="001C3FC0">
      <w:pPr>
        <w:rPr>
          <w:lang w:eastAsia="ko-KR"/>
        </w:rPr>
      </w:pPr>
      <w:r w:rsidRPr="00A60FD8">
        <w:rPr>
          <w:lang w:eastAsia="ko-KR"/>
        </w:rPr>
        <w:t xml:space="preserve"> MOLIT(Ministry of Land, Infrastructure and Transport) has a  long term plan to deploy C-ITS applications in Korea. In 2014, pilot test site for C-ITS applications was chosen in Sejong city, and pilot test was performed to validate C-ITS applications. In 2018, C-ITS system was deployed on Jeju island and Seoul metropolitan city. The C-ITS digital infrastructure was designed to support unexpected road situation, traffic signal information and location error compensation data for accurate positioning. The platooning and urban driving use cases of automated driving are tested to validate the usefulness of C-ITS digital infrastructure. The urban driving use case is focused </w:t>
      </w:r>
      <w:r w:rsidR="00C51FD4" w:rsidRPr="00A60FD8">
        <w:rPr>
          <w:lang w:eastAsia="ko-KR"/>
        </w:rPr>
        <w:t>on</w:t>
      </w:r>
      <w:r w:rsidRPr="00A60FD8">
        <w:rPr>
          <w:lang w:eastAsia="ko-KR"/>
        </w:rPr>
        <w:t xml:space="preserve"> intersection safety. </w:t>
      </w:r>
    </w:p>
    <w:p w14:paraId="672E9750" w14:textId="77777777" w:rsidR="001C3FC0" w:rsidRPr="00A60FD8" w:rsidRDefault="001C3FC0" w:rsidP="001C3FC0">
      <w:pPr>
        <w:rPr>
          <w:szCs w:val="24"/>
          <w:lang w:eastAsia="ko-KR"/>
        </w:rPr>
      </w:pPr>
      <w:r w:rsidRPr="00A60FD8">
        <w:rPr>
          <w:szCs w:val="24"/>
          <w:lang w:eastAsia="ko-KR"/>
        </w:rPr>
        <w:t xml:space="preserve">MOTIE(Ministry of Trade, Industry and Energy) has conducted a pilot test on FCEV(Fuel Cell Electric Vehicle) automated bus for BRT(Bus Rapid Transit) route in Sejong city by the end of 2021. The C-ITS digital infrastructure supports hybrid communications using both IEEE 802.11 WAVE and LTE with the SAE J2735 compliance. </w:t>
      </w:r>
    </w:p>
    <w:p w14:paraId="016FD1D3" w14:textId="72F79DED" w:rsidR="001C3FC0" w:rsidRPr="00A60FD8" w:rsidRDefault="001C3FC0" w:rsidP="001C3FC0">
      <w:pPr>
        <w:rPr>
          <w:lang w:eastAsia="ko-KR"/>
        </w:rPr>
      </w:pPr>
      <w:r w:rsidRPr="00A60FD8">
        <w:rPr>
          <w:lang w:eastAsia="ko-KR"/>
        </w:rPr>
        <w:t xml:space="preserve">MSIT(Ministry of Science and ICT) has launched Giga KOREA project to achieve 5G communication technology and applications since 2014. Along the 5G service demonstration in 2018 PyeongChang Winter Olympic Games, the 5G service are commercialized in 2019. And there were field trials to apply for CAV applications in Seoul and Daegu city. CAV applications are tested by using the merits of  the key technical characteristics of 5G communication: high data rate, the low latency and high reliability. The use cases of 5G communication are automated shuttle bus, remote </w:t>
      </w:r>
      <w:proofErr w:type="gramStart"/>
      <w:r w:rsidRPr="00A60FD8">
        <w:rPr>
          <w:lang w:eastAsia="ko-KR"/>
        </w:rPr>
        <w:t>control</w:t>
      </w:r>
      <w:proofErr w:type="gramEnd"/>
      <w:r w:rsidRPr="00A60FD8">
        <w:rPr>
          <w:lang w:eastAsia="ko-KR"/>
        </w:rPr>
        <w:t xml:space="preserve"> and entertainment. </w:t>
      </w:r>
    </w:p>
    <w:p w14:paraId="39D1457F" w14:textId="7E29EF84" w:rsidR="001C3FC0" w:rsidRPr="00A60FD8" w:rsidRDefault="001C3FC0" w:rsidP="001C3FC0">
      <w:pPr>
        <w:rPr>
          <w:szCs w:val="24"/>
          <w:lang w:eastAsia="ko-KR"/>
        </w:rPr>
      </w:pPr>
      <w:r w:rsidRPr="00A60FD8">
        <w:rPr>
          <w:lang w:eastAsia="ko-KR"/>
        </w:rPr>
        <w:t xml:space="preserve">Platooning is tested on highway based on C-ITS digital infrastructure and V2X communication technologies(example, IEEE 802.11p and LTE) are used to form or deform vehicle groups, share the leading vehicle’s control and location error compensation information. The typical use case in urban driving is intersection safety warning. This use case uses traffic signal information which is transformed into LDM(Local Dynamic Map) and transmitted to the automated vehicle. This use case also needs V2X communication with low latency and high reliability. </w:t>
      </w:r>
      <w:r w:rsidRPr="00A60FD8">
        <w:rPr>
          <w:szCs w:val="24"/>
          <w:lang w:eastAsia="ko-KR"/>
        </w:rPr>
        <w:t>The service functions of FCEV automated bus include getting on and off at a stop station, recognizing signal intersections and pedestrian cross-walking, and sharing the BRT route with a manual driving.</w:t>
      </w:r>
    </w:p>
    <w:p w14:paraId="2C63FBAC" w14:textId="77777777" w:rsidR="001C3FC0" w:rsidRPr="00A60FD8" w:rsidRDefault="001C3FC0" w:rsidP="001C3FC0">
      <w:pPr>
        <w:tabs>
          <w:tab w:val="left" w:pos="3460"/>
        </w:tabs>
        <w:rPr>
          <w:lang w:eastAsia="ko-KR"/>
        </w:rPr>
      </w:pPr>
      <w:r w:rsidRPr="00A60FD8">
        <w:rPr>
          <w:lang w:eastAsia="ko-KR"/>
        </w:rPr>
        <w:t>Automated shuttle bus drives the test route by using 5G NR communication technology. This uses case needs high accurate positioning, traffic signal timing and status and blind spot information. 5G communication can support the required information and supports automated driving</w:t>
      </w:r>
      <w:proofErr w:type="gramStart"/>
      <w:r w:rsidRPr="00A60FD8">
        <w:rPr>
          <w:lang w:eastAsia="ko-KR"/>
        </w:rPr>
        <w:t xml:space="preserve">.  </w:t>
      </w:r>
      <w:proofErr w:type="gramEnd"/>
      <w:r w:rsidRPr="00A60FD8">
        <w:rPr>
          <w:lang w:eastAsia="ko-KR"/>
        </w:rPr>
        <w:t xml:space="preserve">Remote control can monitor the vehicle and road status by sending on-board sensors data to the server, and control the vehicle driving remotely. The remote control may be applied for vehicle emergency </w:t>
      </w:r>
      <w:r w:rsidRPr="00A60FD8">
        <w:rPr>
          <w:lang w:eastAsia="ko-KR"/>
        </w:rPr>
        <w:lastRenderedPageBreak/>
        <w:t xml:space="preserve">rescue operation. Entertainment use cases are UHD(Ultra High Definition) display and augmented reality for passengers. These use cases are enabled to use gigabit rate performance of 5G communication technology. The table 11.3-1 shows CAV use cases in Korea. </w:t>
      </w:r>
    </w:p>
    <w:p w14:paraId="12BAAEF5" w14:textId="77777777" w:rsidR="001C3FC0" w:rsidRPr="00A60FD8" w:rsidRDefault="001C3FC0" w:rsidP="001C3FC0">
      <w:pPr>
        <w:tabs>
          <w:tab w:val="clear" w:pos="1134"/>
          <w:tab w:val="clear" w:pos="1871"/>
          <w:tab w:val="clear" w:pos="2268"/>
        </w:tabs>
        <w:overflowPunct/>
        <w:autoSpaceDE/>
        <w:autoSpaceDN/>
        <w:adjustRightInd/>
        <w:spacing w:before="0"/>
        <w:textAlignment w:val="auto"/>
        <w:rPr>
          <w:lang w:eastAsia="ko-KR"/>
        </w:rPr>
      </w:pPr>
    </w:p>
    <w:p w14:paraId="1ED6ACB2" w14:textId="77777777" w:rsidR="001C3FC0" w:rsidRPr="00A60FD8" w:rsidRDefault="001C3FC0" w:rsidP="00FC5A5D">
      <w:pPr>
        <w:pStyle w:val="TableNo"/>
        <w:rPr>
          <w:lang w:eastAsia="ko-KR"/>
        </w:rPr>
      </w:pPr>
      <w:r w:rsidRPr="00A60FD8">
        <w:rPr>
          <w:lang w:eastAsia="ko-KR"/>
        </w:rPr>
        <w:t>Table 11.3-1</w:t>
      </w:r>
    </w:p>
    <w:p w14:paraId="2CABEB47" w14:textId="77777777" w:rsidR="001C3FC0" w:rsidRPr="00A60FD8" w:rsidRDefault="001C3FC0" w:rsidP="00FC5A5D">
      <w:pPr>
        <w:pStyle w:val="Tabletitle"/>
        <w:rPr>
          <w:lang w:eastAsia="ko-KR"/>
        </w:rPr>
      </w:pPr>
      <w:r w:rsidRPr="00A60FD8">
        <w:rPr>
          <w:lang w:eastAsia="ko-KR"/>
        </w:rPr>
        <w:t>CAV status in Korea</w:t>
      </w:r>
    </w:p>
    <w:tbl>
      <w:tblPr>
        <w:tblStyle w:val="TableGrid"/>
        <w:tblW w:w="9747" w:type="dxa"/>
        <w:tblLayout w:type="fixed"/>
        <w:tblLook w:val="04A0" w:firstRow="1" w:lastRow="0" w:firstColumn="1" w:lastColumn="0" w:noHBand="0" w:noVBand="1"/>
      </w:tblPr>
      <w:tblGrid>
        <w:gridCol w:w="2093"/>
        <w:gridCol w:w="2864"/>
        <w:gridCol w:w="2664"/>
        <w:gridCol w:w="2126"/>
      </w:tblGrid>
      <w:tr w:rsidR="001C3FC0" w:rsidRPr="00A60FD8" w14:paraId="5349FD6F" w14:textId="77777777" w:rsidTr="00FC5A5D">
        <w:tc>
          <w:tcPr>
            <w:tcW w:w="2093" w:type="dxa"/>
            <w:shd w:val="clear" w:color="auto" w:fill="F2F2F2" w:themeFill="background1" w:themeFillShade="F2"/>
          </w:tcPr>
          <w:p w14:paraId="5A6DC8A0" w14:textId="77777777" w:rsidR="001C3FC0" w:rsidRPr="00A60FD8" w:rsidRDefault="001C3FC0" w:rsidP="00FC5A5D">
            <w:pPr>
              <w:pStyle w:val="Tablehead"/>
              <w:rPr>
                <w:lang w:eastAsia="ko-KR"/>
              </w:rPr>
            </w:pPr>
            <w:r w:rsidRPr="00A60FD8">
              <w:rPr>
                <w:lang w:eastAsia="ko-KR"/>
              </w:rPr>
              <w:t>Use cases</w:t>
            </w:r>
          </w:p>
        </w:tc>
        <w:tc>
          <w:tcPr>
            <w:tcW w:w="2864" w:type="dxa"/>
            <w:shd w:val="clear" w:color="auto" w:fill="F2F2F2" w:themeFill="background1" w:themeFillShade="F2"/>
          </w:tcPr>
          <w:p w14:paraId="40B6870E" w14:textId="77777777" w:rsidR="001C3FC0" w:rsidRPr="00A60FD8" w:rsidRDefault="001C3FC0" w:rsidP="00FC5A5D">
            <w:pPr>
              <w:pStyle w:val="Tablehead"/>
              <w:rPr>
                <w:lang w:eastAsia="ko-KR"/>
              </w:rPr>
            </w:pPr>
            <w:r w:rsidRPr="00A60FD8">
              <w:rPr>
                <w:lang w:eastAsia="ko-KR"/>
              </w:rPr>
              <w:t>Technology/Standard</w:t>
            </w:r>
          </w:p>
        </w:tc>
        <w:tc>
          <w:tcPr>
            <w:tcW w:w="2664" w:type="dxa"/>
            <w:shd w:val="clear" w:color="auto" w:fill="F2F2F2" w:themeFill="background1" w:themeFillShade="F2"/>
          </w:tcPr>
          <w:p w14:paraId="3567F143" w14:textId="77777777" w:rsidR="001C3FC0" w:rsidRPr="00A60FD8" w:rsidRDefault="001C3FC0" w:rsidP="00FC5A5D">
            <w:pPr>
              <w:pStyle w:val="Tablehead"/>
              <w:rPr>
                <w:lang w:eastAsia="ko-KR"/>
              </w:rPr>
            </w:pPr>
            <w:r w:rsidRPr="00A60FD8">
              <w:rPr>
                <w:lang w:eastAsia="ko-KR"/>
              </w:rPr>
              <w:t>Frequency band</w:t>
            </w:r>
          </w:p>
        </w:tc>
        <w:tc>
          <w:tcPr>
            <w:tcW w:w="2126" w:type="dxa"/>
            <w:shd w:val="clear" w:color="auto" w:fill="F2F2F2" w:themeFill="background1" w:themeFillShade="F2"/>
          </w:tcPr>
          <w:p w14:paraId="6F9F749F" w14:textId="77777777" w:rsidR="001C3FC0" w:rsidRPr="00A60FD8" w:rsidRDefault="001C3FC0" w:rsidP="00FC5A5D">
            <w:pPr>
              <w:pStyle w:val="Tablehead"/>
              <w:rPr>
                <w:lang w:eastAsia="ko-KR"/>
              </w:rPr>
            </w:pPr>
            <w:r w:rsidRPr="00A60FD8">
              <w:rPr>
                <w:lang w:eastAsia="ko-KR"/>
              </w:rPr>
              <w:t>Pilot Project</w:t>
            </w:r>
          </w:p>
        </w:tc>
      </w:tr>
      <w:tr w:rsidR="001C3FC0" w:rsidRPr="00A60FD8" w14:paraId="30FAFCD8" w14:textId="77777777" w:rsidTr="00FC5A5D">
        <w:tc>
          <w:tcPr>
            <w:tcW w:w="2093" w:type="dxa"/>
          </w:tcPr>
          <w:p w14:paraId="588C66F6" w14:textId="77777777" w:rsidR="001C3FC0" w:rsidRPr="00A60FD8" w:rsidRDefault="001C3FC0" w:rsidP="00FC5A5D">
            <w:pPr>
              <w:pStyle w:val="Tabletext"/>
              <w:rPr>
                <w:lang w:eastAsia="ko-KR"/>
              </w:rPr>
            </w:pPr>
            <w:r w:rsidRPr="00A60FD8">
              <w:rPr>
                <w:lang w:eastAsia="ko-KR"/>
              </w:rPr>
              <w:t>Platooning</w:t>
            </w:r>
          </w:p>
        </w:tc>
        <w:tc>
          <w:tcPr>
            <w:tcW w:w="2864" w:type="dxa"/>
          </w:tcPr>
          <w:p w14:paraId="1D56CAD4" w14:textId="77777777" w:rsidR="001C3FC0" w:rsidRPr="00A60FD8" w:rsidRDefault="001C3FC0" w:rsidP="00FC5A5D">
            <w:pPr>
              <w:pStyle w:val="Tabletext"/>
              <w:rPr>
                <w:lang w:eastAsia="ko-KR"/>
              </w:rPr>
            </w:pPr>
            <w:r w:rsidRPr="00A60FD8">
              <w:rPr>
                <w:lang w:eastAsia="ko-KR"/>
              </w:rPr>
              <w:t>IEEE 802.11 WAVE,  LTE</w:t>
            </w:r>
          </w:p>
        </w:tc>
        <w:tc>
          <w:tcPr>
            <w:tcW w:w="2664" w:type="dxa"/>
          </w:tcPr>
          <w:p w14:paraId="25AFEA3A" w14:textId="77777777" w:rsidR="001C3FC0" w:rsidRPr="00A60FD8" w:rsidRDefault="001C3FC0" w:rsidP="00FC5A5D">
            <w:pPr>
              <w:pStyle w:val="Tabletext"/>
              <w:rPr>
                <w:lang w:eastAsia="ko-KR"/>
              </w:rPr>
            </w:pPr>
            <w:r w:rsidRPr="00A60FD8">
              <w:rPr>
                <w:lang w:eastAsia="ko-KR"/>
              </w:rPr>
              <w:t>5.85~5.925 GHz,  LTE frequency band</w:t>
            </w:r>
          </w:p>
        </w:tc>
        <w:tc>
          <w:tcPr>
            <w:tcW w:w="2126" w:type="dxa"/>
          </w:tcPr>
          <w:p w14:paraId="68B98A49" w14:textId="77777777" w:rsidR="001C3FC0" w:rsidRPr="00A60FD8" w:rsidRDefault="001C3FC0" w:rsidP="00FC5A5D">
            <w:pPr>
              <w:pStyle w:val="Tabletext"/>
              <w:jc w:val="center"/>
              <w:rPr>
                <w:lang w:eastAsia="ko-KR"/>
              </w:rPr>
            </w:pPr>
            <w:r w:rsidRPr="00A60FD8">
              <w:rPr>
                <w:lang w:eastAsia="ko-KR"/>
              </w:rPr>
              <w:t>2018 ~ 2020</w:t>
            </w:r>
          </w:p>
        </w:tc>
      </w:tr>
      <w:tr w:rsidR="001C3FC0" w:rsidRPr="00A60FD8" w14:paraId="35A5D598" w14:textId="77777777" w:rsidTr="00FC5A5D">
        <w:tc>
          <w:tcPr>
            <w:tcW w:w="2093" w:type="dxa"/>
          </w:tcPr>
          <w:p w14:paraId="27C2BAA5" w14:textId="77777777" w:rsidR="001C3FC0" w:rsidRPr="00A60FD8" w:rsidRDefault="001C3FC0" w:rsidP="00FC5A5D">
            <w:pPr>
              <w:pStyle w:val="Tabletext"/>
              <w:rPr>
                <w:lang w:eastAsia="ko-KR"/>
              </w:rPr>
            </w:pPr>
            <w:r w:rsidRPr="00A60FD8">
              <w:rPr>
                <w:lang w:eastAsia="ko-KR"/>
              </w:rPr>
              <w:t xml:space="preserve">Urban Driving </w:t>
            </w:r>
          </w:p>
        </w:tc>
        <w:tc>
          <w:tcPr>
            <w:tcW w:w="2864" w:type="dxa"/>
          </w:tcPr>
          <w:p w14:paraId="747F0D0D" w14:textId="77777777" w:rsidR="001C3FC0" w:rsidRPr="00A60FD8" w:rsidRDefault="001C3FC0" w:rsidP="00FC5A5D">
            <w:pPr>
              <w:pStyle w:val="Tabletext"/>
              <w:rPr>
                <w:lang w:eastAsia="ko-KR"/>
              </w:rPr>
            </w:pPr>
            <w:r w:rsidRPr="00A60FD8">
              <w:rPr>
                <w:lang w:eastAsia="ko-KR"/>
              </w:rPr>
              <w:t>IEEE 802.11 WAVE,  LTE</w:t>
            </w:r>
          </w:p>
        </w:tc>
        <w:tc>
          <w:tcPr>
            <w:tcW w:w="2664" w:type="dxa"/>
          </w:tcPr>
          <w:p w14:paraId="4924A601" w14:textId="77777777" w:rsidR="001C3FC0" w:rsidRPr="00A60FD8" w:rsidRDefault="001C3FC0" w:rsidP="00FC5A5D">
            <w:pPr>
              <w:pStyle w:val="Tabletext"/>
              <w:rPr>
                <w:lang w:eastAsia="ko-KR"/>
              </w:rPr>
            </w:pPr>
            <w:r w:rsidRPr="00A60FD8">
              <w:rPr>
                <w:lang w:eastAsia="ko-KR"/>
              </w:rPr>
              <w:t>5.85~5.925 GHz,  LTE frequency band</w:t>
            </w:r>
          </w:p>
        </w:tc>
        <w:tc>
          <w:tcPr>
            <w:tcW w:w="2126" w:type="dxa"/>
          </w:tcPr>
          <w:p w14:paraId="1E015EFD" w14:textId="77777777" w:rsidR="001C3FC0" w:rsidRPr="00A60FD8" w:rsidRDefault="001C3FC0" w:rsidP="00FC5A5D">
            <w:pPr>
              <w:pStyle w:val="Tabletext"/>
              <w:jc w:val="center"/>
              <w:rPr>
                <w:lang w:eastAsia="ko-KR"/>
              </w:rPr>
            </w:pPr>
            <w:r w:rsidRPr="00A60FD8">
              <w:rPr>
                <w:lang w:eastAsia="ko-KR"/>
              </w:rPr>
              <w:t>2016 ~ 2020</w:t>
            </w:r>
          </w:p>
        </w:tc>
      </w:tr>
      <w:tr w:rsidR="001C3FC0" w:rsidRPr="00A60FD8" w14:paraId="6CAA0DEB" w14:textId="77777777" w:rsidTr="00FC5A5D">
        <w:tc>
          <w:tcPr>
            <w:tcW w:w="2093" w:type="dxa"/>
          </w:tcPr>
          <w:p w14:paraId="35FFFF36" w14:textId="77777777" w:rsidR="001C3FC0" w:rsidRPr="00A60FD8" w:rsidRDefault="001C3FC0" w:rsidP="00FC5A5D">
            <w:pPr>
              <w:pStyle w:val="Tabletext"/>
              <w:rPr>
                <w:lang w:eastAsia="ko-KR"/>
              </w:rPr>
            </w:pPr>
            <w:r w:rsidRPr="00A60FD8">
              <w:rPr>
                <w:lang w:eastAsia="ko-KR"/>
              </w:rPr>
              <w:t xml:space="preserve">FECV Automated Bus </w:t>
            </w:r>
          </w:p>
        </w:tc>
        <w:tc>
          <w:tcPr>
            <w:tcW w:w="2864" w:type="dxa"/>
          </w:tcPr>
          <w:p w14:paraId="38EE9009" w14:textId="77777777" w:rsidR="001C3FC0" w:rsidRPr="00A60FD8" w:rsidRDefault="001C3FC0" w:rsidP="00FC5A5D">
            <w:pPr>
              <w:pStyle w:val="Tabletext"/>
              <w:rPr>
                <w:lang w:eastAsia="ko-KR"/>
              </w:rPr>
            </w:pPr>
            <w:r w:rsidRPr="00A60FD8">
              <w:rPr>
                <w:lang w:eastAsia="ko-KR"/>
              </w:rPr>
              <w:t>IEEE 802.11 WAVE,  LTE</w:t>
            </w:r>
          </w:p>
        </w:tc>
        <w:tc>
          <w:tcPr>
            <w:tcW w:w="2664" w:type="dxa"/>
          </w:tcPr>
          <w:p w14:paraId="331885CF" w14:textId="77777777" w:rsidR="001C3FC0" w:rsidRPr="00A60FD8" w:rsidRDefault="001C3FC0" w:rsidP="00FC5A5D">
            <w:pPr>
              <w:pStyle w:val="Tabletext"/>
              <w:rPr>
                <w:lang w:eastAsia="ko-KR"/>
              </w:rPr>
            </w:pPr>
            <w:r w:rsidRPr="00A60FD8">
              <w:rPr>
                <w:lang w:eastAsia="ko-KR"/>
              </w:rPr>
              <w:t>5.85~5.925 GHz,  LTE frequency band</w:t>
            </w:r>
          </w:p>
        </w:tc>
        <w:tc>
          <w:tcPr>
            <w:tcW w:w="2126" w:type="dxa"/>
          </w:tcPr>
          <w:p w14:paraId="4ED21630" w14:textId="77777777" w:rsidR="001C3FC0" w:rsidRPr="00A60FD8" w:rsidRDefault="001C3FC0" w:rsidP="00FC5A5D">
            <w:pPr>
              <w:pStyle w:val="Tabletext"/>
              <w:jc w:val="center"/>
              <w:rPr>
                <w:lang w:eastAsia="ko-KR"/>
              </w:rPr>
            </w:pPr>
            <w:r w:rsidRPr="00A60FD8">
              <w:rPr>
                <w:lang w:eastAsia="ko-KR"/>
              </w:rPr>
              <w:t>2019 ~ 2021</w:t>
            </w:r>
          </w:p>
        </w:tc>
      </w:tr>
      <w:tr w:rsidR="001C3FC0" w:rsidRPr="00A60FD8" w14:paraId="339CE3EF" w14:textId="77777777" w:rsidTr="00FC5A5D">
        <w:tc>
          <w:tcPr>
            <w:tcW w:w="2093" w:type="dxa"/>
          </w:tcPr>
          <w:p w14:paraId="52E4F272" w14:textId="77777777" w:rsidR="001C3FC0" w:rsidRPr="00A60FD8" w:rsidRDefault="001C3FC0" w:rsidP="00FC5A5D">
            <w:pPr>
              <w:pStyle w:val="Tabletext"/>
              <w:rPr>
                <w:lang w:eastAsia="ko-KR"/>
              </w:rPr>
            </w:pPr>
            <w:r w:rsidRPr="00A60FD8">
              <w:rPr>
                <w:lang w:eastAsia="ko-KR"/>
              </w:rPr>
              <w:t>Automated Shuttle Bus</w:t>
            </w:r>
          </w:p>
        </w:tc>
        <w:tc>
          <w:tcPr>
            <w:tcW w:w="2864" w:type="dxa"/>
          </w:tcPr>
          <w:p w14:paraId="3435E5D8" w14:textId="77777777" w:rsidR="001C3FC0" w:rsidRPr="00A60FD8" w:rsidRDefault="001C3FC0" w:rsidP="00FC5A5D">
            <w:pPr>
              <w:pStyle w:val="Tabletext"/>
              <w:rPr>
                <w:lang w:eastAsia="ko-KR"/>
              </w:rPr>
            </w:pPr>
            <w:r w:rsidRPr="00A60FD8">
              <w:rPr>
                <w:lang w:eastAsia="ko-KR"/>
              </w:rPr>
              <w:t>IEEE 802.11 WAVE, LTE V2X,  5G NR</w:t>
            </w:r>
          </w:p>
        </w:tc>
        <w:tc>
          <w:tcPr>
            <w:tcW w:w="2664" w:type="dxa"/>
          </w:tcPr>
          <w:p w14:paraId="12BF4E90" w14:textId="77777777" w:rsidR="001C3FC0" w:rsidRPr="00A60FD8" w:rsidRDefault="001C3FC0" w:rsidP="00FC5A5D">
            <w:pPr>
              <w:pStyle w:val="Tabletext"/>
              <w:rPr>
                <w:lang w:eastAsia="ko-KR"/>
              </w:rPr>
            </w:pPr>
            <w:r w:rsidRPr="00A60FD8">
              <w:rPr>
                <w:lang w:eastAsia="ko-KR"/>
              </w:rPr>
              <w:t>5.85~5.925 GHz    3.5 GHz, 28 GHz</w:t>
            </w:r>
            <w:r w:rsidRPr="00A60FD8">
              <w:rPr>
                <w:rStyle w:val="FootnoteReference"/>
                <w:rFonts w:eastAsia="Malgun Gothic"/>
                <w:lang w:eastAsia="ko-KR"/>
              </w:rPr>
              <w:footnoteReference w:id="62"/>
            </w:r>
          </w:p>
        </w:tc>
        <w:tc>
          <w:tcPr>
            <w:tcW w:w="2126" w:type="dxa"/>
          </w:tcPr>
          <w:p w14:paraId="50359B8A" w14:textId="77777777" w:rsidR="001C3FC0" w:rsidRPr="00A60FD8" w:rsidRDefault="001C3FC0" w:rsidP="00FC5A5D">
            <w:pPr>
              <w:pStyle w:val="Tabletext"/>
              <w:jc w:val="center"/>
              <w:rPr>
                <w:lang w:eastAsia="ko-KR"/>
              </w:rPr>
            </w:pPr>
            <w:r w:rsidRPr="00A60FD8">
              <w:rPr>
                <w:lang w:eastAsia="ko-KR"/>
              </w:rPr>
              <w:t>2018 ~ 2020</w:t>
            </w:r>
          </w:p>
        </w:tc>
      </w:tr>
      <w:tr w:rsidR="001C3FC0" w:rsidRPr="00A60FD8" w14:paraId="16C9EC49" w14:textId="77777777" w:rsidTr="00FC5A5D">
        <w:tc>
          <w:tcPr>
            <w:tcW w:w="2093" w:type="dxa"/>
          </w:tcPr>
          <w:p w14:paraId="24E129C2" w14:textId="77777777" w:rsidR="001C3FC0" w:rsidRPr="00A60FD8" w:rsidRDefault="001C3FC0" w:rsidP="00FC5A5D">
            <w:pPr>
              <w:pStyle w:val="Tabletext"/>
              <w:rPr>
                <w:lang w:eastAsia="ko-KR"/>
              </w:rPr>
            </w:pPr>
            <w:r w:rsidRPr="00A60FD8">
              <w:rPr>
                <w:lang w:eastAsia="ko-KR"/>
              </w:rPr>
              <w:t>Remote Control</w:t>
            </w:r>
          </w:p>
        </w:tc>
        <w:tc>
          <w:tcPr>
            <w:tcW w:w="2864" w:type="dxa"/>
          </w:tcPr>
          <w:p w14:paraId="6D0BBA76" w14:textId="77777777" w:rsidR="001C3FC0" w:rsidRPr="00A60FD8" w:rsidRDefault="001C3FC0" w:rsidP="00FC5A5D">
            <w:pPr>
              <w:pStyle w:val="Tabletext"/>
              <w:rPr>
                <w:lang w:eastAsia="ko-KR"/>
              </w:rPr>
            </w:pPr>
            <w:r w:rsidRPr="00A60FD8">
              <w:rPr>
                <w:lang w:eastAsia="ko-KR"/>
              </w:rPr>
              <w:t>IEEE 802.11 WAVE, LTE V2X,  5G NR</w:t>
            </w:r>
          </w:p>
        </w:tc>
        <w:tc>
          <w:tcPr>
            <w:tcW w:w="2664" w:type="dxa"/>
          </w:tcPr>
          <w:p w14:paraId="75FD298A" w14:textId="77777777" w:rsidR="001C3FC0" w:rsidRPr="00A60FD8" w:rsidRDefault="001C3FC0" w:rsidP="00FC5A5D">
            <w:pPr>
              <w:pStyle w:val="Tabletext"/>
              <w:rPr>
                <w:lang w:eastAsia="ko-KR"/>
              </w:rPr>
            </w:pPr>
            <w:r w:rsidRPr="00A60FD8">
              <w:rPr>
                <w:lang w:eastAsia="ko-KR"/>
              </w:rPr>
              <w:t>5.85~5.925 GHz    3.5 GHz, 28 GHz</w:t>
            </w:r>
            <w:r w:rsidRPr="00A60FD8">
              <w:rPr>
                <w:rStyle w:val="FootnoteReference"/>
                <w:rFonts w:eastAsia="Malgun Gothic"/>
                <w:lang w:eastAsia="ko-KR"/>
              </w:rPr>
              <w:t>1</w:t>
            </w:r>
          </w:p>
        </w:tc>
        <w:tc>
          <w:tcPr>
            <w:tcW w:w="2126" w:type="dxa"/>
          </w:tcPr>
          <w:p w14:paraId="0C2F89E6" w14:textId="77777777" w:rsidR="001C3FC0" w:rsidRPr="00A60FD8" w:rsidRDefault="001C3FC0" w:rsidP="00FC5A5D">
            <w:pPr>
              <w:pStyle w:val="Tabletext"/>
              <w:jc w:val="center"/>
              <w:rPr>
                <w:lang w:eastAsia="ko-KR"/>
              </w:rPr>
            </w:pPr>
            <w:r w:rsidRPr="00A60FD8">
              <w:rPr>
                <w:lang w:eastAsia="ko-KR"/>
              </w:rPr>
              <w:t>2018 ~ 2020</w:t>
            </w:r>
          </w:p>
        </w:tc>
      </w:tr>
      <w:tr w:rsidR="001C3FC0" w:rsidRPr="00A60FD8" w14:paraId="4C0BFB17" w14:textId="77777777" w:rsidTr="00FC5A5D">
        <w:tc>
          <w:tcPr>
            <w:tcW w:w="2093" w:type="dxa"/>
          </w:tcPr>
          <w:p w14:paraId="5B7A7B0B" w14:textId="77777777" w:rsidR="001C3FC0" w:rsidRPr="00A60FD8" w:rsidRDefault="001C3FC0" w:rsidP="00FC5A5D">
            <w:pPr>
              <w:pStyle w:val="Tabletext"/>
              <w:rPr>
                <w:lang w:eastAsia="ko-KR"/>
              </w:rPr>
            </w:pPr>
            <w:r w:rsidRPr="00A60FD8">
              <w:rPr>
                <w:lang w:eastAsia="ko-KR"/>
              </w:rPr>
              <w:t xml:space="preserve">Entertainment </w:t>
            </w:r>
          </w:p>
        </w:tc>
        <w:tc>
          <w:tcPr>
            <w:tcW w:w="2864" w:type="dxa"/>
          </w:tcPr>
          <w:p w14:paraId="04CF3CA0" w14:textId="77777777" w:rsidR="001C3FC0" w:rsidRPr="00A60FD8" w:rsidRDefault="001C3FC0" w:rsidP="00FC5A5D">
            <w:pPr>
              <w:pStyle w:val="Tabletext"/>
              <w:rPr>
                <w:lang w:eastAsia="ko-KR"/>
              </w:rPr>
            </w:pPr>
            <w:r w:rsidRPr="00A60FD8">
              <w:rPr>
                <w:lang w:eastAsia="ko-KR"/>
              </w:rPr>
              <w:t>IEEE 802.11 WAVE, LTE V2X,  5G NR</w:t>
            </w:r>
          </w:p>
        </w:tc>
        <w:tc>
          <w:tcPr>
            <w:tcW w:w="2664" w:type="dxa"/>
          </w:tcPr>
          <w:p w14:paraId="1D55819F" w14:textId="77777777" w:rsidR="001C3FC0" w:rsidRPr="00A60FD8" w:rsidRDefault="001C3FC0" w:rsidP="00FC5A5D">
            <w:pPr>
              <w:pStyle w:val="Tabletext"/>
              <w:rPr>
                <w:lang w:eastAsia="ko-KR"/>
              </w:rPr>
            </w:pPr>
            <w:r w:rsidRPr="00A60FD8">
              <w:rPr>
                <w:lang w:eastAsia="ko-KR"/>
              </w:rPr>
              <w:t>5.85~5.925 GHz    3.5 GHz, 28 GHz</w:t>
            </w:r>
            <w:r w:rsidRPr="00A60FD8">
              <w:rPr>
                <w:rStyle w:val="FootnoteReference"/>
                <w:rFonts w:eastAsia="Malgun Gothic"/>
                <w:lang w:eastAsia="ko-KR"/>
              </w:rPr>
              <w:t>1</w:t>
            </w:r>
          </w:p>
        </w:tc>
        <w:tc>
          <w:tcPr>
            <w:tcW w:w="2126" w:type="dxa"/>
          </w:tcPr>
          <w:p w14:paraId="745A6CC7" w14:textId="77777777" w:rsidR="001C3FC0" w:rsidRPr="00A60FD8" w:rsidRDefault="001C3FC0" w:rsidP="00FC5A5D">
            <w:pPr>
              <w:pStyle w:val="Tabletext"/>
              <w:jc w:val="center"/>
              <w:rPr>
                <w:lang w:eastAsia="ko-KR"/>
              </w:rPr>
            </w:pPr>
            <w:r w:rsidRPr="00A60FD8">
              <w:rPr>
                <w:lang w:eastAsia="ko-KR"/>
              </w:rPr>
              <w:t>2018 ~ 2020</w:t>
            </w:r>
          </w:p>
        </w:tc>
      </w:tr>
    </w:tbl>
    <w:p w14:paraId="02AC714F" w14:textId="77777777" w:rsidR="001C3FC0" w:rsidRPr="00A60FD8" w:rsidRDefault="001C3FC0" w:rsidP="00FC5A5D">
      <w:pPr>
        <w:pStyle w:val="Tablefin"/>
      </w:pPr>
    </w:p>
    <w:p w14:paraId="2C838FE9" w14:textId="77777777" w:rsidR="001C3FC0" w:rsidRPr="00A60FD8" w:rsidRDefault="001C3FC0" w:rsidP="001C3FC0">
      <w:pPr>
        <w:tabs>
          <w:tab w:val="left" w:pos="3460"/>
        </w:tabs>
        <w:rPr>
          <w:lang w:eastAsia="ko-KR"/>
        </w:rPr>
      </w:pPr>
      <w:r w:rsidRPr="00A60FD8">
        <w:rPr>
          <w:lang w:eastAsia="ko-KR"/>
        </w:rPr>
        <w:t xml:space="preserve">The CAV system has functional elements of applications, platform, radio communication network and terminal from the aspects of layered architecture. Radio communication network includes C-ITS digital infrastructure system, 4G LTE and 5G NR cellular system with mobile edge computing. The figure 11.3-1 shows the CAV system architecture. </w:t>
      </w:r>
    </w:p>
    <w:p w14:paraId="4E349791" w14:textId="77777777" w:rsidR="001C3FC0" w:rsidRPr="00A60FD8" w:rsidRDefault="001C3FC0" w:rsidP="00FC5A5D">
      <w:pPr>
        <w:pStyle w:val="FigureNo"/>
        <w:rPr>
          <w:lang w:eastAsia="ko-KR"/>
        </w:rPr>
      </w:pPr>
      <w:r w:rsidRPr="00A60FD8">
        <w:rPr>
          <w:lang w:eastAsia="ko-KR"/>
        </w:rPr>
        <w:t xml:space="preserve">Figure 11.3-1 </w:t>
      </w:r>
    </w:p>
    <w:p w14:paraId="52A76FD0" w14:textId="77777777" w:rsidR="001C3FC0" w:rsidRPr="00A60FD8" w:rsidRDefault="001C3FC0" w:rsidP="00FC5A5D">
      <w:pPr>
        <w:pStyle w:val="Figuretitle"/>
        <w:rPr>
          <w:lang w:eastAsia="ko-KR"/>
        </w:rPr>
      </w:pPr>
      <w:r w:rsidRPr="00A60FD8">
        <w:rPr>
          <w:lang w:eastAsia="ko-KR"/>
        </w:rPr>
        <w:t>CAV system architecture</w:t>
      </w:r>
    </w:p>
    <w:p w14:paraId="7C796C1B" w14:textId="77777777" w:rsidR="001C3FC0" w:rsidRPr="00A60FD8" w:rsidRDefault="001C3FC0" w:rsidP="00FC5A5D">
      <w:pPr>
        <w:pStyle w:val="Figure"/>
        <w:rPr>
          <w:noProof w:val="0"/>
          <w:lang w:eastAsia="ko-KR"/>
        </w:rPr>
      </w:pPr>
      <w:r w:rsidRPr="00A60FD8">
        <w:rPr>
          <w:noProof w:val="0"/>
          <w:highlight w:val="darkGreen"/>
          <w:lang w:eastAsia="en-US"/>
        </w:rPr>
        <w:drawing>
          <wp:inline distT="0" distB="0" distL="0" distR="0" wp14:anchorId="1CB9AF4C" wp14:editId="1A86A6DE">
            <wp:extent cx="5017168" cy="2013322"/>
            <wp:effectExtent l="0" t="0" r="0" b="6350"/>
            <wp:docPr id="72"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147800" cy="2065743"/>
                    </a:xfrm>
                    <a:prstGeom prst="rect">
                      <a:avLst/>
                    </a:prstGeom>
                  </pic:spPr>
                </pic:pic>
              </a:graphicData>
            </a:graphic>
          </wp:inline>
        </w:drawing>
      </w:r>
    </w:p>
    <w:p w14:paraId="698ECA10" w14:textId="77777777" w:rsidR="001C3FC0" w:rsidRPr="00A60FD8" w:rsidRDefault="001C3FC0" w:rsidP="001C3FC0">
      <w:pPr>
        <w:pStyle w:val="Heading1"/>
        <w:rPr>
          <w:lang w:eastAsia="zh-CN"/>
        </w:rPr>
      </w:pPr>
      <w:bookmarkStart w:id="150" w:name="_Toc88585999"/>
      <w:r w:rsidRPr="00A60FD8">
        <w:rPr>
          <w:lang w:eastAsia="zh-CN"/>
        </w:rPr>
        <w:lastRenderedPageBreak/>
        <w:t>12</w:t>
      </w:r>
      <w:r w:rsidRPr="00A60FD8">
        <w:rPr>
          <w:lang w:eastAsia="zh-CN"/>
        </w:rPr>
        <w:tab/>
        <w:t>References</w:t>
      </w:r>
      <w:bookmarkEnd w:id="150"/>
    </w:p>
    <w:p w14:paraId="25EAB2D0" w14:textId="4A4CEEB7" w:rsidR="001C3FC0" w:rsidRPr="00A60FD8" w:rsidRDefault="001C3FC0" w:rsidP="001C3FC0">
      <w:pPr>
        <w:pStyle w:val="EditorsNote"/>
        <w:rPr>
          <w:lang w:eastAsia="ja-JP"/>
        </w:rPr>
      </w:pPr>
      <w:r w:rsidRPr="00A60FD8">
        <w:rPr>
          <w:lang w:eastAsia="ja-JP"/>
        </w:rPr>
        <w:t>[Editor’s note: References need to be renumbered when finalizing this document. ]</w:t>
      </w:r>
    </w:p>
    <w:p w14:paraId="37DA97BA" w14:textId="77777777" w:rsidR="001C3FC0" w:rsidRPr="00A60FD8" w:rsidRDefault="001C3FC0" w:rsidP="001C3FC0">
      <w:pPr>
        <w:pStyle w:val="Reftext"/>
        <w:rPr>
          <w:lang w:eastAsia="ko-KR"/>
        </w:rPr>
      </w:pPr>
      <w:r w:rsidRPr="00A60FD8">
        <w:rPr>
          <w:lang w:eastAsia="ko-KR"/>
        </w:rPr>
        <w:t>[1]</w:t>
      </w:r>
      <w:r w:rsidRPr="00A60FD8">
        <w:rPr>
          <w:lang w:eastAsia="ko-KR"/>
        </w:rPr>
        <w:tab/>
        <w:t>TTAK.KO-06.0487, “Vehicle Communication for Connected Automated Driving Stage 1: Requirement, June, 2019.</w:t>
      </w:r>
    </w:p>
    <w:p w14:paraId="57FB7CF5" w14:textId="77777777" w:rsidR="001C3FC0" w:rsidRPr="00A60FD8" w:rsidRDefault="001C3FC0" w:rsidP="001C3FC0">
      <w:pPr>
        <w:pStyle w:val="Reftext"/>
        <w:rPr>
          <w:lang w:eastAsia="ko-KR"/>
        </w:rPr>
      </w:pPr>
      <w:r w:rsidRPr="00A60FD8">
        <w:rPr>
          <w:lang w:eastAsia="ko-KR"/>
        </w:rPr>
        <w:t>[2]</w:t>
      </w:r>
      <w:r w:rsidRPr="00A60FD8">
        <w:rPr>
          <w:lang w:eastAsia="ko-KR"/>
        </w:rPr>
        <w:tab/>
        <w:t>TTAK.KO-06.0505, “Vehicle Communication for Connected Automated Driving Stage 2: Architecture, December, 2019.</w:t>
      </w:r>
    </w:p>
    <w:p w14:paraId="65F59A4B" w14:textId="77777777" w:rsidR="001C3FC0" w:rsidRPr="00A60FD8" w:rsidRDefault="001C3FC0" w:rsidP="001C3FC0">
      <w:pPr>
        <w:pStyle w:val="Reftext"/>
        <w:rPr>
          <w:lang w:eastAsia="ko-KR"/>
        </w:rPr>
      </w:pPr>
      <w:r w:rsidRPr="00A60FD8">
        <w:rPr>
          <w:lang w:eastAsia="ko-KR"/>
        </w:rPr>
        <w:t>[3]</w:t>
      </w:r>
      <w:r w:rsidRPr="00A60FD8">
        <w:rPr>
          <w:lang w:eastAsia="ko-KR"/>
        </w:rPr>
        <w:tab/>
        <w:t>3GPP TS 22.185, “Service Requirements for V2X services; Stage 1(Rel.15)”, June, 2018.</w:t>
      </w:r>
    </w:p>
    <w:p w14:paraId="1A2D208A" w14:textId="77777777" w:rsidR="001C3FC0" w:rsidRPr="00A60FD8" w:rsidRDefault="001C3FC0" w:rsidP="001C3FC0">
      <w:pPr>
        <w:pStyle w:val="Reftext"/>
        <w:rPr>
          <w:lang w:eastAsia="ko-KR"/>
        </w:rPr>
      </w:pPr>
      <w:r w:rsidRPr="00A60FD8">
        <w:rPr>
          <w:lang w:eastAsia="ko-KR"/>
        </w:rPr>
        <w:t>[4]</w:t>
      </w:r>
      <w:r w:rsidRPr="00A60FD8">
        <w:rPr>
          <w:lang w:eastAsia="ko-KR"/>
        </w:rPr>
        <w:tab/>
        <w:t>3GPP TS 22.186, “Enhancement of 3GPP support for V2X scenarios; Stage 1(Rel.16)”, June, 2019.</w:t>
      </w:r>
    </w:p>
    <w:p w14:paraId="50461A2F" w14:textId="77777777" w:rsidR="001C3FC0" w:rsidRPr="00A60FD8" w:rsidRDefault="001C3FC0" w:rsidP="001C3FC0">
      <w:pPr>
        <w:pStyle w:val="Reftext"/>
        <w:rPr>
          <w:lang w:eastAsia="ko-KR"/>
        </w:rPr>
      </w:pPr>
      <w:r w:rsidRPr="00A60FD8">
        <w:rPr>
          <w:lang w:eastAsia="ko-KR"/>
        </w:rPr>
        <w:t xml:space="preserve">[5] </w:t>
      </w:r>
      <w:r w:rsidRPr="00A60FD8">
        <w:rPr>
          <w:lang w:eastAsia="ko-KR"/>
        </w:rPr>
        <w:tab/>
        <w:t xml:space="preserve">3GPP TR 22.886, </w:t>
      </w:r>
      <w:r w:rsidRPr="00A60FD8">
        <w:rPr>
          <w:lang w:eastAsia="zh-CN"/>
        </w:rPr>
        <w:t>“</w:t>
      </w:r>
      <w:r w:rsidRPr="00A60FD8">
        <w:rPr>
          <w:lang w:eastAsia="ko-KR"/>
        </w:rPr>
        <w:t>Study on enhancement of 3GPP Support for 5G V2X Services (Rel.16)”, December 2018.</w:t>
      </w:r>
    </w:p>
    <w:p w14:paraId="2C6764ED" w14:textId="77777777" w:rsidR="001C3FC0" w:rsidRPr="00A60FD8" w:rsidRDefault="001C3FC0" w:rsidP="001C3FC0">
      <w:pPr>
        <w:tabs>
          <w:tab w:val="clear" w:pos="1134"/>
          <w:tab w:val="clear" w:pos="1871"/>
          <w:tab w:val="left" w:pos="1418"/>
        </w:tabs>
        <w:spacing w:before="240"/>
        <w:ind w:left="1134"/>
        <w:rPr>
          <w:szCs w:val="24"/>
        </w:rPr>
      </w:pPr>
      <w:r w:rsidRPr="00A60FD8">
        <w:rPr>
          <w:b/>
          <w:szCs w:val="24"/>
        </w:rPr>
        <w:t>TS 22.185</w:t>
      </w:r>
      <w:r w:rsidRPr="00A60FD8">
        <w:rPr>
          <w:bCs/>
          <w:szCs w:val="24"/>
        </w:rPr>
        <w:t>:</w:t>
      </w:r>
      <w:r w:rsidRPr="00A60FD8">
        <w:rPr>
          <w:szCs w:val="24"/>
        </w:rPr>
        <w:tab/>
        <w:t>Service requirements for V2X services:</w:t>
      </w:r>
      <w:r w:rsidRPr="00A60FD8">
        <w:rPr>
          <w:szCs w:val="24"/>
        </w:rPr>
        <w:br/>
      </w:r>
      <w:r w:rsidRPr="00A60FD8">
        <w:rPr>
          <w:szCs w:val="24"/>
        </w:rPr>
        <w:tab/>
      </w:r>
      <w:hyperlink r:id="rId74" w:history="1">
        <w:r w:rsidRPr="00A60FD8">
          <w:rPr>
            <w:rStyle w:val="Hyperlink"/>
            <w:szCs w:val="24"/>
          </w:rPr>
          <w:t>https://www.3gpp.org/DynaReport/22185.htm</w:t>
        </w:r>
      </w:hyperlink>
    </w:p>
    <w:p w14:paraId="1597A880" w14:textId="77777777" w:rsidR="001C3FC0" w:rsidRPr="00A60FD8" w:rsidRDefault="001C3FC0" w:rsidP="001C3FC0">
      <w:pPr>
        <w:tabs>
          <w:tab w:val="clear" w:pos="1134"/>
          <w:tab w:val="clear" w:pos="1871"/>
          <w:tab w:val="left" w:pos="1418"/>
        </w:tabs>
        <w:spacing w:before="240"/>
        <w:ind w:left="1134"/>
        <w:rPr>
          <w:szCs w:val="24"/>
        </w:rPr>
      </w:pPr>
      <w:r w:rsidRPr="00A60FD8">
        <w:rPr>
          <w:b/>
          <w:szCs w:val="24"/>
        </w:rPr>
        <w:t>TS 22.186</w:t>
      </w:r>
      <w:r w:rsidRPr="00A60FD8">
        <w:rPr>
          <w:bCs/>
          <w:szCs w:val="24"/>
        </w:rPr>
        <w:t>:</w:t>
      </w:r>
      <w:r w:rsidRPr="00A60FD8">
        <w:rPr>
          <w:b/>
          <w:szCs w:val="24"/>
        </w:rPr>
        <w:tab/>
      </w:r>
      <w:r w:rsidRPr="00A60FD8">
        <w:rPr>
          <w:szCs w:val="24"/>
        </w:rPr>
        <w:t>Service requirements for enhanced V2X scenarios:</w:t>
      </w:r>
      <w:r w:rsidRPr="00A60FD8">
        <w:rPr>
          <w:szCs w:val="24"/>
        </w:rPr>
        <w:br/>
      </w:r>
      <w:r w:rsidRPr="00A60FD8">
        <w:rPr>
          <w:szCs w:val="24"/>
        </w:rPr>
        <w:tab/>
      </w:r>
      <w:hyperlink r:id="rId75" w:history="1">
        <w:r w:rsidRPr="00A60FD8">
          <w:rPr>
            <w:rStyle w:val="Hyperlink"/>
            <w:szCs w:val="24"/>
          </w:rPr>
          <w:t>https://www.3gpp.org/DynaReport/22186.htm</w:t>
        </w:r>
      </w:hyperlink>
    </w:p>
    <w:p w14:paraId="7627E627" w14:textId="77777777" w:rsidR="001C3FC0" w:rsidRPr="00A60FD8" w:rsidRDefault="001C3FC0" w:rsidP="001C3FC0">
      <w:pPr>
        <w:tabs>
          <w:tab w:val="clear" w:pos="1134"/>
          <w:tab w:val="clear" w:pos="1871"/>
          <w:tab w:val="left" w:pos="1418"/>
        </w:tabs>
        <w:spacing w:before="240"/>
        <w:ind w:left="1134"/>
        <w:rPr>
          <w:szCs w:val="24"/>
        </w:rPr>
      </w:pPr>
      <w:r w:rsidRPr="00A60FD8">
        <w:rPr>
          <w:b/>
          <w:szCs w:val="24"/>
        </w:rPr>
        <w:t>TS 23.285</w:t>
      </w:r>
      <w:r w:rsidRPr="00A60FD8">
        <w:rPr>
          <w:bCs/>
          <w:szCs w:val="24"/>
        </w:rPr>
        <w:t>:</w:t>
      </w:r>
      <w:r w:rsidRPr="00A60FD8">
        <w:tab/>
      </w:r>
      <w:r w:rsidRPr="00A60FD8">
        <w:rPr>
          <w:szCs w:val="24"/>
        </w:rPr>
        <w:t>Architecture enhancements for V2X services:</w:t>
      </w:r>
      <w:r w:rsidRPr="00A60FD8">
        <w:rPr>
          <w:szCs w:val="24"/>
        </w:rPr>
        <w:br/>
      </w:r>
      <w:r w:rsidRPr="00A60FD8">
        <w:rPr>
          <w:szCs w:val="24"/>
        </w:rPr>
        <w:tab/>
      </w:r>
      <w:hyperlink r:id="rId76" w:history="1">
        <w:r w:rsidRPr="00A60FD8">
          <w:rPr>
            <w:rStyle w:val="Hyperlink"/>
            <w:szCs w:val="24"/>
          </w:rPr>
          <w:t>https://www.3gpp.org/DynaReport/23285.htm</w:t>
        </w:r>
      </w:hyperlink>
    </w:p>
    <w:p w14:paraId="73B55416" w14:textId="77777777" w:rsidR="001C3FC0" w:rsidRPr="00A60FD8" w:rsidRDefault="001C3FC0" w:rsidP="001C3FC0">
      <w:pPr>
        <w:tabs>
          <w:tab w:val="clear" w:pos="1134"/>
          <w:tab w:val="clear" w:pos="1871"/>
          <w:tab w:val="left" w:pos="1418"/>
        </w:tabs>
        <w:spacing w:before="240"/>
        <w:ind w:left="2552" w:hanging="1418"/>
        <w:rPr>
          <w:rStyle w:val="Hyperlink"/>
          <w:szCs w:val="24"/>
        </w:rPr>
      </w:pPr>
      <w:r w:rsidRPr="00A60FD8">
        <w:rPr>
          <w:b/>
          <w:szCs w:val="24"/>
        </w:rPr>
        <w:t>TS 23.287</w:t>
      </w:r>
      <w:r w:rsidRPr="00A60FD8">
        <w:rPr>
          <w:bCs/>
          <w:szCs w:val="24"/>
        </w:rPr>
        <w:t>:</w:t>
      </w:r>
      <w:r w:rsidRPr="00A60FD8">
        <w:rPr>
          <w:b/>
          <w:szCs w:val="24"/>
        </w:rPr>
        <w:tab/>
      </w:r>
      <w:r w:rsidRPr="00A60FD8">
        <w:rPr>
          <w:szCs w:val="24"/>
        </w:rPr>
        <w:t xml:space="preserve">Architecture enhancements for 5G System (5GS) to support Vehicle-to-Everything (V2X) services: </w:t>
      </w:r>
      <w:r w:rsidRPr="00A60FD8">
        <w:rPr>
          <w:szCs w:val="24"/>
        </w:rPr>
        <w:br/>
      </w:r>
      <w:hyperlink r:id="rId77" w:history="1">
        <w:r w:rsidRPr="00A60FD8">
          <w:rPr>
            <w:rStyle w:val="Hyperlink"/>
            <w:szCs w:val="24"/>
          </w:rPr>
          <w:t>https://www.3gpp.org/DynaReport/23287.htm</w:t>
        </w:r>
      </w:hyperlink>
    </w:p>
    <w:p w14:paraId="0E67BBD1" w14:textId="77777777" w:rsidR="001C3FC0" w:rsidRPr="00A60FD8" w:rsidRDefault="001C3FC0" w:rsidP="001C3FC0">
      <w:pPr>
        <w:tabs>
          <w:tab w:val="clear" w:pos="1134"/>
          <w:tab w:val="clear" w:pos="1871"/>
          <w:tab w:val="left" w:pos="1418"/>
        </w:tabs>
        <w:spacing w:before="240"/>
        <w:ind w:left="2552" w:hanging="1418"/>
        <w:rPr>
          <w:rStyle w:val="Hyperlink"/>
          <w:szCs w:val="24"/>
        </w:rPr>
      </w:pPr>
      <w:r w:rsidRPr="00A60FD8">
        <w:rPr>
          <w:b/>
          <w:szCs w:val="24"/>
        </w:rPr>
        <w:t>TS 23.286</w:t>
      </w:r>
      <w:r w:rsidRPr="00A60FD8">
        <w:rPr>
          <w:bCs/>
          <w:szCs w:val="24"/>
        </w:rPr>
        <w:t>:</w:t>
      </w:r>
      <w:r w:rsidRPr="00A60FD8">
        <w:rPr>
          <w:szCs w:val="24"/>
        </w:rPr>
        <w:tab/>
      </w:r>
      <w:r w:rsidRPr="00A60FD8">
        <w:rPr>
          <w:szCs w:val="24"/>
        </w:rPr>
        <w:tab/>
        <w:t xml:space="preserve">Application layer support for Vehicle-to-Everything (V2X) services; Functional architecture and information flows: </w:t>
      </w:r>
      <w:r w:rsidRPr="00A60FD8">
        <w:rPr>
          <w:szCs w:val="24"/>
        </w:rPr>
        <w:br/>
      </w:r>
      <w:hyperlink r:id="rId78" w:history="1">
        <w:r w:rsidRPr="00A60FD8">
          <w:rPr>
            <w:rStyle w:val="Hyperlink"/>
            <w:szCs w:val="24"/>
          </w:rPr>
          <w:t>https://www.3gpp.org/DynaReport/23286.htm</w:t>
        </w:r>
      </w:hyperlink>
    </w:p>
    <w:p w14:paraId="3C9D0317" w14:textId="77777777" w:rsidR="001C3FC0" w:rsidRPr="00A60FD8" w:rsidRDefault="001C3FC0" w:rsidP="001C3FC0">
      <w:pPr>
        <w:tabs>
          <w:tab w:val="clear" w:pos="1134"/>
          <w:tab w:val="left" w:pos="1418"/>
        </w:tabs>
        <w:spacing w:before="240"/>
        <w:ind w:left="2544" w:hanging="1410"/>
        <w:rPr>
          <w:szCs w:val="24"/>
        </w:rPr>
      </w:pPr>
      <w:r w:rsidRPr="00A60FD8">
        <w:rPr>
          <w:b/>
          <w:szCs w:val="24"/>
        </w:rPr>
        <w:t>TR 37.985</w:t>
      </w:r>
      <w:r w:rsidRPr="00A60FD8">
        <w:rPr>
          <w:bCs/>
          <w:szCs w:val="24"/>
        </w:rPr>
        <w:t>:</w:t>
      </w:r>
      <w:r w:rsidRPr="00A60FD8">
        <w:rPr>
          <w:szCs w:val="24"/>
        </w:rPr>
        <w:tab/>
      </w:r>
      <w:r w:rsidRPr="00A60FD8">
        <w:rPr>
          <w:szCs w:val="24"/>
        </w:rPr>
        <w:tab/>
        <w:t>Overall description of Radio Access Network (RAN) aspects for Vehicle-to-everything (V2X) based on LTE and NR:</w:t>
      </w:r>
      <w:r w:rsidRPr="00A60FD8">
        <w:rPr>
          <w:szCs w:val="24"/>
        </w:rPr>
        <w:br/>
      </w:r>
      <w:hyperlink r:id="rId79" w:history="1">
        <w:r w:rsidRPr="00A60FD8">
          <w:rPr>
            <w:rStyle w:val="Hyperlink"/>
            <w:szCs w:val="24"/>
          </w:rPr>
          <w:t>https://www.3gpp.org/DynaReport/37985.htm</w:t>
        </w:r>
      </w:hyperlink>
    </w:p>
    <w:p w14:paraId="17428F51" w14:textId="77777777" w:rsidR="001C3FC0" w:rsidRPr="00A60FD8" w:rsidRDefault="001C3FC0" w:rsidP="001C3FC0">
      <w:pPr>
        <w:tabs>
          <w:tab w:val="clear" w:pos="1134"/>
          <w:tab w:val="left" w:pos="1418"/>
        </w:tabs>
        <w:spacing w:before="240"/>
        <w:ind w:left="2544" w:hanging="1410"/>
        <w:rPr>
          <w:szCs w:val="24"/>
        </w:rPr>
      </w:pPr>
      <w:r w:rsidRPr="00A60FD8">
        <w:rPr>
          <w:b/>
          <w:szCs w:val="24"/>
        </w:rPr>
        <w:t>TS 36.300</w:t>
      </w:r>
      <w:r w:rsidRPr="00A60FD8">
        <w:rPr>
          <w:bCs/>
          <w:szCs w:val="24"/>
        </w:rPr>
        <w:t>:</w:t>
      </w:r>
      <w:r w:rsidRPr="00A60FD8">
        <w:rPr>
          <w:szCs w:val="24"/>
        </w:rPr>
        <w:tab/>
      </w:r>
      <w:r w:rsidRPr="00A60FD8">
        <w:rPr>
          <w:szCs w:val="24"/>
        </w:rPr>
        <w:tab/>
        <w:t xml:space="preserve">Evolved Universal Terrestrial Radio Access (E-UTRA) and Evolved Universal Terrestrial Radio Access Network (E-UTRAN); Overall description; Stage 2: </w:t>
      </w:r>
      <w:r w:rsidRPr="00A60FD8">
        <w:rPr>
          <w:szCs w:val="24"/>
        </w:rPr>
        <w:br/>
      </w:r>
      <w:hyperlink r:id="rId80" w:history="1">
        <w:r w:rsidRPr="00A60FD8">
          <w:rPr>
            <w:rStyle w:val="Hyperlink"/>
            <w:szCs w:val="24"/>
          </w:rPr>
          <w:t>https://www.3gpp.org/DynaReport/36300.htm</w:t>
        </w:r>
      </w:hyperlink>
      <w:r w:rsidRPr="00A60FD8">
        <w:rPr>
          <w:szCs w:val="24"/>
        </w:rPr>
        <w:t xml:space="preserve"> </w:t>
      </w:r>
    </w:p>
    <w:p w14:paraId="6F80E16D" w14:textId="77777777" w:rsidR="001C3FC0" w:rsidRPr="00A60FD8" w:rsidRDefault="001C3FC0" w:rsidP="001C3FC0">
      <w:pPr>
        <w:tabs>
          <w:tab w:val="clear" w:pos="1134"/>
          <w:tab w:val="left" w:pos="1418"/>
        </w:tabs>
        <w:spacing w:before="240"/>
        <w:ind w:left="2544" w:hanging="1410"/>
        <w:rPr>
          <w:rStyle w:val="Hyperlink"/>
        </w:rPr>
      </w:pPr>
      <w:r w:rsidRPr="00A60FD8">
        <w:rPr>
          <w:b/>
          <w:szCs w:val="24"/>
        </w:rPr>
        <w:t>TS 38.300</w:t>
      </w:r>
      <w:r w:rsidRPr="00A60FD8">
        <w:rPr>
          <w:bCs/>
          <w:szCs w:val="24"/>
        </w:rPr>
        <w:t>:</w:t>
      </w:r>
      <w:r w:rsidRPr="00A60FD8">
        <w:rPr>
          <w:szCs w:val="24"/>
        </w:rPr>
        <w:tab/>
      </w:r>
      <w:r w:rsidRPr="00A60FD8">
        <w:rPr>
          <w:szCs w:val="24"/>
        </w:rPr>
        <w:tab/>
        <w:t>NR; NR and NG-RAN Overall description; Stage-2:</w:t>
      </w:r>
      <w:r w:rsidRPr="00A60FD8">
        <w:rPr>
          <w:szCs w:val="24"/>
        </w:rPr>
        <w:br/>
      </w:r>
      <w:hyperlink r:id="rId81" w:history="1">
        <w:r w:rsidRPr="00A60FD8">
          <w:rPr>
            <w:rStyle w:val="Hyperlink"/>
            <w:szCs w:val="24"/>
          </w:rPr>
          <w:t>https://www.3gpp.org/DynaReport/38300.htm</w:t>
        </w:r>
      </w:hyperlink>
    </w:p>
    <w:p w14:paraId="3E550BFB" w14:textId="77777777" w:rsidR="001C3FC0" w:rsidRPr="00A60FD8" w:rsidRDefault="001C3FC0" w:rsidP="001C3FC0">
      <w:pPr>
        <w:pStyle w:val="Reftext"/>
        <w:rPr>
          <w:lang w:eastAsia="ko-KR"/>
        </w:rPr>
      </w:pPr>
      <w:r w:rsidRPr="00A60FD8">
        <w:t>–</w:t>
      </w:r>
      <w:r w:rsidRPr="00A60FD8">
        <w:tab/>
      </w:r>
      <w:r w:rsidRPr="00A60FD8">
        <w:rPr>
          <w:lang w:eastAsia="ko-KR"/>
        </w:rPr>
        <w:t>T-200111 TR C-V2X Use Cases and Service Level Requirements Vol I V3.0</w:t>
      </w:r>
    </w:p>
    <w:p w14:paraId="5FB97FE9" w14:textId="77777777" w:rsidR="001C3FC0" w:rsidRPr="00A60FD8" w:rsidRDefault="001C3FC0" w:rsidP="001C3FC0">
      <w:pPr>
        <w:pStyle w:val="enumlev1"/>
        <w:rPr>
          <w:lang w:eastAsia="ja-JP"/>
        </w:rPr>
      </w:pPr>
      <w:r w:rsidRPr="00A60FD8">
        <w:t>–</w:t>
      </w:r>
      <w:r w:rsidRPr="00A60FD8">
        <w:tab/>
        <w:t xml:space="preserve"> “</w:t>
      </w:r>
      <w:hyperlink r:id="rId82" w:history="1">
        <w:r w:rsidRPr="00A60FD8">
          <w:rPr>
            <w:rStyle w:val="Hyperlink"/>
          </w:rPr>
          <w:t>Study of spectrum needs for safety related intelligent transportation systems – day 1 and advanced use cases</w:t>
        </w:r>
      </w:hyperlink>
      <w:r w:rsidRPr="00A60FD8">
        <w:t>”</w:t>
      </w:r>
      <w:r w:rsidRPr="00A60FD8">
        <w:rPr>
          <w:lang w:eastAsia="ja-JP"/>
        </w:rPr>
        <w:t xml:space="preserve"> relates to Question 6 and provides an analysis on spectrum requirements for the implementation of ITS services. </w:t>
      </w:r>
    </w:p>
    <w:p w14:paraId="6A6D04C7" w14:textId="77777777" w:rsidR="001C3FC0" w:rsidRPr="00A60FD8" w:rsidRDefault="001C3FC0" w:rsidP="001C3FC0">
      <w:pPr>
        <w:pStyle w:val="enumlev1"/>
        <w:rPr>
          <w:lang w:eastAsia="ja-JP"/>
        </w:rPr>
      </w:pPr>
      <w:r w:rsidRPr="00A60FD8">
        <w:lastRenderedPageBreak/>
        <w:t>–</w:t>
      </w:r>
      <w:r w:rsidRPr="00A60FD8">
        <w:tab/>
      </w:r>
      <w:r w:rsidRPr="00A60FD8">
        <w:rPr>
          <w:lang w:eastAsia="ja-JP"/>
        </w:rPr>
        <w:t>“</w:t>
      </w:r>
      <w:hyperlink r:id="rId83" w:history="1">
        <w:r w:rsidRPr="00A60FD8">
          <w:rPr>
            <w:rStyle w:val="Hyperlink"/>
          </w:rPr>
          <w:t>A Visionary Roadmap for Advanced Driving Use Cases, Connectivity Technologies, and Radio Spectrum Needs</w:t>
        </w:r>
      </w:hyperlink>
      <w:r w:rsidRPr="00A60FD8">
        <w:t xml:space="preserve">” </w:t>
      </w:r>
      <w:r w:rsidRPr="00A60FD8">
        <w:rPr>
          <w:lang w:eastAsia="ja-JP"/>
        </w:rPr>
        <w:t xml:space="preserve">relates to Question 3 and introduces a timeline related to identified Use Cases. </w:t>
      </w:r>
    </w:p>
    <w:p w14:paraId="735D3F26" w14:textId="77777777" w:rsidR="001C3FC0" w:rsidRPr="00A60FD8" w:rsidRDefault="001C3FC0" w:rsidP="001C3FC0">
      <w:pPr>
        <w:pStyle w:val="enumlev1"/>
        <w:rPr>
          <w:spacing w:val="-2"/>
          <w:lang w:eastAsia="ja-JP"/>
        </w:rPr>
      </w:pPr>
      <w:r w:rsidRPr="00A60FD8">
        <w:rPr>
          <w:spacing w:val="-2"/>
        </w:rPr>
        <w:t>–</w:t>
      </w:r>
      <w:r w:rsidRPr="00A60FD8">
        <w:rPr>
          <w:spacing w:val="-2"/>
        </w:rPr>
        <w:tab/>
      </w:r>
      <w:r w:rsidRPr="00A60FD8">
        <w:rPr>
          <w:spacing w:val="-2"/>
          <w:lang w:eastAsia="ja-JP"/>
        </w:rPr>
        <w:t>“</w:t>
      </w:r>
      <w:hyperlink r:id="rId84" w:history="1">
        <w:r w:rsidRPr="00A60FD8">
          <w:rPr>
            <w:rStyle w:val="Hyperlink"/>
            <w:spacing w:val="-2"/>
            <w:lang w:eastAsia="ja-JP"/>
          </w:rPr>
          <w:t>White Paper C-V2X Use Cases Volume II: Examples and Service Level Requirements</w:t>
        </w:r>
      </w:hyperlink>
      <w:r w:rsidRPr="00A60FD8">
        <w:rPr>
          <w:spacing w:val="-2"/>
          <w:lang w:eastAsia="ja-JP"/>
        </w:rPr>
        <w:t>” and Technical Report “C-V2X Use Cases and Service Level Requirements Volume I” relate to Question 3 and detail Use Cases and related requirements.</w:t>
      </w:r>
    </w:p>
    <w:p w14:paraId="5B4C947B" w14:textId="77777777" w:rsidR="001C3FC0" w:rsidRPr="00A60FD8" w:rsidRDefault="001C3FC0" w:rsidP="00567554">
      <w:pPr>
        <w:pStyle w:val="enumlev1"/>
      </w:pPr>
      <w:r w:rsidRPr="00A60FD8">
        <w:rPr>
          <w:spacing w:val="-2"/>
        </w:rPr>
        <w:t>–</w:t>
      </w:r>
      <w:r w:rsidRPr="00A60FD8">
        <w:rPr>
          <w:spacing w:val="-2"/>
        </w:rPr>
        <w:tab/>
      </w:r>
      <w:r w:rsidRPr="00A60FD8">
        <w:t xml:space="preserve">ETSI GS MEC 030 V2.1.1 (2020-04), “Multi-access Edge Computing (MEC); V2X Information Service API”, Link: </w:t>
      </w:r>
      <w:hyperlink r:id="rId85" w:history="1">
        <w:r w:rsidRPr="00A60FD8">
          <w:rPr>
            <w:color w:val="0000FF"/>
            <w:u w:val="single"/>
          </w:rPr>
          <w:t>https://www.etsi.org/deliver/etsi_gs/MEC/001_099/030/02.01.01_60/gs_MEC030v020101p.pdf</w:t>
        </w:r>
      </w:hyperlink>
    </w:p>
    <w:p w14:paraId="23E9204E" w14:textId="77777777" w:rsidR="001C3FC0" w:rsidRPr="00A60FD8" w:rsidRDefault="001C3FC0" w:rsidP="00FC5A5D">
      <w:pPr>
        <w:pStyle w:val="EditorsNote"/>
        <w:rPr>
          <w:lang w:eastAsia="ja-JP"/>
        </w:rPr>
      </w:pPr>
      <w:r w:rsidRPr="00A60FD8">
        <w:rPr>
          <w:lang w:eastAsia="ja-JP"/>
        </w:rPr>
        <w:t>[Editor’s note: The material from ETSI ERM TGSRR in Document 5A/142 contains information on vehicular radar sensors which may be pertinent for CAVs.]</w:t>
      </w:r>
    </w:p>
    <w:p w14:paraId="41892036" w14:textId="77777777" w:rsidR="001C3FC0" w:rsidRPr="00A60FD8" w:rsidRDefault="001C3FC0" w:rsidP="00FC5A5D">
      <w:pPr>
        <w:pStyle w:val="EditorsNote"/>
        <w:rPr>
          <w:lang w:eastAsia="ja-JP"/>
        </w:rPr>
      </w:pPr>
      <w:r w:rsidRPr="00A60FD8">
        <w:rPr>
          <w:lang w:eastAsia="ja-JP"/>
        </w:rPr>
        <w:t>[Editor’s note (J): References for Section 6.3 Use Cases.]</w:t>
      </w:r>
    </w:p>
    <w:p w14:paraId="44A58338" w14:textId="77777777" w:rsidR="001C3FC0" w:rsidRPr="00A60FD8" w:rsidRDefault="001C3FC0" w:rsidP="001C3FC0">
      <w:pPr>
        <w:rPr>
          <w:lang w:eastAsia="ja-JP"/>
        </w:rPr>
      </w:pPr>
      <w:r w:rsidRPr="00A60FD8">
        <w:t>[MY2019] M. Mikami and H. Yoshino, “Field Trial on 5G Low Latency Radio Communication System Towards Application to Truck Platooning,” pp. 1447-1457, IEICE Transactions on Communications Vol.E102-B, No.8, Aug. 2019.</w:t>
      </w:r>
    </w:p>
    <w:p w14:paraId="1CA7DFC0" w14:textId="77777777" w:rsidR="001C3FC0" w:rsidRPr="00A60FD8" w:rsidRDefault="001C3FC0" w:rsidP="001C3FC0">
      <w:r w:rsidRPr="00A60FD8">
        <w:rPr>
          <w:lang w:eastAsia="ja-JP"/>
        </w:rPr>
        <w:t>[A2013]</w:t>
      </w:r>
      <w:r w:rsidRPr="00A60FD8">
        <w:t xml:space="preserve"> K. Aoki, “Current Activities of Development on the Automated Truck Platoon,” pp. 303-309, IPSJ Journal, Vol. 54 No. 4, Apr. 2013 (in Japanese).</w:t>
      </w:r>
    </w:p>
    <w:p w14:paraId="6F3F8B82" w14:textId="77777777" w:rsidR="001C3FC0" w:rsidRPr="00A60FD8" w:rsidRDefault="001C3FC0" w:rsidP="001C3FC0">
      <w:pPr>
        <w:tabs>
          <w:tab w:val="clear" w:pos="1134"/>
          <w:tab w:val="clear" w:pos="1871"/>
          <w:tab w:val="clear" w:pos="2268"/>
        </w:tabs>
        <w:overflowPunct/>
        <w:autoSpaceDE/>
        <w:autoSpaceDN/>
        <w:adjustRightInd/>
        <w:spacing w:before="0"/>
        <w:textAlignment w:val="auto"/>
        <w:rPr>
          <w:b/>
          <w:szCs w:val="24"/>
        </w:rPr>
      </w:pPr>
    </w:p>
    <w:p w14:paraId="73D7F45B" w14:textId="77777777" w:rsidR="001C3FC0" w:rsidRPr="00A60FD8" w:rsidRDefault="001C3FC0" w:rsidP="001C3FC0">
      <w:pPr>
        <w:tabs>
          <w:tab w:val="clear" w:pos="1134"/>
          <w:tab w:val="clear" w:pos="1871"/>
          <w:tab w:val="clear" w:pos="2268"/>
        </w:tabs>
        <w:overflowPunct/>
        <w:autoSpaceDE/>
        <w:autoSpaceDN/>
        <w:adjustRightInd/>
        <w:spacing w:before="0"/>
        <w:textAlignment w:val="auto"/>
        <w:rPr>
          <w:rFonts w:eastAsiaTheme="minorEastAsia"/>
          <w:lang w:eastAsia="zh-CN"/>
        </w:rPr>
      </w:pPr>
      <w:r w:rsidRPr="00A60FD8">
        <w:rPr>
          <w:rFonts w:eastAsiaTheme="minorEastAsia"/>
          <w:lang w:eastAsia="zh-CN"/>
        </w:rPr>
        <w:br w:type="page"/>
      </w:r>
    </w:p>
    <w:p w14:paraId="3EC64A42" w14:textId="77777777" w:rsidR="001C3FC0" w:rsidRPr="00A60FD8" w:rsidRDefault="001C3FC0" w:rsidP="001C3FC0">
      <w:pPr>
        <w:pStyle w:val="AnnexNo"/>
        <w:rPr>
          <w:lang w:eastAsia="ja-JP"/>
        </w:rPr>
      </w:pPr>
      <w:bookmarkStart w:id="151" w:name="_Toc88586000"/>
      <w:r w:rsidRPr="00A60FD8">
        <w:rPr>
          <w:lang w:eastAsia="ja-JP"/>
        </w:rPr>
        <w:lastRenderedPageBreak/>
        <w:t>Annex 1</w:t>
      </w:r>
      <w:bookmarkEnd w:id="151"/>
    </w:p>
    <w:p w14:paraId="581BA1EA" w14:textId="77777777" w:rsidR="001C3FC0" w:rsidRPr="00A60FD8" w:rsidRDefault="001C3FC0" w:rsidP="001C3FC0">
      <w:pPr>
        <w:pStyle w:val="Annextitle"/>
        <w:rPr>
          <w:lang w:eastAsia="ja-JP"/>
        </w:rPr>
      </w:pPr>
      <w:bookmarkStart w:id="152" w:name="_Toc71191128"/>
      <w:bookmarkStart w:id="153" w:name="_Toc88586001"/>
      <w:r w:rsidRPr="00A60FD8">
        <w:rPr>
          <w:rFonts w:eastAsia="Meiryo UI"/>
          <w:snapToGrid w:val="0"/>
        </w:rPr>
        <w:t xml:space="preserve">The functional elements </w:t>
      </w:r>
      <w:r w:rsidRPr="00A60FD8">
        <w:rPr>
          <w:rFonts w:eastAsia="Meiryo UI"/>
        </w:rPr>
        <w:t>that</w:t>
      </w:r>
      <w:r w:rsidRPr="00A60FD8">
        <w:rPr>
          <w:rFonts w:eastAsia="Meiryo UI"/>
          <w:snapToGrid w:val="0"/>
        </w:rPr>
        <w:t xml:space="preserve"> are not considered</w:t>
      </w:r>
      <w:bookmarkEnd w:id="152"/>
      <w:bookmarkEnd w:id="153"/>
    </w:p>
    <w:p w14:paraId="371F62FA" w14:textId="77777777" w:rsidR="001C3FC0" w:rsidRPr="00A60FD8" w:rsidRDefault="001C3FC0" w:rsidP="001C3FC0">
      <w:pPr>
        <w:pStyle w:val="EditorsNote"/>
        <w:rPr>
          <w:lang w:eastAsia="ja-JP"/>
        </w:rPr>
      </w:pPr>
      <w:r w:rsidRPr="00A60FD8">
        <w:rPr>
          <w:lang w:eastAsia="ja-JP"/>
        </w:rPr>
        <w:t>[Editor’s note: Added text about why these are listed here and reference to SIP document contributions to the November meeting are requested.]</w:t>
      </w:r>
    </w:p>
    <w:p w14:paraId="4A24E9E9" w14:textId="77777777" w:rsidR="001C3FC0" w:rsidRPr="00A60FD8" w:rsidRDefault="001C3FC0" w:rsidP="00FC5A5D">
      <w:pPr>
        <w:pStyle w:val="Headingb"/>
        <w:spacing w:after="120"/>
        <w:rPr>
          <w:rFonts w:eastAsia="Meiryo UI"/>
          <w:snapToGrid w:val="0"/>
        </w:rPr>
      </w:pPr>
      <w:r w:rsidRPr="00A60FD8">
        <w:rPr>
          <w:rFonts w:eastAsia="Meiryo UI"/>
          <w:snapToGrid w:val="0"/>
        </w:rPr>
        <w:t>x-1. Driving assistance based on traffic signal information before a tunnel</w:t>
      </w:r>
    </w:p>
    <w:tbl>
      <w:tblPr>
        <w:tblW w:w="9900" w:type="dxa"/>
        <w:tblCellMar>
          <w:left w:w="0" w:type="dxa"/>
          <w:right w:w="0" w:type="dxa"/>
        </w:tblCellMar>
        <w:tblLook w:val="0600" w:firstRow="0" w:lastRow="0" w:firstColumn="0" w:lastColumn="0" w:noHBand="1" w:noVBand="1"/>
      </w:tblPr>
      <w:tblGrid>
        <w:gridCol w:w="578"/>
        <w:gridCol w:w="1062"/>
        <w:gridCol w:w="477"/>
        <w:gridCol w:w="2646"/>
        <w:gridCol w:w="195"/>
        <w:gridCol w:w="721"/>
        <w:gridCol w:w="975"/>
        <w:gridCol w:w="321"/>
        <w:gridCol w:w="3024"/>
        <w:gridCol w:w="20"/>
      </w:tblGrid>
      <w:tr w:rsidR="001C3FC0" w:rsidRPr="00A60FD8" w14:paraId="5489B6DF" w14:textId="77777777" w:rsidTr="001C3FC0">
        <w:trPr>
          <w:trHeight w:val="403"/>
        </w:trPr>
        <w:tc>
          <w:tcPr>
            <w:tcW w:w="164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052E685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260" w:type="dxa"/>
            <w:gridSpan w:val="8"/>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0666DA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x-1. Driving assistance based on traffic signal information before a tunnel</w:t>
            </w:r>
          </w:p>
        </w:tc>
      </w:tr>
      <w:tr w:rsidR="001C3FC0" w:rsidRPr="00A60FD8" w14:paraId="4D60F6BB" w14:textId="77777777" w:rsidTr="001C3FC0">
        <w:trPr>
          <w:trHeight w:val="280"/>
        </w:trPr>
        <w:tc>
          <w:tcPr>
            <w:tcW w:w="164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423977F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260"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1BCB26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Expressways</w:t>
            </w:r>
          </w:p>
        </w:tc>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2F14C135" w14:textId="77777777" w:rsidR="001C3FC0" w:rsidRPr="00A60FD8" w:rsidRDefault="001C3FC0" w:rsidP="001C3FC0">
            <w:pPr>
              <w:rPr>
                <w:rFonts w:eastAsia="Meiryo UI"/>
                <w:b/>
                <w:bCs/>
                <w:snapToGrid w:val="0"/>
                <w:color w:val="000000" w:themeColor="text1"/>
                <w:sz w:val="20"/>
              </w:rPr>
            </w:pPr>
          </w:p>
        </w:tc>
        <w:tc>
          <w:tcPr>
            <w:tcW w:w="3520"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4A44D30A" w14:textId="77777777" w:rsidR="001C3FC0" w:rsidRPr="00A60FD8" w:rsidRDefault="001C3FC0" w:rsidP="001C3FC0">
            <w:pPr>
              <w:rPr>
                <w:rFonts w:eastAsia="Meiryo UI"/>
                <w:b/>
                <w:bCs/>
                <w:snapToGrid w:val="0"/>
                <w:color w:val="000000" w:themeColor="text1"/>
                <w:sz w:val="20"/>
              </w:rPr>
            </w:pPr>
          </w:p>
        </w:tc>
      </w:tr>
      <w:tr w:rsidR="001C3FC0" w:rsidRPr="00A60FD8" w14:paraId="046B0B9C" w14:textId="77777777" w:rsidTr="001C3FC0">
        <w:trPr>
          <w:trHeight w:val="403"/>
        </w:trPr>
        <w:tc>
          <w:tcPr>
            <w:tcW w:w="164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1BE6447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260" w:type="dxa"/>
            <w:gridSpan w:val="8"/>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BDC7B1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urrent traffic signal color information, etc. transmitted by a traffic signal before a tunnel is provided by the infrastructure to vehicles to assist deceleration and stopping.</w:t>
            </w:r>
          </w:p>
        </w:tc>
      </w:tr>
      <w:tr w:rsidR="001C3FC0" w:rsidRPr="00A60FD8" w14:paraId="118EA3C4" w14:textId="77777777" w:rsidTr="001C3FC0">
        <w:trPr>
          <w:trHeight w:val="552"/>
        </w:trPr>
        <w:tc>
          <w:tcPr>
            <w:tcW w:w="164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19A902A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ason for not considering this functional element</w:t>
            </w:r>
          </w:p>
        </w:tc>
        <w:tc>
          <w:tcPr>
            <w:tcW w:w="8260" w:type="dxa"/>
            <w:gridSpan w:val="8"/>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3D806E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his functional element is similar to driving assistance by using traffic signal information on general roads. Thus, it was integrated into b-1-1.</w:t>
            </w:r>
          </w:p>
        </w:tc>
      </w:tr>
      <w:tr w:rsidR="001C3FC0" w:rsidRPr="00A60FD8" w14:paraId="6F98258A" w14:textId="77777777" w:rsidTr="001C3FC0">
        <w:trPr>
          <w:trHeight w:val="280"/>
        </w:trPr>
        <w:tc>
          <w:tcPr>
            <w:tcW w:w="9900" w:type="dxa"/>
            <w:gridSpan w:val="10"/>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282D5EB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01CDA521" w14:textId="77777777" w:rsidTr="001C3FC0">
        <w:trPr>
          <w:trHeight w:val="2684"/>
        </w:trPr>
        <w:tc>
          <w:tcPr>
            <w:tcW w:w="9900" w:type="dxa"/>
            <w:gridSpan w:val="10"/>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3AE517C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3ABC453A" wp14:editId="63B88CD9">
                  <wp:extent cx="6063977" cy="1627503"/>
                  <wp:effectExtent l="0" t="0" r="0" b="0"/>
                  <wp:docPr id="192" name="図 5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6110335" cy="1639945"/>
                          </a:xfrm>
                          <a:prstGeom prst="rect">
                            <a:avLst/>
                          </a:prstGeom>
                          <a:noFill/>
                          <a:ln>
                            <a:noFill/>
                          </a:ln>
                        </pic:spPr>
                      </pic:pic>
                    </a:graphicData>
                  </a:graphic>
                </wp:inline>
              </w:drawing>
            </w:r>
          </w:p>
        </w:tc>
      </w:tr>
      <w:tr w:rsidR="001C3FC0" w:rsidRPr="00A60FD8" w14:paraId="5E08ADEE" w14:textId="77777777" w:rsidTr="001C3FC0">
        <w:trPr>
          <w:gridAfter w:val="1"/>
          <w:wAfter w:w="20" w:type="dxa"/>
          <w:trHeight w:val="403"/>
        </w:trPr>
        <w:tc>
          <w:tcPr>
            <w:tcW w:w="578"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49449E2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53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6875379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nection mode</w:t>
            </w:r>
          </w:p>
        </w:tc>
        <w:tc>
          <w:tcPr>
            <w:tcW w:w="2646"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3E23D0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I</w:t>
            </w:r>
          </w:p>
        </w:tc>
        <w:tc>
          <w:tcPr>
            <w:tcW w:w="642" w:type="dxa"/>
            <w:gridSpan w:val="2"/>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494CE11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2564AA7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296"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21EB7E8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3179"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261D3D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raffic signal color</w:t>
            </w:r>
          </w:p>
        </w:tc>
      </w:tr>
      <w:tr w:rsidR="001C3FC0" w:rsidRPr="00A60FD8" w14:paraId="66060BC3" w14:textId="77777777" w:rsidTr="001C3FC0">
        <w:trPr>
          <w:gridAfter w:val="1"/>
          <w:wAfter w:w="20" w:type="dxa"/>
          <w:trHeight w:val="403"/>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0E05609A" w14:textId="77777777" w:rsidR="001C3FC0" w:rsidRPr="00A60FD8" w:rsidRDefault="001C3FC0" w:rsidP="001C3FC0">
            <w:pPr>
              <w:rPr>
                <w:rFonts w:eastAsia="Meiryo UI"/>
                <w:b/>
                <w:bCs/>
                <w:snapToGrid w:val="0"/>
                <w:color w:val="000000" w:themeColor="text1"/>
                <w:sz w:val="20"/>
              </w:rPr>
            </w:pPr>
          </w:p>
        </w:tc>
        <w:tc>
          <w:tcPr>
            <w:tcW w:w="153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7F579EF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2646"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F79DA8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many</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60C0FF19" w14:textId="77777777" w:rsidR="001C3FC0" w:rsidRPr="00A60FD8" w:rsidRDefault="001C3FC0" w:rsidP="001C3FC0">
            <w:pPr>
              <w:rPr>
                <w:rFonts w:eastAsia="Meiryo UI"/>
                <w:b/>
                <w:bCs/>
                <w:snapToGrid w:val="0"/>
                <w:color w:val="000000" w:themeColor="text1"/>
                <w:sz w:val="20"/>
              </w:rPr>
            </w:pPr>
          </w:p>
        </w:tc>
        <w:tc>
          <w:tcPr>
            <w:tcW w:w="1296"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670759A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3179"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007CB1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4A9682CF" w14:textId="77777777" w:rsidTr="001C3FC0">
        <w:trPr>
          <w:gridAfter w:val="1"/>
          <w:wAfter w:w="20" w:type="dxa"/>
          <w:trHeight w:val="763"/>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10FE27B6" w14:textId="77777777" w:rsidR="001C3FC0" w:rsidRPr="00A60FD8" w:rsidRDefault="001C3FC0" w:rsidP="001C3FC0">
            <w:pPr>
              <w:rPr>
                <w:rFonts w:eastAsia="Meiryo UI"/>
                <w:b/>
                <w:bCs/>
                <w:snapToGrid w:val="0"/>
                <w:color w:val="000000" w:themeColor="text1"/>
                <w:sz w:val="20"/>
              </w:rPr>
            </w:pPr>
          </w:p>
        </w:tc>
        <w:tc>
          <w:tcPr>
            <w:tcW w:w="153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01462BD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ehicle action</w:t>
            </w:r>
          </w:p>
        </w:tc>
        <w:tc>
          <w:tcPr>
            <w:tcW w:w="2646"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C0D805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peed adjustment, stop</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2D019F9D" w14:textId="77777777" w:rsidR="001C3FC0" w:rsidRPr="00A60FD8" w:rsidRDefault="001C3FC0" w:rsidP="001C3FC0">
            <w:pPr>
              <w:rPr>
                <w:rFonts w:eastAsia="Meiryo UI"/>
                <w:b/>
                <w:bCs/>
                <w:snapToGrid w:val="0"/>
                <w:color w:val="000000" w:themeColor="text1"/>
                <w:sz w:val="20"/>
              </w:rPr>
            </w:pPr>
          </w:p>
        </w:tc>
        <w:tc>
          <w:tcPr>
            <w:tcW w:w="1296"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325521C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3179"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6FD9DA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5A9231F5" w14:textId="77777777" w:rsidTr="001C3FC0">
        <w:trPr>
          <w:gridAfter w:val="1"/>
          <w:wAfter w:w="20" w:type="dxa"/>
          <w:trHeight w:val="403"/>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0B25294D" w14:textId="77777777" w:rsidR="001C3FC0" w:rsidRPr="00A60FD8" w:rsidRDefault="001C3FC0" w:rsidP="001C3FC0">
            <w:pPr>
              <w:rPr>
                <w:rFonts w:eastAsia="Meiryo UI"/>
                <w:b/>
                <w:bCs/>
                <w:snapToGrid w:val="0"/>
                <w:color w:val="000000" w:themeColor="text1"/>
                <w:sz w:val="20"/>
              </w:rPr>
            </w:pPr>
          </w:p>
        </w:tc>
        <w:tc>
          <w:tcPr>
            <w:tcW w:w="153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2BAE2A3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Quick responsiveness</w:t>
            </w:r>
          </w:p>
        </w:tc>
        <w:tc>
          <w:tcPr>
            <w:tcW w:w="2646"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3975A0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quired</w:t>
            </w:r>
          </w:p>
        </w:tc>
        <w:tc>
          <w:tcPr>
            <w:tcW w:w="1938" w:type="dxa"/>
            <w:gridSpan w:val="4"/>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706484C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3179"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B4754E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mall</w:t>
            </w:r>
          </w:p>
        </w:tc>
      </w:tr>
    </w:tbl>
    <w:p w14:paraId="35937BBE" w14:textId="77777777" w:rsidR="001C3FC0" w:rsidRPr="00A60FD8" w:rsidRDefault="001C3FC0" w:rsidP="001C3FC0">
      <w:pPr>
        <w:pStyle w:val="Tablefin"/>
        <w:rPr>
          <w:rFonts w:eastAsia="Meiryo UI"/>
          <w:snapToGrid w:val="0"/>
        </w:rPr>
      </w:pPr>
    </w:p>
    <w:p w14:paraId="33C913C5" w14:textId="77777777" w:rsidR="00FC5A5D" w:rsidRPr="00A60FD8" w:rsidRDefault="00FC5A5D">
      <w:pPr>
        <w:tabs>
          <w:tab w:val="clear" w:pos="1134"/>
          <w:tab w:val="clear" w:pos="1871"/>
          <w:tab w:val="clear" w:pos="2268"/>
        </w:tabs>
        <w:overflowPunct/>
        <w:autoSpaceDE/>
        <w:autoSpaceDN/>
        <w:adjustRightInd/>
        <w:spacing w:before="0"/>
        <w:textAlignment w:val="auto"/>
        <w:rPr>
          <w:rFonts w:ascii="Times New Roman Bold" w:eastAsia="Meiryo UI" w:hAnsi="Times New Roman Bold" w:cs="Times New Roman Bold"/>
          <w:b/>
          <w:snapToGrid w:val="0"/>
          <w:lang w:eastAsia="zh-CN"/>
        </w:rPr>
      </w:pPr>
      <w:r w:rsidRPr="00A60FD8">
        <w:rPr>
          <w:rFonts w:eastAsia="Meiryo UI"/>
          <w:snapToGrid w:val="0"/>
        </w:rPr>
        <w:br w:type="page"/>
      </w:r>
    </w:p>
    <w:p w14:paraId="75FEE589" w14:textId="6E0E4063" w:rsidR="001C3FC0" w:rsidRPr="00A60FD8" w:rsidRDefault="001C3FC0" w:rsidP="00FC5A5D">
      <w:pPr>
        <w:pStyle w:val="Headingb"/>
        <w:spacing w:after="120"/>
        <w:rPr>
          <w:rFonts w:eastAsia="Meiryo UI"/>
          <w:snapToGrid w:val="0"/>
        </w:rPr>
      </w:pPr>
      <w:r w:rsidRPr="00A60FD8">
        <w:rPr>
          <w:rFonts w:eastAsia="Meiryo UI"/>
          <w:snapToGrid w:val="0"/>
        </w:rPr>
        <w:lastRenderedPageBreak/>
        <w:t>x-2. Collision avoidance assistance when a vehicle ahead (suddenly) stops or decelerates</w:t>
      </w:r>
    </w:p>
    <w:tbl>
      <w:tblPr>
        <w:tblW w:w="9900" w:type="dxa"/>
        <w:tblCellMar>
          <w:left w:w="0" w:type="dxa"/>
          <w:right w:w="0" w:type="dxa"/>
        </w:tblCellMar>
        <w:tblLook w:val="0600" w:firstRow="0" w:lastRow="0" w:firstColumn="0" w:lastColumn="0" w:noHBand="1" w:noVBand="1"/>
      </w:tblPr>
      <w:tblGrid>
        <w:gridCol w:w="696"/>
        <w:gridCol w:w="944"/>
        <w:gridCol w:w="554"/>
        <w:gridCol w:w="2579"/>
        <w:gridCol w:w="181"/>
        <w:gridCol w:w="735"/>
        <w:gridCol w:w="871"/>
        <w:gridCol w:w="349"/>
        <w:gridCol w:w="2991"/>
      </w:tblGrid>
      <w:tr w:rsidR="001C3FC0" w:rsidRPr="00A60FD8" w14:paraId="64158045" w14:textId="77777777" w:rsidTr="001C3FC0">
        <w:trPr>
          <w:trHeight w:val="403"/>
        </w:trPr>
        <w:tc>
          <w:tcPr>
            <w:tcW w:w="164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4EB8BDD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26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057D1B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x-2. Collision avoidance assistance when a vehicle ahead (suddenly) stops or decelerates</w:t>
            </w:r>
          </w:p>
        </w:tc>
      </w:tr>
      <w:tr w:rsidR="001C3FC0" w:rsidRPr="00A60FD8" w14:paraId="3CA718D5" w14:textId="77777777" w:rsidTr="001C3FC0">
        <w:trPr>
          <w:trHeight w:val="337"/>
        </w:trPr>
        <w:tc>
          <w:tcPr>
            <w:tcW w:w="164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27E6BDA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260"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A062FF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Expressways + General roads</w:t>
            </w:r>
          </w:p>
        </w:tc>
        <w:tc>
          <w:tcPr>
            <w:tcW w:w="148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3A6B0C72" w14:textId="77777777" w:rsidR="001C3FC0" w:rsidRPr="00A60FD8" w:rsidRDefault="001C3FC0" w:rsidP="001C3FC0">
            <w:pPr>
              <w:rPr>
                <w:rFonts w:eastAsia="Meiryo UI"/>
                <w:b/>
                <w:bCs/>
                <w:snapToGrid w:val="0"/>
                <w:color w:val="000000" w:themeColor="text1"/>
                <w:sz w:val="20"/>
              </w:rPr>
            </w:pPr>
          </w:p>
        </w:tc>
        <w:tc>
          <w:tcPr>
            <w:tcW w:w="3520"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37C9329A" w14:textId="77777777" w:rsidR="001C3FC0" w:rsidRPr="00A60FD8" w:rsidRDefault="001C3FC0" w:rsidP="001C3FC0">
            <w:pPr>
              <w:rPr>
                <w:rFonts w:eastAsia="Meiryo UI"/>
                <w:b/>
                <w:bCs/>
                <w:snapToGrid w:val="0"/>
                <w:color w:val="000000" w:themeColor="text1"/>
                <w:sz w:val="20"/>
              </w:rPr>
            </w:pPr>
          </w:p>
        </w:tc>
      </w:tr>
      <w:tr w:rsidR="001C3FC0" w:rsidRPr="00A60FD8" w14:paraId="44DD1D71" w14:textId="77777777" w:rsidTr="001C3FC0">
        <w:trPr>
          <w:trHeight w:val="563"/>
        </w:trPr>
        <w:tc>
          <w:tcPr>
            <w:tcW w:w="164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717089E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26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566692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udden braking information and location and speed information are provided by a vehicle that suddenly decelerates to the following vehicles to assist collision avoidance by stopping or deceleration.</w:t>
            </w:r>
          </w:p>
        </w:tc>
      </w:tr>
      <w:tr w:rsidR="001C3FC0" w:rsidRPr="00A60FD8" w14:paraId="21537D51" w14:textId="77777777" w:rsidTr="001C3FC0">
        <w:trPr>
          <w:trHeight w:val="549"/>
        </w:trPr>
        <w:tc>
          <w:tcPr>
            <w:tcW w:w="164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71BF3FD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ason for not considering this functional element</w:t>
            </w:r>
          </w:p>
        </w:tc>
        <w:tc>
          <w:tcPr>
            <w:tcW w:w="826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100A8A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ehicle control is possible using on-board sensors.</w:t>
            </w:r>
          </w:p>
        </w:tc>
      </w:tr>
      <w:tr w:rsidR="001C3FC0" w:rsidRPr="00A60FD8" w14:paraId="36D48FCD" w14:textId="77777777" w:rsidTr="001C3FC0">
        <w:trPr>
          <w:trHeight w:val="337"/>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1AFB540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1D9739A9" w14:textId="77777777" w:rsidTr="001C3FC0">
        <w:trPr>
          <w:trHeight w:val="1627"/>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139D88D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3A004550" wp14:editId="376FD7CB">
                  <wp:extent cx="5976529" cy="853653"/>
                  <wp:effectExtent l="0" t="0" r="5715" b="3810"/>
                  <wp:docPr id="195" name="図 5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6342226" cy="905887"/>
                          </a:xfrm>
                          <a:prstGeom prst="rect">
                            <a:avLst/>
                          </a:prstGeom>
                          <a:noFill/>
                          <a:ln>
                            <a:noFill/>
                          </a:ln>
                        </pic:spPr>
                      </pic:pic>
                    </a:graphicData>
                  </a:graphic>
                </wp:inline>
              </w:drawing>
            </w:r>
          </w:p>
        </w:tc>
      </w:tr>
      <w:tr w:rsidR="001C3FC0" w:rsidRPr="00A60FD8" w14:paraId="64FA7715" w14:textId="77777777" w:rsidTr="001C3FC0">
        <w:trPr>
          <w:trHeight w:val="396"/>
        </w:trPr>
        <w:tc>
          <w:tcPr>
            <w:tcW w:w="696"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4D8BB98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49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045A0FB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nection mode</w:t>
            </w:r>
          </w:p>
        </w:tc>
        <w:tc>
          <w:tcPr>
            <w:tcW w:w="2579"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E18DF5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V</w:t>
            </w:r>
          </w:p>
        </w:tc>
        <w:tc>
          <w:tcPr>
            <w:tcW w:w="642" w:type="dxa"/>
            <w:gridSpan w:val="2"/>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6B3D68A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2DE5545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314"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51E08C5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3171"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E754C3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udden braking information</w:t>
            </w:r>
          </w:p>
        </w:tc>
      </w:tr>
      <w:tr w:rsidR="001C3FC0" w:rsidRPr="00A60FD8" w14:paraId="5C1CE09B" w14:textId="77777777" w:rsidTr="001C3FC0">
        <w:trPr>
          <w:trHeight w:val="396"/>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77B73FEF" w14:textId="77777777" w:rsidR="001C3FC0" w:rsidRPr="00A60FD8" w:rsidRDefault="001C3FC0" w:rsidP="001C3FC0">
            <w:pPr>
              <w:rPr>
                <w:rFonts w:eastAsia="Meiryo UI"/>
                <w:b/>
                <w:bCs/>
                <w:snapToGrid w:val="0"/>
                <w:color w:val="000000" w:themeColor="text1"/>
                <w:sz w:val="20"/>
              </w:rPr>
            </w:pPr>
          </w:p>
        </w:tc>
        <w:tc>
          <w:tcPr>
            <w:tcW w:w="149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4C1CB5D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2579"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4783F3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many</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141CDE9F" w14:textId="77777777" w:rsidR="001C3FC0" w:rsidRPr="00A60FD8" w:rsidRDefault="001C3FC0" w:rsidP="001C3FC0">
            <w:pPr>
              <w:rPr>
                <w:rFonts w:eastAsia="Meiryo UI"/>
                <w:b/>
                <w:bCs/>
                <w:snapToGrid w:val="0"/>
                <w:color w:val="000000" w:themeColor="text1"/>
                <w:sz w:val="20"/>
              </w:rPr>
            </w:pPr>
          </w:p>
        </w:tc>
        <w:tc>
          <w:tcPr>
            <w:tcW w:w="1314"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3295267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3171"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EF29A7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 speed</w:t>
            </w:r>
          </w:p>
        </w:tc>
      </w:tr>
      <w:tr w:rsidR="001C3FC0" w:rsidRPr="00A60FD8" w14:paraId="4CEAC0AC" w14:textId="77777777" w:rsidTr="001C3FC0">
        <w:trPr>
          <w:trHeight w:val="797"/>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5AE1938B" w14:textId="77777777" w:rsidR="001C3FC0" w:rsidRPr="00A60FD8" w:rsidRDefault="001C3FC0" w:rsidP="001C3FC0">
            <w:pPr>
              <w:rPr>
                <w:rFonts w:eastAsia="Meiryo UI"/>
                <w:b/>
                <w:bCs/>
                <w:snapToGrid w:val="0"/>
                <w:color w:val="000000" w:themeColor="text1"/>
                <w:sz w:val="20"/>
              </w:rPr>
            </w:pPr>
          </w:p>
        </w:tc>
        <w:tc>
          <w:tcPr>
            <w:tcW w:w="149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1AE6114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ehicle action</w:t>
            </w:r>
          </w:p>
        </w:tc>
        <w:tc>
          <w:tcPr>
            <w:tcW w:w="2579"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7321CE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peed adjustment, stop</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288B754E" w14:textId="77777777" w:rsidR="001C3FC0" w:rsidRPr="00A60FD8" w:rsidRDefault="001C3FC0" w:rsidP="001C3FC0">
            <w:pPr>
              <w:rPr>
                <w:rFonts w:eastAsia="Meiryo UI"/>
                <w:b/>
                <w:bCs/>
                <w:snapToGrid w:val="0"/>
                <w:color w:val="000000" w:themeColor="text1"/>
                <w:sz w:val="20"/>
              </w:rPr>
            </w:pPr>
          </w:p>
        </w:tc>
        <w:tc>
          <w:tcPr>
            <w:tcW w:w="1314"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091FEB5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3171"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893E5F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180B43BA" w14:textId="77777777" w:rsidTr="001C3FC0">
        <w:trPr>
          <w:trHeight w:val="396"/>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64EE754D" w14:textId="77777777" w:rsidR="001C3FC0" w:rsidRPr="00A60FD8" w:rsidRDefault="001C3FC0" w:rsidP="001C3FC0">
            <w:pPr>
              <w:rPr>
                <w:rFonts w:eastAsia="Meiryo UI"/>
                <w:b/>
                <w:bCs/>
                <w:snapToGrid w:val="0"/>
                <w:color w:val="000000" w:themeColor="text1"/>
                <w:sz w:val="20"/>
              </w:rPr>
            </w:pPr>
          </w:p>
        </w:tc>
        <w:tc>
          <w:tcPr>
            <w:tcW w:w="149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2B16FD9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Quick responsiveness</w:t>
            </w:r>
          </w:p>
        </w:tc>
        <w:tc>
          <w:tcPr>
            <w:tcW w:w="2579"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C0C466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quired</w:t>
            </w:r>
          </w:p>
        </w:tc>
        <w:tc>
          <w:tcPr>
            <w:tcW w:w="1956" w:type="dxa"/>
            <w:gridSpan w:val="4"/>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6DF6ADF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3171"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B7DE6C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mall</w:t>
            </w:r>
          </w:p>
        </w:tc>
      </w:tr>
    </w:tbl>
    <w:p w14:paraId="0331EB79" w14:textId="77777777" w:rsidR="001C3FC0" w:rsidRPr="00A60FD8" w:rsidRDefault="001C3FC0" w:rsidP="001C3FC0">
      <w:pPr>
        <w:pStyle w:val="Tablefin"/>
        <w:rPr>
          <w:rFonts w:eastAsia="Meiryo UI"/>
          <w:snapToGrid w:val="0"/>
        </w:rPr>
      </w:pPr>
    </w:p>
    <w:p w14:paraId="0C5F5702" w14:textId="77777777" w:rsidR="00FC5A5D" w:rsidRPr="00A60FD8" w:rsidRDefault="00FC5A5D">
      <w:pPr>
        <w:tabs>
          <w:tab w:val="clear" w:pos="1134"/>
          <w:tab w:val="clear" w:pos="1871"/>
          <w:tab w:val="clear" w:pos="2268"/>
        </w:tabs>
        <w:overflowPunct/>
        <w:autoSpaceDE/>
        <w:autoSpaceDN/>
        <w:adjustRightInd/>
        <w:spacing w:before="0"/>
        <w:textAlignment w:val="auto"/>
        <w:rPr>
          <w:rFonts w:ascii="Times New Roman Bold" w:eastAsia="Meiryo UI" w:hAnsi="Times New Roman Bold" w:cs="Times New Roman Bold"/>
          <w:b/>
          <w:snapToGrid w:val="0"/>
          <w:lang w:eastAsia="zh-CN"/>
        </w:rPr>
      </w:pPr>
      <w:r w:rsidRPr="00A60FD8">
        <w:rPr>
          <w:rFonts w:eastAsia="Meiryo UI"/>
          <w:snapToGrid w:val="0"/>
        </w:rPr>
        <w:br w:type="page"/>
      </w:r>
    </w:p>
    <w:p w14:paraId="2D233D93" w14:textId="44084582" w:rsidR="001C3FC0" w:rsidRPr="00A60FD8" w:rsidRDefault="001C3FC0" w:rsidP="00FC5A5D">
      <w:pPr>
        <w:pStyle w:val="Headingb"/>
        <w:spacing w:after="120"/>
        <w:rPr>
          <w:rFonts w:eastAsia="Meiryo UI"/>
          <w:snapToGrid w:val="0"/>
        </w:rPr>
      </w:pPr>
      <w:r w:rsidRPr="00A60FD8">
        <w:rPr>
          <w:rFonts w:eastAsia="Meiryo UI"/>
          <w:snapToGrid w:val="0"/>
        </w:rPr>
        <w:lastRenderedPageBreak/>
        <w:t>x-3. Collision avoidance assistance when a vehicle ahead changes lanes</w:t>
      </w:r>
    </w:p>
    <w:tbl>
      <w:tblPr>
        <w:tblW w:w="9900" w:type="dxa"/>
        <w:tblCellMar>
          <w:left w:w="0" w:type="dxa"/>
          <w:right w:w="0" w:type="dxa"/>
        </w:tblCellMar>
        <w:tblLook w:val="0600" w:firstRow="0" w:lastRow="0" w:firstColumn="0" w:lastColumn="0" w:noHBand="1" w:noVBand="1"/>
      </w:tblPr>
      <w:tblGrid>
        <w:gridCol w:w="579"/>
        <w:gridCol w:w="1069"/>
        <w:gridCol w:w="422"/>
        <w:gridCol w:w="2732"/>
        <w:gridCol w:w="166"/>
        <w:gridCol w:w="750"/>
        <w:gridCol w:w="987"/>
        <w:gridCol w:w="311"/>
        <w:gridCol w:w="2864"/>
        <w:gridCol w:w="20"/>
      </w:tblGrid>
      <w:tr w:rsidR="001C3FC0" w:rsidRPr="00A60FD8" w14:paraId="3A21AACE" w14:textId="77777777" w:rsidTr="001C3FC0">
        <w:trPr>
          <w:trHeight w:val="403"/>
        </w:trPr>
        <w:tc>
          <w:tcPr>
            <w:tcW w:w="164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3BFE083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252" w:type="dxa"/>
            <w:gridSpan w:val="8"/>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B8E38B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x-3. Collision avoidance assistance when a vehicle ahead changes lanes</w:t>
            </w:r>
          </w:p>
        </w:tc>
      </w:tr>
      <w:tr w:rsidR="001C3FC0" w:rsidRPr="00A60FD8" w14:paraId="672B590F" w14:textId="77777777" w:rsidTr="001C3FC0">
        <w:trPr>
          <w:trHeight w:val="338"/>
        </w:trPr>
        <w:tc>
          <w:tcPr>
            <w:tcW w:w="164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38A265C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320"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927149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Expressways + General roads</w:t>
            </w:r>
          </w:p>
        </w:tc>
        <w:tc>
          <w:tcPr>
            <w:tcW w:w="1737"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7B4E3035" w14:textId="77777777" w:rsidR="001C3FC0" w:rsidRPr="00A60FD8" w:rsidRDefault="001C3FC0" w:rsidP="001C3FC0">
            <w:pPr>
              <w:rPr>
                <w:rFonts w:eastAsia="Meiryo UI"/>
                <w:b/>
                <w:bCs/>
                <w:snapToGrid w:val="0"/>
                <w:color w:val="000000" w:themeColor="text1"/>
                <w:sz w:val="20"/>
              </w:rPr>
            </w:pPr>
          </w:p>
        </w:tc>
        <w:tc>
          <w:tcPr>
            <w:tcW w:w="3195"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019C6069" w14:textId="77777777" w:rsidR="001C3FC0" w:rsidRPr="00A60FD8" w:rsidRDefault="001C3FC0" w:rsidP="001C3FC0">
            <w:pPr>
              <w:rPr>
                <w:rFonts w:eastAsia="Meiryo UI"/>
                <w:b/>
                <w:bCs/>
                <w:snapToGrid w:val="0"/>
                <w:color w:val="000000" w:themeColor="text1"/>
                <w:sz w:val="20"/>
              </w:rPr>
            </w:pPr>
          </w:p>
        </w:tc>
      </w:tr>
      <w:tr w:rsidR="001C3FC0" w:rsidRPr="00A60FD8" w14:paraId="658E4777" w14:textId="77777777" w:rsidTr="001C3FC0">
        <w:trPr>
          <w:trHeight w:val="403"/>
        </w:trPr>
        <w:tc>
          <w:tcPr>
            <w:tcW w:w="164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0504882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252" w:type="dxa"/>
            <w:gridSpan w:val="8"/>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9E79D6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 and speed information is provided by a vehicle that will change lanes to enter the same lane to vehicles on either side to assist collision avoidance.</w:t>
            </w:r>
          </w:p>
        </w:tc>
      </w:tr>
      <w:tr w:rsidR="001C3FC0" w:rsidRPr="00A60FD8" w14:paraId="0BB149B2" w14:textId="77777777" w:rsidTr="001C3FC0">
        <w:trPr>
          <w:trHeight w:val="552"/>
        </w:trPr>
        <w:tc>
          <w:tcPr>
            <w:tcW w:w="164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1E58924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ason for not considering this functional element</w:t>
            </w:r>
          </w:p>
        </w:tc>
        <w:tc>
          <w:tcPr>
            <w:tcW w:w="8252" w:type="dxa"/>
            <w:gridSpan w:val="8"/>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6F04C7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ehicle control is possible using on-board sensors.</w:t>
            </w:r>
          </w:p>
        </w:tc>
      </w:tr>
      <w:tr w:rsidR="001C3FC0" w:rsidRPr="00A60FD8" w14:paraId="57DCF194" w14:textId="77777777" w:rsidTr="001C3FC0">
        <w:trPr>
          <w:trHeight w:val="338"/>
        </w:trPr>
        <w:tc>
          <w:tcPr>
            <w:tcW w:w="9900" w:type="dxa"/>
            <w:gridSpan w:val="10"/>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2B64DF7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142E05E5" w14:textId="77777777" w:rsidTr="001C3FC0">
        <w:trPr>
          <w:trHeight w:val="1695"/>
        </w:trPr>
        <w:tc>
          <w:tcPr>
            <w:tcW w:w="9900" w:type="dxa"/>
            <w:gridSpan w:val="10"/>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522C9A7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58B65665" wp14:editId="661D3DC0">
                  <wp:extent cx="5933530" cy="1019848"/>
                  <wp:effectExtent l="0" t="0" r="0" b="0"/>
                  <wp:docPr id="196" name="図 5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6019099" cy="1034556"/>
                          </a:xfrm>
                          <a:prstGeom prst="rect">
                            <a:avLst/>
                          </a:prstGeom>
                          <a:noFill/>
                          <a:ln>
                            <a:noFill/>
                          </a:ln>
                        </pic:spPr>
                      </pic:pic>
                    </a:graphicData>
                  </a:graphic>
                </wp:inline>
              </w:drawing>
            </w:r>
          </w:p>
        </w:tc>
      </w:tr>
      <w:tr w:rsidR="001C3FC0" w:rsidRPr="00A60FD8" w14:paraId="0D003972" w14:textId="77777777" w:rsidTr="001C3FC0">
        <w:trPr>
          <w:gridAfter w:val="1"/>
          <w:wAfter w:w="20" w:type="dxa"/>
          <w:trHeight w:val="396"/>
        </w:trPr>
        <w:tc>
          <w:tcPr>
            <w:tcW w:w="579"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44A4ED0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49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0626AA7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nection mode</w:t>
            </w:r>
          </w:p>
        </w:tc>
        <w:tc>
          <w:tcPr>
            <w:tcW w:w="2732"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4659D0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V</w:t>
            </w:r>
          </w:p>
        </w:tc>
        <w:tc>
          <w:tcPr>
            <w:tcW w:w="916" w:type="dxa"/>
            <w:gridSpan w:val="2"/>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1945BF3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23C5076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29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58BAE31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2864"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4A8062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36049383" w14:textId="77777777" w:rsidTr="001C3FC0">
        <w:trPr>
          <w:gridAfter w:val="1"/>
          <w:wAfter w:w="20" w:type="dxa"/>
          <w:trHeight w:val="396"/>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5CA87DE3" w14:textId="77777777" w:rsidR="001C3FC0" w:rsidRPr="00A60FD8" w:rsidRDefault="001C3FC0" w:rsidP="001C3FC0">
            <w:pPr>
              <w:rPr>
                <w:rFonts w:eastAsia="Meiryo UI"/>
                <w:b/>
                <w:bCs/>
                <w:snapToGrid w:val="0"/>
                <w:color w:val="000000" w:themeColor="text1"/>
                <w:sz w:val="20"/>
              </w:rPr>
            </w:pPr>
          </w:p>
        </w:tc>
        <w:tc>
          <w:tcPr>
            <w:tcW w:w="149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46F2658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2732"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C2CB8E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many</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3ABDD10E" w14:textId="77777777" w:rsidR="001C3FC0" w:rsidRPr="00A60FD8" w:rsidRDefault="001C3FC0" w:rsidP="001C3FC0">
            <w:pPr>
              <w:rPr>
                <w:rFonts w:eastAsia="Meiryo UI"/>
                <w:b/>
                <w:bCs/>
                <w:snapToGrid w:val="0"/>
                <w:color w:val="000000" w:themeColor="text1"/>
                <w:sz w:val="20"/>
              </w:rPr>
            </w:pPr>
          </w:p>
        </w:tc>
        <w:tc>
          <w:tcPr>
            <w:tcW w:w="129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1F09D1D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2864"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6C3F11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 speed</w:t>
            </w:r>
          </w:p>
        </w:tc>
      </w:tr>
      <w:tr w:rsidR="001C3FC0" w:rsidRPr="00A60FD8" w14:paraId="336A3A06" w14:textId="77777777" w:rsidTr="001C3FC0">
        <w:trPr>
          <w:gridAfter w:val="1"/>
          <w:wAfter w:w="20" w:type="dxa"/>
          <w:trHeight w:val="741"/>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689BDD1B" w14:textId="77777777" w:rsidR="001C3FC0" w:rsidRPr="00A60FD8" w:rsidRDefault="001C3FC0" w:rsidP="001C3FC0">
            <w:pPr>
              <w:rPr>
                <w:rFonts w:eastAsia="Meiryo UI"/>
                <w:b/>
                <w:bCs/>
                <w:snapToGrid w:val="0"/>
                <w:color w:val="000000" w:themeColor="text1"/>
                <w:sz w:val="20"/>
              </w:rPr>
            </w:pPr>
          </w:p>
        </w:tc>
        <w:tc>
          <w:tcPr>
            <w:tcW w:w="149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3E7E50D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ehicle action</w:t>
            </w:r>
          </w:p>
        </w:tc>
        <w:tc>
          <w:tcPr>
            <w:tcW w:w="2732"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EEF2D0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peed adjustment, stop</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089E595B" w14:textId="77777777" w:rsidR="001C3FC0" w:rsidRPr="00A60FD8" w:rsidRDefault="001C3FC0" w:rsidP="001C3FC0">
            <w:pPr>
              <w:rPr>
                <w:rFonts w:eastAsia="Meiryo UI"/>
                <w:b/>
                <w:bCs/>
                <w:snapToGrid w:val="0"/>
                <w:color w:val="000000" w:themeColor="text1"/>
                <w:sz w:val="20"/>
              </w:rPr>
            </w:pPr>
          </w:p>
        </w:tc>
        <w:tc>
          <w:tcPr>
            <w:tcW w:w="129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3DD6B14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2864"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05CCE7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1126E1E9" w14:textId="77777777" w:rsidTr="001C3FC0">
        <w:trPr>
          <w:gridAfter w:val="1"/>
          <w:wAfter w:w="20" w:type="dxa"/>
          <w:trHeight w:val="396"/>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0D40BD0B" w14:textId="77777777" w:rsidR="001C3FC0" w:rsidRPr="00A60FD8" w:rsidRDefault="001C3FC0" w:rsidP="001C3FC0">
            <w:pPr>
              <w:rPr>
                <w:rFonts w:eastAsia="Meiryo UI"/>
                <w:b/>
                <w:bCs/>
                <w:snapToGrid w:val="0"/>
                <w:color w:val="000000" w:themeColor="text1"/>
                <w:sz w:val="20"/>
              </w:rPr>
            </w:pPr>
          </w:p>
        </w:tc>
        <w:tc>
          <w:tcPr>
            <w:tcW w:w="149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07A0FFB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Quick responsiveness</w:t>
            </w:r>
          </w:p>
        </w:tc>
        <w:tc>
          <w:tcPr>
            <w:tcW w:w="2732"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67E526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quired</w:t>
            </w:r>
          </w:p>
        </w:tc>
        <w:tc>
          <w:tcPr>
            <w:tcW w:w="2214" w:type="dxa"/>
            <w:gridSpan w:val="4"/>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772C84E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2864"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1F4387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mall</w:t>
            </w:r>
          </w:p>
        </w:tc>
      </w:tr>
    </w:tbl>
    <w:p w14:paraId="1BB54F5D" w14:textId="77777777" w:rsidR="001C3FC0" w:rsidRPr="00A60FD8" w:rsidRDefault="001C3FC0" w:rsidP="001C3FC0">
      <w:pPr>
        <w:pStyle w:val="Tablefin"/>
        <w:rPr>
          <w:rFonts w:eastAsia="Meiryo UI"/>
          <w:snapToGrid w:val="0"/>
        </w:rPr>
      </w:pPr>
    </w:p>
    <w:p w14:paraId="617C1932" w14:textId="77777777" w:rsidR="00FC5A5D" w:rsidRPr="00A60FD8" w:rsidRDefault="00FC5A5D">
      <w:pPr>
        <w:tabs>
          <w:tab w:val="clear" w:pos="1134"/>
          <w:tab w:val="clear" w:pos="1871"/>
          <w:tab w:val="clear" w:pos="2268"/>
        </w:tabs>
        <w:overflowPunct/>
        <w:autoSpaceDE/>
        <w:autoSpaceDN/>
        <w:adjustRightInd/>
        <w:spacing w:before="0"/>
        <w:textAlignment w:val="auto"/>
        <w:rPr>
          <w:rFonts w:ascii="Times New Roman Bold" w:eastAsia="Meiryo UI" w:hAnsi="Times New Roman Bold" w:cs="Times New Roman Bold"/>
          <w:b/>
          <w:snapToGrid w:val="0"/>
          <w:lang w:eastAsia="zh-CN"/>
        </w:rPr>
      </w:pPr>
      <w:r w:rsidRPr="00A60FD8">
        <w:rPr>
          <w:rFonts w:eastAsia="Meiryo UI"/>
          <w:snapToGrid w:val="0"/>
        </w:rPr>
        <w:br w:type="page"/>
      </w:r>
    </w:p>
    <w:p w14:paraId="15B2513E" w14:textId="4099A5D8" w:rsidR="001C3FC0" w:rsidRPr="00A60FD8" w:rsidRDefault="001C3FC0" w:rsidP="00FC5A5D">
      <w:pPr>
        <w:pStyle w:val="Headingb"/>
        <w:spacing w:after="120"/>
        <w:rPr>
          <w:rFonts w:eastAsia="Meiryo UI"/>
          <w:snapToGrid w:val="0"/>
        </w:rPr>
      </w:pPr>
      <w:r w:rsidRPr="00A60FD8">
        <w:rPr>
          <w:rFonts w:eastAsia="Meiryo UI"/>
          <w:snapToGrid w:val="0"/>
        </w:rPr>
        <w:lastRenderedPageBreak/>
        <w:t>x-4. Lane change assistance</w:t>
      </w:r>
    </w:p>
    <w:tbl>
      <w:tblPr>
        <w:tblW w:w="9900" w:type="dxa"/>
        <w:tblCellMar>
          <w:left w:w="0" w:type="dxa"/>
          <w:right w:w="0" w:type="dxa"/>
        </w:tblCellMar>
        <w:tblLook w:val="0600" w:firstRow="0" w:lastRow="0" w:firstColumn="0" w:lastColumn="0" w:noHBand="1" w:noVBand="1"/>
      </w:tblPr>
      <w:tblGrid>
        <w:gridCol w:w="699"/>
        <w:gridCol w:w="1062"/>
        <w:gridCol w:w="306"/>
        <w:gridCol w:w="2757"/>
        <w:gridCol w:w="211"/>
        <w:gridCol w:w="705"/>
        <w:gridCol w:w="986"/>
        <w:gridCol w:w="329"/>
        <w:gridCol w:w="2845"/>
      </w:tblGrid>
      <w:tr w:rsidR="001C3FC0" w:rsidRPr="00A60FD8" w14:paraId="764D4578" w14:textId="77777777" w:rsidTr="001C3FC0">
        <w:trPr>
          <w:trHeight w:val="400"/>
        </w:trPr>
        <w:tc>
          <w:tcPr>
            <w:tcW w:w="176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74E382A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139"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71907C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x-4. Lane change assistance</w:t>
            </w:r>
          </w:p>
        </w:tc>
      </w:tr>
      <w:tr w:rsidR="001C3FC0" w:rsidRPr="00A60FD8" w14:paraId="5D614E11" w14:textId="77777777" w:rsidTr="001C3FC0">
        <w:trPr>
          <w:trHeight w:val="319"/>
        </w:trPr>
        <w:tc>
          <w:tcPr>
            <w:tcW w:w="176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0D6F126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274"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922563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Expressways + General roads</w:t>
            </w:r>
          </w:p>
        </w:tc>
        <w:tc>
          <w:tcPr>
            <w:tcW w:w="169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3552FA96" w14:textId="77777777" w:rsidR="001C3FC0" w:rsidRPr="00A60FD8" w:rsidRDefault="001C3FC0" w:rsidP="001C3FC0">
            <w:pPr>
              <w:rPr>
                <w:rFonts w:eastAsia="Meiryo UI"/>
                <w:b/>
                <w:bCs/>
                <w:snapToGrid w:val="0"/>
                <w:color w:val="000000" w:themeColor="text1"/>
                <w:sz w:val="20"/>
              </w:rPr>
            </w:pPr>
          </w:p>
        </w:tc>
        <w:tc>
          <w:tcPr>
            <w:tcW w:w="3174"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4B642EB9" w14:textId="77777777" w:rsidR="001C3FC0" w:rsidRPr="00A60FD8" w:rsidRDefault="001C3FC0" w:rsidP="001C3FC0">
            <w:pPr>
              <w:rPr>
                <w:rFonts w:eastAsia="Meiryo UI"/>
                <w:b/>
                <w:bCs/>
                <w:snapToGrid w:val="0"/>
                <w:color w:val="000000" w:themeColor="text1"/>
                <w:sz w:val="20"/>
              </w:rPr>
            </w:pPr>
          </w:p>
        </w:tc>
      </w:tr>
      <w:tr w:rsidR="001C3FC0" w:rsidRPr="00A60FD8" w14:paraId="4C02066B" w14:textId="77777777" w:rsidTr="001C3FC0">
        <w:trPr>
          <w:trHeight w:val="403"/>
        </w:trPr>
        <w:tc>
          <w:tcPr>
            <w:tcW w:w="176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78FCBA5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139"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28679F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 and speed information transmitted by the surrounding vehicles is communicated between vehicles to assist lane change.</w:t>
            </w:r>
          </w:p>
        </w:tc>
      </w:tr>
      <w:tr w:rsidR="001C3FC0" w:rsidRPr="00A60FD8" w14:paraId="0F5734C5" w14:textId="77777777" w:rsidTr="001C3FC0">
        <w:trPr>
          <w:trHeight w:val="552"/>
        </w:trPr>
        <w:tc>
          <w:tcPr>
            <w:tcW w:w="176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04BD233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ason for not considering this functional element</w:t>
            </w:r>
          </w:p>
        </w:tc>
        <w:tc>
          <w:tcPr>
            <w:tcW w:w="8139"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6FCE7D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ehicle control is possible using on-board sensors.</w:t>
            </w:r>
          </w:p>
        </w:tc>
      </w:tr>
      <w:tr w:rsidR="001C3FC0" w:rsidRPr="00A60FD8" w14:paraId="7757F96C" w14:textId="77777777" w:rsidTr="001C3FC0">
        <w:trPr>
          <w:trHeight w:val="319"/>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1F90213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3770F03F" w14:textId="77777777" w:rsidTr="001C3FC0">
        <w:trPr>
          <w:trHeight w:val="1480"/>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0508A36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0AD6DF85" wp14:editId="7049B2F3">
                  <wp:extent cx="5871028" cy="896758"/>
                  <wp:effectExtent l="0" t="0" r="0" b="0"/>
                  <wp:docPr id="197" name="図 5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0973" cy="907442"/>
                          </a:xfrm>
                          <a:prstGeom prst="rect">
                            <a:avLst/>
                          </a:prstGeom>
                          <a:noFill/>
                          <a:ln>
                            <a:noFill/>
                          </a:ln>
                        </pic:spPr>
                      </pic:pic>
                    </a:graphicData>
                  </a:graphic>
                </wp:inline>
              </w:drawing>
            </w:r>
          </w:p>
        </w:tc>
      </w:tr>
      <w:tr w:rsidR="001C3FC0" w:rsidRPr="00A60FD8" w14:paraId="2F08DC88" w14:textId="77777777" w:rsidTr="00567554">
        <w:trPr>
          <w:trHeight w:val="396"/>
        </w:trPr>
        <w:tc>
          <w:tcPr>
            <w:tcW w:w="699"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02BD6E3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36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3839F8D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nection mode</w:t>
            </w:r>
          </w:p>
        </w:tc>
        <w:tc>
          <w:tcPr>
            <w:tcW w:w="2757"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30C272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V</w:t>
            </w:r>
          </w:p>
        </w:tc>
        <w:tc>
          <w:tcPr>
            <w:tcW w:w="916" w:type="dxa"/>
            <w:gridSpan w:val="2"/>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2447B66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6E2C503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315"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350E824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2845"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8A7F90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09C181F5" w14:textId="77777777" w:rsidTr="00567554">
        <w:trPr>
          <w:trHeight w:val="396"/>
        </w:trPr>
        <w:tc>
          <w:tcPr>
            <w:tcW w:w="699" w:type="dxa"/>
            <w:vMerge/>
            <w:tcBorders>
              <w:top w:val="single" w:sz="8" w:space="0" w:color="3E5E84"/>
              <w:left w:val="single" w:sz="8" w:space="0" w:color="3E5E84"/>
              <w:bottom w:val="single" w:sz="8" w:space="0" w:color="3E5E84"/>
              <w:right w:val="single" w:sz="8" w:space="0" w:color="3E5E84"/>
            </w:tcBorders>
            <w:vAlign w:val="center"/>
            <w:hideMark/>
          </w:tcPr>
          <w:p w14:paraId="02010B3A" w14:textId="77777777" w:rsidR="001C3FC0" w:rsidRPr="00A60FD8" w:rsidRDefault="001C3FC0" w:rsidP="001C3FC0">
            <w:pPr>
              <w:rPr>
                <w:rFonts w:eastAsia="Meiryo UI"/>
                <w:b/>
                <w:bCs/>
                <w:snapToGrid w:val="0"/>
                <w:color w:val="000000" w:themeColor="text1"/>
                <w:sz w:val="20"/>
              </w:rPr>
            </w:pPr>
          </w:p>
        </w:tc>
        <w:tc>
          <w:tcPr>
            <w:tcW w:w="136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7D185DE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2757"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AD82D3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many</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424C2300" w14:textId="77777777" w:rsidR="001C3FC0" w:rsidRPr="00A60FD8" w:rsidRDefault="001C3FC0" w:rsidP="001C3FC0">
            <w:pPr>
              <w:rPr>
                <w:rFonts w:eastAsia="Meiryo UI"/>
                <w:b/>
                <w:bCs/>
                <w:snapToGrid w:val="0"/>
                <w:color w:val="000000" w:themeColor="text1"/>
                <w:sz w:val="20"/>
              </w:rPr>
            </w:pPr>
          </w:p>
        </w:tc>
        <w:tc>
          <w:tcPr>
            <w:tcW w:w="1315"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7DE7866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2845"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61CCBC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peed, location</w:t>
            </w:r>
          </w:p>
        </w:tc>
      </w:tr>
      <w:tr w:rsidR="001C3FC0" w:rsidRPr="00A60FD8" w14:paraId="32645C80" w14:textId="77777777" w:rsidTr="00567554">
        <w:trPr>
          <w:trHeight w:val="739"/>
        </w:trPr>
        <w:tc>
          <w:tcPr>
            <w:tcW w:w="699" w:type="dxa"/>
            <w:vMerge/>
            <w:tcBorders>
              <w:top w:val="single" w:sz="8" w:space="0" w:color="3E5E84"/>
              <w:left w:val="single" w:sz="8" w:space="0" w:color="3E5E84"/>
              <w:bottom w:val="single" w:sz="8" w:space="0" w:color="3E5E84"/>
              <w:right w:val="single" w:sz="8" w:space="0" w:color="3E5E84"/>
            </w:tcBorders>
            <w:vAlign w:val="center"/>
            <w:hideMark/>
          </w:tcPr>
          <w:p w14:paraId="5FA35B7C" w14:textId="77777777" w:rsidR="001C3FC0" w:rsidRPr="00A60FD8" w:rsidRDefault="001C3FC0" w:rsidP="001C3FC0">
            <w:pPr>
              <w:rPr>
                <w:rFonts w:eastAsia="Meiryo UI"/>
                <w:b/>
                <w:bCs/>
                <w:snapToGrid w:val="0"/>
                <w:color w:val="000000" w:themeColor="text1"/>
                <w:sz w:val="20"/>
              </w:rPr>
            </w:pPr>
          </w:p>
        </w:tc>
        <w:tc>
          <w:tcPr>
            <w:tcW w:w="136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18F988D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ehicle action</w:t>
            </w:r>
          </w:p>
        </w:tc>
        <w:tc>
          <w:tcPr>
            <w:tcW w:w="2757"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802EC4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ane change</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632E5F24" w14:textId="77777777" w:rsidR="001C3FC0" w:rsidRPr="00A60FD8" w:rsidRDefault="001C3FC0" w:rsidP="001C3FC0">
            <w:pPr>
              <w:rPr>
                <w:rFonts w:eastAsia="Meiryo UI"/>
                <w:b/>
                <w:bCs/>
                <w:snapToGrid w:val="0"/>
                <w:color w:val="000000" w:themeColor="text1"/>
                <w:sz w:val="20"/>
              </w:rPr>
            </w:pPr>
          </w:p>
        </w:tc>
        <w:tc>
          <w:tcPr>
            <w:tcW w:w="1315"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0504C6A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2845"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3453DE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667CF85E" w14:textId="77777777" w:rsidTr="00567554">
        <w:trPr>
          <w:trHeight w:val="396"/>
        </w:trPr>
        <w:tc>
          <w:tcPr>
            <w:tcW w:w="699" w:type="dxa"/>
            <w:vMerge/>
            <w:tcBorders>
              <w:top w:val="single" w:sz="8" w:space="0" w:color="3E5E84"/>
              <w:left w:val="single" w:sz="8" w:space="0" w:color="3E5E84"/>
              <w:bottom w:val="single" w:sz="8" w:space="0" w:color="3E5E84"/>
              <w:right w:val="single" w:sz="8" w:space="0" w:color="3E5E84"/>
            </w:tcBorders>
            <w:vAlign w:val="center"/>
            <w:hideMark/>
          </w:tcPr>
          <w:p w14:paraId="4F3D59F7" w14:textId="77777777" w:rsidR="001C3FC0" w:rsidRPr="00A60FD8" w:rsidRDefault="001C3FC0" w:rsidP="001C3FC0">
            <w:pPr>
              <w:rPr>
                <w:rFonts w:eastAsia="Meiryo UI"/>
                <w:b/>
                <w:bCs/>
                <w:snapToGrid w:val="0"/>
                <w:color w:val="000000" w:themeColor="text1"/>
                <w:sz w:val="20"/>
              </w:rPr>
            </w:pPr>
          </w:p>
        </w:tc>
        <w:tc>
          <w:tcPr>
            <w:tcW w:w="136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7FB12CC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Quick responsiveness</w:t>
            </w:r>
          </w:p>
        </w:tc>
        <w:tc>
          <w:tcPr>
            <w:tcW w:w="2757"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B1086A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quired</w:t>
            </w:r>
          </w:p>
        </w:tc>
        <w:tc>
          <w:tcPr>
            <w:tcW w:w="2231" w:type="dxa"/>
            <w:gridSpan w:val="4"/>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540B320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2845"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C8A08B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mall</w:t>
            </w:r>
          </w:p>
        </w:tc>
      </w:tr>
    </w:tbl>
    <w:p w14:paraId="63512E93" w14:textId="77777777" w:rsidR="001C3FC0" w:rsidRPr="00A60FD8" w:rsidRDefault="001C3FC0" w:rsidP="001C3FC0">
      <w:pPr>
        <w:pStyle w:val="Tablefin"/>
        <w:rPr>
          <w:rFonts w:eastAsia="Meiryo UI"/>
          <w:snapToGrid w:val="0"/>
        </w:rPr>
      </w:pPr>
    </w:p>
    <w:p w14:paraId="4A9E6069" w14:textId="77777777" w:rsidR="00FC5A5D" w:rsidRPr="00A60FD8" w:rsidRDefault="00FC5A5D">
      <w:pPr>
        <w:tabs>
          <w:tab w:val="clear" w:pos="1134"/>
          <w:tab w:val="clear" w:pos="1871"/>
          <w:tab w:val="clear" w:pos="2268"/>
        </w:tabs>
        <w:overflowPunct/>
        <w:autoSpaceDE/>
        <w:autoSpaceDN/>
        <w:adjustRightInd/>
        <w:spacing w:before="0"/>
        <w:textAlignment w:val="auto"/>
        <w:rPr>
          <w:rFonts w:ascii="Times New Roman Bold" w:eastAsia="Meiryo UI" w:hAnsi="Times New Roman Bold" w:cs="Times New Roman Bold"/>
          <w:b/>
          <w:snapToGrid w:val="0"/>
          <w:lang w:eastAsia="zh-CN"/>
        </w:rPr>
      </w:pPr>
      <w:r w:rsidRPr="00A60FD8">
        <w:rPr>
          <w:rFonts w:eastAsia="Meiryo UI"/>
          <w:snapToGrid w:val="0"/>
        </w:rPr>
        <w:br w:type="page"/>
      </w:r>
    </w:p>
    <w:p w14:paraId="3C74A3FB" w14:textId="70DF892C" w:rsidR="001C3FC0" w:rsidRPr="00A60FD8" w:rsidRDefault="001C3FC0" w:rsidP="00FC5A5D">
      <w:pPr>
        <w:pStyle w:val="Headingb"/>
        <w:spacing w:after="120"/>
        <w:rPr>
          <w:rFonts w:eastAsia="Meiryo UI"/>
          <w:snapToGrid w:val="0"/>
        </w:rPr>
      </w:pPr>
      <w:r w:rsidRPr="00A60FD8">
        <w:rPr>
          <w:rFonts w:eastAsia="Meiryo UI"/>
          <w:snapToGrid w:val="0"/>
        </w:rPr>
        <w:lastRenderedPageBreak/>
        <w:t>x-6. Driving assistance based on lookahead information (notification of speed limit)</w:t>
      </w:r>
    </w:p>
    <w:tbl>
      <w:tblPr>
        <w:tblW w:w="9900" w:type="dxa"/>
        <w:tblCellMar>
          <w:left w:w="0" w:type="dxa"/>
          <w:right w:w="0" w:type="dxa"/>
        </w:tblCellMar>
        <w:tblLook w:val="0600" w:firstRow="0" w:lastRow="0" w:firstColumn="0" w:lastColumn="0" w:noHBand="1" w:noVBand="1"/>
      </w:tblPr>
      <w:tblGrid>
        <w:gridCol w:w="699"/>
        <w:gridCol w:w="964"/>
        <w:gridCol w:w="405"/>
        <w:gridCol w:w="2718"/>
        <w:gridCol w:w="208"/>
        <w:gridCol w:w="708"/>
        <w:gridCol w:w="984"/>
        <w:gridCol w:w="311"/>
        <w:gridCol w:w="2883"/>
        <w:gridCol w:w="20"/>
      </w:tblGrid>
      <w:tr w:rsidR="001C3FC0" w:rsidRPr="00A60FD8" w14:paraId="5B63E248" w14:textId="77777777" w:rsidTr="001C3FC0">
        <w:trPr>
          <w:trHeight w:val="403"/>
        </w:trPr>
        <w:tc>
          <w:tcPr>
            <w:tcW w:w="166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61C3A13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237" w:type="dxa"/>
            <w:gridSpan w:val="8"/>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90C63F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x-6. Driving assistance based on lookahead information (notification of speed limit)</w:t>
            </w:r>
          </w:p>
        </w:tc>
      </w:tr>
      <w:tr w:rsidR="001C3FC0" w:rsidRPr="00A60FD8" w14:paraId="1738CC0D" w14:textId="77777777" w:rsidTr="001C3FC0">
        <w:trPr>
          <w:trHeight w:val="291"/>
        </w:trPr>
        <w:tc>
          <w:tcPr>
            <w:tcW w:w="166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21ECBF0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331"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269EF8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Expressways + General roads</w:t>
            </w:r>
          </w:p>
        </w:tc>
        <w:tc>
          <w:tcPr>
            <w:tcW w:w="1692"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0515C790" w14:textId="77777777" w:rsidR="001C3FC0" w:rsidRPr="00A60FD8" w:rsidRDefault="001C3FC0" w:rsidP="001C3FC0">
            <w:pPr>
              <w:rPr>
                <w:rFonts w:eastAsia="Meiryo UI"/>
                <w:b/>
                <w:bCs/>
                <w:snapToGrid w:val="0"/>
                <w:color w:val="000000" w:themeColor="text1"/>
                <w:sz w:val="20"/>
              </w:rPr>
            </w:pPr>
          </w:p>
        </w:tc>
        <w:tc>
          <w:tcPr>
            <w:tcW w:w="3214"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2F958C6C" w14:textId="77777777" w:rsidR="001C3FC0" w:rsidRPr="00A60FD8" w:rsidRDefault="001C3FC0" w:rsidP="001C3FC0">
            <w:pPr>
              <w:rPr>
                <w:rFonts w:eastAsia="Meiryo UI"/>
                <w:b/>
                <w:bCs/>
                <w:snapToGrid w:val="0"/>
                <w:color w:val="000000" w:themeColor="text1"/>
                <w:sz w:val="20"/>
              </w:rPr>
            </w:pPr>
          </w:p>
        </w:tc>
      </w:tr>
      <w:tr w:rsidR="001C3FC0" w:rsidRPr="00A60FD8" w14:paraId="2258E953" w14:textId="77777777" w:rsidTr="001C3FC0">
        <w:trPr>
          <w:trHeight w:val="403"/>
        </w:trPr>
        <w:tc>
          <w:tcPr>
            <w:tcW w:w="166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78F8C6C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237" w:type="dxa"/>
            <w:gridSpan w:val="8"/>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AEE484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peed limit information (including variable information) is provided by the infrastructure to the surrounding vehicles to assist driving.</w:t>
            </w:r>
          </w:p>
        </w:tc>
      </w:tr>
      <w:tr w:rsidR="001C3FC0" w:rsidRPr="00A60FD8" w14:paraId="2DDFDD9B" w14:textId="77777777" w:rsidTr="001C3FC0">
        <w:trPr>
          <w:trHeight w:val="551"/>
        </w:trPr>
        <w:tc>
          <w:tcPr>
            <w:tcW w:w="166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47FBDAE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ason for not considering this functional element</w:t>
            </w:r>
          </w:p>
        </w:tc>
        <w:tc>
          <w:tcPr>
            <w:tcW w:w="8237" w:type="dxa"/>
            <w:gridSpan w:val="8"/>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409FA9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nformation can be obtained using on-board sensors.</w:t>
            </w:r>
          </w:p>
        </w:tc>
      </w:tr>
      <w:tr w:rsidR="001C3FC0" w:rsidRPr="00A60FD8" w14:paraId="0089272E" w14:textId="77777777" w:rsidTr="001C3FC0">
        <w:trPr>
          <w:trHeight w:val="291"/>
        </w:trPr>
        <w:tc>
          <w:tcPr>
            <w:tcW w:w="9900" w:type="dxa"/>
            <w:gridSpan w:val="10"/>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0045603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1DD8A408" w14:textId="77777777" w:rsidTr="001C3FC0">
        <w:trPr>
          <w:trHeight w:val="2039"/>
        </w:trPr>
        <w:tc>
          <w:tcPr>
            <w:tcW w:w="9900" w:type="dxa"/>
            <w:gridSpan w:val="10"/>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28B0B33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566318F9" wp14:editId="32C1FCAC">
                  <wp:extent cx="5947228" cy="1221605"/>
                  <wp:effectExtent l="0" t="0" r="0" b="0"/>
                  <wp:docPr id="199" name="図 5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88134" cy="1230007"/>
                          </a:xfrm>
                          <a:prstGeom prst="rect">
                            <a:avLst/>
                          </a:prstGeom>
                          <a:noFill/>
                          <a:ln>
                            <a:noFill/>
                          </a:ln>
                        </pic:spPr>
                      </pic:pic>
                    </a:graphicData>
                  </a:graphic>
                </wp:inline>
              </w:drawing>
            </w:r>
          </w:p>
        </w:tc>
      </w:tr>
      <w:tr w:rsidR="001C3FC0" w:rsidRPr="00A60FD8" w14:paraId="77D124FB" w14:textId="77777777" w:rsidTr="00567554">
        <w:trPr>
          <w:gridAfter w:val="1"/>
          <w:wAfter w:w="20" w:type="dxa"/>
          <w:trHeight w:val="396"/>
        </w:trPr>
        <w:tc>
          <w:tcPr>
            <w:tcW w:w="699"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1B198B8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36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3E0B15A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nection mode</w:t>
            </w:r>
          </w:p>
        </w:tc>
        <w:tc>
          <w:tcPr>
            <w:tcW w:w="2718"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A4AB6C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I</w:t>
            </w:r>
          </w:p>
        </w:tc>
        <w:tc>
          <w:tcPr>
            <w:tcW w:w="916" w:type="dxa"/>
            <w:gridSpan w:val="2"/>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2F52EDF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1B7F4E3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295"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7DE8134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2883"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B397F3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peed limit</w:t>
            </w:r>
          </w:p>
        </w:tc>
      </w:tr>
      <w:tr w:rsidR="001C3FC0" w:rsidRPr="00A60FD8" w14:paraId="615C0F78" w14:textId="77777777" w:rsidTr="00567554">
        <w:trPr>
          <w:gridAfter w:val="1"/>
          <w:wAfter w:w="20" w:type="dxa"/>
          <w:trHeight w:val="396"/>
        </w:trPr>
        <w:tc>
          <w:tcPr>
            <w:tcW w:w="699" w:type="dxa"/>
            <w:vMerge/>
            <w:tcBorders>
              <w:top w:val="single" w:sz="8" w:space="0" w:color="3E5E84"/>
              <w:left w:val="single" w:sz="8" w:space="0" w:color="3E5E84"/>
              <w:bottom w:val="single" w:sz="8" w:space="0" w:color="3E5E84"/>
              <w:right w:val="single" w:sz="8" w:space="0" w:color="3E5E84"/>
            </w:tcBorders>
            <w:vAlign w:val="center"/>
            <w:hideMark/>
          </w:tcPr>
          <w:p w14:paraId="2D84BB81" w14:textId="77777777" w:rsidR="001C3FC0" w:rsidRPr="00A60FD8" w:rsidRDefault="001C3FC0" w:rsidP="001C3FC0">
            <w:pPr>
              <w:rPr>
                <w:rFonts w:eastAsia="Meiryo UI"/>
                <w:b/>
                <w:bCs/>
                <w:snapToGrid w:val="0"/>
                <w:color w:val="000000" w:themeColor="text1"/>
                <w:sz w:val="20"/>
              </w:rPr>
            </w:pPr>
          </w:p>
        </w:tc>
        <w:tc>
          <w:tcPr>
            <w:tcW w:w="136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581A035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2718"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8FE819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many</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56BE29B0" w14:textId="77777777" w:rsidR="001C3FC0" w:rsidRPr="00A60FD8" w:rsidRDefault="001C3FC0" w:rsidP="001C3FC0">
            <w:pPr>
              <w:rPr>
                <w:rFonts w:eastAsia="Meiryo UI"/>
                <w:b/>
                <w:bCs/>
                <w:snapToGrid w:val="0"/>
                <w:color w:val="000000" w:themeColor="text1"/>
                <w:sz w:val="20"/>
              </w:rPr>
            </w:pPr>
          </w:p>
        </w:tc>
        <w:tc>
          <w:tcPr>
            <w:tcW w:w="1295"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585228D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2883"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2F4B8A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0C57A28E" w14:textId="77777777" w:rsidTr="00567554">
        <w:trPr>
          <w:gridAfter w:val="1"/>
          <w:wAfter w:w="20" w:type="dxa"/>
          <w:trHeight w:val="733"/>
        </w:trPr>
        <w:tc>
          <w:tcPr>
            <w:tcW w:w="699" w:type="dxa"/>
            <w:vMerge/>
            <w:tcBorders>
              <w:top w:val="single" w:sz="8" w:space="0" w:color="3E5E84"/>
              <w:left w:val="single" w:sz="8" w:space="0" w:color="3E5E84"/>
              <w:bottom w:val="single" w:sz="8" w:space="0" w:color="3E5E84"/>
              <w:right w:val="single" w:sz="8" w:space="0" w:color="3E5E84"/>
            </w:tcBorders>
            <w:vAlign w:val="center"/>
            <w:hideMark/>
          </w:tcPr>
          <w:p w14:paraId="23CA48A9" w14:textId="77777777" w:rsidR="001C3FC0" w:rsidRPr="00A60FD8" w:rsidRDefault="001C3FC0" w:rsidP="001C3FC0">
            <w:pPr>
              <w:rPr>
                <w:rFonts w:eastAsia="Meiryo UI"/>
                <w:b/>
                <w:bCs/>
                <w:snapToGrid w:val="0"/>
                <w:color w:val="000000" w:themeColor="text1"/>
                <w:sz w:val="20"/>
              </w:rPr>
            </w:pPr>
          </w:p>
        </w:tc>
        <w:tc>
          <w:tcPr>
            <w:tcW w:w="136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22523B9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ehicle action</w:t>
            </w:r>
          </w:p>
        </w:tc>
        <w:tc>
          <w:tcPr>
            <w:tcW w:w="2718"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7C59CB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rajectory change</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03194E61" w14:textId="77777777" w:rsidR="001C3FC0" w:rsidRPr="00A60FD8" w:rsidRDefault="001C3FC0" w:rsidP="001C3FC0">
            <w:pPr>
              <w:rPr>
                <w:rFonts w:eastAsia="Meiryo UI"/>
                <w:b/>
                <w:bCs/>
                <w:snapToGrid w:val="0"/>
                <w:color w:val="000000" w:themeColor="text1"/>
                <w:sz w:val="20"/>
              </w:rPr>
            </w:pPr>
          </w:p>
        </w:tc>
        <w:tc>
          <w:tcPr>
            <w:tcW w:w="1295"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7CE0A06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2883"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077507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21FB25F0" w14:textId="77777777" w:rsidTr="00567554">
        <w:trPr>
          <w:gridAfter w:val="1"/>
          <w:wAfter w:w="20" w:type="dxa"/>
          <w:trHeight w:val="396"/>
        </w:trPr>
        <w:tc>
          <w:tcPr>
            <w:tcW w:w="699" w:type="dxa"/>
            <w:vMerge/>
            <w:tcBorders>
              <w:top w:val="single" w:sz="8" w:space="0" w:color="3E5E84"/>
              <w:left w:val="single" w:sz="8" w:space="0" w:color="3E5E84"/>
              <w:bottom w:val="single" w:sz="8" w:space="0" w:color="3E5E84"/>
              <w:right w:val="single" w:sz="8" w:space="0" w:color="3E5E84"/>
            </w:tcBorders>
            <w:vAlign w:val="center"/>
            <w:hideMark/>
          </w:tcPr>
          <w:p w14:paraId="1903DE95" w14:textId="77777777" w:rsidR="001C3FC0" w:rsidRPr="00A60FD8" w:rsidRDefault="001C3FC0" w:rsidP="001C3FC0">
            <w:pPr>
              <w:rPr>
                <w:rFonts w:eastAsia="Meiryo UI"/>
                <w:b/>
                <w:bCs/>
                <w:snapToGrid w:val="0"/>
                <w:color w:val="000000" w:themeColor="text1"/>
                <w:sz w:val="20"/>
              </w:rPr>
            </w:pPr>
          </w:p>
        </w:tc>
        <w:tc>
          <w:tcPr>
            <w:tcW w:w="136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447EA80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Quick responsiveness</w:t>
            </w:r>
          </w:p>
        </w:tc>
        <w:tc>
          <w:tcPr>
            <w:tcW w:w="2718"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A022E8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ot required</w:t>
            </w:r>
          </w:p>
        </w:tc>
        <w:tc>
          <w:tcPr>
            <w:tcW w:w="2211" w:type="dxa"/>
            <w:gridSpan w:val="4"/>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50C0AEA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2883"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AF988A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mall</w:t>
            </w:r>
          </w:p>
        </w:tc>
      </w:tr>
    </w:tbl>
    <w:p w14:paraId="3AEB2A6D" w14:textId="77777777" w:rsidR="001C3FC0" w:rsidRPr="00A60FD8" w:rsidRDefault="001C3FC0" w:rsidP="001C3FC0">
      <w:pPr>
        <w:pStyle w:val="Tablefin"/>
        <w:rPr>
          <w:rFonts w:eastAsia="Meiryo UI"/>
          <w:snapToGrid w:val="0"/>
        </w:rPr>
      </w:pPr>
    </w:p>
    <w:p w14:paraId="53A1B09A" w14:textId="77777777" w:rsidR="00FC5A5D" w:rsidRPr="00A60FD8" w:rsidRDefault="00FC5A5D">
      <w:pPr>
        <w:tabs>
          <w:tab w:val="clear" w:pos="1134"/>
          <w:tab w:val="clear" w:pos="1871"/>
          <w:tab w:val="clear" w:pos="2268"/>
        </w:tabs>
        <w:overflowPunct/>
        <w:autoSpaceDE/>
        <w:autoSpaceDN/>
        <w:adjustRightInd/>
        <w:spacing w:before="0"/>
        <w:textAlignment w:val="auto"/>
        <w:rPr>
          <w:rFonts w:ascii="Times New Roman Bold" w:eastAsia="Meiryo UI" w:hAnsi="Times New Roman Bold" w:cs="Times New Roman Bold"/>
          <w:b/>
          <w:snapToGrid w:val="0"/>
          <w:lang w:eastAsia="zh-CN"/>
        </w:rPr>
      </w:pPr>
      <w:r w:rsidRPr="00A60FD8">
        <w:rPr>
          <w:rFonts w:eastAsia="Meiryo UI"/>
          <w:snapToGrid w:val="0"/>
        </w:rPr>
        <w:br w:type="page"/>
      </w:r>
    </w:p>
    <w:p w14:paraId="6AC760F3" w14:textId="38E566B3" w:rsidR="001C3FC0" w:rsidRPr="00A60FD8" w:rsidRDefault="001C3FC0" w:rsidP="00FC5A5D">
      <w:pPr>
        <w:pStyle w:val="Headingb"/>
        <w:spacing w:after="120"/>
        <w:rPr>
          <w:rFonts w:eastAsia="Meiryo UI"/>
          <w:snapToGrid w:val="0"/>
        </w:rPr>
      </w:pPr>
      <w:r w:rsidRPr="00A60FD8">
        <w:rPr>
          <w:rFonts w:eastAsia="Meiryo UI"/>
          <w:snapToGrid w:val="0"/>
        </w:rPr>
        <w:lastRenderedPageBreak/>
        <w:t>x-8. Assistance of entry from non-priority roads to priority roads at unsignalized intersections</w:t>
      </w:r>
    </w:p>
    <w:tbl>
      <w:tblPr>
        <w:tblW w:w="9900" w:type="dxa"/>
        <w:tblCellMar>
          <w:left w:w="0" w:type="dxa"/>
          <w:right w:w="0" w:type="dxa"/>
        </w:tblCellMar>
        <w:tblLook w:val="0600" w:firstRow="0" w:lastRow="0" w:firstColumn="0" w:lastColumn="0" w:noHBand="1" w:noVBand="1"/>
      </w:tblPr>
      <w:tblGrid>
        <w:gridCol w:w="859"/>
        <w:gridCol w:w="861"/>
        <w:gridCol w:w="638"/>
        <w:gridCol w:w="2525"/>
        <w:gridCol w:w="589"/>
        <w:gridCol w:w="916"/>
        <w:gridCol w:w="112"/>
        <w:gridCol w:w="1041"/>
        <w:gridCol w:w="2339"/>
        <w:gridCol w:w="20"/>
      </w:tblGrid>
      <w:tr w:rsidR="001C3FC0" w:rsidRPr="00A60FD8" w14:paraId="2672C5FF" w14:textId="77777777" w:rsidTr="001C3FC0">
        <w:trPr>
          <w:trHeight w:val="311"/>
        </w:trPr>
        <w:tc>
          <w:tcPr>
            <w:tcW w:w="172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7DDF43CF" w14:textId="77777777" w:rsidR="001C3FC0" w:rsidRPr="00A60FD8" w:rsidRDefault="001C3FC0" w:rsidP="001C3FC0">
            <w:pPr>
              <w:keepNext/>
              <w:keepLines/>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180" w:type="dxa"/>
            <w:gridSpan w:val="8"/>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9394E03" w14:textId="77777777" w:rsidR="001C3FC0" w:rsidRPr="00A60FD8" w:rsidRDefault="001C3FC0" w:rsidP="001C3FC0">
            <w:pPr>
              <w:keepNext/>
              <w:keepLines/>
              <w:rPr>
                <w:rFonts w:eastAsia="Meiryo UI"/>
                <w:b/>
                <w:bCs/>
                <w:snapToGrid w:val="0"/>
                <w:color w:val="000000" w:themeColor="text1"/>
                <w:sz w:val="20"/>
              </w:rPr>
            </w:pPr>
            <w:r w:rsidRPr="00A60FD8">
              <w:rPr>
                <w:rFonts w:eastAsia="Meiryo UI"/>
                <w:b/>
                <w:bCs/>
                <w:snapToGrid w:val="0"/>
                <w:color w:val="000000" w:themeColor="text1"/>
                <w:sz w:val="20"/>
              </w:rPr>
              <w:t>x-8. Assistance of entry from non-priority roads to priority roads at unsignalized intersections</w:t>
            </w:r>
          </w:p>
        </w:tc>
      </w:tr>
      <w:tr w:rsidR="001C3FC0" w:rsidRPr="00A60FD8" w14:paraId="327D9ACC" w14:textId="77777777" w:rsidTr="001C3FC0">
        <w:trPr>
          <w:trHeight w:val="311"/>
        </w:trPr>
        <w:tc>
          <w:tcPr>
            <w:tcW w:w="172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1C2299B0" w14:textId="77777777" w:rsidR="001C3FC0" w:rsidRPr="00A60FD8" w:rsidRDefault="001C3FC0" w:rsidP="001C3FC0">
            <w:pPr>
              <w:keepNext/>
              <w:keepLines/>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163"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66EA470" w14:textId="77777777" w:rsidR="001C3FC0" w:rsidRPr="00A60FD8" w:rsidRDefault="001C3FC0" w:rsidP="001C3FC0">
            <w:pPr>
              <w:keepNext/>
              <w:keepLines/>
              <w:rPr>
                <w:rFonts w:eastAsia="Meiryo UI"/>
                <w:b/>
                <w:bCs/>
                <w:snapToGrid w:val="0"/>
                <w:color w:val="000000" w:themeColor="text1"/>
                <w:sz w:val="20"/>
              </w:rPr>
            </w:pPr>
            <w:r w:rsidRPr="00A60FD8">
              <w:rPr>
                <w:rFonts w:eastAsia="Meiryo UI"/>
                <w:b/>
                <w:bCs/>
                <w:snapToGrid w:val="0"/>
                <w:color w:val="000000" w:themeColor="text1"/>
                <w:sz w:val="20"/>
              </w:rPr>
              <w:t>General roads</w:t>
            </w:r>
          </w:p>
        </w:tc>
        <w:tc>
          <w:tcPr>
            <w:tcW w:w="1617" w:type="dxa"/>
            <w:gridSpan w:val="3"/>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0DA7630A" w14:textId="77777777" w:rsidR="001C3FC0" w:rsidRPr="00A60FD8" w:rsidRDefault="001C3FC0" w:rsidP="001C3FC0">
            <w:pPr>
              <w:keepNext/>
              <w:keepLines/>
              <w:rPr>
                <w:rFonts w:eastAsia="Meiryo UI"/>
                <w:b/>
                <w:bCs/>
                <w:snapToGrid w:val="0"/>
                <w:color w:val="000000" w:themeColor="text1"/>
                <w:sz w:val="20"/>
              </w:rPr>
            </w:pPr>
          </w:p>
        </w:tc>
        <w:tc>
          <w:tcPr>
            <w:tcW w:w="3400"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698F1DF8" w14:textId="77777777" w:rsidR="001C3FC0" w:rsidRPr="00A60FD8" w:rsidRDefault="001C3FC0" w:rsidP="001C3FC0">
            <w:pPr>
              <w:keepNext/>
              <w:keepLines/>
              <w:rPr>
                <w:rFonts w:eastAsia="Meiryo UI"/>
                <w:b/>
                <w:bCs/>
                <w:snapToGrid w:val="0"/>
                <w:color w:val="000000" w:themeColor="text1"/>
                <w:sz w:val="20"/>
              </w:rPr>
            </w:pPr>
          </w:p>
        </w:tc>
      </w:tr>
      <w:tr w:rsidR="001C3FC0" w:rsidRPr="00A60FD8" w14:paraId="27DEA9C8" w14:textId="77777777" w:rsidTr="001C3FC0">
        <w:trPr>
          <w:trHeight w:val="520"/>
        </w:trPr>
        <w:tc>
          <w:tcPr>
            <w:tcW w:w="172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17A84693" w14:textId="77777777" w:rsidR="001C3FC0" w:rsidRPr="00A60FD8" w:rsidRDefault="001C3FC0" w:rsidP="001C3FC0">
            <w:pPr>
              <w:keepNext/>
              <w:keepLines/>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180" w:type="dxa"/>
            <w:gridSpan w:val="8"/>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DA82D4D" w14:textId="77777777" w:rsidR="001C3FC0" w:rsidRPr="00A60FD8" w:rsidRDefault="001C3FC0" w:rsidP="001C3FC0">
            <w:pPr>
              <w:keepNext/>
              <w:keepLines/>
              <w:rPr>
                <w:rFonts w:eastAsia="Meiryo UI"/>
                <w:b/>
                <w:bCs/>
                <w:snapToGrid w:val="0"/>
                <w:color w:val="000000" w:themeColor="text1"/>
                <w:sz w:val="20"/>
              </w:rPr>
            </w:pPr>
            <w:r w:rsidRPr="00A60FD8">
              <w:rPr>
                <w:rFonts w:eastAsia="Meiryo UI"/>
                <w:b/>
                <w:bCs/>
                <w:snapToGrid w:val="0"/>
                <w:color w:val="000000" w:themeColor="text1"/>
                <w:sz w:val="20"/>
              </w:rPr>
              <w:t>At unsignalized intersections, location and speed information is provided by vehicles on the priority roads to vehicles on the non-priority roads to assist driving to enter the priority roads.</w:t>
            </w:r>
          </w:p>
        </w:tc>
      </w:tr>
      <w:tr w:rsidR="001C3FC0" w:rsidRPr="00A60FD8" w14:paraId="3AC1D829" w14:textId="77777777" w:rsidTr="001C3FC0">
        <w:trPr>
          <w:trHeight w:val="425"/>
        </w:trPr>
        <w:tc>
          <w:tcPr>
            <w:tcW w:w="172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24242A1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ason for not considering this functional element</w:t>
            </w:r>
          </w:p>
        </w:tc>
        <w:tc>
          <w:tcPr>
            <w:tcW w:w="8180" w:type="dxa"/>
            <w:gridSpan w:val="8"/>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A6F4BF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riving is possible by complying with the laws and regulations related to road traffic.</w:t>
            </w:r>
          </w:p>
        </w:tc>
      </w:tr>
      <w:tr w:rsidR="001C3FC0" w:rsidRPr="00A60FD8" w14:paraId="29231F55" w14:textId="77777777" w:rsidTr="001C3FC0">
        <w:trPr>
          <w:trHeight w:val="311"/>
        </w:trPr>
        <w:tc>
          <w:tcPr>
            <w:tcW w:w="9900" w:type="dxa"/>
            <w:gridSpan w:val="10"/>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398E74C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19EC4801" w14:textId="77777777" w:rsidTr="001C3FC0">
        <w:trPr>
          <w:trHeight w:val="3191"/>
        </w:trPr>
        <w:tc>
          <w:tcPr>
            <w:tcW w:w="9900" w:type="dxa"/>
            <w:gridSpan w:val="10"/>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4375D15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570721C2" wp14:editId="47A6F00F">
                  <wp:extent cx="5948407" cy="2158405"/>
                  <wp:effectExtent l="0" t="0" r="0" b="0"/>
                  <wp:docPr id="201" name="図 5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70713" cy="2166499"/>
                          </a:xfrm>
                          <a:prstGeom prst="rect">
                            <a:avLst/>
                          </a:prstGeom>
                          <a:noFill/>
                          <a:ln>
                            <a:noFill/>
                          </a:ln>
                        </pic:spPr>
                      </pic:pic>
                    </a:graphicData>
                  </a:graphic>
                </wp:inline>
              </w:drawing>
            </w:r>
          </w:p>
        </w:tc>
      </w:tr>
      <w:tr w:rsidR="001C3FC0" w:rsidRPr="00A60FD8" w14:paraId="04AD6E47" w14:textId="77777777" w:rsidTr="001C3FC0">
        <w:trPr>
          <w:gridAfter w:val="1"/>
          <w:wAfter w:w="20" w:type="dxa"/>
          <w:trHeight w:val="329"/>
        </w:trPr>
        <w:tc>
          <w:tcPr>
            <w:tcW w:w="859"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1893029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49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5AD7257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nection mode</w:t>
            </w:r>
          </w:p>
        </w:tc>
        <w:tc>
          <w:tcPr>
            <w:tcW w:w="3114"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AC5DC9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V</w:t>
            </w:r>
          </w:p>
        </w:tc>
        <w:tc>
          <w:tcPr>
            <w:tcW w:w="916"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63AC5ED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66BEB9E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15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3DEF2A1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2339"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B2F67C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297D26C4" w14:textId="77777777" w:rsidTr="001C3FC0">
        <w:trPr>
          <w:gridAfter w:val="1"/>
          <w:wAfter w:w="20" w:type="dxa"/>
          <w:trHeight w:val="329"/>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0C6C4E9F" w14:textId="77777777" w:rsidR="001C3FC0" w:rsidRPr="00A60FD8" w:rsidRDefault="001C3FC0" w:rsidP="001C3FC0">
            <w:pPr>
              <w:rPr>
                <w:rFonts w:eastAsia="Meiryo UI"/>
                <w:b/>
                <w:bCs/>
                <w:snapToGrid w:val="0"/>
                <w:color w:val="000000" w:themeColor="text1"/>
                <w:sz w:val="20"/>
              </w:rPr>
            </w:pPr>
          </w:p>
        </w:tc>
        <w:tc>
          <w:tcPr>
            <w:tcW w:w="1499"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3210DF6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3114"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C579B1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many</w:t>
            </w:r>
          </w:p>
        </w:tc>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57E54999" w14:textId="77777777" w:rsidR="001C3FC0" w:rsidRPr="00A60FD8" w:rsidRDefault="001C3FC0" w:rsidP="001C3FC0">
            <w:pPr>
              <w:rPr>
                <w:rFonts w:eastAsia="Meiryo UI"/>
                <w:b/>
                <w:bCs/>
                <w:snapToGrid w:val="0"/>
                <w:color w:val="000000" w:themeColor="text1"/>
                <w:sz w:val="20"/>
              </w:rPr>
            </w:pPr>
          </w:p>
        </w:tc>
        <w:tc>
          <w:tcPr>
            <w:tcW w:w="115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12454BA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2339"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774DE3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 speed</w:t>
            </w:r>
          </w:p>
        </w:tc>
      </w:tr>
      <w:tr w:rsidR="001C3FC0" w:rsidRPr="00A60FD8" w14:paraId="7E62C8A7" w14:textId="77777777" w:rsidTr="001C3FC0">
        <w:trPr>
          <w:gridAfter w:val="1"/>
          <w:wAfter w:w="20" w:type="dxa"/>
          <w:trHeight w:val="918"/>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4144F7AF" w14:textId="77777777" w:rsidR="001C3FC0" w:rsidRPr="00A60FD8" w:rsidRDefault="001C3FC0" w:rsidP="001C3FC0">
            <w:pPr>
              <w:rPr>
                <w:rFonts w:eastAsia="Meiryo UI"/>
                <w:b/>
                <w:bCs/>
                <w:snapToGrid w:val="0"/>
                <w:color w:val="000000" w:themeColor="text1"/>
                <w:sz w:val="20"/>
              </w:rPr>
            </w:pPr>
          </w:p>
        </w:tc>
        <w:tc>
          <w:tcPr>
            <w:tcW w:w="1499" w:type="dxa"/>
            <w:gridSpan w:val="2"/>
            <w:tcBorders>
              <w:top w:val="single" w:sz="8" w:space="0" w:color="3E5E84"/>
              <w:left w:val="single" w:sz="8" w:space="0" w:color="40526B"/>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0DDEBD2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ehicle action</w:t>
            </w:r>
          </w:p>
        </w:tc>
        <w:tc>
          <w:tcPr>
            <w:tcW w:w="3114"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50C67E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peed adjustment, stop, right and left turns</w:t>
            </w:r>
          </w:p>
        </w:tc>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37FBBD40" w14:textId="77777777" w:rsidR="001C3FC0" w:rsidRPr="00A60FD8" w:rsidRDefault="001C3FC0" w:rsidP="001C3FC0">
            <w:pPr>
              <w:rPr>
                <w:rFonts w:eastAsia="Meiryo UI"/>
                <w:b/>
                <w:bCs/>
                <w:snapToGrid w:val="0"/>
                <w:color w:val="000000" w:themeColor="text1"/>
                <w:sz w:val="20"/>
              </w:rPr>
            </w:pPr>
          </w:p>
        </w:tc>
        <w:tc>
          <w:tcPr>
            <w:tcW w:w="115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4F98050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2339"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605FA5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52EB02D9" w14:textId="77777777" w:rsidTr="001C3FC0">
        <w:trPr>
          <w:gridAfter w:val="1"/>
          <w:wAfter w:w="20" w:type="dxa"/>
          <w:trHeight w:val="329"/>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2EB8AD13" w14:textId="77777777" w:rsidR="001C3FC0" w:rsidRPr="00A60FD8" w:rsidRDefault="001C3FC0" w:rsidP="001C3FC0">
            <w:pPr>
              <w:rPr>
                <w:rFonts w:eastAsia="Meiryo UI"/>
                <w:b/>
                <w:bCs/>
                <w:snapToGrid w:val="0"/>
                <w:color w:val="000000" w:themeColor="text1"/>
                <w:sz w:val="20"/>
              </w:rPr>
            </w:pPr>
          </w:p>
        </w:tc>
        <w:tc>
          <w:tcPr>
            <w:tcW w:w="1499" w:type="dxa"/>
            <w:gridSpan w:val="2"/>
            <w:tcBorders>
              <w:top w:val="single" w:sz="8" w:space="0" w:color="3E5E84"/>
              <w:left w:val="single" w:sz="8" w:space="0" w:color="40526B"/>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7DD475D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Quick responsiveness</w:t>
            </w:r>
          </w:p>
        </w:tc>
        <w:tc>
          <w:tcPr>
            <w:tcW w:w="3114"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ABA6F7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quired</w:t>
            </w:r>
          </w:p>
        </w:tc>
        <w:tc>
          <w:tcPr>
            <w:tcW w:w="2069" w:type="dxa"/>
            <w:gridSpan w:val="3"/>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3D52C32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2339"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B14AAD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mall</w:t>
            </w:r>
          </w:p>
        </w:tc>
      </w:tr>
    </w:tbl>
    <w:p w14:paraId="1CD92BA1" w14:textId="77777777" w:rsidR="001C3FC0" w:rsidRPr="00A60FD8" w:rsidRDefault="001C3FC0" w:rsidP="001C3FC0">
      <w:pPr>
        <w:pStyle w:val="Tablefin"/>
        <w:rPr>
          <w:rFonts w:eastAsia="Meiryo UI"/>
          <w:snapToGrid w:val="0"/>
        </w:rPr>
      </w:pPr>
    </w:p>
    <w:p w14:paraId="24B98029" w14:textId="77777777" w:rsidR="00FC5A5D" w:rsidRPr="00A60FD8" w:rsidRDefault="00FC5A5D">
      <w:pPr>
        <w:tabs>
          <w:tab w:val="clear" w:pos="1134"/>
          <w:tab w:val="clear" w:pos="1871"/>
          <w:tab w:val="clear" w:pos="2268"/>
        </w:tabs>
        <w:overflowPunct/>
        <w:autoSpaceDE/>
        <w:autoSpaceDN/>
        <w:adjustRightInd/>
        <w:spacing w:before="0"/>
        <w:textAlignment w:val="auto"/>
        <w:rPr>
          <w:rFonts w:ascii="Times New Roman Bold" w:eastAsia="Meiryo UI" w:hAnsi="Times New Roman Bold" w:cs="Times New Roman Bold"/>
          <w:b/>
          <w:snapToGrid w:val="0"/>
          <w:lang w:eastAsia="zh-CN"/>
        </w:rPr>
      </w:pPr>
      <w:r w:rsidRPr="00A60FD8">
        <w:rPr>
          <w:rFonts w:eastAsia="Meiryo UI"/>
          <w:snapToGrid w:val="0"/>
        </w:rPr>
        <w:br w:type="page"/>
      </w:r>
    </w:p>
    <w:p w14:paraId="526B8F70" w14:textId="7D00DA09" w:rsidR="001C3FC0" w:rsidRPr="00A60FD8" w:rsidRDefault="001C3FC0" w:rsidP="00FC5A5D">
      <w:pPr>
        <w:pStyle w:val="Headingb"/>
        <w:spacing w:after="120"/>
        <w:rPr>
          <w:rFonts w:eastAsia="Meiryo UI"/>
          <w:snapToGrid w:val="0"/>
        </w:rPr>
      </w:pPr>
      <w:r w:rsidRPr="00A60FD8">
        <w:rPr>
          <w:rFonts w:eastAsia="Meiryo UI"/>
          <w:snapToGrid w:val="0"/>
        </w:rPr>
        <w:lastRenderedPageBreak/>
        <w:t>x-9. Warning when a bus starts</w:t>
      </w:r>
    </w:p>
    <w:tbl>
      <w:tblPr>
        <w:tblW w:w="9900" w:type="dxa"/>
        <w:tblCellMar>
          <w:left w:w="0" w:type="dxa"/>
          <w:right w:w="0" w:type="dxa"/>
        </w:tblCellMar>
        <w:tblLook w:val="0600" w:firstRow="0" w:lastRow="0" w:firstColumn="0" w:lastColumn="0" w:noHBand="1" w:noVBand="1"/>
      </w:tblPr>
      <w:tblGrid>
        <w:gridCol w:w="800"/>
        <w:gridCol w:w="840"/>
        <w:gridCol w:w="660"/>
        <w:gridCol w:w="2579"/>
        <w:gridCol w:w="140"/>
        <w:gridCol w:w="916"/>
        <w:gridCol w:w="560"/>
        <w:gridCol w:w="688"/>
        <w:gridCol w:w="2717"/>
      </w:tblGrid>
      <w:tr w:rsidR="001C3FC0" w:rsidRPr="00A60FD8" w14:paraId="1EF37F7A" w14:textId="77777777" w:rsidTr="001C3FC0">
        <w:trPr>
          <w:trHeight w:val="403"/>
        </w:trPr>
        <w:tc>
          <w:tcPr>
            <w:tcW w:w="164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036A8E4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26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9E05A4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x-9. Warning when a bus starts</w:t>
            </w:r>
          </w:p>
        </w:tc>
      </w:tr>
      <w:tr w:rsidR="001C3FC0" w:rsidRPr="00A60FD8" w14:paraId="53EF68B8" w14:textId="77777777" w:rsidTr="001C3FC0">
        <w:trPr>
          <w:trHeight w:val="282"/>
        </w:trPr>
        <w:tc>
          <w:tcPr>
            <w:tcW w:w="164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7E6E3B9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239"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5F0181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General roads</w:t>
            </w:r>
          </w:p>
        </w:tc>
        <w:tc>
          <w:tcPr>
            <w:tcW w:w="1616" w:type="dxa"/>
            <w:gridSpan w:val="3"/>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46DA2D36" w14:textId="77777777" w:rsidR="001C3FC0" w:rsidRPr="00A60FD8" w:rsidRDefault="001C3FC0" w:rsidP="001C3FC0">
            <w:pPr>
              <w:rPr>
                <w:rFonts w:eastAsia="Meiryo UI"/>
                <w:b/>
                <w:bCs/>
                <w:snapToGrid w:val="0"/>
                <w:color w:val="000000" w:themeColor="text1"/>
                <w:sz w:val="20"/>
              </w:rPr>
            </w:pPr>
          </w:p>
        </w:tc>
        <w:tc>
          <w:tcPr>
            <w:tcW w:w="3405"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3B054330" w14:textId="77777777" w:rsidR="001C3FC0" w:rsidRPr="00A60FD8" w:rsidRDefault="001C3FC0" w:rsidP="001C3FC0">
            <w:pPr>
              <w:rPr>
                <w:rFonts w:eastAsia="Meiryo UI"/>
                <w:b/>
                <w:bCs/>
                <w:snapToGrid w:val="0"/>
                <w:color w:val="000000" w:themeColor="text1"/>
                <w:sz w:val="20"/>
              </w:rPr>
            </w:pPr>
          </w:p>
        </w:tc>
      </w:tr>
      <w:tr w:rsidR="001C3FC0" w:rsidRPr="00A60FD8" w14:paraId="6EC9906C" w14:textId="77777777" w:rsidTr="001C3FC0">
        <w:trPr>
          <w:trHeight w:val="470"/>
        </w:trPr>
        <w:tc>
          <w:tcPr>
            <w:tcW w:w="164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2291445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26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9F7B43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 and speed information and the intention of lane change are provided by vehicles that are going to make a left turn ahead of a bus that has stopped, to assist the bus to start safely.</w:t>
            </w:r>
          </w:p>
        </w:tc>
      </w:tr>
      <w:tr w:rsidR="001C3FC0" w:rsidRPr="00A60FD8" w14:paraId="59EBBE55" w14:textId="77777777" w:rsidTr="001C3FC0">
        <w:trPr>
          <w:trHeight w:val="403"/>
        </w:trPr>
        <w:tc>
          <w:tcPr>
            <w:tcW w:w="164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45B6756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ason for not considering this functional element</w:t>
            </w:r>
          </w:p>
        </w:tc>
        <w:tc>
          <w:tcPr>
            <w:tcW w:w="826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3C28EC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ehicle control is possible using on-board sensors.</w:t>
            </w:r>
          </w:p>
        </w:tc>
      </w:tr>
      <w:tr w:rsidR="001C3FC0" w:rsidRPr="00A60FD8" w14:paraId="28B3FDE5" w14:textId="77777777" w:rsidTr="001C3FC0">
        <w:trPr>
          <w:trHeight w:val="282"/>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43F1A78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12EA2865" w14:textId="77777777" w:rsidTr="001C3FC0">
        <w:trPr>
          <w:trHeight w:val="2864"/>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1C20019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6A544E75" wp14:editId="3F52C4A2">
                  <wp:extent cx="5971358" cy="1984025"/>
                  <wp:effectExtent l="0" t="0" r="0" b="0"/>
                  <wp:docPr id="202" name="図 5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95472" cy="1992037"/>
                          </a:xfrm>
                          <a:prstGeom prst="rect">
                            <a:avLst/>
                          </a:prstGeom>
                          <a:noFill/>
                          <a:ln>
                            <a:noFill/>
                          </a:ln>
                        </pic:spPr>
                      </pic:pic>
                    </a:graphicData>
                  </a:graphic>
                </wp:inline>
              </w:drawing>
            </w:r>
          </w:p>
        </w:tc>
      </w:tr>
      <w:tr w:rsidR="001C3FC0" w:rsidRPr="00A60FD8" w14:paraId="2AD41F60" w14:textId="77777777" w:rsidTr="001C3FC0">
        <w:trPr>
          <w:trHeight w:val="330"/>
        </w:trPr>
        <w:tc>
          <w:tcPr>
            <w:tcW w:w="800"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3C1C6E0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29B6CDE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nection mode</w:t>
            </w:r>
          </w:p>
        </w:tc>
        <w:tc>
          <w:tcPr>
            <w:tcW w:w="2719"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504EC7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V</w:t>
            </w:r>
          </w:p>
        </w:tc>
        <w:tc>
          <w:tcPr>
            <w:tcW w:w="916"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08F0156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7D72D70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24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39B01EF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2717"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4A14B5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ntention of lane change</w:t>
            </w:r>
          </w:p>
        </w:tc>
      </w:tr>
      <w:tr w:rsidR="001C3FC0" w:rsidRPr="00A60FD8" w14:paraId="49757CE9"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26C46664"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5798CCD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2719"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BF81F8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many</w:t>
            </w:r>
          </w:p>
        </w:tc>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18DDCDA4" w14:textId="77777777" w:rsidR="001C3FC0" w:rsidRPr="00A60FD8" w:rsidRDefault="001C3FC0" w:rsidP="001C3FC0">
            <w:pPr>
              <w:rPr>
                <w:rFonts w:eastAsia="Meiryo UI"/>
                <w:b/>
                <w:bCs/>
                <w:snapToGrid w:val="0"/>
                <w:color w:val="000000" w:themeColor="text1"/>
                <w:sz w:val="20"/>
              </w:rPr>
            </w:pPr>
          </w:p>
        </w:tc>
        <w:tc>
          <w:tcPr>
            <w:tcW w:w="124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1026D96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2717"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D6E3F0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 speed</w:t>
            </w:r>
          </w:p>
        </w:tc>
      </w:tr>
      <w:tr w:rsidR="001C3FC0" w:rsidRPr="00A60FD8" w14:paraId="77763919" w14:textId="77777777" w:rsidTr="001C3FC0">
        <w:trPr>
          <w:trHeight w:val="1017"/>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3B45D069"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005916D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ehicle action</w:t>
            </w:r>
          </w:p>
        </w:tc>
        <w:tc>
          <w:tcPr>
            <w:tcW w:w="2719"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4CE605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Judgment whether the bus can start</w:t>
            </w:r>
          </w:p>
        </w:tc>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2C52DDD2" w14:textId="77777777" w:rsidR="001C3FC0" w:rsidRPr="00A60FD8" w:rsidRDefault="001C3FC0" w:rsidP="001C3FC0">
            <w:pPr>
              <w:rPr>
                <w:rFonts w:eastAsia="Meiryo UI"/>
                <w:b/>
                <w:bCs/>
                <w:snapToGrid w:val="0"/>
                <w:color w:val="000000" w:themeColor="text1"/>
                <w:sz w:val="20"/>
              </w:rPr>
            </w:pPr>
          </w:p>
        </w:tc>
        <w:tc>
          <w:tcPr>
            <w:tcW w:w="124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02149F0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2717"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C258BE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597EED4F"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0D796CCC"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064F733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Quick responsiveness</w:t>
            </w:r>
          </w:p>
        </w:tc>
        <w:tc>
          <w:tcPr>
            <w:tcW w:w="2719"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10341F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quired</w:t>
            </w:r>
          </w:p>
        </w:tc>
        <w:tc>
          <w:tcPr>
            <w:tcW w:w="2164" w:type="dxa"/>
            <w:gridSpan w:val="3"/>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65079EA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2717"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05DCC9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mall</w:t>
            </w:r>
          </w:p>
        </w:tc>
      </w:tr>
    </w:tbl>
    <w:p w14:paraId="7562E6E8" w14:textId="77777777" w:rsidR="001C3FC0" w:rsidRPr="00A60FD8" w:rsidRDefault="001C3FC0" w:rsidP="001C3FC0">
      <w:pPr>
        <w:pStyle w:val="Tablefin"/>
        <w:rPr>
          <w:rFonts w:eastAsia="Meiryo UI"/>
          <w:snapToGrid w:val="0"/>
        </w:rPr>
      </w:pPr>
    </w:p>
    <w:p w14:paraId="0839EE64" w14:textId="77777777" w:rsidR="00FC5A5D" w:rsidRPr="00A60FD8" w:rsidRDefault="00FC5A5D">
      <w:pPr>
        <w:tabs>
          <w:tab w:val="clear" w:pos="1134"/>
          <w:tab w:val="clear" w:pos="1871"/>
          <w:tab w:val="clear" w:pos="2268"/>
        </w:tabs>
        <w:overflowPunct/>
        <w:autoSpaceDE/>
        <w:autoSpaceDN/>
        <w:adjustRightInd/>
        <w:spacing w:before="0"/>
        <w:textAlignment w:val="auto"/>
        <w:rPr>
          <w:rFonts w:ascii="Times New Roman Bold" w:eastAsia="Meiryo UI" w:hAnsi="Times New Roman Bold" w:cs="Times New Roman Bold"/>
          <w:b/>
          <w:snapToGrid w:val="0"/>
          <w:lang w:eastAsia="zh-CN"/>
        </w:rPr>
      </w:pPr>
      <w:r w:rsidRPr="00A60FD8">
        <w:rPr>
          <w:rFonts w:eastAsia="Meiryo UI"/>
          <w:snapToGrid w:val="0"/>
        </w:rPr>
        <w:br w:type="page"/>
      </w:r>
    </w:p>
    <w:p w14:paraId="6E41521B" w14:textId="7B766627" w:rsidR="001C3FC0" w:rsidRPr="00A60FD8" w:rsidRDefault="001C3FC0" w:rsidP="00FC5A5D">
      <w:pPr>
        <w:pStyle w:val="Headingb"/>
        <w:spacing w:after="120"/>
        <w:rPr>
          <w:rFonts w:eastAsia="Meiryo UI"/>
          <w:snapToGrid w:val="0"/>
        </w:rPr>
      </w:pPr>
      <w:r w:rsidRPr="00A60FD8">
        <w:rPr>
          <w:rFonts w:eastAsia="Meiryo UI"/>
          <w:snapToGrid w:val="0"/>
        </w:rPr>
        <w:lastRenderedPageBreak/>
        <w:t>x-10. Driving assistance at an alternating traffic section</w:t>
      </w:r>
    </w:p>
    <w:tbl>
      <w:tblPr>
        <w:tblW w:w="9900" w:type="dxa"/>
        <w:tblCellMar>
          <w:left w:w="0" w:type="dxa"/>
          <w:right w:w="0" w:type="dxa"/>
        </w:tblCellMar>
        <w:tblLook w:val="0600" w:firstRow="0" w:lastRow="0" w:firstColumn="0" w:lastColumn="0" w:noHBand="1" w:noVBand="1"/>
      </w:tblPr>
      <w:tblGrid>
        <w:gridCol w:w="699"/>
        <w:gridCol w:w="1021"/>
        <w:gridCol w:w="420"/>
        <w:gridCol w:w="2752"/>
        <w:gridCol w:w="139"/>
        <w:gridCol w:w="916"/>
        <w:gridCol w:w="670"/>
        <w:gridCol w:w="676"/>
        <w:gridCol w:w="2607"/>
      </w:tblGrid>
      <w:tr w:rsidR="001C3FC0" w:rsidRPr="00A60FD8" w14:paraId="1E2ADAAA" w14:textId="77777777" w:rsidTr="001C3FC0">
        <w:trPr>
          <w:trHeight w:val="330"/>
        </w:trPr>
        <w:tc>
          <w:tcPr>
            <w:tcW w:w="172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5AF7D18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18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02D8A9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x-10. Driving assistance at an alternating traffic section</w:t>
            </w:r>
          </w:p>
        </w:tc>
      </w:tr>
      <w:tr w:rsidR="001C3FC0" w:rsidRPr="00A60FD8" w14:paraId="150663F1" w14:textId="77777777" w:rsidTr="001C3FC0">
        <w:trPr>
          <w:trHeight w:val="330"/>
        </w:trPr>
        <w:tc>
          <w:tcPr>
            <w:tcW w:w="172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6D135F8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172"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B44D1F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General roads</w:t>
            </w:r>
          </w:p>
        </w:tc>
        <w:tc>
          <w:tcPr>
            <w:tcW w:w="1725" w:type="dxa"/>
            <w:gridSpan w:val="3"/>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3A3746B2" w14:textId="77777777" w:rsidR="001C3FC0" w:rsidRPr="00A60FD8" w:rsidRDefault="001C3FC0" w:rsidP="001C3FC0">
            <w:pPr>
              <w:rPr>
                <w:rFonts w:eastAsia="Meiryo UI"/>
                <w:b/>
                <w:bCs/>
                <w:snapToGrid w:val="0"/>
                <w:color w:val="000000" w:themeColor="text1"/>
                <w:sz w:val="20"/>
              </w:rPr>
            </w:pPr>
          </w:p>
        </w:tc>
        <w:tc>
          <w:tcPr>
            <w:tcW w:w="3283"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759FF852" w14:textId="77777777" w:rsidR="001C3FC0" w:rsidRPr="00A60FD8" w:rsidRDefault="001C3FC0" w:rsidP="001C3FC0">
            <w:pPr>
              <w:rPr>
                <w:rFonts w:eastAsia="Meiryo UI"/>
                <w:b/>
                <w:bCs/>
                <w:snapToGrid w:val="0"/>
                <w:color w:val="000000" w:themeColor="text1"/>
                <w:sz w:val="20"/>
              </w:rPr>
            </w:pPr>
          </w:p>
        </w:tc>
      </w:tr>
      <w:tr w:rsidR="001C3FC0" w:rsidRPr="00A60FD8" w14:paraId="2C3C24BA" w14:textId="77777777" w:rsidTr="001C3FC0">
        <w:trPr>
          <w:trHeight w:val="555"/>
        </w:trPr>
        <w:tc>
          <w:tcPr>
            <w:tcW w:w="172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3134DBA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18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3DBA45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n a section that switches from two-way traffic to alternating traffic or in a waiting section for alternating traffic, the location and speed information is communicated between vehicles of both directions to assist driving, such as passing through the alternating traffic section or waiting until oncoming vehicles pass.</w:t>
            </w:r>
          </w:p>
        </w:tc>
      </w:tr>
      <w:tr w:rsidR="001C3FC0" w:rsidRPr="00A60FD8" w14:paraId="0288C0FA" w14:textId="77777777" w:rsidTr="001C3FC0">
        <w:trPr>
          <w:trHeight w:val="403"/>
        </w:trPr>
        <w:tc>
          <w:tcPr>
            <w:tcW w:w="172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1A59B0D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ason for not considering this functional element</w:t>
            </w:r>
          </w:p>
        </w:tc>
        <w:tc>
          <w:tcPr>
            <w:tcW w:w="818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DE2D81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riving is possible by complying with the laws and regulations related to road traffic, and vehicle control is possible using on-board sensors.</w:t>
            </w:r>
          </w:p>
        </w:tc>
      </w:tr>
      <w:tr w:rsidR="001C3FC0" w:rsidRPr="00A60FD8" w14:paraId="2189B8D6" w14:textId="77777777" w:rsidTr="001C3FC0">
        <w:trPr>
          <w:trHeight w:val="330"/>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535FE96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6E9AE4F2" w14:textId="77777777" w:rsidTr="001C3FC0">
        <w:trPr>
          <w:trHeight w:val="2030"/>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3B84BED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654E446E" wp14:editId="06A4180A">
                  <wp:extent cx="6008551" cy="1168538"/>
                  <wp:effectExtent l="0" t="0" r="0" b="0"/>
                  <wp:docPr id="203" name="図 5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6050509" cy="1176698"/>
                          </a:xfrm>
                          <a:prstGeom prst="rect">
                            <a:avLst/>
                          </a:prstGeom>
                          <a:noFill/>
                          <a:ln>
                            <a:noFill/>
                          </a:ln>
                        </pic:spPr>
                      </pic:pic>
                    </a:graphicData>
                  </a:graphic>
                </wp:inline>
              </w:drawing>
            </w:r>
          </w:p>
        </w:tc>
      </w:tr>
      <w:tr w:rsidR="001C3FC0" w:rsidRPr="00A60FD8" w14:paraId="794E5ABB" w14:textId="77777777" w:rsidTr="00567554">
        <w:trPr>
          <w:trHeight w:val="412"/>
        </w:trPr>
        <w:tc>
          <w:tcPr>
            <w:tcW w:w="699"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474E0EC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44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1898B8E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nection mode</w:t>
            </w:r>
          </w:p>
        </w:tc>
        <w:tc>
          <w:tcPr>
            <w:tcW w:w="2891"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5F9ADD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V</w:t>
            </w:r>
          </w:p>
        </w:tc>
        <w:tc>
          <w:tcPr>
            <w:tcW w:w="916"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468ECE9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6F99887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346"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7015543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2607"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D4C75C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2EE6A22F" w14:textId="77777777" w:rsidTr="00567554">
        <w:trPr>
          <w:trHeight w:val="412"/>
        </w:trPr>
        <w:tc>
          <w:tcPr>
            <w:tcW w:w="699" w:type="dxa"/>
            <w:vMerge/>
            <w:tcBorders>
              <w:top w:val="single" w:sz="8" w:space="0" w:color="3E5E84"/>
              <w:left w:val="single" w:sz="8" w:space="0" w:color="3E5E84"/>
              <w:bottom w:val="single" w:sz="8" w:space="0" w:color="3E5E84"/>
              <w:right w:val="single" w:sz="8" w:space="0" w:color="3E5E84"/>
            </w:tcBorders>
            <w:vAlign w:val="center"/>
            <w:hideMark/>
          </w:tcPr>
          <w:p w14:paraId="4DFBAE3F" w14:textId="77777777" w:rsidR="001C3FC0" w:rsidRPr="00A60FD8" w:rsidRDefault="001C3FC0" w:rsidP="001C3FC0">
            <w:pPr>
              <w:rPr>
                <w:rFonts w:eastAsia="Meiryo UI"/>
                <w:b/>
                <w:bCs/>
                <w:snapToGrid w:val="0"/>
                <w:color w:val="000000" w:themeColor="text1"/>
                <w:sz w:val="20"/>
              </w:rPr>
            </w:pPr>
          </w:p>
        </w:tc>
        <w:tc>
          <w:tcPr>
            <w:tcW w:w="144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4B58798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2891"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C3B3DA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many</w:t>
            </w:r>
          </w:p>
        </w:tc>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27B93B69" w14:textId="77777777" w:rsidR="001C3FC0" w:rsidRPr="00A60FD8" w:rsidRDefault="001C3FC0" w:rsidP="001C3FC0">
            <w:pPr>
              <w:rPr>
                <w:rFonts w:eastAsia="Meiryo UI"/>
                <w:b/>
                <w:bCs/>
                <w:snapToGrid w:val="0"/>
                <w:color w:val="000000" w:themeColor="text1"/>
                <w:sz w:val="20"/>
              </w:rPr>
            </w:pPr>
          </w:p>
        </w:tc>
        <w:tc>
          <w:tcPr>
            <w:tcW w:w="1346"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0828FBC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2607"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74F792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 speed</w:t>
            </w:r>
          </w:p>
        </w:tc>
      </w:tr>
      <w:tr w:rsidR="001C3FC0" w:rsidRPr="00A60FD8" w14:paraId="5A54253F" w14:textId="77777777" w:rsidTr="00567554">
        <w:trPr>
          <w:trHeight w:val="1032"/>
        </w:trPr>
        <w:tc>
          <w:tcPr>
            <w:tcW w:w="699" w:type="dxa"/>
            <w:vMerge/>
            <w:tcBorders>
              <w:top w:val="single" w:sz="8" w:space="0" w:color="3E5E84"/>
              <w:left w:val="single" w:sz="8" w:space="0" w:color="3E5E84"/>
              <w:bottom w:val="single" w:sz="8" w:space="0" w:color="3E5E84"/>
              <w:right w:val="single" w:sz="8" w:space="0" w:color="3E5E84"/>
            </w:tcBorders>
            <w:vAlign w:val="center"/>
            <w:hideMark/>
          </w:tcPr>
          <w:p w14:paraId="60E8AB94" w14:textId="77777777" w:rsidR="001C3FC0" w:rsidRPr="00A60FD8" w:rsidRDefault="001C3FC0" w:rsidP="001C3FC0">
            <w:pPr>
              <w:rPr>
                <w:rFonts w:eastAsia="Meiryo UI"/>
                <w:b/>
                <w:bCs/>
                <w:snapToGrid w:val="0"/>
                <w:color w:val="000000" w:themeColor="text1"/>
                <w:sz w:val="20"/>
              </w:rPr>
            </w:pPr>
          </w:p>
        </w:tc>
        <w:tc>
          <w:tcPr>
            <w:tcW w:w="144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590B4A0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ehicle action</w:t>
            </w:r>
          </w:p>
        </w:tc>
        <w:tc>
          <w:tcPr>
            <w:tcW w:w="2891"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1247CD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Judgment whether the vehicle can start</w:t>
            </w:r>
          </w:p>
        </w:tc>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0FD4F1DC" w14:textId="77777777" w:rsidR="001C3FC0" w:rsidRPr="00A60FD8" w:rsidRDefault="001C3FC0" w:rsidP="001C3FC0">
            <w:pPr>
              <w:rPr>
                <w:rFonts w:eastAsia="Meiryo UI"/>
                <w:b/>
                <w:bCs/>
                <w:snapToGrid w:val="0"/>
                <w:color w:val="000000" w:themeColor="text1"/>
                <w:sz w:val="20"/>
              </w:rPr>
            </w:pPr>
          </w:p>
        </w:tc>
        <w:tc>
          <w:tcPr>
            <w:tcW w:w="1346"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774F448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2607"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7051DC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2EB2B7D3" w14:textId="77777777" w:rsidTr="00567554">
        <w:trPr>
          <w:trHeight w:val="412"/>
        </w:trPr>
        <w:tc>
          <w:tcPr>
            <w:tcW w:w="699" w:type="dxa"/>
            <w:vMerge/>
            <w:tcBorders>
              <w:top w:val="single" w:sz="8" w:space="0" w:color="3E5E84"/>
              <w:left w:val="single" w:sz="8" w:space="0" w:color="3E5E84"/>
              <w:bottom w:val="single" w:sz="8" w:space="0" w:color="3E5E84"/>
              <w:right w:val="single" w:sz="8" w:space="0" w:color="3E5E84"/>
            </w:tcBorders>
            <w:vAlign w:val="center"/>
            <w:hideMark/>
          </w:tcPr>
          <w:p w14:paraId="6925C670" w14:textId="77777777" w:rsidR="001C3FC0" w:rsidRPr="00A60FD8" w:rsidRDefault="001C3FC0" w:rsidP="001C3FC0">
            <w:pPr>
              <w:rPr>
                <w:rFonts w:eastAsia="Meiryo UI"/>
                <w:b/>
                <w:bCs/>
                <w:snapToGrid w:val="0"/>
                <w:color w:val="000000" w:themeColor="text1"/>
                <w:sz w:val="20"/>
              </w:rPr>
            </w:pPr>
          </w:p>
        </w:tc>
        <w:tc>
          <w:tcPr>
            <w:tcW w:w="1441"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693AADB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Quick responsiveness</w:t>
            </w:r>
          </w:p>
        </w:tc>
        <w:tc>
          <w:tcPr>
            <w:tcW w:w="2891"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B286A4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quired</w:t>
            </w:r>
          </w:p>
        </w:tc>
        <w:tc>
          <w:tcPr>
            <w:tcW w:w="2262" w:type="dxa"/>
            <w:gridSpan w:val="3"/>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2882033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2607"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EC2B55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mall</w:t>
            </w:r>
          </w:p>
        </w:tc>
      </w:tr>
    </w:tbl>
    <w:p w14:paraId="1942D380" w14:textId="77777777" w:rsidR="001C3FC0" w:rsidRPr="00A60FD8" w:rsidRDefault="001C3FC0" w:rsidP="001C3FC0">
      <w:pPr>
        <w:pStyle w:val="Tablefin"/>
        <w:rPr>
          <w:rFonts w:eastAsia="Meiryo UI"/>
          <w:snapToGrid w:val="0"/>
        </w:rPr>
      </w:pPr>
    </w:p>
    <w:p w14:paraId="5DB39281" w14:textId="77777777" w:rsidR="00FC5A5D" w:rsidRPr="00A60FD8" w:rsidRDefault="00FC5A5D">
      <w:pPr>
        <w:tabs>
          <w:tab w:val="clear" w:pos="1134"/>
          <w:tab w:val="clear" w:pos="1871"/>
          <w:tab w:val="clear" w:pos="2268"/>
        </w:tabs>
        <w:overflowPunct/>
        <w:autoSpaceDE/>
        <w:autoSpaceDN/>
        <w:adjustRightInd/>
        <w:spacing w:before="0"/>
        <w:textAlignment w:val="auto"/>
        <w:rPr>
          <w:rFonts w:ascii="Times New Roman Bold" w:eastAsia="Meiryo UI" w:hAnsi="Times New Roman Bold" w:cs="Times New Roman Bold"/>
          <w:b/>
          <w:snapToGrid w:val="0"/>
          <w:lang w:eastAsia="zh-CN"/>
        </w:rPr>
      </w:pPr>
      <w:r w:rsidRPr="00A60FD8">
        <w:rPr>
          <w:rFonts w:eastAsia="Meiryo UI"/>
          <w:snapToGrid w:val="0"/>
        </w:rPr>
        <w:br w:type="page"/>
      </w:r>
    </w:p>
    <w:p w14:paraId="33B891AB" w14:textId="317B2E7F" w:rsidR="001C3FC0" w:rsidRPr="00A60FD8" w:rsidRDefault="001C3FC0" w:rsidP="00FC5A5D">
      <w:pPr>
        <w:pStyle w:val="Headingb"/>
        <w:spacing w:after="120"/>
        <w:rPr>
          <w:rFonts w:eastAsia="Meiryo UI"/>
          <w:snapToGrid w:val="0"/>
        </w:rPr>
      </w:pPr>
      <w:r w:rsidRPr="00A60FD8">
        <w:rPr>
          <w:rFonts w:eastAsia="Meiryo UI"/>
          <w:snapToGrid w:val="0"/>
        </w:rPr>
        <w:lastRenderedPageBreak/>
        <w:t>x-11. Driving assistance based on pedestrian information</w:t>
      </w:r>
    </w:p>
    <w:tbl>
      <w:tblPr>
        <w:tblW w:w="9900" w:type="dxa"/>
        <w:tblCellMar>
          <w:left w:w="0" w:type="dxa"/>
          <w:right w:w="0" w:type="dxa"/>
        </w:tblCellMar>
        <w:tblLook w:val="0600" w:firstRow="0" w:lastRow="0" w:firstColumn="0" w:lastColumn="0" w:noHBand="1" w:noVBand="1"/>
      </w:tblPr>
      <w:tblGrid>
        <w:gridCol w:w="720"/>
        <w:gridCol w:w="920"/>
        <w:gridCol w:w="580"/>
        <w:gridCol w:w="2671"/>
        <w:gridCol w:w="60"/>
        <w:gridCol w:w="916"/>
        <w:gridCol w:w="640"/>
        <w:gridCol w:w="683"/>
        <w:gridCol w:w="2710"/>
      </w:tblGrid>
      <w:tr w:rsidR="001C3FC0" w:rsidRPr="00A60FD8" w14:paraId="206D9002" w14:textId="77777777" w:rsidTr="001C3FC0">
        <w:trPr>
          <w:trHeight w:val="403"/>
        </w:trPr>
        <w:tc>
          <w:tcPr>
            <w:tcW w:w="164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4AB9217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26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B46A67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x-11. Driving assistance based on pedestrian information</w:t>
            </w:r>
          </w:p>
        </w:tc>
      </w:tr>
      <w:tr w:rsidR="001C3FC0" w:rsidRPr="00A60FD8" w14:paraId="17ADFA34" w14:textId="77777777" w:rsidTr="001C3FC0">
        <w:trPr>
          <w:trHeight w:val="294"/>
        </w:trPr>
        <w:tc>
          <w:tcPr>
            <w:tcW w:w="164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263A4F9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251"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60CAD9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General roads</w:t>
            </w:r>
          </w:p>
        </w:tc>
        <w:tc>
          <w:tcPr>
            <w:tcW w:w="1616" w:type="dxa"/>
            <w:gridSpan w:val="3"/>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4F6C9A93" w14:textId="77777777" w:rsidR="001C3FC0" w:rsidRPr="00A60FD8" w:rsidRDefault="001C3FC0" w:rsidP="001C3FC0">
            <w:pPr>
              <w:rPr>
                <w:rFonts w:eastAsia="Meiryo UI"/>
                <w:b/>
                <w:bCs/>
                <w:snapToGrid w:val="0"/>
                <w:color w:val="000000" w:themeColor="text1"/>
                <w:sz w:val="20"/>
              </w:rPr>
            </w:pPr>
          </w:p>
        </w:tc>
        <w:tc>
          <w:tcPr>
            <w:tcW w:w="3393"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1472EAFF" w14:textId="77777777" w:rsidR="001C3FC0" w:rsidRPr="00A60FD8" w:rsidRDefault="001C3FC0" w:rsidP="001C3FC0">
            <w:pPr>
              <w:rPr>
                <w:rFonts w:eastAsia="Meiryo UI"/>
                <w:b/>
                <w:bCs/>
                <w:snapToGrid w:val="0"/>
                <w:color w:val="000000" w:themeColor="text1"/>
                <w:sz w:val="20"/>
              </w:rPr>
            </w:pPr>
          </w:p>
        </w:tc>
      </w:tr>
      <w:tr w:rsidR="001C3FC0" w:rsidRPr="00A60FD8" w14:paraId="10FB664A" w14:textId="77777777" w:rsidTr="001C3FC0">
        <w:trPr>
          <w:trHeight w:val="403"/>
        </w:trPr>
        <w:tc>
          <w:tcPr>
            <w:tcW w:w="164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08644DE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26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B0D1C1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 and speed information is provided by pedestrians and bicycles to vehicles to assist driving and stopping of vehicles, etc.</w:t>
            </w:r>
          </w:p>
        </w:tc>
      </w:tr>
      <w:tr w:rsidR="001C3FC0" w:rsidRPr="00A60FD8" w14:paraId="75F4C41D" w14:textId="77777777" w:rsidTr="001C3FC0">
        <w:trPr>
          <w:trHeight w:val="403"/>
        </w:trPr>
        <w:tc>
          <w:tcPr>
            <w:tcW w:w="164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178FE6B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ason for not considering this functional element</w:t>
            </w:r>
          </w:p>
        </w:tc>
        <w:tc>
          <w:tcPr>
            <w:tcW w:w="826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693FA4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ehicle control is possible using on-board sensors.</w:t>
            </w:r>
          </w:p>
        </w:tc>
      </w:tr>
      <w:tr w:rsidR="001C3FC0" w:rsidRPr="00A60FD8" w14:paraId="0EF27CA8" w14:textId="77777777" w:rsidTr="001C3FC0">
        <w:trPr>
          <w:trHeight w:val="294"/>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4A147C5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600606E2" w14:textId="77777777" w:rsidTr="001C3FC0">
        <w:trPr>
          <w:trHeight w:val="2949"/>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07A5003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603AF692" wp14:editId="51122F0E">
                  <wp:extent cx="5983423" cy="1854447"/>
                  <wp:effectExtent l="0" t="0" r="0" b="0"/>
                  <wp:docPr id="204" name="図 5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6016590" cy="1864726"/>
                          </a:xfrm>
                          <a:prstGeom prst="rect">
                            <a:avLst/>
                          </a:prstGeom>
                          <a:noFill/>
                          <a:ln>
                            <a:noFill/>
                          </a:ln>
                        </pic:spPr>
                      </pic:pic>
                    </a:graphicData>
                  </a:graphic>
                </wp:inline>
              </w:drawing>
            </w:r>
          </w:p>
        </w:tc>
      </w:tr>
      <w:tr w:rsidR="001C3FC0" w:rsidRPr="00A60FD8" w14:paraId="29F81130" w14:textId="77777777" w:rsidTr="001C3FC0">
        <w:trPr>
          <w:trHeight w:val="330"/>
        </w:trPr>
        <w:tc>
          <w:tcPr>
            <w:tcW w:w="720"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6243023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3FB7CF7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nection mode</w:t>
            </w:r>
          </w:p>
        </w:tc>
        <w:tc>
          <w:tcPr>
            <w:tcW w:w="2731"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99EF4E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P, V2I</w:t>
            </w:r>
          </w:p>
        </w:tc>
        <w:tc>
          <w:tcPr>
            <w:tcW w:w="916"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32251DC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54F3299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32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0F8E58D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271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2F3470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0C29CADA"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2CB822C6"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2F1AD29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2731"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30D710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many</w:t>
            </w:r>
          </w:p>
        </w:tc>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25B4E2CB" w14:textId="77777777" w:rsidR="001C3FC0" w:rsidRPr="00A60FD8" w:rsidRDefault="001C3FC0" w:rsidP="001C3FC0">
            <w:pPr>
              <w:rPr>
                <w:rFonts w:eastAsia="Meiryo UI"/>
                <w:b/>
                <w:bCs/>
                <w:snapToGrid w:val="0"/>
                <w:color w:val="000000" w:themeColor="text1"/>
                <w:sz w:val="20"/>
              </w:rPr>
            </w:pPr>
          </w:p>
        </w:tc>
        <w:tc>
          <w:tcPr>
            <w:tcW w:w="132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276D5EC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271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9D9309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 speed</w:t>
            </w:r>
          </w:p>
        </w:tc>
      </w:tr>
      <w:tr w:rsidR="001C3FC0" w:rsidRPr="00A60FD8" w14:paraId="06C747B1"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3A57D74D"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56EB711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ehicle action</w:t>
            </w:r>
          </w:p>
        </w:tc>
        <w:tc>
          <w:tcPr>
            <w:tcW w:w="2731"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15EBAE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eceleration, stop, right and left turns</w:t>
            </w:r>
          </w:p>
        </w:tc>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4A34FC32" w14:textId="77777777" w:rsidR="001C3FC0" w:rsidRPr="00A60FD8" w:rsidRDefault="001C3FC0" w:rsidP="001C3FC0">
            <w:pPr>
              <w:rPr>
                <w:rFonts w:eastAsia="Meiryo UI"/>
                <w:b/>
                <w:bCs/>
                <w:snapToGrid w:val="0"/>
                <w:color w:val="000000" w:themeColor="text1"/>
                <w:sz w:val="20"/>
              </w:rPr>
            </w:pPr>
          </w:p>
        </w:tc>
        <w:tc>
          <w:tcPr>
            <w:tcW w:w="132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6DBBE08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271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BA291F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7C3DB65A"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26160E4B"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372F278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Quick responsiveness</w:t>
            </w:r>
          </w:p>
        </w:tc>
        <w:tc>
          <w:tcPr>
            <w:tcW w:w="2731"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70CC03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quired</w:t>
            </w:r>
          </w:p>
        </w:tc>
        <w:tc>
          <w:tcPr>
            <w:tcW w:w="2239" w:type="dxa"/>
            <w:gridSpan w:val="3"/>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2F37953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271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2651E0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mall</w:t>
            </w:r>
          </w:p>
        </w:tc>
      </w:tr>
    </w:tbl>
    <w:p w14:paraId="6689834C" w14:textId="77777777" w:rsidR="001C3FC0" w:rsidRPr="00A60FD8" w:rsidRDefault="001C3FC0" w:rsidP="001C3FC0">
      <w:pPr>
        <w:pStyle w:val="Tablefin"/>
        <w:rPr>
          <w:rFonts w:eastAsia="Meiryo UI"/>
          <w:snapToGrid w:val="0"/>
        </w:rPr>
      </w:pPr>
    </w:p>
    <w:p w14:paraId="527C4025" w14:textId="77777777" w:rsidR="00FC5A5D" w:rsidRPr="00A60FD8" w:rsidRDefault="00FC5A5D">
      <w:pPr>
        <w:tabs>
          <w:tab w:val="clear" w:pos="1134"/>
          <w:tab w:val="clear" w:pos="1871"/>
          <w:tab w:val="clear" w:pos="2268"/>
        </w:tabs>
        <w:overflowPunct/>
        <w:autoSpaceDE/>
        <w:autoSpaceDN/>
        <w:adjustRightInd/>
        <w:spacing w:before="0"/>
        <w:textAlignment w:val="auto"/>
        <w:rPr>
          <w:rFonts w:ascii="Times New Roman Bold" w:eastAsia="Meiryo UI" w:hAnsi="Times New Roman Bold" w:cs="Times New Roman Bold"/>
          <w:b/>
          <w:snapToGrid w:val="0"/>
          <w:lang w:eastAsia="zh-CN"/>
        </w:rPr>
      </w:pPr>
      <w:r w:rsidRPr="00A60FD8">
        <w:rPr>
          <w:rFonts w:eastAsia="Meiryo UI"/>
          <w:snapToGrid w:val="0"/>
        </w:rPr>
        <w:br w:type="page"/>
      </w:r>
    </w:p>
    <w:p w14:paraId="447EDB0B" w14:textId="4D084CEF" w:rsidR="001C3FC0" w:rsidRPr="00A60FD8" w:rsidRDefault="001C3FC0" w:rsidP="00FC5A5D">
      <w:pPr>
        <w:pStyle w:val="Headingb"/>
        <w:spacing w:after="120"/>
        <w:rPr>
          <w:rFonts w:eastAsia="Meiryo UI"/>
          <w:snapToGrid w:val="0"/>
        </w:rPr>
      </w:pPr>
      <w:r w:rsidRPr="00A60FD8">
        <w:rPr>
          <w:rFonts w:eastAsia="Meiryo UI"/>
          <w:snapToGrid w:val="0"/>
        </w:rPr>
        <w:lastRenderedPageBreak/>
        <w:t>x-12. Driving assistance based on streetcar information</w:t>
      </w:r>
    </w:p>
    <w:tbl>
      <w:tblPr>
        <w:tblW w:w="9900" w:type="dxa"/>
        <w:tblCellMar>
          <w:left w:w="0" w:type="dxa"/>
          <w:right w:w="0" w:type="dxa"/>
        </w:tblCellMar>
        <w:tblLook w:val="0600" w:firstRow="0" w:lastRow="0" w:firstColumn="0" w:lastColumn="0" w:noHBand="1" w:noVBand="1"/>
      </w:tblPr>
      <w:tblGrid>
        <w:gridCol w:w="781"/>
        <w:gridCol w:w="859"/>
        <w:gridCol w:w="724"/>
        <w:gridCol w:w="2508"/>
        <w:gridCol w:w="370"/>
        <w:gridCol w:w="916"/>
        <w:gridCol w:w="328"/>
        <w:gridCol w:w="880"/>
        <w:gridCol w:w="2534"/>
      </w:tblGrid>
      <w:tr w:rsidR="001C3FC0" w:rsidRPr="00A60FD8" w14:paraId="63A5CBB0" w14:textId="77777777" w:rsidTr="001C3FC0">
        <w:trPr>
          <w:trHeight w:val="410"/>
        </w:trPr>
        <w:tc>
          <w:tcPr>
            <w:tcW w:w="164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51A60611" w14:textId="77777777" w:rsidR="001C3FC0" w:rsidRPr="00A60FD8" w:rsidRDefault="001C3FC0" w:rsidP="001C3FC0">
            <w:pPr>
              <w:keepNext/>
              <w:keepLines/>
              <w:spacing w:after="120"/>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26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943A88B" w14:textId="77777777" w:rsidR="001C3FC0" w:rsidRPr="00A60FD8" w:rsidRDefault="001C3FC0" w:rsidP="001C3FC0">
            <w:pPr>
              <w:keepNext/>
              <w:keepLines/>
              <w:spacing w:after="120"/>
              <w:rPr>
                <w:rFonts w:eastAsia="Meiryo UI"/>
                <w:b/>
                <w:bCs/>
                <w:snapToGrid w:val="0"/>
                <w:color w:val="000000" w:themeColor="text1"/>
                <w:sz w:val="20"/>
              </w:rPr>
            </w:pPr>
            <w:r w:rsidRPr="00A60FD8">
              <w:rPr>
                <w:rFonts w:eastAsia="Meiryo UI"/>
                <w:b/>
                <w:bCs/>
                <w:snapToGrid w:val="0"/>
                <w:color w:val="000000" w:themeColor="text1"/>
                <w:sz w:val="20"/>
              </w:rPr>
              <w:t>x-12. Driving assistance based on streetcar information</w:t>
            </w:r>
          </w:p>
        </w:tc>
      </w:tr>
      <w:tr w:rsidR="001C3FC0" w:rsidRPr="00A60FD8" w14:paraId="2DF966F5" w14:textId="77777777" w:rsidTr="001C3FC0">
        <w:trPr>
          <w:trHeight w:val="291"/>
        </w:trPr>
        <w:tc>
          <w:tcPr>
            <w:tcW w:w="164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6A840E0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232"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71C173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General roads</w:t>
            </w:r>
          </w:p>
        </w:tc>
        <w:tc>
          <w:tcPr>
            <w:tcW w:w="1614" w:type="dxa"/>
            <w:gridSpan w:val="3"/>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3BB44512" w14:textId="77777777" w:rsidR="001C3FC0" w:rsidRPr="00A60FD8" w:rsidRDefault="001C3FC0" w:rsidP="001C3FC0">
            <w:pPr>
              <w:rPr>
                <w:rFonts w:eastAsia="Meiryo UI"/>
                <w:b/>
                <w:bCs/>
                <w:snapToGrid w:val="0"/>
                <w:color w:val="000000" w:themeColor="text1"/>
                <w:sz w:val="20"/>
              </w:rPr>
            </w:pPr>
          </w:p>
        </w:tc>
        <w:tc>
          <w:tcPr>
            <w:tcW w:w="3414"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0DCA8913" w14:textId="77777777" w:rsidR="001C3FC0" w:rsidRPr="00A60FD8" w:rsidRDefault="001C3FC0" w:rsidP="001C3FC0">
            <w:pPr>
              <w:rPr>
                <w:rFonts w:eastAsia="Meiryo UI"/>
                <w:b/>
                <w:bCs/>
                <w:snapToGrid w:val="0"/>
                <w:color w:val="000000" w:themeColor="text1"/>
                <w:sz w:val="20"/>
              </w:rPr>
            </w:pPr>
          </w:p>
        </w:tc>
      </w:tr>
      <w:tr w:rsidR="001C3FC0" w:rsidRPr="00A60FD8" w14:paraId="586CD4E4" w14:textId="77777777" w:rsidTr="001C3FC0">
        <w:trPr>
          <w:trHeight w:val="410"/>
        </w:trPr>
        <w:tc>
          <w:tcPr>
            <w:tcW w:w="164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53EFA2A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26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B402F8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 and speed information is provided by streetcars to the surrounding vehicles to assist driving of the surrounding vehicles.</w:t>
            </w:r>
          </w:p>
        </w:tc>
      </w:tr>
      <w:tr w:rsidR="001C3FC0" w:rsidRPr="00A60FD8" w14:paraId="4607F734" w14:textId="77777777" w:rsidTr="001C3FC0">
        <w:trPr>
          <w:trHeight w:val="410"/>
        </w:trPr>
        <w:tc>
          <w:tcPr>
            <w:tcW w:w="164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6230102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ason for not considering this functional element</w:t>
            </w:r>
          </w:p>
        </w:tc>
        <w:tc>
          <w:tcPr>
            <w:tcW w:w="826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8E8CCD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ehicle control is possible using on-board sensors.</w:t>
            </w:r>
          </w:p>
        </w:tc>
      </w:tr>
      <w:tr w:rsidR="001C3FC0" w:rsidRPr="00A60FD8" w14:paraId="26BC5034" w14:textId="77777777" w:rsidTr="001C3FC0">
        <w:trPr>
          <w:trHeight w:val="291"/>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3AA3533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2280E065" w14:textId="77777777" w:rsidTr="001C3FC0">
        <w:trPr>
          <w:trHeight w:val="3227"/>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auto"/>
            <w:tcMar>
              <w:top w:w="39" w:type="dxa"/>
              <w:left w:w="98" w:type="dxa"/>
              <w:bottom w:w="49" w:type="dxa"/>
              <w:right w:w="98" w:type="dxa"/>
            </w:tcMar>
            <w:hideMark/>
          </w:tcPr>
          <w:p w14:paraId="215DB1F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41A41B21" wp14:editId="4FB1A22B">
                  <wp:extent cx="5920286" cy="2199069"/>
                  <wp:effectExtent l="0" t="0" r="4445" b="0"/>
                  <wp:docPr id="205" name="図 5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8742" cy="2209639"/>
                          </a:xfrm>
                          <a:prstGeom prst="rect">
                            <a:avLst/>
                          </a:prstGeom>
                          <a:noFill/>
                          <a:ln>
                            <a:noFill/>
                          </a:ln>
                        </pic:spPr>
                      </pic:pic>
                    </a:graphicData>
                  </a:graphic>
                </wp:inline>
              </w:drawing>
            </w:r>
          </w:p>
        </w:tc>
      </w:tr>
      <w:tr w:rsidR="001C3FC0" w:rsidRPr="00A60FD8" w14:paraId="4A8190EA" w14:textId="77777777" w:rsidTr="001C3FC0">
        <w:trPr>
          <w:trHeight w:val="329"/>
        </w:trPr>
        <w:tc>
          <w:tcPr>
            <w:tcW w:w="781"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452D34B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58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724D43B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nection mode</w:t>
            </w:r>
          </w:p>
        </w:tc>
        <w:tc>
          <w:tcPr>
            <w:tcW w:w="2878"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92CF7B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V</w:t>
            </w:r>
          </w:p>
        </w:tc>
        <w:tc>
          <w:tcPr>
            <w:tcW w:w="916"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6D27EEB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2FFE988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20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552E8B8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2534"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5AB5FA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21728CA1" w14:textId="77777777" w:rsidTr="001C3FC0">
        <w:trPr>
          <w:trHeight w:val="329"/>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67A1359A" w14:textId="77777777" w:rsidR="001C3FC0" w:rsidRPr="00A60FD8" w:rsidRDefault="001C3FC0" w:rsidP="001C3FC0">
            <w:pPr>
              <w:rPr>
                <w:rFonts w:eastAsia="Meiryo UI"/>
                <w:b/>
                <w:bCs/>
                <w:snapToGrid w:val="0"/>
                <w:color w:val="000000" w:themeColor="text1"/>
                <w:sz w:val="20"/>
              </w:rPr>
            </w:pPr>
          </w:p>
        </w:tc>
        <w:tc>
          <w:tcPr>
            <w:tcW w:w="158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2E92318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2878"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98401E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many</w:t>
            </w:r>
          </w:p>
        </w:tc>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1849FBA6" w14:textId="77777777" w:rsidR="001C3FC0" w:rsidRPr="00A60FD8" w:rsidRDefault="001C3FC0" w:rsidP="001C3FC0">
            <w:pPr>
              <w:rPr>
                <w:rFonts w:eastAsia="Meiryo UI"/>
                <w:b/>
                <w:bCs/>
                <w:snapToGrid w:val="0"/>
                <w:color w:val="000000" w:themeColor="text1"/>
                <w:sz w:val="20"/>
              </w:rPr>
            </w:pPr>
          </w:p>
        </w:tc>
        <w:tc>
          <w:tcPr>
            <w:tcW w:w="120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6947C50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2534"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15E807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 speed</w:t>
            </w:r>
          </w:p>
        </w:tc>
      </w:tr>
      <w:tr w:rsidR="001C3FC0" w:rsidRPr="00A60FD8" w14:paraId="4ECAB06B" w14:textId="77777777" w:rsidTr="001C3FC0">
        <w:trPr>
          <w:trHeight w:val="1013"/>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4289AF97" w14:textId="77777777" w:rsidR="001C3FC0" w:rsidRPr="00A60FD8" w:rsidRDefault="001C3FC0" w:rsidP="001C3FC0">
            <w:pPr>
              <w:rPr>
                <w:rFonts w:eastAsia="Meiryo UI"/>
                <w:b/>
                <w:bCs/>
                <w:snapToGrid w:val="0"/>
                <w:color w:val="000000" w:themeColor="text1"/>
                <w:sz w:val="20"/>
              </w:rPr>
            </w:pPr>
          </w:p>
        </w:tc>
        <w:tc>
          <w:tcPr>
            <w:tcW w:w="158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3722148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ehicle action</w:t>
            </w:r>
          </w:p>
        </w:tc>
        <w:tc>
          <w:tcPr>
            <w:tcW w:w="2878"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17B3B8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Judgment whether the vehicle can start</w:t>
            </w:r>
          </w:p>
        </w:tc>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5FA80090" w14:textId="77777777" w:rsidR="001C3FC0" w:rsidRPr="00A60FD8" w:rsidRDefault="001C3FC0" w:rsidP="001C3FC0">
            <w:pPr>
              <w:rPr>
                <w:rFonts w:eastAsia="Meiryo UI"/>
                <w:b/>
                <w:bCs/>
                <w:snapToGrid w:val="0"/>
                <w:color w:val="000000" w:themeColor="text1"/>
                <w:sz w:val="20"/>
              </w:rPr>
            </w:pPr>
          </w:p>
        </w:tc>
        <w:tc>
          <w:tcPr>
            <w:tcW w:w="1208"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4B2A6F9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2534"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6073D6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541F012F" w14:textId="77777777" w:rsidTr="001C3FC0">
        <w:trPr>
          <w:trHeight w:val="329"/>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50DECE37" w14:textId="77777777" w:rsidR="001C3FC0" w:rsidRPr="00A60FD8" w:rsidRDefault="001C3FC0" w:rsidP="001C3FC0">
            <w:pPr>
              <w:rPr>
                <w:rFonts w:eastAsia="Meiryo UI"/>
                <w:b/>
                <w:bCs/>
                <w:snapToGrid w:val="0"/>
                <w:color w:val="000000" w:themeColor="text1"/>
                <w:sz w:val="20"/>
              </w:rPr>
            </w:pPr>
          </w:p>
        </w:tc>
        <w:tc>
          <w:tcPr>
            <w:tcW w:w="1583"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0E99E98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Quick responsiveness</w:t>
            </w:r>
          </w:p>
        </w:tc>
        <w:tc>
          <w:tcPr>
            <w:tcW w:w="2878"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1A18A5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quired</w:t>
            </w:r>
          </w:p>
        </w:tc>
        <w:tc>
          <w:tcPr>
            <w:tcW w:w="2124" w:type="dxa"/>
            <w:gridSpan w:val="3"/>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6D44BCF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2534"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113152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mall</w:t>
            </w:r>
          </w:p>
        </w:tc>
      </w:tr>
    </w:tbl>
    <w:p w14:paraId="447D52A0" w14:textId="77777777" w:rsidR="001C3FC0" w:rsidRPr="00A60FD8" w:rsidRDefault="001C3FC0" w:rsidP="001C3FC0">
      <w:pPr>
        <w:pStyle w:val="Tablefin"/>
        <w:rPr>
          <w:rFonts w:eastAsia="Meiryo UI"/>
          <w:snapToGrid w:val="0"/>
        </w:rPr>
      </w:pPr>
    </w:p>
    <w:p w14:paraId="6A7B8DDC" w14:textId="77777777" w:rsidR="00FC5A5D" w:rsidRPr="00A60FD8" w:rsidRDefault="00FC5A5D">
      <w:pPr>
        <w:tabs>
          <w:tab w:val="clear" w:pos="1134"/>
          <w:tab w:val="clear" w:pos="1871"/>
          <w:tab w:val="clear" w:pos="2268"/>
        </w:tabs>
        <w:overflowPunct/>
        <w:autoSpaceDE/>
        <w:autoSpaceDN/>
        <w:adjustRightInd/>
        <w:spacing w:before="0"/>
        <w:textAlignment w:val="auto"/>
        <w:rPr>
          <w:rFonts w:ascii="Times New Roman Bold" w:eastAsia="Meiryo UI" w:hAnsi="Times New Roman Bold" w:cs="Times New Roman Bold"/>
          <w:b/>
          <w:snapToGrid w:val="0"/>
          <w:lang w:eastAsia="zh-CN"/>
        </w:rPr>
      </w:pPr>
      <w:r w:rsidRPr="00A60FD8">
        <w:rPr>
          <w:rFonts w:eastAsia="Meiryo UI"/>
          <w:snapToGrid w:val="0"/>
        </w:rPr>
        <w:br w:type="page"/>
      </w:r>
    </w:p>
    <w:p w14:paraId="16D78E4F" w14:textId="03B5A4AF" w:rsidR="001C3FC0" w:rsidRPr="00A60FD8" w:rsidRDefault="001C3FC0" w:rsidP="00FC5A5D">
      <w:pPr>
        <w:pStyle w:val="Headingb"/>
        <w:spacing w:after="120"/>
        <w:rPr>
          <w:rFonts w:eastAsia="Meiryo UI"/>
          <w:snapToGrid w:val="0"/>
        </w:rPr>
      </w:pPr>
      <w:r w:rsidRPr="00A60FD8">
        <w:rPr>
          <w:rFonts w:eastAsia="Meiryo UI"/>
          <w:snapToGrid w:val="0"/>
        </w:rPr>
        <w:lastRenderedPageBreak/>
        <w:t>x-13. Driving assistance based on traffic congestion information (V2V)</w:t>
      </w:r>
    </w:p>
    <w:tbl>
      <w:tblPr>
        <w:tblW w:w="9900" w:type="dxa"/>
        <w:tblCellMar>
          <w:left w:w="0" w:type="dxa"/>
          <w:right w:w="0" w:type="dxa"/>
        </w:tblCellMar>
        <w:tblLook w:val="0600" w:firstRow="0" w:lastRow="0" w:firstColumn="0" w:lastColumn="0" w:noHBand="1" w:noVBand="1"/>
      </w:tblPr>
      <w:tblGrid>
        <w:gridCol w:w="700"/>
        <w:gridCol w:w="1100"/>
        <w:gridCol w:w="400"/>
        <w:gridCol w:w="2600"/>
        <w:gridCol w:w="70"/>
        <w:gridCol w:w="846"/>
        <w:gridCol w:w="840"/>
        <w:gridCol w:w="580"/>
        <w:gridCol w:w="2764"/>
      </w:tblGrid>
      <w:tr w:rsidR="001C3FC0" w:rsidRPr="00A60FD8" w14:paraId="5113CF0C" w14:textId="77777777" w:rsidTr="001C3FC0">
        <w:trPr>
          <w:trHeight w:val="327"/>
        </w:trPr>
        <w:tc>
          <w:tcPr>
            <w:tcW w:w="18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667B196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10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B8B7BA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X13. Driving assistance based on traffic congestion information (V2V)</w:t>
            </w:r>
          </w:p>
        </w:tc>
      </w:tr>
      <w:tr w:rsidR="001C3FC0" w:rsidRPr="00A60FD8" w14:paraId="173B52EA" w14:textId="77777777" w:rsidTr="001C3FC0">
        <w:trPr>
          <w:trHeight w:val="327"/>
        </w:trPr>
        <w:tc>
          <w:tcPr>
            <w:tcW w:w="18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7FFAD23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070"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45FF73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Expressways + General roads</w:t>
            </w:r>
          </w:p>
        </w:tc>
        <w:tc>
          <w:tcPr>
            <w:tcW w:w="1686"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009C452A" w14:textId="77777777" w:rsidR="001C3FC0" w:rsidRPr="00A60FD8" w:rsidRDefault="001C3FC0" w:rsidP="001C3FC0">
            <w:pPr>
              <w:rPr>
                <w:rFonts w:eastAsia="Meiryo UI"/>
                <w:b/>
                <w:bCs/>
                <w:snapToGrid w:val="0"/>
                <w:color w:val="000000" w:themeColor="text1"/>
                <w:sz w:val="20"/>
              </w:rPr>
            </w:pPr>
          </w:p>
        </w:tc>
        <w:tc>
          <w:tcPr>
            <w:tcW w:w="3344" w:type="dxa"/>
            <w:gridSpan w:val="2"/>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06160E9D" w14:textId="77777777" w:rsidR="001C3FC0" w:rsidRPr="00A60FD8" w:rsidRDefault="001C3FC0" w:rsidP="001C3FC0">
            <w:pPr>
              <w:rPr>
                <w:rFonts w:eastAsia="Meiryo UI"/>
                <w:b/>
                <w:bCs/>
                <w:snapToGrid w:val="0"/>
                <w:color w:val="000000" w:themeColor="text1"/>
                <w:sz w:val="20"/>
              </w:rPr>
            </w:pPr>
          </w:p>
        </w:tc>
      </w:tr>
      <w:tr w:rsidR="001C3FC0" w:rsidRPr="00A60FD8" w14:paraId="23137242" w14:textId="77777777" w:rsidTr="001C3FC0">
        <w:trPr>
          <w:trHeight w:val="403"/>
        </w:trPr>
        <w:tc>
          <w:tcPr>
            <w:tcW w:w="18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59E88A9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10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91AC56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raffic congestion status information is provided by vehicles caught in traffic congestion to the following vehicles to assist the trajectory change.</w:t>
            </w:r>
          </w:p>
        </w:tc>
      </w:tr>
      <w:tr w:rsidR="001C3FC0" w:rsidRPr="00A60FD8" w14:paraId="22B73574" w14:textId="77777777" w:rsidTr="001C3FC0">
        <w:trPr>
          <w:trHeight w:val="707"/>
        </w:trPr>
        <w:tc>
          <w:tcPr>
            <w:tcW w:w="18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3C131B2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ason for not considering this functional element</w:t>
            </w:r>
          </w:p>
        </w:tc>
        <w:tc>
          <w:tcPr>
            <w:tcW w:w="8100" w:type="dxa"/>
            <w:gridSpan w:val="7"/>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405847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he time margin for avoidance is limited due to short range when information is provided from the tail of a traffic congestion. Thus, this functional element was dropped from those of trajectory change. (It may be regarded as a functional element of collision avoidance, but collision avoidance will be enabled by the functionality of automated driving. Thus, it was also dropped as a functional element of collision avoidance.)</w:t>
            </w:r>
          </w:p>
        </w:tc>
      </w:tr>
      <w:tr w:rsidR="001C3FC0" w:rsidRPr="00A60FD8" w14:paraId="7B6EB9F7" w14:textId="77777777" w:rsidTr="001C3FC0">
        <w:trPr>
          <w:trHeight w:val="327"/>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698A586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14EDE1A1" w14:textId="77777777" w:rsidTr="001C3FC0">
        <w:trPr>
          <w:trHeight w:val="1768"/>
        </w:trPr>
        <w:tc>
          <w:tcPr>
            <w:tcW w:w="9900" w:type="dxa"/>
            <w:gridSpan w:val="9"/>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61E1224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6CA73C03" wp14:editId="66B62A9C">
                  <wp:extent cx="6020616" cy="984512"/>
                  <wp:effectExtent l="0" t="0" r="0" b="6350"/>
                  <wp:docPr id="206" name="図 5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6078482" cy="993975"/>
                          </a:xfrm>
                          <a:prstGeom prst="rect">
                            <a:avLst/>
                          </a:prstGeom>
                          <a:noFill/>
                          <a:ln>
                            <a:noFill/>
                          </a:ln>
                        </pic:spPr>
                      </pic:pic>
                    </a:graphicData>
                  </a:graphic>
                </wp:inline>
              </w:drawing>
            </w:r>
          </w:p>
        </w:tc>
      </w:tr>
      <w:tr w:rsidR="001C3FC0" w:rsidRPr="00A60FD8" w14:paraId="5A7BB799" w14:textId="77777777" w:rsidTr="001C3FC0">
        <w:trPr>
          <w:trHeight w:val="330"/>
        </w:trPr>
        <w:tc>
          <w:tcPr>
            <w:tcW w:w="700"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04F5A86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5F4ADCE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nection mode</w:t>
            </w:r>
          </w:p>
        </w:tc>
        <w:tc>
          <w:tcPr>
            <w:tcW w:w="260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60A319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V</w:t>
            </w:r>
          </w:p>
        </w:tc>
        <w:tc>
          <w:tcPr>
            <w:tcW w:w="916" w:type="dxa"/>
            <w:gridSpan w:val="2"/>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601D17E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572A5BD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42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0F125B6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2764"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4E48D0B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tatus of traffic congestion</w:t>
            </w:r>
          </w:p>
        </w:tc>
      </w:tr>
      <w:tr w:rsidR="001C3FC0" w:rsidRPr="00A60FD8" w14:paraId="11211DAA"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573F4E7C"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32B2C61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260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F66081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many</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5850585B" w14:textId="77777777" w:rsidR="001C3FC0" w:rsidRPr="00A60FD8" w:rsidRDefault="001C3FC0" w:rsidP="001C3FC0">
            <w:pPr>
              <w:rPr>
                <w:rFonts w:eastAsia="Meiryo UI"/>
                <w:b/>
                <w:bCs/>
                <w:snapToGrid w:val="0"/>
                <w:color w:val="000000" w:themeColor="text1"/>
                <w:sz w:val="20"/>
              </w:rPr>
            </w:pPr>
          </w:p>
        </w:tc>
        <w:tc>
          <w:tcPr>
            <w:tcW w:w="142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1D5A6F4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2764"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16BD6E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1FB1F146" w14:textId="77777777" w:rsidTr="001C3FC0">
        <w:trPr>
          <w:trHeight w:val="942"/>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3E7BB4E3"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2AD72FC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ehicle action</w:t>
            </w:r>
          </w:p>
        </w:tc>
        <w:tc>
          <w:tcPr>
            <w:tcW w:w="260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C517BF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rajectory change, speed adjustment, stop</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7D0D071E" w14:textId="77777777" w:rsidR="001C3FC0" w:rsidRPr="00A60FD8" w:rsidRDefault="001C3FC0" w:rsidP="001C3FC0">
            <w:pPr>
              <w:rPr>
                <w:rFonts w:eastAsia="Meiryo UI"/>
                <w:b/>
                <w:bCs/>
                <w:snapToGrid w:val="0"/>
                <w:color w:val="000000" w:themeColor="text1"/>
                <w:sz w:val="20"/>
              </w:rPr>
            </w:pPr>
          </w:p>
        </w:tc>
        <w:tc>
          <w:tcPr>
            <w:tcW w:w="142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77D7150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2764"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14F065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6D845E1E" w14:textId="77777777" w:rsidTr="001C3FC0">
        <w:trPr>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0881C57A" w14:textId="77777777" w:rsidR="001C3FC0" w:rsidRPr="00A60FD8" w:rsidRDefault="001C3FC0" w:rsidP="001C3FC0">
            <w:pPr>
              <w:rPr>
                <w:rFonts w:eastAsia="Meiryo UI"/>
                <w:b/>
                <w:bCs/>
                <w:snapToGrid w:val="0"/>
                <w:color w:val="000000" w:themeColor="text1"/>
                <w:sz w:val="20"/>
              </w:rPr>
            </w:pPr>
          </w:p>
        </w:tc>
        <w:tc>
          <w:tcPr>
            <w:tcW w:w="15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758191E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Quick responsiveness</w:t>
            </w:r>
          </w:p>
        </w:tc>
        <w:tc>
          <w:tcPr>
            <w:tcW w:w="260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6C6B6F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ot required</w:t>
            </w:r>
          </w:p>
        </w:tc>
        <w:tc>
          <w:tcPr>
            <w:tcW w:w="2336" w:type="dxa"/>
            <w:gridSpan w:val="4"/>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1066D5C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2764"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423691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mall</w:t>
            </w:r>
          </w:p>
        </w:tc>
      </w:tr>
    </w:tbl>
    <w:p w14:paraId="0A1B83E9" w14:textId="77777777" w:rsidR="001C3FC0" w:rsidRPr="00A60FD8" w:rsidRDefault="001C3FC0" w:rsidP="001C3FC0">
      <w:pPr>
        <w:pStyle w:val="Tablefin"/>
        <w:rPr>
          <w:rFonts w:eastAsia="Meiryo UI"/>
          <w:snapToGrid w:val="0"/>
        </w:rPr>
      </w:pPr>
    </w:p>
    <w:p w14:paraId="51CF3462" w14:textId="77777777" w:rsidR="00FC5A5D" w:rsidRPr="00A60FD8" w:rsidRDefault="00FC5A5D">
      <w:pPr>
        <w:tabs>
          <w:tab w:val="clear" w:pos="1134"/>
          <w:tab w:val="clear" w:pos="1871"/>
          <w:tab w:val="clear" w:pos="2268"/>
        </w:tabs>
        <w:overflowPunct/>
        <w:autoSpaceDE/>
        <w:autoSpaceDN/>
        <w:adjustRightInd/>
        <w:spacing w:before="0"/>
        <w:textAlignment w:val="auto"/>
        <w:rPr>
          <w:rFonts w:ascii="Times New Roman Bold" w:eastAsia="Meiryo UI" w:hAnsi="Times New Roman Bold" w:cs="Times New Roman Bold"/>
          <w:b/>
          <w:snapToGrid w:val="0"/>
          <w:lang w:eastAsia="zh-CN"/>
        </w:rPr>
      </w:pPr>
      <w:r w:rsidRPr="00A60FD8">
        <w:rPr>
          <w:rFonts w:eastAsia="Meiryo UI"/>
          <w:snapToGrid w:val="0"/>
        </w:rPr>
        <w:br w:type="page"/>
      </w:r>
    </w:p>
    <w:p w14:paraId="5CA04168" w14:textId="20FE2B48" w:rsidR="001C3FC0" w:rsidRPr="00A60FD8" w:rsidRDefault="001C3FC0" w:rsidP="00FC5A5D">
      <w:pPr>
        <w:pStyle w:val="Headingb"/>
        <w:spacing w:after="120"/>
        <w:rPr>
          <w:rFonts w:eastAsia="Meiryo UI"/>
          <w:snapToGrid w:val="0"/>
        </w:rPr>
      </w:pPr>
      <w:r w:rsidRPr="00A60FD8">
        <w:rPr>
          <w:rFonts w:eastAsia="Meiryo UI"/>
          <w:snapToGrid w:val="0"/>
        </w:rPr>
        <w:lastRenderedPageBreak/>
        <w:t>x-14. Traffic congestion assistance at branches and exits (V2V)</w:t>
      </w:r>
    </w:p>
    <w:tbl>
      <w:tblPr>
        <w:tblW w:w="9900" w:type="dxa"/>
        <w:tblCellMar>
          <w:left w:w="0" w:type="dxa"/>
          <w:right w:w="0" w:type="dxa"/>
        </w:tblCellMar>
        <w:tblLook w:val="0600" w:firstRow="0" w:lastRow="0" w:firstColumn="0" w:lastColumn="0" w:noHBand="1" w:noVBand="1"/>
      </w:tblPr>
      <w:tblGrid>
        <w:gridCol w:w="700"/>
        <w:gridCol w:w="1100"/>
        <w:gridCol w:w="620"/>
        <w:gridCol w:w="2380"/>
        <w:gridCol w:w="121"/>
        <w:gridCol w:w="795"/>
        <w:gridCol w:w="820"/>
        <w:gridCol w:w="440"/>
        <w:gridCol w:w="2904"/>
        <w:gridCol w:w="20"/>
      </w:tblGrid>
      <w:tr w:rsidR="001C3FC0" w:rsidRPr="00A60FD8" w14:paraId="283EDE76" w14:textId="77777777" w:rsidTr="001C3FC0">
        <w:trPr>
          <w:trHeight w:val="272"/>
        </w:trPr>
        <w:tc>
          <w:tcPr>
            <w:tcW w:w="18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0AFA22B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ame of the functional element</w:t>
            </w:r>
          </w:p>
        </w:tc>
        <w:tc>
          <w:tcPr>
            <w:tcW w:w="8100" w:type="dxa"/>
            <w:gridSpan w:val="8"/>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912FB4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X14. Traffic congestion assistance at branches and exits (V2V)</w:t>
            </w:r>
          </w:p>
        </w:tc>
      </w:tr>
      <w:tr w:rsidR="001C3FC0" w:rsidRPr="00A60FD8" w14:paraId="2FE88BC4" w14:textId="77777777" w:rsidTr="001C3FC0">
        <w:trPr>
          <w:trHeight w:val="272"/>
        </w:trPr>
        <w:tc>
          <w:tcPr>
            <w:tcW w:w="18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0EE91E86"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Target areas</w:t>
            </w:r>
          </w:p>
        </w:tc>
        <w:tc>
          <w:tcPr>
            <w:tcW w:w="3121"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2044C35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Expressways + General roads</w:t>
            </w:r>
          </w:p>
        </w:tc>
        <w:tc>
          <w:tcPr>
            <w:tcW w:w="1615"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tcPr>
          <w:p w14:paraId="0907819C" w14:textId="77777777" w:rsidR="001C3FC0" w:rsidRPr="00A60FD8" w:rsidRDefault="001C3FC0" w:rsidP="001C3FC0">
            <w:pPr>
              <w:rPr>
                <w:rFonts w:eastAsia="Meiryo UI"/>
                <w:b/>
                <w:bCs/>
                <w:snapToGrid w:val="0"/>
                <w:color w:val="000000" w:themeColor="text1"/>
                <w:sz w:val="20"/>
              </w:rPr>
            </w:pPr>
          </w:p>
        </w:tc>
        <w:tc>
          <w:tcPr>
            <w:tcW w:w="3364" w:type="dxa"/>
            <w:gridSpan w:val="3"/>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tcPr>
          <w:p w14:paraId="0003E158" w14:textId="77777777" w:rsidR="001C3FC0" w:rsidRPr="00A60FD8" w:rsidRDefault="001C3FC0" w:rsidP="001C3FC0">
            <w:pPr>
              <w:rPr>
                <w:rFonts w:eastAsia="Meiryo UI"/>
                <w:b/>
                <w:bCs/>
                <w:snapToGrid w:val="0"/>
                <w:color w:val="000000" w:themeColor="text1"/>
                <w:sz w:val="20"/>
              </w:rPr>
            </w:pPr>
          </w:p>
        </w:tc>
      </w:tr>
      <w:tr w:rsidR="001C3FC0" w:rsidRPr="00A60FD8" w14:paraId="0CD34E02" w14:textId="77777777" w:rsidTr="001C3FC0">
        <w:trPr>
          <w:trHeight w:val="403"/>
        </w:trPr>
        <w:tc>
          <w:tcPr>
            <w:tcW w:w="18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0746AAC9"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verview</w:t>
            </w:r>
          </w:p>
        </w:tc>
        <w:tc>
          <w:tcPr>
            <w:tcW w:w="8100" w:type="dxa"/>
            <w:gridSpan w:val="8"/>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D12946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Location and speed information and information about traffic congestion on shoulders are provided by vehicles caught in traffic congestion to the following vehicles on the main lane to assist entry to branches.</w:t>
            </w:r>
          </w:p>
        </w:tc>
      </w:tr>
      <w:tr w:rsidR="001C3FC0" w:rsidRPr="00A60FD8" w14:paraId="5AD09546" w14:textId="77777777" w:rsidTr="001C3FC0">
        <w:trPr>
          <w:trHeight w:val="403"/>
        </w:trPr>
        <w:tc>
          <w:tcPr>
            <w:tcW w:w="180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39" w:type="dxa"/>
            </w:tcMar>
            <w:vAlign w:val="center"/>
            <w:hideMark/>
          </w:tcPr>
          <w:p w14:paraId="216448CB"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ason for not considering this functional element</w:t>
            </w:r>
          </w:p>
        </w:tc>
        <w:tc>
          <w:tcPr>
            <w:tcW w:w="8100" w:type="dxa"/>
            <w:gridSpan w:val="8"/>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F4951B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n V2V, the time margin from acquisition of information to stopping at the tail of a traffic congestion queue on the shoulder is limited, and it is difficult to change the trajectory.</w:t>
            </w:r>
          </w:p>
        </w:tc>
      </w:tr>
      <w:tr w:rsidR="001C3FC0" w:rsidRPr="00A60FD8" w14:paraId="5FF70419" w14:textId="77777777" w:rsidTr="001C3FC0">
        <w:trPr>
          <w:trHeight w:val="272"/>
        </w:trPr>
        <w:tc>
          <w:tcPr>
            <w:tcW w:w="9900" w:type="dxa"/>
            <w:gridSpan w:val="10"/>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0EFB7653"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Image of the functional element</w:t>
            </w:r>
          </w:p>
        </w:tc>
      </w:tr>
      <w:tr w:rsidR="001C3FC0" w:rsidRPr="00A60FD8" w14:paraId="1E2B57AE" w14:textId="77777777" w:rsidTr="001C3FC0">
        <w:trPr>
          <w:trHeight w:val="3073"/>
        </w:trPr>
        <w:tc>
          <w:tcPr>
            <w:tcW w:w="9900" w:type="dxa"/>
            <w:gridSpan w:val="10"/>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hideMark/>
          </w:tcPr>
          <w:p w14:paraId="22652AE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drawing>
                <wp:inline distT="0" distB="0" distL="0" distR="0" wp14:anchorId="758D95AF" wp14:editId="53B453CF">
                  <wp:extent cx="5826669" cy="1795900"/>
                  <wp:effectExtent l="0" t="0" r="3175" b="0"/>
                  <wp:docPr id="207" name="図 5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857459" cy="1805390"/>
                          </a:xfrm>
                          <a:prstGeom prst="rect">
                            <a:avLst/>
                          </a:prstGeom>
                          <a:noFill/>
                          <a:ln>
                            <a:noFill/>
                          </a:ln>
                        </pic:spPr>
                      </pic:pic>
                    </a:graphicData>
                  </a:graphic>
                </wp:inline>
              </w:drawing>
            </w:r>
          </w:p>
        </w:tc>
      </w:tr>
      <w:tr w:rsidR="001C3FC0" w:rsidRPr="00A60FD8" w14:paraId="524DE27B" w14:textId="77777777" w:rsidTr="001C3FC0">
        <w:trPr>
          <w:gridAfter w:val="1"/>
          <w:wAfter w:w="20" w:type="dxa"/>
          <w:trHeight w:val="406"/>
        </w:trPr>
        <w:tc>
          <w:tcPr>
            <w:tcW w:w="700" w:type="dxa"/>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39" w:type="dxa"/>
              <w:bottom w:w="49" w:type="dxa"/>
              <w:right w:w="39" w:type="dxa"/>
            </w:tcMar>
            <w:textDirection w:val="btLr"/>
            <w:vAlign w:val="center"/>
            <w:hideMark/>
          </w:tcPr>
          <w:p w14:paraId="7FCF626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emarks (communication requirements, etc.)</w:t>
            </w:r>
          </w:p>
        </w:tc>
        <w:tc>
          <w:tcPr>
            <w:tcW w:w="172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52002D5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nection mode</w:t>
            </w:r>
          </w:p>
        </w:tc>
        <w:tc>
          <w:tcPr>
            <w:tcW w:w="238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6BD752F7"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2V</w:t>
            </w:r>
          </w:p>
        </w:tc>
        <w:tc>
          <w:tcPr>
            <w:tcW w:w="916" w:type="dxa"/>
            <w:gridSpan w:val="2"/>
            <w:vMerge w:val="restart"/>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textDirection w:val="btLr"/>
            <w:vAlign w:val="center"/>
            <w:hideMark/>
          </w:tcPr>
          <w:p w14:paraId="3E96C61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category/</w:t>
            </w:r>
          </w:p>
          <w:p w14:paraId="3939493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content of information</w:t>
            </w:r>
          </w:p>
        </w:tc>
        <w:tc>
          <w:tcPr>
            <w:tcW w:w="126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65BB01B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w:t>
            </w:r>
          </w:p>
        </w:tc>
        <w:tc>
          <w:tcPr>
            <w:tcW w:w="2904"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23EE7C2"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tatus of traffic congestion on shoulders (toward branches)</w:t>
            </w:r>
          </w:p>
        </w:tc>
      </w:tr>
      <w:tr w:rsidR="001C3FC0" w:rsidRPr="00A60FD8" w14:paraId="71647B97" w14:textId="77777777" w:rsidTr="001C3FC0">
        <w:trPr>
          <w:gridAfter w:val="1"/>
          <w:wAfter w:w="20" w:type="dxa"/>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10F65CD5" w14:textId="77777777" w:rsidR="001C3FC0" w:rsidRPr="00A60FD8" w:rsidRDefault="001C3FC0" w:rsidP="001C3FC0">
            <w:pPr>
              <w:rPr>
                <w:rFonts w:eastAsia="Meiryo UI"/>
                <w:b/>
                <w:bCs/>
                <w:snapToGrid w:val="0"/>
                <w:color w:val="000000" w:themeColor="text1"/>
                <w:sz w:val="20"/>
              </w:rPr>
            </w:pPr>
          </w:p>
        </w:tc>
        <w:tc>
          <w:tcPr>
            <w:tcW w:w="172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56540A2E"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Message recipient(s)</w:t>
            </w:r>
          </w:p>
        </w:tc>
        <w:tc>
          <w:tcPr>
            <w:tcW w:w="238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117666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One-to-many</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29C008CF" w14:textId="77777777" w:rsidR="001C3FC0" w:rsidRPr="00A60FD8" w:rsidRDefault="001C3FC0" w:rsidP="001C3FC0">
            <w:pPr>
              <w:rPr>
                <w:rFonts w:eastAsia="Meiryo UI"/>
                <w:b/>
                <w:bCs/>
                <w:snapToGrid w:val="0"/>
                <w:color w:val="000000" w:themeColor="text1"/>
                <w:sz w:val="20"/>
              </w:rPr>
            </w:pPr>
          </w:p>
        </w:tc>
        <w:tc>
          <w:tcPr>
            <w:tcW w:w="126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471EB80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ensor data</w:t>
            </w:r>
          </w:p>
        </w:tc>
        <w:tc>
          <w:tcPr>
            <w:tcW w:w="2904"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0087B62D"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peed, location</w:t>
            </w:r>
          </w:p>
        </w:tc>
      </w:tr>
      <w:tr w:rsidR="001C3FC0" w:rsidRPr="00A60FD8" w14:paraId="470DF511" w14:textId="77777777" w:rsidTr="001C3FC0">
        <w:trPr>
          <w:gridAfter w:val="1"/>
          <w:wAfter w:w="20" w:type="dxa"/>
          <w:trHeight w:val="897"/>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36E6463F" w14:textId="77777777" w:rsidR="001C3FC0" w:rsidRPr="00A60FD8" w:rsidRDefault="001C3FC0" w:rsidP="001C3FC0">
            <w:pPr>
              <w:rPr>
                <w:rFonts w:eastAsia="Meiryo UI"/>
                <w:b/>
                <w:bCs/>
                <w:snapToGrid w:val="0"/>
                <w:color w:val="000000" w:themeColor="text1"/>
                <w:sz w:val="20"/>
              </w:rPr>
            </w:pPr>
          </w:p>
        </w:tc>
        <w:tc>
          <w:tcPr>
            <w:tcW w:w="172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3B219D9A"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Vehicle action</w:t>
            </w:r>
          </w:p>
        </w:tc>
        <w:tc>
          <w:tcPr>
            <w:tcW w:w="238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13A7F810"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peed adjustment, trajectory change</w:t>
            </w:r>
          </w:p>
        </w:tc>
        <w:tc>
          <w:tcPr>
            <w:tcW w:w="0" w:type="auto"/>
            <w:gridSpan w:val="2"/>
            <w:vMerge/>
            <w:tcBorders>
              <w:top w:val="single" w:sz="8" w:space="0" w:color="3E5E84"/>
              <w:left w:val="single" w:sz="8" w:space="0" w:color="3E5E84"/>
              <w:bottom w:val="single" w:sz="8" w:space="0" w:color="3E5E84"/>
              <w:right w:val="single" w:sz="8" w:space="0" w:color="3E5E84"/>
            </w:tcBorders>
            <w:vAlign w:val="center"/>
            <w:hideMark/>
          </w:tcPr>
          <w:p w14:paraId="2DE42C7F" w14:textId="77777777" w:rsidR="001C3FC0" w:rsidRPr="00A60FD8" w:rsidRDefault="001C3FC0" w:rsidP="001C3FC0">
            <w:pPr>
              <w:rPr>
                <w:rFonts w:eastAsia="Meiryo UI"/>
                <w:b/>
                <w:bCs/>
                <w:snapToGrid w:val="0"/>
                <w:color w:val="000000" w:themeColor="text1"/>
                <w:sz w:val="20"/>
              </w:rPr>
            </w:pPr>
          </w:p>
        </w:tc>
        <w:tc>
          <w:tcPr>
            <w:tcW w:w="126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258BBDD5"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Rich contents</w:t>
            </w:r>
          </w:p>
        </w:tc>
        <w:tc>
          <w:tcPr>
            <w:tcW w:w="2904"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7CFE68F8"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w:t>
            </w:r>
          </w:p>
        </w:tc>
      </w:tr>
      <w:tr w:rsidR="001C3FC0" w:rsidRPr="00A60FD8" w14:paraId="3321D7CA" w14:textId="77777777" w:rsidTr="001C3FC0">
        <w:trPr>
          <w:gridAfter w:val="1"/>
          <w:wAfter w:w="20" w:type="dxa"/>
          <w:trHeight w:val="330"/>
        </w:trPr>
        <w:tc>
          <w:tcPr>
            <w:tcW w:w="0" w:type="auto"/>
            <w:vMerge/>
            <w:tcBorders>
              <w:top w:val="single" w:sz="8" w:space="0" w:color="3E5E84"/>
              <w:left w:val="single" w:sz="8" w:space="0" w:color="3E5E84"/>
              <w:bottom w:val="single" w:sz="8" w:space="0" w:color="3E5E84"/>
              <w:right w:val="single" w:sz="8" w:space="0" w:color="3E5E84"/>
            </w:tcBorders>
            <w:vAlign w:val="center"/>
            <w:hideMark/>
          </w:tcPr>
          <w:p w14:paraId="7D7F7A7E" w14:textId="77777777" w:rsidR="001C3FC0" w:rsidRPr="00A60FD8" w:rsidRDefault="001C3FC0" w:rsidP="001C3FC0">
            <w:pPr>
              <w:rPr>
                <w:rFonts w:eastAsia="Meiryo UI"/>
                <w:b/>
                <w:bCs/>
                <w:snapToGrid w:val="0"/>
                <w:color w:val="000000" w:themeColor="text1"/>
                <w:sz w:val="20"/>
              </w:rPr>
            </w:pPr>
          </w:p>
        </w:tc>
        <w:tc>
          <w:tcPr>
            <w:tcW w:w="1720" w:type="dxa"/>
            <w:gridSpan w:val="2"/>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15" w:type="dxa"/>
            </w:tcMar>
            <w:vAlign w:val="center"/>
            <w:hideMark/>
          </w:tcPr>
          <w:p w14:paraId="1E8B3481"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Quick responsiveness</w:t>
            </w:r>
          </w:p>
        </w:tc>
        <w:tc>
          <w:tcPr>
            <w:tcW w:w="2380"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5D69EEBC"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Not required</w:t>
            </w:r>
          </w:p>
        </w:tc>
        <w:tc>
          <w:tcPr>
            <w:tcW w:w="2176" w:type="dxa"/>
            <w:gridSpan w:val="4"/>
            <w:tcBorders>
              <w:top w:val="single" w:sz="8" w:space="0" w:color="3E5E84"/>
              <w:left w:val="single" w:sz="8" w:space="0" w:color="3E5E84"/>
              <w:bottom w:val="single" w:sz="8" w:space="0" w:color="3E5E84"/>
              <w:right w:val="single" w:sz="8" w:space="0" w:color="3E5E84"/>
            </w:tcBorders>
            <w:shd w:val="clear" w:color="auto" w:fill="D3DCE8"/>
            <w:tcMar>
              <w:top w:w="49" w:type="dxa"/>
              <w:left w:w="98" w:type="dxa"/>
              <w:bottom w:w="49" w:type="dxa"/>
              <w:right w:w="98" w:type="dxa"/>
            </w:tcMar>
            <w:vAlign w:val="center"/>
            <w:hideMark/>
          </w:tcPr>
          <w:p w14:paraId="43F89324"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Data amount</w:t>
            </w:r>
          </w:p>
        </w:tc>
        <w:tc>
          <w:tcPr>
            <w:tcW w:w="2904" w:type="dxa"/>
            <w:tcBorders>
              <w:top w:val="single" w:sz="8" w:space="0" w:color="3E5E84"/>
              <w:left w:val="single" w:sz="8" w:space="0" w:color="3E5E84"/>
              <w:bottom w:val="single" w:sz="8" w:space="0" w:color="3E5E84"/>
              <w:right w:val="single" w:sz="8" w:space="0" w:color="3E5E84"/>
            </w:tcBorders>
            <w:shd w:val="clear" w:color="auto" w:fill="auto"/>
            <w:tcMar>
              <w:top w:w="49" w:type="dxa"/>
              <w:left w:w="98" w:type="dxa"/>
              <w:bottom w:w="49" w:type="dxa"/>
              <w:right w:w="98" w:type="dxa"/>
            </w:tcMar>
            <w:vAlign w:val="center"/>
            <w:hideMark/>
          </w:tcPr>
          <w:p w14:paraId="323194AF" w14:textId="77777777" w:rsidR="001C3FC0" w:rsidRPr="00A60FD8" w:rsidRDefault="001C3FC0" w:rsidP="001C3FC0">
            <w:pPr>
              <w:rPr>
                <w:rFonts w:eastAsia="Meiryo UI"/>
                <w:b/>
                <w:bCs/>
                <w:snapToGrid w:val="0"/>
                <w:color w:val="000000" w:themeColor="text1"/>
                <w:sz w:val="20"/>
              </w:rPr>
            </w:pPr>
            <w:r w:rsidRPr="00A60FD8">
              <w:rPr>
                <w:rFonts w:eastAsia="Meiryo UI"/>
                <w:b/>
                <w:bCs/>
                <w:snapToGrid w:val="0"/>
                <w:color w:val="000000" w:themeColor="text1"/>
                <w:sz w:val="20"/>
              </w:rPr>
              <w:t>Small</w:t>
            </w:r>
          </w:p>
        </w:tc>
      </w:tr>
    </w:tbl>
    <w:p w14:paraId="34602E89" w14:textId="77777777" w:rsidR="001C3FC0" w:rsidRPr="00A60FD8" w:rsidRDefault="001C3FC0" w:rsidP="001C3FC0">
      <w:pPr>
        <w:pStyle w:val="Tablefin"/>
        <w:rPr>
          <w:rFonts w:eastAsia="Meiryo UI"/>
          <w:snapToGrid w:val="0"/>
        </w:rPr>
      </w:pPr>
    </w:p>
    <w:p w14:paraId="68E6028D" w14:textId="77777777" w:rsidR="001C3FC0" w:rsidRPr="00A60FD8" w:rsidRDefault="001C3FC0" w:rsidP="001C3FC0">
      <w:pPr>
        <w:pStyle w:val="Reasons"/>
      </w:pPr>
    </w:p>
    <w:p w14:paraId="30050715" w14:textId="66F785F3" w:rsidR="001C3FC0" w:rsidRPr="00A60FD8" w:rsidRDefault="001C3FC0" w:rsidP="00FC5A5D">
      <w:pPr>
        <w:pStyle w:val="Reasons"/>
        <w:jc w:val="center"/>
        <w:rPr>
          <w:rFonts w:asciiTheme="minorHAnsi" w:hAnsiTheme="minorHAnsi" w:cstheme="minorHAnsi"/>
        </w:rPr>
      </w:pPr>
    </w:p>
    <w:sectPr w:rsidR="001C3FC0" w:rsidRPr="00A60FD8" w:rsidSect="00D02712">
      <w:headerReference w:type="default" r:id="rId98"/>
      <w:footerReference w:type="default" r:id="rId99"/>
      <w:footerReference w:type="first" r:id="rId100"/>
      <w:pgSz w:w="11907" w:h="16834"/>
      <w:pgMar w:top="1418" w:right="1134" w:bottom="1418" w:left="1134" w:header="720" w:footer="720" w:gutter="0"/>
      <w:paperSrc w:first="15" w:other="15"/>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20EEE5" w14:textId="77777777" w:rsidR="00502650" w:rsidRDefault="00502650">
      <w:r>
        <w:separator/>
      </w:r>
    </w:p>
  </w:endnote>
  <w:endnote w:type="continuationSeparator" w:id="0">
    <w:p w14:paraId="110A7C4C" w14:textId="77777777" w:rsidR="00502650" w:rsidRDefault="005026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G Times">
    <w:altName w:val="Times New Roman"/>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Times New Roman Bold">
    <w:altName w:val="Times New Roman"/>
    <w:panose1 w:val="02020803070505020304"/>
    <w:charset w:val="00"/>
    <w:family w:val="roman"/>
    <w:pitch w:val="variable"/>
    <w:sig w:usb0="00003A87" w:usb1="00000000" w:usb2="00000000" w:usb3="00000000" w:csb0="000000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Open Sans SemiBold">
    <w:charset w:val="00"/>
    <w:family w:val="swiss"/>
    <w:pitch w:val="variable"/>
    <w:sig w:usb0="E00002EF" w:usb1="4000205B" w:usb2="00000028" w:usb3="00000000" w:csb0="0000019F" w:csb1="00000000"/>
  </w:font>
  <w:font w:name="Open Sans">
    <w:charset w:val="00"/>
    <w:family w:val="swiss"/>
    <w:pitch w:val="variable"/>
    <w:sig w:usb0="E00002EF" w:usb1="4000205B" w:usb2="00000028" w:usb3="00000000" w:csb0="0000019F" w:csb1="00000000"/>
  </w:font>
  <w:font w:name="Univia Pro Book">
    <w:altName w:val="Calibri"/>
    <w:panose1 w:val="00000000000000000000"/>
    <w:charset w:val="00"/>
    <w:family w:val="swiss"/>
    <w:notTrueType/>
    <w:pitch w:val="default"/>
    <w:sig w:usb0="00000003" w:usb1="00000000" w:usb2="00000000" w:usb3="00000000" w:csb0="00000001" w:csb1="00000000"/>
  </w:font>
  <w:font w:name="Helv">
    <w:panose1 w:val="020B0604020202030204"/>
    <w:charset w:val="00"/>
    <w:family w:val="swiss"/>
    <w:notTrueType/>
    <w:pitch w:val="variable"/>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Meiryo UI">
    <w:charset w:val="80"/>
    <w:family w:val="swiss"/>
    <w:pitch w:val="variable"/>
    <w:sig w:usb0="E00002FF" w:usb1="6AC7FFFF"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A49CD" w14:textId="49B125AF" w:rsidR="00502650" w:rsidRPr="00A5102D" w:rsidRDefault="00A5102D" w:rsidP="00A5102D">
    <w:pPr>
      <w:tabs>
        <w:tab w:val="clear" w:pos="1134"/>
        <w:tab w:val="clear" w:pos="1871"/>
        <w:tab w:val="clear" w:pos="2268"/>
        <w:tab w:val="left" w:pos="5954"/>
        <w:tab w:val="right" w:pos="9639"/>
      </w:tabs>
      <w:spacing w:before="0"/>
      <w:rPr>
        <w:rFonts w:eastAsia="Times New Roman"/>
        <w:caps/>
        <w:noProof/>
        <w:sz w:val="16"/>
      </w:rPr>
    </w:pPr>
    <w:r w:rsidRPr="00A5102D">
      <w:rPr>
        <w:rFonts w:eastAsia="Times New Roman"/>
        <w:caps/>
        <w:noProof/>
        <w:sz w:val="16"/>
      </w:rPr>
      <w:fldChar w:fldCharType="begin"/>
    </w:r>
    <w:r w:rsidRPr="00A5102D">
      <w:rPr>
        <w:rFonts w:eastAsia="Times New Roman"/>
        <w:caps/>
        <w:noProof/>
        <w:sz w:val="16"/>
      </w:rPr>
      <w:instrText xml:space="preserve"> FILENAME \p \* MERGEFORMAT </w:instrText>
    </w:r>
    <w:r w:rsidRPr="00A5102D">
      <w:rPr>
        <w:rFonts w:eastAsia="Times New Roman"/>
        <w:caps/>
        <w:noProof/>
        <w:sz w:val="16"/>
      </w:rPr>
      <w:fldChar w:fldCharType="separate"/>
    </w:r>
    <w:r w:rsidRPr="00A5102D">
      <w:rPr>
        <w:rFonts w:eastAsia="Times New Roman"/>
        <w:caps/>
        <w:noProof/>
        <w:sz w:val="16"/>
        <w:lang w:val="en-US"/>
      </w:rPr>
      <w:t>M</w:t>
    </w:r>
    <w:r w:rsidRPr="00A5102D">
      <w:rPr>
        <w:rFonts w:eastAsia="Times New Roman"/>
        <w:caps/>
        <w:noProof/>
        <w:sz w:val="16"/>
      </w:rPr>
      <w:t>:\BRSGD\TEXT2019\SG05\WP5A\400\491\491N</w:t>
    </w:r>
    <w:r>
      <w:rPr>
        <w:rFonts w:eastAsia="Times New Roman"/>
        <w:caps/>
        <w:noProof/>
        <w:sz w:val="16"/>
      </w:rPr>
      <w:t>23</w:t>
    </w:r>
    <w:r w:rsidRPr="00A5102D">
      <w:rPr>
        <w:rFonts w:eastAsia="Times New Roman"/>
        <w:caps/>
        <w:noProof/>
        <w:sz w:val="16"/>
      </w:rPr>
      <w:t>e.docx</w:t>
    </w:r>
    <w:r w:rsidRPr="00A5102D">
      <w:rPr>
        <w:rFonts w:eastAsia="Times New Roman"/>
        <w:caps/>
        <w:noProof/>
        <w:sz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B0594" w14:textId="2EFF5C6F" w:rsidR="00502650" w:rsidRPr="00A5102D" w:rsidRDefault="00A5102D" w:rsidP="00A5102D">
    <w:pPr>
      <w:tabs>
        <w:tab w:val="clear" w:pos="1134"/>
        <w:tab w:val="clear" w:pos="1871"/>
        <w:tab w:val="clear" w:pos="2268"/>
        <w:tab w:val="left" w:pos="5954"/>
        <w:tab w:val="right" w:pos="9639"/>
      </w:tabs>
      <w:spacing w:before="0"/>
      <w:rPr>
        <w:rFonts w:eastAsia="Times New Roman"/>
        <w:caps/>
        <w:noProof/>
        <w:sz w:val="16"/>
      </w:rPr>
    </w:pPr>
    <w:r w:rsidRPr="00A5102D">
      <w:rPr>
        <w:rFonts w:eastAsia="Times New Roman"/>
        <w:caps/>
        <w:noProof/>
        <w:sz w:val="16"/>
      </w:rPr>
      <w:fldChar w:fldCharType="begin"/>
    </w:r>
    <w:r w:rsidRPr="00A5102D">
      <w:rPr>
        <w:rFonts w:eastAsia="Times New Roman"/>
        <w:caps/>
        <w:noProof/>
        <w:sz w:val="16"/>
      </w:rPr>
      <w:instrText xml:space="preserve"> FILENAME \p \* MERGEFORMAT </w:instrText>
    </w:r>
    <w:r w:rsidRPr="00A5102D">
      <w:rPr>
        <w:rFonts w:eastAsia="Times New Roman"/>
        <w:caps/>
        <w:noProof/>
        <w:sz w:val="16"/>
      </w:rPr>
      <w:fldChar w:fldCharType="separate"/>
    </w:r>
    <w:r w:rsidRPr="00A5102D">
      <w:rPr>
        <w:rFonts w:eastAsia="Times New Roman"/>
        <w:caps/>
        <w:noProof/>
        <w:sz w:val="16"/>
        <w:lang w:val="en-US"/>
      </w:rPr>
      <w:t>M</w:t>
    </w:r>
    <w:r w:rsidRPr="00A5102D">
      <w:rPr>
        <w:rFonts w:eastAsia="Times New Roman"/>
        <w:caps/>
        <w:noProof/>
        <w:sz w:val="16"/>
      </w:rPr>
      <w:t>:\BRSGD\TEXT2019\SG05\WP5A\400\491\491N</w:t>
    </w:r>
    <w:r>
      <w:rPr>
        <w:rFonts w:eastAsia="Times New Roman"/>
        <w:caps/>
        <w:noProof/>
        <w:sz w:val="16"/>
      </w:rPr>
      <w:t>23</w:t>
    </w:r>
    <w:r w:rsidRPr="00A5102D">
      <w:rPr>
        <w:rFonts w:eastAsia="Times New Roman"/>
        <w:caps/>
        <w:noProof/>
        <w:sz w:val="16"/>
      </w:rPr>
      <w:t>e.docx</w:t>
    </w:r>
    <w:r w:rsidRPr="00A5102D">
      <w:rPr>
        <w:rFonts w:eastAsia="Times New Roman"/>
        <w:caps/>
        <w:noProof/>
        <w:sz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683D6A" w14:textId="77777777" w:rsidR="00502650" w:rsidRDefault="00502650">
      <w:r>
        <w:t>____________________</w:t>
      </w:r>
    </w:p>
  </w:footnote>
  <w:footnote w:type="continuationSeparator" w:id="0">
    <w:p w14:paraId="32B2B744" w14:textId="77777777" w:rsidR="00502650" w:rsidRDefault="00502650">
      <w:r>
        <w:continuationSeparator/>
      </w:r>
    </w:p>
  </w:footnote>
  <w:footnote w:id="1">
    <w:p w14:paraId="48000224" w14:textId="77777777" w:rsidR="00502650" w:rsidRPr="0030668A" w:rsidRDefault="00502650" w:rsidP="001C3FC0">
      <w:pPr>
        <w:pStyle w:val="FootnoteText"/>
        <w:rPr>
          <w:lang w:val="en-US"/>
        </w:rPr>
      </w:pPr>
      <w:r w:rsidRPr="008C4925">
        <w:rPr>
          <w:rStyle w:val="FootnoteReference"/>
        </w:rPr>
        <w:footnoteRef/>
      </w:r>
      <w:r w:rsidRPr="008C4925">
        <w:t xml:space="preserve"> </w:t>
      </w:r>
      <w:r w:rsidRPr="00A60FD8">
        <w:rPr>
          <w:rStyle w:val="Hyperlink"/>
        </w:rPr>
        <w:t>https://www.sae.org/news/2019/01/sae-updates-j3016-automated-driving-graphic</w:t>
      </w:r>
      <w:r w:rsidRPr="008C4925">
        <w:t>.</w:t>
      </w:r>
    </w:p>
  </w:footnote>
  <w:footnote w:id="2">
    <w:p w14:paraId="435F0608" w14:textId="77777777" w:rsidR="00502650" w:rsidRPr="00B15124" w:rsidRDefault="00502650" w:rsidP="001C3FC0">
      <w:pPr>
        <w:pStyle w:val="FootnoteText"/>
        <w:jc w:val="both"/>
        <w:rPr>
          <w:lang w:val="en-US"/>
        </w:rPr>
      </w:pPr>
      <w:r w:rsidRPr="00CC63B0">
        <w:rPr>
          <w:rStyle w:val="FootnoteReference"/>
        </w:rPr>
        <w:footnoteRef/>
      </w:r>
      <w:r w:rsidRPr="00CC63B0">
        <w:t xml:space="preserve"> </w:t>
      </w:r>
      <w:r w:rsidRPr="00CC63B0">
        <w:tab/>
        <w:t xml:space="preserve">BASt, German Federal Highway Authority. “Requirements to ADAS from the road safety perspective”, 2007. </w:t>
      </w:r>
      <w:hyperlink r:id="rId1" w:history="1">
        <w:r w:rsidRPr="003B249F">
          <w:rPr>
            <w:rStyle w:val="Hyperlink"/>
          </w:rPr>
          <w:t>https://www.bast.de/BASt_2017/DE/Publikationen/Archiv/Infos/2007-2006/11-2007.html</w:t>
        </w:r>
      </w:hyperlink>
      <w:r w:rsidRPr="00CC63B0">
        <w:t>.</w:t>
      </w:r>
    </w:p>
  </w:footnote>
  <w:footnote w:id="3">
    <w:p w14:paraId="2F772A6A" w14:textId="77777777" w:rsidR="00502650" w:rsidRPr="00C929C6" w:rsidRDefault="00502650" w:rsidP="001C3FC0">
      <w:pPr>
        <w:pStyle w:val="FootnoteText"/>
        <w:rPr>
          <w:lang w:val="en-US"/>
        </w:rPr>
      </w:pPr>
      <w:r w:rsidRPr="00C929C6">
        <w:rPr>
          <w:rStyle w:val="FootnoteReference"/>
        </w:rPr>
        <w:footnoteRef/>
      </w:r>
      <w:r w:rsidRPr="00C929C6">
        <w:t xml:space="preserve"> Unimpaired motor vehicle crashes refer to crashes in which the driver was not impaired by alcohol or drugs.</w:t>
      </w:r>
    </w:p>
  </w:footnote>
  <w:footnote w:id="4">
    <w:p w14:paraId="09A2DF41" w14:textId="77777777" w:rsidR="00502650" w:rsidRPr="00A70D17" w:rsidRDefault="00502650" w:rsidP="001C3FC0">
      <w:pPr>
        <w:pStyle w:val="FootnoteText"/>
        <w:rPr>
          <w:lang w:val="en-US"/>
        </w:rPr>
      </w:pPr>
      <w:r w:rsidRPr="00C929C6">
        <w:rPr>
          <w:rStyle w:val="FootnoteReference"/>
        </w:rPr>
        <w:footnoteRef/>
      </w:r>
      <w:r w:rsidRPr="00C929C6">
        <w:t xml:space="preserve"> </w:t>
      </w:r>
      <w:r w:rsidRPr="00A60FD8">
        <w:rPr>
          <w:rStyle w:val="Hyperlink"/>
        </w:rPr>
        <w:t>https://www.safercar.gov/Vehicle-Shoppers/Safety-Technology/v2v%E2%80%93comms#:~:text=NHTSA%20estimates%20that%20when%20fully,percent%20of%20multi%2Dvehicle%20crashes</w:t>
      </w:r>
      <w:r w:rsidRPr="00C929C6">
        <w:t>; Federal Motor Vehicle Safety Standards; V2V Communications, 82 Fed. Reg. 3854, 3985 (Jan. 12, 2017).</w:t>
      </w:r>
    </w:p>
  </w:footnote>
  <w:footnote w:id="5">
    <w:p w14:paraId="485B83AD" w14:textId="77777777" w:rsidR="00502650" w:rsidRPr="008C4925" w:rsidRDefault="00502650" w:rsidP="001C3FC0">
      <w:pPr>
        <w:pStyle w:val="FootnoteText"/>
        <w:rPr>
          <w:lang w:val="en-US"/>
        </w:rPr>
      </w:pPr>
      <w:r>
        <w:rPr>
          <w:rStyle w:val="FootnoteReference"/>
        </w:rPr>
        <w:footnoteRef/>
      </w:r>
      <w:r>
        <w:t xml:space="preserve"> “</w:t>
      </w:r>
      <w:r w:rsidRPr="00E065DD">
        <w:t>Reducing Traffic Fatalities using Collective Perception in V2X Communication based on Crash Data in Japan/Germany/US”, Bettina Erdem, Harald Feifel, Dr. Marc Menzel, Jeffrey Skvarce, Robert Gee, Continental Teves AG &amp; Co. oHG, Germany, Continental Automotive Systems, USA, paper published at 27</w:t>
      </w:r>
      <w:r w:rsidRPr="00E065DD">
        <w:rPr>
          <w:vertAlign w:val="superscript"/>
        </w:rPr>
        <w:t>th</w:t>
      </w:r>
      <w:r w:rsidRPr="00E065DD">
        <w:t xml:space="preserve"> ITS World Congress October 2021 in Hamburg.</w:t>
      </w:r>
    </w:p>
  </w:footnote>
  <w:footnote w:id="6">
    <w:p w14:paraId="79D74D20" w14:textId="77777777" w:rsidR="00502650" w:rsidRPr="00366D41" w:rsidRDefault="00502650" w:rsidP="001C3FC0">
      <w:pPr>
        <w:pStyle w:val="FootnoteText"/>
        <w:jc w:val="both"/>
      </w:pPr>
      <w:r>
        <w:rPr>
          <w:rStyle w:val="FootnoteReference"/>
          <w:rFonts w:eastAsiaTheme="majorEastAsia"/>
        </w:rPr>
        <w:footnoteRef/>
      </w:r>
      <w:r>
        <w:t xml:space="preserve"> </w:t>
      </w:r>
      <w:r>
        <w:tab/>
      </w:r>
      <w:r w:rsidRPr="00366D41">
        <w:t xml:space="preserve">European H2020 research project PROSPECT, PROactive Safety for PEdestrians and CyclisTs, analyse and tested in-vehicle perception ADAS to protect VRUs, finalized 2018. Deliverable D2.3, </w:t>
      </w:r>
      <w:hyperlink r:id="rId2" w:history="1">
        <w:r w:rsidRPr="003B249F">
          <w:rPr>
            <w:rStyle w:val="Hyperlink"/>
          </w:rPr>
          <w:t>https://ec.europa.eu/inea/en/horizon-2020/projects/H2020-Transport/Safety/PROSPECT</w:t>
        </w:r>
      </w:hyperlink>
      <w:r w:rsidRPr="00366D41">
        <w:t>.</w:t>
      </w:r>
    </w:p>
  </w:footnote>
  <w:footnote w:id="7">
    <w:p w14:paraId="53B6B731" w14:textId="77777777" w:rsidR="00502650" w:rsidRPr="008C3D4C" w:rsidRDefault="00502650" w:rsidP="001C3FC0">
      <w:pPr>
        <w:pStyle w:val="FootnoteText"/>
        <w:jc w:val="both"/>
      </w:pPr>
      <w:r w:rsidRPr="00221FB3">
        <w:rPr>
          <w:rStyle w:val="FootnoteReference"/>
        </w:rPr>
        <w:footnoteRef/>
      </w:r>
      <w:r>
        <w:tab/>
      </w:r>
      <w:r w:rsidRPr="002E2949">
        <w:t>In the following 802.11p is used to refer to the relevant part for V2X communication in the IEEE 802.11-2016 “Outside the Context of a Basic Service Set (OCB)”.</w:t>
      </w:r>
    </w:p>
  </w:footnote>
  <w:footnote w:id="8">
    <w:p w14:paraId="239EA24D" w14:textId="77777777" w:rsidR="00502650" w:rsidRPr="00293F2D" w:rsidRDefault="00502650" w:rsidP="001C3FC0">
      <w:pPr>
        <w:pStyle w:val="FootnoteText"/>
        <w:jc w:val="both"/>
        <w:rPr>
          <w:lang w:val="en-US"/>
        </w:rPr>
      </w:pPr>
      <w:r>
        <w:rPr>
          <w:rStyle w:val="FootnoteReference"/>
        </w:rPr>
        <w:footnoteRef/>
      </w:r>
      <w:r>
        <w:t xml:space="preserve"> </w:t>
      </w:r>
      <w:r>
        <w:tab/>
        <w:t>C</w:t>
      </w:r>
      <w:r w:rsidRPr="00901B54">
        <w:t xml:space="preserve">ommunication technology independent CAR-2-CAR Communication Consortium Spectrum Study for V2V and V2I safety message types defined in ETSI and SAE: “Road Safety and Road Efficiency Spectrum Needs in the 5.9 GHz for C-ITS and Cooperative Automated Driving” </w:t>
      </w:r>
      <w:hyperlink r:id="rId3" w:history="1">
        <w:r w:rsidRPr="003B249F">
          <w:rPr>
            <w:rStyle w:val="Hyperlink"/>
          </w:rPr>
          <w:t>https://www.car-2-car.org/fileadmin/documents/General_Documents/C2CCC_TR_2050_Spectrum_Needs.pdf</w:t>
        </w:r>
      </w:hyperlink>
      <w:r>
        <w:t>.</w:t>
      </w:r>
    </w:p>
  </w:footnote>
  <w:footnote w:id="9">
    <w:p w14:paraId="17C5331A" w14:textId="77777777" w:rsidR="00502650" w:rsidRPr="00453CCF" w:rsidRDefault="00502650" w:rsidP="001C3FC0">
      <w:pPr>
        <w:pStyle w:val="FootnoteText"/>
        <w:rPr>
          <w:lang w:val="en-US"/>
        </w:rPr>
      </w:pPr>
      <w:r w:rsidRPr="00453CCF">
        <w:rPr>
          <w:rStyle w:val="FootnoteReference"/>
        </w:rPr>
        <w:footnoteRef/>
      </w:r>
      <w:r w:rsidRPr="00453CCF">
        <w:t xml:space="preserve"> 5GAA TR S-200137: Working Group Standards and Spectrum, “Study of spectrum needs for safety related intelligent transportation systems - day 1 and advanced use cases”, pg 42, </w:t>
      </w:r>
      <w:r w:rsidRPr="00A60FD8">
        <w:rPr>
          <w:rStyle w:val="Hyperlink"/>
        </w:rPr>
        <w:t>https://5gaa.org/wp-content/uploads/2020/06/5GAA_S-200137_Day1_and_adv_Use_Cases_Spectrum-Needs-Study_V2.0-cover.pdf</w:t>
      </w:r>
      <w:r w:rsidRPr="00453CCF">
        <w:t>.</w:t>
      </w:r>
    </w:p>
  </w:footnote>
  <w:footnote w:id="10">
    <w:p w14:paraId="034618BB" w14:textId="77777777" w:rsidR="00502650" w:rsidRPr="00901B54" w:rsidRDefault="00502650" w:rsidP="001C3FC0">
      <w:pPr>
        <w:pStyle w:val="FootnoteText"/>
        <w:jc w:val="both"/>
        <w:rPr>
          <w:lang w:val="en-US"/>
        </w:rPr>
      </w:pPr>
      <w:r w:rsidRPr="00453CCF">
        <w:rPr>
          <w:rStyle w:val="FootnoteReference"/>
        </w:rPr>
        <w:footnoteRef/>
      </w:r>
      <w:r w:rsidRPr="00453CCF">
        <w:t xml:space="preserve"> </w:t>
      </w:r>
      <w:r w:rsidRPr="00453CCF">
        <w:tab/>
        <w:t xml:space="preserve">5GAA TR S-200137: Working Group Standards and Spectrum, “Study of spectrum needs for safety related intelligent transportation systems - day 1 and advanced use cases”, </w:t>
      </w:r>
      <w:hyperlink r:id="rId4" w:history="1">
        <w:r w:rsidRPr="00453CCF">
          <w:rPr>
            <w:rStyle w:val="Hyperlink"/>
          </w:rPr>
          <w:t>https://5gaa.org/wp-content/uploads/2020/06/5GAA_S-200137_Day1_and_adv_Use_Cases_Spectrum-Needs-Study_V2.0-cover.pdf</w:t>
        </w:r>
      </w:hyperlink>
      <w:r w:rsidRPr="00453CCF">
        <w:t>.</w:t>
      </w:r>
    </w:p>
  </w:footnote>
  <w:footnote w:id="11">
    <w:p w14:paraId="332F7ED3" w14:textId="77777777" w:rsidR="00502650" w:rsidRPr="009850E2" w:rsidRDefault="00502650" w:rsidP="001C3FC0">
      <w:pPr>
        <w:pStyle w:val="FootnoteText"/>
        <w:jc w:val="both"/>
      </w:pPr>
      <w:r>
        <w:rPr>
          <w:rStyle w:val="FootnoteReference"/>
        </w:rPr>
        <w:footnoteRef/>
      </w:r>
      <w:r>
        <w:t xml:space="preserve"> </w:t>
      </w:r>
      <w:r>
        <w:tab/>
        <w:t>R. Molina-Masegosa, M. Sepulcre, J. Gozalvez, F. Berens and V. Martinez, "Empirical Models for the Realistic Generation of Cooperative Awareness Messages in Vehicular Networks," in IEEE Transactions on Vehicular Technology, Vol. 69, No. 5, pp. 5713-5717, May 2020, doi: 10.1109/TVT.2020.2979232.</w:t>
      </w:r>
    </w:p>
  </w:footnote>
  <w:footnote w:id="12">
    <w:p w14:paraId="402123AB" w14:textId="77777777" w:rsidR="00502650" w:rsidRPr="00E758E4" w:rsidRDefault="00502650" w:rsidP="001C3FC0">
      <w:pPr>
        <w:pStyle w:val="FootnoteText"/>
        <w:rPr>
          <w:lang w:val="en-US"/>
        </w:rPr>
      </w:pPr>
      <w:r w:rsidRPr="00EE25BA">
        <w:rPr>
          <w:rStyle w:val="FootnoteReference"/>
        </w:rPr>
        <w:footnoteRef/>
      </w:r>
      <w:r w:rsidRPr="00EE25BA">
        <w:t xml:space="preserve"> </w:t>
      </w:r>
      <w:r w:rsidRPr="00EE25BA">
        <w:rPr>
          <w:i/>
          <w:iCs/>
        </w:rPr>
        <w:t>See</w:t>
      </w:r>
      <w:r w:rsidRPr="00EE25BA">
        <w:t xml:space="preserve"> Booz Allen Hamilton, FHWA-JPO-17-483</w:t>
      </w:r>
      <w:r w:rsidRPr="00EE25BA">
        <w:rPr>
          <w:szCs w:val="24"/>
          <w:lang w:val="en-US" w:eastAsia="zh-CN"/>
        </w:rPr>
        <w:t xml:space="preserve">, </w:t>
      </w:r>
      <w:r w:rsidRPr="00EE25BA">
        <w:rPr>
          <w:i/>
          <w:iCs/>
          <w:szCs w:val="24"/>
          <w:lang w:val="en-US" w:eastAsia="zh-CN"/>
        </w:rPr>
        <w:t xml:space="preserve">Development of DSRC Device and Communication System Performance Measures: Recommendations for DSRC OBE Performance and Security Requirements, </w:t>
      </w:r>
      <w:r w:rsidRPr="00EE25BA">
        <w:rPr>
          <w:szCs w:val="24"/>
          <w:lang w:val="en-US" w:eastAsia="zh-CN"/>
        </w:rPr>
        <w:t>52 (2016) produced for the U.S. National Highway Traffic Safety Administration.</w:t>
      </w:r>
      <w:r w:rsidRPr="00EE25BA">
        <w:rPr>
          <w:lang w:val="en-US"/>
        </w:rPr>
        <w:t>Please see Section 8 in this document for additional details and attribution of source.</w:t>
      </w:r>
    </w:p>
  </w:footnote>
  <w:footnote w:id="13">
    <w:p w14:paraId="52623EBF" w14:textId="77777777" w:rsidR="00502650" w:rsidRPr="00B66E47" w:rsidRDefault="00502650" w:rsidP="001C3FC0">
      <w:pPr>
        <w:pStyle w:val="FootnoteText"/>
        <w:rPr>
          <w:lang w:val="en-US"/>
        </w:rPr>
      </w:pPr>
      <w:r w:rsidRPr="00E758E4">
        <w:rPr>
          <w:rStyle w:val="FootnoteReference"/>
        </w:rPr>
        <w:footnoteRef/>
      </w:r>
      <w:r w:rsidRPr="00E758E4">
        <w:t xml:space="preserve"> </w:t>
      </w:r>
      <w:r w:rsidRPr="00E758E4">
        <w:rPr>
          <w:lang w:val="en-US"/>
        </w:rPr>
        <w:t xml:space="preserve">For example, see “Cross-Traffic Left-Turn Assist”, pp 15-22, in 5GAA “C-V2X Use Cases and Service Level Requirements, Volume I” at: </w:t>
      </w:r>
      <w:hyperlink r:id="rId5" w:history="1">
        <w:r w:rsidRPr="00E758E4">
          <w:rPr>
            <w:rStyle w:val="Hyperlink"/>
            <w:lang w:val="en-US"/>
          </w:rPr>
          <w:t>https://5gaa.org/wp-content/uploads/2020/12/5GAA_T-200111_TR_C-V2X_Use_Cases_and_Service_Level_Requirements_Vol_I-V3.pdf</w:t>
        </w:r>
      </w:hyperlink>
    </w:p>
  </w:footnote>
  <w:footnote w:id="14">
    <w:p w14:paraId="1E0E073F" w14:textId="77777777" w:rsidR="00502650" w:rsidRPr="0033400A" w:rsidRDefault="00502650" w:rsidP="001C3FC0">
      <w:pPr>
        <w:pStyle w:val="FootnoteText"/>
        <w:rPr>
          <w:lang w:val="en-US"/>
        </w:rPr>
      </w:pPr>
      <w:r w:rsidRPr="0033400A">
        <w:rPr>
          <w:rStyle w:val="FootnoteReference"/>
        </w:rPr>
        <w:footnoteRef/>
      </w:r>
      <w:r w:rsidRPr="0033400A">
        <w:t xml:space="preserve"> </w:t>
      </w:r>
      <w:r w:rsidRPr="0033400A">
        <w:rPr>
          <w:lang w:val="en-US"/>
        </w:rPr>
        <w:t xml:space="preserve">5GAA “C-V2X Use Cases and Service Level Requirements, Volume I” for cross traffic left-turn assist at: </w:t>
      </w:r>
      <w:hyperlink r:id="rId6" w:history="1">
        <w:r w:rsidRPr="0033400A">
          <w:rPr>
            <w:rStyle w:val="Hyperlink"/>
            <w:lang w:val="en-US"/>
          </w:rPr>
          <w:t>https://5gaa.org/wp-content/uploads/2020/12/5GAA_T-200111_TR_C-V2X_Use_Cases_and_Service_Level_Requirements_Vol_I-V3.pdf</w:t>
        </w:r>
      </w:hyperlink>
    </w:p>
  </w:footnote>
  <w:footnote w:id="15">
    <w:p w14:paraId="1B38B7E8" w14:textId="77777777" w:rsidR="00502650" w:rsidRPr="00B938B5" w:rsidRDefault="00502650" w:rsidP="001C3FC0">
      <w:pPr>
        <w:pStyle w:val="FootnoteText"/>
        <w:jc w:val="both"/>
      </w:pPr>
      <w:r w:rsidRPr="0033400A">
        <w:rPr>
          <w:rStyle w:val="FootnoteReference"/>
        </w:rPr>
        <w:footnoteRef/>
      </w:r>
      <w:r w:rsidRPr="0033400A">
        <w:tab/>
      </w:r>
      <w:r w:rsidRPr="0033400A">
        <w:rPr>
          <w:rFonts w:cstheme="minorHAnsi"/>
        </w:rPr>
        <w:t>D. Jiang, Q. Chen, L. Delgrossi, “Optimal data rate selection for vehicle</w:t>
      </w:r>
      <w:r>
        <w:rPr>
          <w:rFonts w:cstheme="minorHAnsi"/>
        </w:rPr>
        <w:t xml:space="preserve"> safety communications”, </w:t>
      </w:r>
      <w:r>
        <w:rPr>
          <w:rFonts w:cstheme="minorHAnsi"/>
          <w:i/>
          <w:iCs/>
        </w:rPr>
        <w:t>Proc. ACM international workshop on VehiculAr Inter-NETworking (VANET)</w:t>
      </w:r>
      <w:r>
        <w:rPr>
          <w:rFonts w:cstheme="minorHAnsi"/>
        </w:rPr>
        <w:t>, San Francisco, California, USA, pp. 30-38, 15 Sept. 2008.</w:t>
      </w:r>
    </w:p>
  </w:footnote>
  <w:footnote w:id="16">
    <w:p w14:paraId="69F405B6" w14:textId="77777777" w:rsidR="00502650" w:rsidRDefault="00502650" w:rsidP="001C3FC0">
      <w:pPr>
        <w:pStyle w:val="FootnoteText"/>
        <w:jc w:val="both"/>
      </w:pPr>
      <w:r>
        <w:rPr>
          <w:rStyle w:val="FootnoteReference"/>
        </w:rPr>
        <w:footnoteRef/>
      </w:r>
      <w:r>
        <w:tab/>
        <w:t>5GAA white paper “C-V2X Use Cases Volume II: Examples and Service Level Requirements</w:t>
      </w:r>
      <w:r>
        <w:rPr>
          <w:rFonts w:cstheme="minorHAnsi"/>
        </w:rPr>
        <w:t>”</w:t>
      </w:r>
      <w:r>
        <w:t xml:space="preserve"> Service Level Latency definition:</w:t>
      </w:r>
    </w:p>
    <w:p w14:paraId="518C0D6E" w14:textId="77777777" w:rsidR="00502650" w:rsidRDefault="00502650" w:rsidP="001C3FC0">
      <w:pPr>
        <w:pStyle w:val="FootnoteText"/>
        <w:ind w:left="255" w:hanging="255"/>
        <w:jc w:val="both"/>
      </w:pPr>
      <w:r>
        <w:t>•</w:t>
      </w:r>
      <w:r>
        <w:tab/>
        <w:t xml:space="preserve">Measurements of time from the occurrence of the event in a scenario application zone to the beginning of the resulting actuation. Depending on implementation, this includes one or more of the following: </w:t>
      </w:r>
    </w:p>
    <w:p w14:paraId="04EC0789" w14:textId="77777777" w:rsidR="00502650" w:rsidRDefault="00502650" w:rsidP="001C3FC0">
      <w:pPr>
        <w:pStyle w:val="FootnoteText"/>
      </w:pPr>
      <w:r>
        <w:t>•</w:t>
      </w:r>
      <w:r>
        <w:tab/>
        <w:t xml:space="preserve">Processing of the event into information by the information generator; </w:t>
      </w:r>
    </w:p>
    <w:p w14:paraId="6DE9CCB0" w14:textId="77777777" w:rsidR="00502650" w:rsidRDefault="00502650" w:rsidP="001C3FC0">
      <w:pPr>
        <w:pStyle w:val="FootnoteText"/>
      </w:pPr>
      <w:r>
        <w:t>•</w:t>
      </w:r>
      <w:r>
        <w:tab/>
        <w:t xml:space="preserve">Communication of the information to end-user; </w:t>
      </w:r>
    </w:p>
    <w:p w14:paraId="3D5E6570" w14:textId="77777777" w:rsidR="00502650" w:rsidRDefault="00502650" w:rsidP="001C3FC0">
      <w:pPr>
        <w:pStyle w:val="FootnoteText"/>
      </w:pPr>
      <w:r>
        <w:t>•</w:t>
      </w:r>
      <w:r>
        <w:tab/>
        <w:t xml:space="preserve">Processing of the information by the end-user; </w:t>
      </w:r>
    </w:p>
    <w:p w14:paraId="696649EF" w14:textId="77777777" w:rsidR="00502650" w:rsidRPr="009D791F" w:rsidRDefault="00502650" w:rsidP="001C3FC0">
      <w:pPr>
        <w:pStyle w:val="FootnoteText"/>
      </w:pPr>
      <w:r>
        <w:t>•</w:t>
      </w:r>
      <w:r>
        <w:tab/>
        <w:t>Time to actuation driven by the result of processing of the information.</w:t>
      </w:r>
    </w:p>
  </w:footnote>
  <w:footnote w:id="17">
    <w:p w14:paraId="142F4446" w14:textId="77777777" w:rsidR="00502650" w:rsidRPr="00EF61C8" w:rsidRDefault="00502650" w:rsidP="001C3FC0">
      <w:pPr>
        <w:pStyle w:val="FootnoteText"/>
        <w:rPr>
          <w:lang w:val="en-US"/>
        </w:rPr>
      </w:pPr>
      <w:r w:rsidRPr="00EF61C8">
        <w:rPr>
          <w:rStyle w:val="FootnoteReference"/>
        </w:rPr>
        <w:footnoteRef/>
      </w:r>
      <w:r w:rsidRPr="00EF61C8">
        <w:t xml:space="preserve"> Packet Success Rate is one minus Packet Error Rate (PER), both expressed as a percentage. PER as a metric for vehicle safety communication is described in </w:t>
      </w:r>
      <w:hyperlink r:id="rId7" w:history="1">
        <w:r w:rsidRPr="00EF61C8">
          <w:rPr>
            <w:rStyle w:val="Hyperlink"/>
          </w:rPr>
          <w:t>https://www.qualcomm.com/media/documents/files/c-v2x-congestion-control-study.pdf</w:t>
        </w:r>
      </w:hyperlink>
      <w:r w:rsidRPr="00EF61C8">
        <w:t>, page 17</w:t>
      </w:r>
    </w:p>
  </w:footnote>
  <w:footnote w:id="18">
    <w:p w14:paraId="745ADADD" w14:textId="77777777" w:rsidR="00502650" w:rsidRPr="005A1EBA" w:rsidRDefault="00502650" w:rsidP="001C3FC0">
      <w:pPr>
        <w:pStyle w:val="FootnoteText"/>
        <w:rPr>
          <w:lang w:val="en-US"/>
        </w:rPr>
      </w:pPr>
      <w:r w:rsidRPr="00EF61C8">
        <w:rPr>
          <w:rStyle w:val="FootnoteReference"/>
        </w:rPr>
        <w:footnoteRef/>
      </w:r>
      <w:r w:rsidRPr="00EF61C8">
        <w:t xml:space="preserve"> </w:t>
      </w:r>
      <w:r w:rsidRPr="00EF61C8">
        <w:rPr>
          <w:lang w:val="en-US"/>
        </w:rPr>
        <w:t xml:space="preserve">5GAA “C-V2X Use Cases and Service Level Requirements, Volume I” for cross traffic left-turn assist at: </w:t>
      </w:r>
      <w:hyperlink r:id="rId8" w:history="1">
        <w:r w:rsidRPr="00EF61C8">
          <w:rPr>
            <w:rStyle w:val="Hyperlink"/>
            <w:lang w:val="en-US"/>
          </w:rPr>
          <w:t>https://5gaa.org/wp-content/uploads/2020/12/5GAA_T-200111_TR_C-V2X_Use_Cases_and_Service_Level_Requirements_Vol_I-V3.pdf</w:t>
        </w:r>
      </w:hyperlink>
    </w:p>
  </w:footnote>
  <w:footnote w:id="19">
    <w:p w14:paraId="5C8B3B48" w14:textId="77777777" w:rsidR="00502650" w:rsidRPr="00E758E4" w:rsidRDefault="00502650" w:rsidP="001C3FC0">
      <w:pPr>
        <w:pStyle w:val="FootnoteText"/>
        <w:rPr>
          <w:lang w:val="en-US"/>
        </w:rPr>
      </w:pPr>
      <w:r w:rsidRPr="00E758E4">
        <w:rPr>
          <w:rStyle w:val="FootnoteReference"/>
        </w:rPr>
        <w:footnoteRef/>
      </w:r>
      <w:r w:rsidRPr="00E758E4">
        <w:t xml:space="preserve"> 5GAA TR T-200111: Working Group Use Cases and Technical Requirements, “C-V2X Use Cases and Service Level Requirements Volume I”, </w:t>
      </w:r>
      <w:hyperlink r:id="rId9" w:history="1">
        <w:r w:rsidRPr="00E758E4">
          <w:rPr>
            <w:rStyle w:val="Hyperlink"/>
          </w:rPr>
          <w:t>https://5gaa.org/wp-content/uploads/2020/12/5GAA_T-200111_TR_C-V2X_Use_Cases_and_Service_Level_Requirements_Vol_I-V3.pdf</w:t>
        </w:r>
      </w:hyperlink>
      <w:r w:rsidRPr="00E758E4">
        <w:t>.</w:t>
      </w:r>
    </w:p>
  </w:footnote>
  <w:footnote w:id="20">
    <w:p w14:paraId="646E21AE" w14:textId="77777777" w:rsidR="00502650" w:rsidRPr="00AC7DE7" w:rsidRDefault="00502650" w:rsidP="001C3FC0">
      <w:pPr>
        <w:pStyle w:val="FootnoteText"/>
        <w:rPr>
          <w:lang w:val="en-US"/>
        </w:rPr>
      </w:pPr>
      <w:r w:rsidRPr="00E758E4">
        <w:rPr>
          <w:rStyle w:val="FootnoteReference"/>
        </w:rPr>
        <w:footnoteRef/>
      </w:r>
      <w:r w:rsidRPr="00E758E4">
        <w:t xml:space="preserve"> 5GAA TR T-200116: Working Group Use Cases and Technical Requirements, “C-V2X Use Cases and Service Level Requirements Volume II”, </w:t>
      </w:r>
      <w:hyperlink r:id="rId10" w:history="1">
        <w:r w:rsidRPr="00E758E4">
          <w:rPr>
            <w:rStyle w:val="Hyperlink"/>
          </w:rPr>
          <w:t>https://5gaa.org/wp-content/uploads/2020/10/5GAA_White-Paper_C-V2X-Use-Cases-Volume-II.pdf</w:t>
        </w:r>
      </w:hyperlink>
      <w:r w:rsidRPr="00E758E4">
        <w:t>.</w:t>
      </w:r>
    </w:p>
  </w:footnote>
  <w:footnote w:id="21">
    <w:p w14:paraId="700EF8F5" w14:textId="77777777" w:rsidR="00502650" w:rsidRDefault="00502650" w:rsidP="00036E9F">
      <w:pPr>
        <w:pStyle w:val="FootnoteText"/>
        <w:rPr>
          <w:lang w:eastAsia="ja-JP"/>
        </w:rPr>
      </w:pPr>
      <w:r w:rsidRPr="00EF61C8">
        <w:rPr>
          <w:rStyle w:val="FootnoteReference"/>
        </w:rPr>
        <w:footnoteRef/>
      </w:r>
      <w:r w:rsidRPr="00EF61C8">
        <w:t xml:space="preserve"> Intelligent Transport Systems (ITS); Vehicular Communications; Basic Set of Applications; Part 2: Specification of Cooperative </w:t>
      </w:r>
      <w:r w:rsidRPr="00036E9F">
        <w:t>Awareness</w:t>
      </w:r>
      <w:r w:rsidRPr="00EF61C8">
        <w:t xml:space="preserve"> Basic Service, ETSI EN 302 637-2.</w:t>
      </w:r>
    </w:p>
  </w:footnote>
  <w:footnote w:id="22">
    <w:p w14:paraId="0971CCAA" w14:textId="77777777" w:rsidR="00502650" w:rsidRPr="000A4D43" w:rsidRDefault="00502650" w:rsidP="001C3FC0">
      <w:pPr>
        <w:pStyle w:val="FootnoteText"/>
        <w:jc w:val="both"/>
        <w:rPr>
          <w:lang w:val="en-US"/>
        </w:rPr>
      </w:pPr>
      <w:r w:rsidRPr="000A4D43">
        <w:rPr>
          <w:rStyle w:val="FootnoteReference"/>
        </w:rPr>
        <w:footnoteRef/>
      </w:r>
      <w:r w:rsidRPr="000A4D43">
        <w:rPr>
          <w:lang w:val="en-US"/>
        </w:rPr>
        <w:tab/>
        <w:t>Note that CAD has the same meaning as CAV.</w:t>
      </w:r>
    </w:p>
  </w:footnote>
  <w:footnote w:id="23">
    <w:p w14:paraId="6DC53A65" w14:textId="77777777" w:rsidR="00502650" w:rsidRPr="000A4D43" w:rsidRDefault="00502650" w:rsidP="001C3FC0">
      <w:pPr>
        <w:pStyle w:val="FootnoteText"/>
        <w:jc w:val="both"/>
      </w:pPr>
      <w:r w:rsidRPr="000A4D43">
        <w:rPr>
          <w:rStyle w:val="FootnoteReference"/>
        </w:rPr>
        <w:footnoteRef/>
      </w:r>
      <w:r w:rsidRPr="000A4D43">
        <w:tab/>
        <w:t xml:space="preserve">IMAGinE is a German research project implementing Collective Perception Service and Maneuver Coordination Service into passenger cars, </w:t>
      </w:r>
      <w:hyperlink r:id="rId11" w:history="1">
        <w:r w:rsidRPr="000A4D43">
          <w:rPr>
            <w:rStyle w:val="Hyperlink"/>
          </w:rPr>
          <w:t>https://imagine-online.de/en/home/</w:t>
        </w:r>
      </w:hyperlink>
      <w:r w:rsidRPr="000A4D43">
        <w:t>:</w:t>
      </w:r>
    </w:p>
    <w:p w14:paraId="425E2E13" w14:textId="77777777" w:rsidR="00502650" w:rsidRPr="000A4D43" w:rsidRDefault="00502650" w:rsidP="001C3FC0">
      <w:pPr>
        <w:pStyle w:val="FootnoteText"/>
        <w:jc w:val="both"/>
        <w:rPr>
          <w:lang w:val="en-US"/>
        </w:rPr>
      </w:pPr>
      <w:r w:rsidRPr="000A4D43">
        <w:rPr>
          <w:lang w:val="en-US"/>
        </w:rPr>
        <w:t>“The IMAGinE (Intelligent Maneuver Automation – cooperative hazard avoidance in realtime) project is developing innovative driving assistance systems for cooperative driving. Cooperative driving refers to road traffic behaviour in which road users cooperatively plan and execute driving maneuvers. Individual driving behaviour is coordinated with other road users and the overall traffic situation based on automatic information exchange between vehicles and infrastructure. Critical situations can be avoided or mitigated, thereby making driving safer and more efficient.”</w:t>
      </w:r>
    </w:p>
  </w:footnote>
  <w:footnote w:id="24">
    <w:p w14:paraId="321A72A2" w14:textId="77777777" w:rsidR="00502650" w:rsidRPr="000A4D43" w:rsidRDefault="00502650" w:rsidP="001C3FC0">
      <w:pPr>
        <w:pStyle w:val="FootnoteText"/>
        <w:jc w:val="both"/>
      </w:pPr>
      <w:r w:rsidRPr="000A4D43">
        <w:rPr>
          <w:rStyle w:val="FootnoteReference"/>
        </w:rPr>
        <w:footnoteRef/>
      </w:r>
      <w:r w:rsidRPr="000A4D43">
        <w:t xml:space="preserve"> Ignacio Llatser, Thomas Michalke, Maxim Dolgov, Florian Wildschütte, Hendrik Fuchs, IEEE 2nd 5G World Forum “Cooperative Automated Driving Use Cases for 5G V2X Communication”, 2019.</w:t>
      </w:r>
    </w:p>
  </w:footnote>
  <w:footnote w:id="25">
    <w:p w14:paraId="3BAC81A0" w14:textId="77777777" w:rsidR="00502650" w:rsidRPr="00E825F1" w:rsidRDefault="00502650" w:rsidP="001C3FC0">
      <w:pPr>
        <w:pStyle w:val="FootnoteText"/>
        <w:rPr>
          <w:lang w:eastAsia="ja-JP"/>
        </w:rPr>
      </w:pPr>
      <w:r w:rsidRPr="000A4D43">
        <w:rPr>
          <w:rStyle w:val="FootnoteReference"/>
        </w:rPr>
        <w:footnoteRef/>
      </w:r>
      <w:r w:rsidRPr="000A4D43">
        <w:t xml:space="preserve"> </w:t>
      </w:r>
      <w:r w:rsidRPr="00A60FD8">
        <w:rPr>
          <w:rStyle w:val="Hyperlink"/>
        </w:rPr>
        <w:t>https://www.sip-adus.go.jp/evt/workshop2017/file/evt_ws2017_s5_HideakiNanba.pdf</w:t>
      </w:r>
    </w:p>
  </w:footnote>
  <w:footnote w:id="26">
    <w:p w14:paraId="63F5A99F" w14:textId="77777777" w:rsidR="00502650" w:rsidRPr="000A4D43" w:rsidRDefault="00502650" w:rsidP="001C3FC0">
      <w:pPr>
        <w:pStyle w:val="FootnoteText"/>
        <w:rPr>
          <w:lang w:val="en-US"/>
        </w:rPr>
      </w:pPr>
      <w:r w:rsidRPr="00B771C7">
        <w:rPr>
          <w:rStyle w:val="FootnoteReference"/>
        </w:rPr>
        <w:footnoteRef/>
      </w:r>
      <w:r w:rsidRPr="00B771C7">
        <w:t xml:space="preserve"> M. Mikami and H. Yoshino, “Field Trial on 5G Low Latency Radio Communication System Towards Application to Truck Platooning,” pp. 1447-1457, IEICE Transactions on Communications Vol.E102-B, No.8, Aug. 2019.</w:t>
      </w:r>
    </w:p>
  </w:footnote>
  <w:footnote w:id="27">
    <w:p w14:paraId="62791213" w14:textId="77777777" w:rsidR="00502650" w:rsidRPr="000A4D43" w:rsidRDefault="00502650" w:rsidP="001C3FC0">
      <w:pPr>
        <w:pStyle w:val="FootnoteText"/>
        <w:rPr>
          <w:lang w:val="en-US"/>
        </w:rPr>
      </w:pPr>
      <w:r w:rsidRPr="0077272D">
        <w:rPr>
          <w:rStyle w:val="FootnoteReference"/>
        </w:rPr>
        <w:footnoteRef/>
      </w:r>
      <w:r w:rsidRPr="0077272D">
        <w:t xml:space="preserve"> K. Aoki, “Current Activities of Development on the Automated Truck Platoon,” pp. 303-309, IPSJ Journal, Vol. 54 No. 4, Apr. 2013 (in Japanese).</w:t>
      </w:r>
    </w:p>
  </w:footnote>
  <w:footnote w:id="28">
    <w:p w14:paraId="59B75085" w14:textId="77D7B0A4" w:rsidR="00502650" w:rsidRPr="005C14FB" w:rsidRDefault="00502650" w:rsidP="001C3FC0">
      <w:pPr>
        <w:pStyle w:val="FootnoteText"/>
      </w:pPr>
      <w:r>
        <w:rPr>
          <w:rStyle w:val="FootnoteReference"/>
        </w:rPr>
        <w:footnoteRef/>
      </w:r>
      <w:r>
        <w:t xml:space="preserve"> </w:t>
      </w:r>
      <w:r w:rsidRPr="00A60FD8">
        <w:rPr>
          <w:rStyle w:val="Hyperlink"/>
        </w:rPr>
        <w:t>https://en.sip-adus.go.jp/rd/rddata/usecase.pdf</w:t>
      </w:r>
      <w:r>
        <w:t>.</w:t>
      </w:r>
    </w:p>
  </w:footnote>
  <w:footnote w:id="29">
    <w:p w14:paraId="6898F48D" w14:textId="5CAA8A17" w:rsidR="00502650" w:rsidRPr="00CC22C3" w:rsidRDefault="00502650" w:rsidP="001C3FC0">
      <w:pPr>
        <w:pStyle w:val="FootnoteText"/>
        <w:jc w:val="both"/>
      </w:pPr>
      <w:r>
        <w:rPr>
          <w:rStyle w:val="FootnoteReference"/>
        </w:rPr>
        <w:footnoteRef/>
      </w:r>
      <w:r>
        <w:tab/>
        <w:t xml:space="preserve">Research project IMAGinE; </w:t>
      </w:r>
      <w:hyperlink r:id="rId12" w:history="1">
        <w:r w:rsidRPr="00C0051E">
          <w:rPr>
            <w:rStyle w:val="Hyperlink"/>
          </w:rPr>
          <w:t>https://imagine-online.de/en/home/</w:t>
        </w:r>
      </w:hyperlink>
      <w:r>
        <w:t xml:space="preserve"> </w:t>
      </w:r>
      <w:r w:rsidRPr="00EB63CA">
        <w:t>- The IMAGinE (Intelligent Maneuver Automation – cooperative hazard avoidance in real</w:t>
      </w:r>
      <w:r w:rsidR="00C51FD4">
        <w:t xml:space="preserve"> </w:t>
      </w:r>
      <w:r w:rsidRPr="00EB63CA">
        <w:t>time) project is developing innovative driving assistance systems for cooperative driving. Cooperative driving refers to road traffic behaviour in which road users cooperatively plan and execute driving maneuvers. Individual driving behaviour is coordinated with other road users and the overall traffic situation based on automatic information exchange between vehicles and infrastructure. Critical situations can be avoided or mitigated, thereby making driving safer and more efficient.</w:t>
      </w:r>
      <w:r>
        <w:t xml:space="preserve"> </w:t>
      </w:r>
    </w:p>
  </w:footnote>
  <w:footnote w:id="30">
    <w:p w14:paraId="1DC10711" w14:textId="77777777" w:rsidR="00502650" w:rsidRPr="00293F2D" w:rsidRDefault="00502650" w:rsidP="00662121">
      <w:pPr>
        <w:pStyle w:val="FootnoteText"/>
        <w:jc w:val="both"/>
        <w:rPr>
          <w:lang w:val="en-US"/>
        </w:rPr>
      </w:pPr>
      <w:r>
        <w:rPr>
          <w:rStyle w:val="FootnoteReference"/>
        </w:rPr>
        <w:footnoteRef/>
      </w:r>
      <w:r>
        <w:tab/>
      </w:r>
      <w:r w:rsidRPr="00293F2D">
        <w:t>Y. Y. Nasrallah, I. Al-Anbagi, H. T. Mouftah, “A realistic analytical model of IEEE 802.11p for wireless access in vehicular networks,” in Proceedings of IEEE 2014 International Conference on Connected Vehicles and Expo (ICCVE).</w:t>
      </w:r>
    </w:p>
  </w:footnote>
  <w:footnote w:id="31">
    <w:p w14:paraId="4EEAB730" w14:textId="77777777" w:rsidR="00502650" w:rsidRDefault="00502650" w:rsidP="001C3FC0">
      <w:pPr>
        <w:pStyle w:val="FootnoteText"/>
      </w:pPr>
      <w:r>
        <w:rPr>
          <w:rStyle w:val="FootnoteReference"/>
        </w:rPr>
        <w:footnoteRef/>
      </w:r>
      <w:r>
        <w:t xml:space="preserve"> </w:t>
      </w:r>
      <w:hyperlink r:id="rId13" w:history="1">
        <w:r w:rsidRPr="00985131">
          <w:rPr>
            <w:rStyle w:val="Hyperlink"/>
          </w:rPr>
          <w:t>http://www.ieee802.org/11/Reports/tgbd_update.htm</w:t>
        </w:r>
      </w:hyperlink>
      <w:r>
        <w:t>.</w:t>
      </w:r>
    </w:p>
  </w:footnote>
  <w:footnote w:id="32">
    <w:p w14:paraId="1D8290D8" w14:textId="77777777" w:rsidR="00502650" w:rsidRPr="00B27E42" w:rsidRDefault="00502650" w:rsidP="001C3FC0">
      <w:pPr>
        <w:pStyle w:val="FootnoteText"/>
        <w:rPr>
          <w:lang w:val="en-US"/>
        </w:rPr>
      </w:pPr>
      <w:r>
        <w:rPr>
          <w:rStyle w:val="FootnoteReference"/>
        </w:rPr>
        <w:footnoteRef/>
      </w:r>
      <w:r>
        <w:t xml:space="preserve"> </w:t>
      </w:r>
      <w:r>
        <w:rPr>
          <w:lang w:val="en-US"/>
        </w:rPr>
        <w:t xml:space="preserve">Project Convex. </w:t>
      </w:r>
      <w:r w:rsidRPr="00150B26">
        <w:rPr>
          <w:lang w:val="en-US"/>
        </w:rPr>
        <w:t>Deliverable D7.1:</w:t>
      </w:r>
      <w:r>
        <w:rPr>
          <w:lang w:val="en-US"/>
        </w:rPr>
        <w:t xml:space="preserve"> </w:t>
      </w:r>
      <w:r w:rsidRPr="00150B26">
        <w:rPr>
          <w:lang w:val="en-US"/>
        </w:rPr>
        <w:t>Final Report on Field Test and Evaluation</w:t>
      </w:r>
      <w:r>
        <w:rPr>
          <w:lang w:val="en-US"/>
        </w:rPr>
        <w:t xml:space="preserve"> </w:t>
      </w:r>
      <w:r w:rsidRPr="00150B26">
        <w:rPr>
          <w:lang w:val="en-US"/>
        </w:rPr>
        <w:t xml:space="preserve">Results </w:t>
      </w:r>
      <w:r w:rsidRPr="00B6641A">
        <w:rPr>
          <w:lang w:val="en-US"/>
        </w:rPr>
        <w:t>https://convex-project.de/onewebmedia/D7.1_Final_Report_Field.pdf</w:t>
      </w:r>
    </w:p>
  </w:footnote>
  <w:footnote w:id="33">
    <w:p w14:paraId="2D33B834" w14:textId="77777777" w:rsidR="00502650" w:rsidRPr="00253E6E" w:rsidRDefault="00502650" w:rsidP="001C3FC0">
      <w:pPr>
        <w:pStyle w:val="FootnoteText"/>
        <w:rPr>
          <w:szCs w:val="24"/>
        </w:rPr>
      </w:pPr>
      <w:r w:rsidRPr="00860870">
        <w:rPr>
          <w:rStyle w:val="FootnoteReference"/>
          <w:rFonts w:ascii="Arial" w:hAnsi="Arial" w:cs="Arial"/>
          <w:sz w:val="16"/>
        </w:rPr>
        <w:footnoteRef/>
      </w:r>
      <w:r w:rsidRPr="00860870">
        <w:t xml:space="preserve"> </w:t>
      </w:r>
      <w:r w:rsidRPr="00253E6E">
        <w:t>CAR</w:t>
      </w:r>
      <w:r w:rsidRPr="00860870">
        <w:t>-2-CAR Communication Consortium Spectrum Study</w:t>
      </w:r>
      <w:r w:rsidRPr="00253E6E">
        <w:rPr>
          <w:szCs w:val="24"/>
        </w:rPr>
        <w:t>: “</w:t>
      </w:r>
      <w:hyperlink r:id="rId14" w:history="1">
        <w:r w:rsidRPr="00253E6E">
          <w:rPr>
            <w:rStyle w:val="Hyperlink"/>
            <w:szCs w:val="24"/>
          </w:rPr>
          <w:t>Road Safety and Road Efficiency Spectrum Needs in the 5.9 GHz for C-ITS and Cooperative Automated Driving</w:t>
        </w:r>
      </w:hyperlink>
      <w:r w:rsidRPr="00253E6E">
        <w:rPr>
          <w:szCs w:val="24"/>
        </w:rPr>
        <w:t xml:space="preserve">” </w:t>
      </w:r>
    </w:p>
  </w:footnote>
  <w:footnote w:id="34">
    <w:p w14:paraId="342E7F94" w14:textId="77777777" w:rsidR="00502650" w:rsidRPr="00DA2136" w:rsidRDefault="00502650" w:rsidP="0056449D">
      <w:pPr>
        <w:pStyle w:val="FootnoteText"/>
      </w:pPr>
      <w:r>
        <w:rPr>
          <w:rStyle w:val="FootnoteReference"/>
        </w:rPr>
        <w:footnoteRef/>
      </w:r>
      <w:r>
        <w:t xml:space="preserve"> CAM, </w:t>
      </w:r>
      <w:r w:rsidRPr="00DA2136">
        <w:t>Cooperative Awarene</w:t>
      </w:r>
      <w:r>
        <w:t>ss Message</w:t>
      </w:r>
      <w:r w:rsidRPr="00DA2136">
        <w:t>,</w:t>
      </w:r>
      <w:r>
        <w:t xml:space="preserve"> specified in ETSI</w:t>
      </w:r>
      <w:r w:rsidRPr="00DA2136">
        <w:t xml:space="preserve"> EN 302 637-2</w:t>
      </w:r>
    </w:p>
    <w:p w14:paraId="76E11EB0" w14:textId="77777777" w:rsidR="00502650" w:rsidRPr="00DA2136" w:rsidRDefault="00502650" w:rsidP="0056449D">
      <w:pPr>
        <w:pStyle w:val="FootnoteText"/>
      </w:pPr>
      <w:r>
        <w:tab/>
        <w:t xml:space="preserve">DENM, </w:t>
      </w:r>
      <w:r w:rsidRPr="00DA2136">
        <w:t>Decentralized Env</w:t>
      </w:r>
      <w:r>
        <w:t>ironmental Notification Message</w:t>
      </w:r>
      <w:r w:rsidRPr="00DA2136">
        <w:t>,</w:t>
      </w:r>
      <w:r>
        <w:t xml:space="preserve"> specified in</w:t>
      </w:r>
      <w:r w:rsidRPr="00DA2136">
        <w:t xml:space="preserve"> </w:t>
      </w:r>
      <w:r>
        <w:t xml:space="preserve">ETSI </w:t>
      </w:r>
      <w:r w:rsidRPr="00DA2136">
        <w:t>EN 302 637-3</w:t>
      </w:r>
    </w:p>
    <w:p w14:paraId="3563428B" w14:textId="77777777" w:rsidR="00502650" w:rsidRDefault="00502650" w:rsidP="0056449D">
      <w:pPr>
        <w:pStyle w:val="FootnoteText"/>
      </w:pPr>
      <w:r>
        <w:tab/>
        <w:t>SPATEM, Signal, Phase, and Timing, ISO/TS 19091:2017</w:t>
      </w:r>
    </w:p>
    <w:p w14:paraId="3BFCAB08" w14:textId="77777777" w:rsidR="00502650" w:rsidRDefault="00502650" w:rsidP="0056449D">
      <w:pPr>
        <w:pStyle w:val="FootnoteText"/>
      </w:pPr>
      <w:r>
        <w:tab/>
        <w:t xml:space="preserve">MAPEM, </w:t>
      </w:r>
      <w:r w:rsidRPr="007F6294">
        <w:t xml:space="preserve">road/lane topology and traffic maneuver </w:t>
      </w:r>
      <w:r>
        <w:t>ISO/TS 19091:2017</w:t>
      </w:r>
    </w:p>
    <w:p w14:paraId="673A3842" w14:textId="77777777" w:rsidR="00502650" w:rsidRDefault="00502650" w:rsidP="0056449D">
      <w:pPr>
        <w:pStyle w:val="FootnoteText"/>
        <w:ind w:left="255" w:hanging="255"/>
      </w:pPr>
      <w:r>
        <w:tab/>
        <w:t xml:space="preserve">VAM, Vulnerable Road User (VRU) Awareness Message ETSI </w:t>
      </w:r>
      <w:r w:rsidRPr="007F6294">
        <w:t>TS 103 300-3</w:t>
      </w:r>
      <w:r>
        <w:t>,</w:t>
      </w:r>
      <w:r w:rsidRPr="007F6294">
        <w:t xml:space="preserve"> </w:t>
      </w:r>
      <w:r>
        <w:t xml:space="preserve">Pedestrian protection with Personal Safety Messages (PSM) according to SAE J2735, SAE J2945/9_201703 </w:t>
      </w:r>
      <w:hyperlink r:id="rId15" w:history="1">
        <w:r w:rsidRPr="008A0663">
          <w:rPr>
            <w:rStyle w:val="Hyperlink"/>
          </w:rPr>
          <w:t>https://www.sae.org/standards/content/j2945/9_201703/</w:t>
        </w:r>
      </w:hyperlink>
    </w:p>
    <w:p w14:paraId="3F8D1A76" w14:textId="59B08351" w:rsidR="00502650" w:rsidRDefault="00502650" w:rsidP="0056449D">
      <w:pPr>
        <w:pStyle w:val="FootnoteText"/>
        <w:ind w:left="255" w:hanging="255"/>
      </w:pPr>
      <w:r>
        <w:tab/>
        <w:t xml:space="preserve">PCM, Platooning Control Message draft specification in ETSI </w:t>
      </w:r>
      <w:r w:rsidRPr="007F6294">
        <w:t>TR 103 298</w:t>
      </w:r>
      <w:r>
        <w:t xml:space="preserve">, currently being drafted in the European H2020 project ENSEMBLE (multi-brand truck platooning) </w:t>
      </w:r>
      <w:hyperlink r:id="rId16" w:history="1">
        <w:r w:rsidRPr="008A0663">
          <w:rPr>
            <w:rStyle w:val="Hyperlink"/>
          </w:rPr>
          <w:t>https://platooningensemble.eu/</w:t>
        </w:r>
      </w:hyperlink>
    </w:p>
    <w:p w14:paraId="233CFC95" w14:textId="77777777" w:rsidR="00502650" w:rsidRDefault="00502650" w:rsidP="0056449D">
      <w:pPr>
        <w:pStyle w:val="FootnoteText"/>
      </w:pPr>
      <w:r>
        <w:tab/>
      </w:r>
      <w:hyperlink r:id="rId17" w:history="1">
        <w:r w:rsidRPr="008A0663">
          <w:rPr>
            <w:rStyle w:val="Hyperlink"/>
          </w:rPr>
          <w:t>https://platooningensemble.eu/news/using-its-g5-for-efficient-truck-platooning5c1a203e7a226</w:t>
        </w:r>
      </w:hyperlink>
    </w:p>
    <w:p w14:paraId="75B2A031" w14:textId="77777777" w:rsidR="00502650" w:rsidRPr="00216AE5" w:rsidRDefault="00502650" w:rsidP="0056449D">
      <w:pPr>
        <w:pStyle w:val="FootnoteText"/>
        <w:rPr>
          <w:lang w:val="fr-FR"/>
        </w:rPr>
      </w:pPr>
      <w:r w:rsidRPr="00514BCD">
        <w:tab/>
      </w:r>
      <w:r w:rsidRPr="00216AE5">
        <w:rPr>
          <w:lang w:val="fr-FR"/>
        </w:rPr>
        <w:t xml:space="preserve">CPM Collective Perception Message, draft ETSI TS 103 324, ETSI </w:t>
      </w:r>
      <w:hyperlink r:id="rId18" w:history="1">
        <w:r w:rsidRPr="00216AE5">
          <w:rPr>
            <w:rStyle w:val="Hyperlink"/>
            <w:rFonts w:cs="Arial"/>
            <w:bCs/>
            <w:lang w:val="fr-FR"/>
          </w:rPr>
          <w:t>TR 103 562</w:t>
        </w:r>
        <w:r w:rsidRPr="00216AE5">
          <w:rPr>
            <w:rStyle w:val="Hyperlink"/>
            <w:rFonts w:cs="Arial"/>
            <w:lang w:val="fr-FR"/>
          </w:rPr>
          <w:t xml:space="preserve"> </w:t>
        </w:r>
      </w:hyperlink>
    </w:p>
    <w:p w14:paraId="60B85D41" w14:textId="77777777" w:rsidR="00502650" w:rsidRPr="00E76A12" w:rsidRDefault="00502650" w:rsidP="0056449D">
      <w:pPr>
        <w:pStyle w:val="FootnoteText"/>
        <w:ind w:left="255" w:hanging="255"/>
      </w:pPr>
      <w:r w:rsidRPr="00514BCD">
        <w:rPr>
          <w:lang w:val="fr-FR"/>
        </w:rPr>
        <w:tab/>
      </w:r>
      <w:r>
        <w:t xml:space="preserve">MCM Manoeuvre Coordination Message, according to ETSI TR 103 578 (draft) “Informative report for the Manoeuvre Coordination Service”; </w:t>
      </w:r>
      <w:hyperlink r:id="rId19" w:history="1">
        <w:r w:rsidRPr="008A0663">
          <w:rPr>
            <w:rStyle w:val="Hyperlink"/>
          </w:rPr>
          <w:t>https://imagine-online.de/en/home/</w:t>
        </w:r>
      </w:hyperlink>
    </w:p>
  </w:footnote>
  <w:footnote w:id="35">
    <w:p w14:paraId="1BDE5E5B" w14:textId="77777777" w:rsidR="00502650" w:rsidRPr="00BD3B55" w:rsidRDefault="00502650" w:rsidP="001C3FC0">
      <w:pPr>
        <w:pStyle w:val="FootnoteText"/>
        <w:rPr>
          <w:lang w:val="fr-FR"/>
        </w:rPr>
      </w:pPr>
      <w:r>
        <w:rPr>
          <w:rStyle w:val="FootnoteReference"/>
        </w:rPr>
        <w:footnoteRef/>
      </w:r>
      <w:r w:rsidRPr="00BC371B">
        <w:rPr>
          <w:lang w:val="sv-SE"/>
        </w:rPr>
        <w:t xml:space="preserve"> </w:t>
      </w:r>
      <w:r w:rsidRPr="00BD3B55">
        <w:rPr>
          <w:lang w:val="fr-FR"/>
        </w:rPr>
        <w:t xml:space="preserve">Source C2C-CC: </w:t>
      </w:r>
      <w:hyperlink r:id="rId20" w:history="1">
        <w:r w:rsidRPr="00514BCD">
          <w:rPr>
            <w:rStyle w:val="Hyperlink"/>
            <w:lang w:val="fr-FR"/>
          </w:rPr>
          <w:t>https://www.car-2-car.org/fileadmin/downloads/PDFs/roadmap/CAR2CAR_Roadmap_Nov_2018.pdf</w:t>
        </w:r>
      </w:hyperlink>
      <w:r>
        <w:rPr>
          <w:lang w:val="fr-FR"/>
        </w:rPr>
        <w:t xml:space="preserve"> </w:t>
      </w:r>
    </w:p>
  </w:footnote>
  <w:footnote w:id="36">
    <w:p w14:paraId="3CD6976F" w14:textId="14D8BBFD" w:rsidR="00502650" w:rsidRPr="00AD63FA" w:rsidRDefault="00502650" w:rsidP="001C3FC0">
      <w:pPr>
        <w:pStyle w:val="FootnoteText"/>
        <w:rPr>
          <w:lang w:val="sv-SE"/>
        </w:rPr>
      </w:pPr>
      <w:r w:rsidRPr="00194C8F">
        <w:rPr>
          <w:rStyle w:val="FootnoteReference"/>
        </w:rPr>
        <w:footnoteRef/>
      </w:r>
      <w:r w:rsidRPr="00194C8F">
        <w:rPr>
          <w:lang w:val="sv-SE"/>
        </w:rPr>
        <w:t xml:space="preserve"> </w:t>
      </w:r>
      <w:r w:rsidRPr="00194C8F">
        <w:rPr>
          <w:i/>
          <w:iCs/>
          <w:color w:val="000000" w:themeColor="text1"/>
          <w:lang w:val="sv-SE"/>
        </w:rPr>
        <w:t>See</w:t>
      </w:r>
      <w:r w:rsidRPr="00194C8F">
        <w:rPr>
          <w:color w:val="000000" w:themeColor="text1"/>
          <w:lang w:val="sv-SE"/>
        </w:rPr>
        <w:t xml:space="preserve"> Attachment 1 to </w:t>
      </w:r>
      <w:r w:rsidRPr="00194C8F">
        <w:rPr>
          <w:i/>
          <w:iCs/>
          <w:color w:val="000000" w:themeColor="text1"/>
        </w:rPr>
        <w:t>Ex Parte</w:t>
      </w:r>
      <w:r w:rsidRPr="00194C8F">
        <w:t xml:space="preserve"> Letter from Continental Automotive Systems to U.S. Federal Communications Commission, ET Docket No. 19-138 (filed July 10, 2020) (citing Car 2 Car Communication Consortium, Road Safety and Efficiency Spectrum Needs in 5.9 GHz for C-ITS and Cooperative  Automated Driving (2020); and Lu Gao, Yan Li, Jim Misener, Shailesh Patel, C</w:t>
      </w:r>
      <w:r>
        <w:noBreakHyphen/>
      </w:r>
      <w:r w:rsidRPr="00194C8F">
        <w:t>V2X Based Basic Safety Related ITS Spectrum Requirement Analysis (Institute of Electrical and Electronics Engineers, 2017) (presented during IEEE 86th Vehicular Technology Conference, 24</w:t>
      </w:r>
      <w:r>
        <w:noBreakHyphen/>
      </w:r>
      <w:r w:rsidRPr="00194C8F">
        <w:t>27 Sept., 2017)).</w:t>
      </w:r>
    </w:p>
  </w:footnote>
  <w:footnote w:id="37">
    <w:p w14:paraId="0F7C5704" w14:textId="77777777" w:rsidR="00502650" w:rsidRPr="009816A8" w:rsidRDefault="00502650" w:rsidP="001C3FC0">
      <w:pPr>
        <w:pStyle w:val="FootnoteText"/>
        <w:rPr>
          <w:lang w:val="en-US"/>
        </w:rPr>
      </w:pPr>
      <w:r w:rsidRPr="006202CE">
        <w:rPr>
          <w:rStyle w:val="FootnoteReference"/>
        </w:rPr>
        <w:footnoteRef/>
      </w:r>
      <w:r w:rsidRPr="006202CE">
        <w:t xml:space="preserve"> </w:t>
      </w:r>
      <w:r w:rsidRPr="006202CE">
        <w:rPr>
          <w:lang w:val="en-US"/>
        </w:rPr>
        <w:t xml:space="preserve">5GAA White Paper, “A visionary roadmap for advanced driving use cases, connectivity technologies, and radio spectrum needs”, </w:t>
      </w:r>
      <w:hyperlink r:id="rId21" w:history="1">
        <w:r w:rsidRPr="006202CE">
          <w:rPr>
            <w:rStyle w:val="Hyperlink"/>
            <w:lang w:val="en-US"/>
          </w:rPr>
          <w:t>https://5gaa.org/wp-content/uploads/2020/09/A-Visionary-Roadmap-for-Advanced-Driving-Use-Cases-Connectivity-Technologies-and-Radio-Spectrum-Needs.pdf</w:t>
        </w:r>
      </w:hyperlink>
      <w:r w:rsidRPr="006202CE">
        <w:rPr>
          <w:lang w:val="en-US"/>
        </w:rPr>
        <w:t>.</w:t>
      </w:r>
      <w:r>
        <w:rPr>
          <w:lang w:val="en-US"/>
        </w:rPr>
        <w:t xml:space="preserve"> </w:t>
      </w:r>
    </w:p>
  </w:footnote>
  <w:footnote w:id="38">
    <w:p w14:paraId="3022F831" w14:textId="77777777" w:rsidR="00502650" w:rsidRPr="00DB7A91" w:rsidRDefault="00502650" w:rsidP="001C3FC0">
      <w:pPr>
        <w:pStyle w:val="FootnoteText"/>
        <w:rPr>
          <w:lang w:val="sv-SE"/>
        </w:rPr>
      </w:pPr>
      <w:r w:rsidRPr="00DB7A91">
        <w:rPr>
          <w:rStyle w:val="FootnoteReference"/>
        </w:rPr>
        <w:footnoteRef/>
      </w:r>
      <w:r w:rsidRPr="00DB7A91">
        <w:rPr>
          <w:lang w:val="sv-SE"/>
        </w:rPr>
        <w:t xml:space="preserve"> </w:t>
      </w:r>
      <w:r w:rsidRPr="00DB7A91">
        <w:rPr>
          <w:lang w:val="sv-SE"/>
        </w:rPr>
        <w:t>https://5g-netmobil.de/</w:t>
      </w:r>
    </w:p>
  </w:footnote>
  <w:footnote w:id="39">
    <w:p w14:paraId="48982B12" w14:textId="77777777" w:rsidR="00502650" w:rsidRPr="00DB7A91" w:rsidRDefault="00502650" w:rsidP="001C3FC0">
      <w:pPr>
        <w:pStyle w:val="FootnoteText"/>
        <w:rPr>
          <w:lang w:val="sv-SE"/>
        </w:rPr>
      </w:pPr>
      <w:r w:rsidRPr="00DB7A91">
        <w:rPr>
          <w:rStyle w:val="FootnoteReference"/>
        </w:rPr>
        <w:footnoteRef/>
      </w:r>
      <w:r w:rsidRPr="00DB7A91">
        <w:rPr>
          <w:lang w:val="sv-SE"/>
        </w:rPr>
        <w:t xml:space="preserve"> </w:t>
      </w:r>
      <w:r w:rsidRPr="00DB7A91">
        <w:rPr>
          <w:lang w:val="sv-SE"/>
        </w:rPr>
        <w:t>https://www.adasandme.com/</w:t>
      </w:r>
    </w:p>
  </w:footnote>
  <w:footnote w:id="40">
    <w:p w14:paraId="10B91F05" w14:textId="77777777" w:rsidR="00502650" w:rsidRPr="00DB7A91" w:rsidRDefault="00502650" w:rsidP="001C3FC0">
      <w:pPr>
        <w:pStyle w:val="FootnoteText"/>
        <w:rPr>
          <w:lang w:val="sv-SE"/>
        </w:rPr>
      </w:pPr>
      <w:r w:rsidRPr="00DB7A91">
        <w:rPr>
          <w:rStyle w:val="FootnoteReference"/>
        </w:rPr>
        <w:footnoteRef/>
      </w:r>
      <w:r w:rsidRPr="00DB7A91">
        <w:rPr>
          <w:lang w:val="sv-SE"/>
        </w:rPr>
        <w:t xml:space="preserve"> </w:t>
      </w:r>
      <w:r w:rsidRPr="00DB7A91">
        <w:rPr>
          <w:lang w:val="sv-SE"/>
        </w:rPr>
        <w:t>http://www.adaptive-ip.eu/</w:t>
      </w:r>
    </w:p>
  </w:footnote>
  <w:footnote w:id="41">
    <w:p w14:paraId="28E7AF40" w14:textId="77777777" w:rsidR="00502650" w:rsidRPr="00DB7A91" w:rsidRDefault="00502650" w:rsidP="001C3FC0">
      <w:pPr>
        <w:pStyle w:val="FootnoteText"/>
        <w:rPr>
          <w:lang w:val="sv-SE"/>
        </w:rPr>
      </w:pPr>
      <w:r w:rsidRPr="00DB7A91">
        <w:rPr>
          <w:rStyle w:val="FootnoteReference"/>
        </w:rPr>
        <w:footnoteRef/>
      </w:r>
      <w:r w:rsidRPr="00DB7A91">
        <w:rPr>
          <w:lang w:val="sv-SE"/>
        </w:rPr>
        <w:t xml:space="preserve"> </w:t>
      </w:r>
      <w:r w:rsidRPr="00DB7A91">
        <w:rPr>
          <w:lang w:val="sv-SE"/>
        </w:rPr>
        <w:t>http://www.autonet2030.eu/</w:t>
      </w:r>
    </w:p>
  </w:footnote>
  <w:footnote w:id="42">
    <w:p w14:paraId="5B3AF913" w14:textId="77777777" w:rsidR="00502650" w:rsidRPr="00DB7A91" w:rsidRDefault="00502650" w:rsidP="001C3FC0">
      <w:pPr>
        <w:pStyle w:val="FootnoteText"/>
        <w:rPr>
          <w:lang w:val="sv-SE"/>
        </w:rPr>
      </w:pPr>
      <w:r w:rsidRPr="00DB7A91">
        <w:rPr>
          <w:rStyle w:val="FootnoteReference"/>
        </w:rPr>
        <w:footnoteRef/>
      </w:r>
      <w:r w:rsidRPr="00DB7A91">
        <w:rPr>
          <w:lang w:val="sv-SE"/>
        </w:rPr>
        <w:t xml:space="preserve"> </w:t>
      </w:r>
      <w:hyperlink r:id="rId22" w:history="1">
        <w:r w:rsidRPr="00DB7A91">
          <w:rPr>
            <w:rStyle w:val="Hyperlink"/>
            <w:lang w:val="sv-SE"/>
          </w:rPr>
          <w:t>https://ieeexplore.ieee.org/abstract/document/8375118</w:t>
        </w:r>
      </w:hyperlink>
      <w:r w:rsidRPr="00DB7A91">
        <w:rPr>
          <w:lang w:val="sv-SE"/>
        </w:rPr>
        <w:t xml:space="preserve"> </w:t>
      </w:r>
    </w:p>
  </w:footnote>
  <w:footnote w:id="43">
    <w:p w14:paraId="00722B0B" w14:textId="77777777" w:rsidR="00502650" w:rsidRPr="00DB7A91" w:rsidRDefault="00502650" w:rsidP="001C3FC0">
      <w:pPr>
        <w:pStyle w:val="FootnoteText"/>
        <w:rPr>
          <w:lang w:val="sv-SE"/>
        </w:rPr>
      </w:pPr>
      <w:r w:rsidRPr="00DB7A91">
        <w:rPr>
          <w:rStyle w:val="FootnoteReference"/>
        </w:rPr>
        <w:footnoteRef/>
      </w:r>
      <w:r w:rsidRPr="00DB7A91">
        <w:rPr>
          <w:lang w:val="sv-SE"/>
        </w:rPr>
        <w:t xml:space="preserve"> </w:t>
      </w:r>
      <w:hyperlink r:id="rId23" w:history="1">
        <w:r w:rsidRPr="00DB7A91">
          <w:rPr>
            <w:rStyle w:val="Hyperlink"/>
            <w:lang w:val="sv-SE"/>
          </w:rPr>
          <w:t>https://www.ict4cart.eu/</w:t>
        </w:r>
      </w:hyperlink>
      <w:r w:rsidRPr="00DB7A91">
        <w:rPr>
          <w:lang w:val="sv-SE"/>
        </w:rPr>
        <w:t xml:space="preserve"> </w:t>
      </w:r>
    </w:p>
  </w:footnote>
  <w:footnote w:id="44">
    <w:p w14:paraId="36E9F001" w14:textId="77777777" w:rsidR="00502650" w:rsidRPr="00DB7A91" w:rsidRDefault="00502650" w:rsidP="001C3FC0">
      <w:pPr>
        <w:pStyle w:val="FootnoteText"/>
        <w:rPr>
          <w:lang w:val="sv-SE"/>
        </w:rPr>
      </w:pPr>
      <w:r w:rsidRPr="00DB7A91">
        <w:rPr>
          <w:rStyle w:val="FootnoteReference"/>
        </w:rPr>
        <w:footnoteRef/>
      </w:r>
      <w:r w:rsidRPr="00DB7A91">
        <w:rPr>
          <w:lang w:val="sv-SE"/>
        </w:rPr>
        <w:t xml:space="preserve"> </w:t>
      </w:r>
      <w:hyperlink r:id="rId24" w:history="1">
        <w:r w:rsidRPr="00DB7A91">
          <w:rPr>
            <w:rStyle w:val="Hyperlink"/>
            <w:lang w:val="sv-SE"/>
          </w:rPr>
          <w:t>https://ikopa.de</w:t>
        </w:r>
      </w:hyperlink>
      <w:r w:rsidRPr="00DB7A91">
        <w:rPr>
          <w:lang w:val="sv-SE"/>
        </w:rPr>
        <w:t xml:space="preserve"> </w:t>
      </w:r>
    </w:p>
  </w:footnote>
  <w:footnote w:id="45">
    <w:p w14:paraId="47A93A3E" w14:textId="77777777" w:rsidR="00502650" w:rsidRPr="00DB7A91" w:rsidRDefault="00502650" w:rsidP="001C3FC0">
      <w:pPr>
        <w:pStyle w:val="FootnoteText"/>
        <w:rPr>
          <w:lang w:val="sv-SE"/>
        </w:rPr>
      </w:pPr>
      <w:r w:rsidRPr="00DB7A91">
        <w:rPr>
          <w:rStyle w:val="FootnoteReference"/>
        </w:rPr>
        <w:footnoteRef/>
      </w:r>
      <w:r w:rsidRPr="00DB7A91">
        <w:rPr>
          <w:lang w:val="sv-SE"/>
        </w:rPr>
        <w:t xml:space="preserve"> </w:t>
      </w:r>
      <w:hyperlink r:id="rId25" w:history="1">
        <w:r w:rsidRPr="00DB7A91">
          <w:rPr>
            <w:rStyle w:val="Hyperlink"/>
            <w:lang w:val="sv-SE"/>
          </w:rPr>
          <w:t>https://imagine-online.de/en/home/</w:t>
        </w:r>
      </w:hyperlink>
      <w:r w:rsidRPr="00DB7A91">
        <w:rPr>
          <w:lang w:val="sv-SE"/>
        </w:rPr>
        <w:t xml:space="preserve"> </w:t>
      </w:r>
    </w:p>
  </w:footnote>
  <w:footnote w:id="46">
    <w:p w14:paraId="422C46B2" w14:textId="77777777" w:rsidR="00502650" w:rsidRPr="00DB7A91" w:rsidRDefault="00502650" w:rsidP="001C3FC0">
      <w:pPr>
        <w:pStyle w:val="FootnoteText"/>
        <w:rPr>
          <w:lang w:val="sv-SE"/>
        </w:rPr>
      </w:pPr>
      <w:r w:rsidRPr="00DB7A91">
        <w:rPr>
          <w:rStyle w:val="FootnoteReference"/>
        </w:rPr>
        <w:footnoteRef/>
      </w:r>
      <w:r w:rsidRPr="00DB7A91">
        <w:rPr>
          <w:lang w:val="sv-SE"/>
        </w:rPr>
        <w:t xml:space="preserve"> </w:t>
      </w:r>
      <w:hyperlink r:id="rId26" w:history="1">
        <w:r w:rsidRPr="00DB7A91">
          <w:rPr>
            <w:rStyle w:val="Hyperlink"/>
            <w:lang w:val="sv-SE"/>
          </w:rPr>
          <w:t>http://maven-its.eu/</w:t>
        </w:r>
      </w:hyperlink>
      <w:r w:rsidRPr="00DB7A91">
        <w:rPr>
          <w:lang w:val="sv-SE"/>
        </w:rPr>
        <w:t xml:space="preserve"> </w:t>
      </w:r>
    </w:p>
  </w:footnote>
  <w:footnote w:id="47">
    <w:p w14:paraId="37A10344" w14:textId="77777777" w:rsidR="00502650" w:rsidRPr="00DB7A91" w:rsidRDefault="00502650" w:rsidP="001C3FC0">
      <w:pPr>
        <w:pStyle w:val="FootnoteText"/>
        <w:rPr>
          <w:lang w:val="sv-SE"/>
        </w:rPr>
      </w:pPr>
      <w:r w:rsidRPr="00DB7A91">
        <w:rPr>
          <w:rStyle w:val="FootnoteReference"/>
        </w:rPr>
        <w:footnoteRef/>
      </w:r>
      <w:r w:rsidRPr="00DB7A91">
        <w:rPr>
          <w:lang w:val="sv-SE"/>
        </w:rPr>
        <w:t xml:space="preserve"> </w:t>
      </w:r>
      <w:hyperlink r:id="rId27" w:history="1">
        <w:r w:rsidRPr="00DB7A91">
          <w:rPr>
            <w:rStyle w:val="Hyperlink"/>
            <w:lang w:val="sv-SE"/>
          </w:rPr>
          <w:t>http://www.mec-view.de/</w:t>
        </w:r>
      </w:hyperlink>
      <w:r w:rsidRPr="00DB7A91">
        <w:rPr>
          <w:lang w:val="sv-SE"/>
        </w:rPr>
        <w:t xml:space="preserve"> </w:t>
      </w:r>
    </w:p>
  </w:footnote>
  <w:footnote w:id="48">
    <w:p w14:paraId="3707110F" w14:textId="77777777" w:rsidR="00502650" w:rsidRPr="00DB7A91" w:rsidRDefault="00502650" w:rsidP="001C3FC0">
      <w:pPr>
        <w:pStyle w:val="FootnoteText"/>
        <w:rPr>
          <w:lang w:val="sv-SE"/>
        </w:rPr>
      </w:pPr>
      <w:r w:rsidRPr="00DB7A91">
        <w:rPr>
          <w:rStyle w:val="FootnoteReference"/>
        </w:rPr>
        <w:footnoteRef/>
      </w:r>
      <w:r w:rsidRPr="00DB7A91">
        <w:rPr>
          <w:lang w:val="sv-SE"/>
        </w:rPr>
        <w:t xml:space="preserve"> </w:t>
      </w:r>
      <w:hyperlink r:id="rId28" w:history="1">
        <w:r w:rsidRPr="00DB7A91">
          <w:rPr>
            <w:rStyle w:val="Hyperlink"/>
            <w:lang w:val="sv-SE"/>
          </w:rPr>
          <w:t>http://propart-project.eu/about/</w:t>
        </w:r>
      </w:hyperlink>
      <w:r w:rsidRPr="00DB7A91">
        <w:rPr>
          <w:lang w:val="sv-SE"/>
        </w:rPr>
        <w:t xml:space="preserve"> </w:t>
      </w:r>
    </w:p>
  </w:footnote>
  <w:footnote w:id="49">
    <w:p w14:paraId="25263F9F" w14:textId="77777777" w:rsidR="00502650" w:rsidRPr="00DB7A91" w:rsidRDefault="00502650" w:rsidP="001C3FC0">
      <w:pPr>
        <w:pStyle w:val="FootnoteText"/>
        <w:rPr>
          <w:lang w:val="sv-SE"/>
        </w:rPr>
      </w:pPr>
      <w:r w:rsidRPr="00DB7A91">
        <w:rPr>
          <w:rStyle w:val="FootnoteReference"/>
        </w:rPr>
        <w:footnoteRef/>
      </w:r>
      <w:r w:rsidRPr="00DB7A91">
        <w:rPr>
          <w:lang w:val="sv-SE"/>
        </w:rPr>
        <w:t xml:space="preserve"> </w:t>
      </w:r>
      <w:hyperlink r:id="rId29" w:history="1">
        <w:r w:rsidRPr="00DB7A91">
          <w:rPr>
            <w:rStyle w:val="Hyperlink"/>
            <w:lang w:val="sv-SE"/>
          </w:rPr>
          <w:t>https://www.secforcars.de</w:t>
        </w:r>
      </w:hyperlink>
      <w:r w:rsidRPr="00DB7A91">
        <w:rPr>
          <w:lang w:val="sv-SE"/>
        </w:rPr>
        <w:t xml:space="preserve"> </w:t>
      </w:r>
    </w:p>
  </w:footnote>
  <w:footnote w:id="50">
    <w:p w14:paraId="47638211" w14:textId="77777777" w:rsidR="00502650" w:rsidRPr="0096343A" w:rsidRDefault="00502650" w:rsidP="001C3FC0">
      <w:pPr>
        <w:pStyle w:val="FootnoteText"/>
        <w:rPr>
          <w:lang w:val="sv-SE"/>
        </w:rPr>
      </w:pPr>
      <w:r w:rsidRPr="00DB7A91">
        <w:rPr>
          <w:rStyle w:val="FootnoteReference"/>
        </w:rPr>
        <w:footnoteRef/>
      </w:r>
      <w:r w:rsidRPr="00DB7A91">
        <w:rPr>
          <w:lang w:val="sv-SE"/>
        </w:rPr>
        <w:t xml:space="preserve"> </w:t>
      </w:r>
      <w:hyperlink r:id="rId30" w:history="1">
        <w:r w:rsidRPr="00DB7A91">
          <w:rPr>
            <w:rStyle w:val="Hyperlink"/>
            <w:lang w:val="sv-SE"/>
          </w:rPr>
          <w:t>https://www.transaid.eu/</w:t>
        </w:r>
      </w:hyperlink>
    </w:p>
  </w:footnote>
  <w:footnote w:id="51">
    <w:p w14:paraId="4F818EB5" w14:textId="77777777" w:rsidR="00502650" w:rsidRPr="00ED4B40" w:rsidRDefault="00502650" w:rsidP="001C3FC0">
      <w:pPr>
        <w:spacing w:before="0"/>
        <w:rPr>
          <w:rStyle w:val="FootnoteReference"/>
          <w:sz w:val="2"/>
          <w:szCs w:val="2"/>
          <w:lang w:val="sv-SE"/>
        </w:rPr>
      </w:pPr>
    </w:p>
  </w:footnote>
  <w:footnote w:id="52">
    <w:p w14:paraId="384C8900" w14:textId="77777777" w:rsidR="00502650" w:rsidRPr="00ED4B40" w:rsidRDefault="00502650" w:rsidP="001C3FC0">
      <w:pPr>
        <w:spacing w:before="0"/>
        <w:rPr>
          <w:rStyle w:val="FootnoteReference"/>
          <w:sz w:val="2"/>
          <w:szCs w:val="2"/>
          <w:lang w:val="sv-SE"/>
        </w:rPr>
      </w:pPr>
    </w:p>
  </w:footnote>
  <w:footnote w:id="53">
    <w:p w14:paraId="6B309745" w14:textId="77777777" w:rsidR="00502650" w:rsidRPr="00ED4B40" w:rsidRDefault="00502650" w:rsidP="001C3FC0">
      <w:pPr>
        <w:spacing w:before="0"/>
        <w:rPr>
          <w:rStyle w:val="FootnoteReference"/>
          <w:sz w:val="2"/>
          <w:szCs w:val="2"/>
          <w:lang w:val="sv-SE"/>
        </w:rPr>
      </w:pPr>
    </w:p>
  </w:footnote>
  <w:footnote w:id="54">
    <w:p w14:paraId="42281CD7" w14:textId="77777777" w:rsidR="00502650" w:rsidRPr="00CB570D" w:rsidRDefault="00502650" w:rsidP="001C3FC0">
      <w:pPr>
        <w:pStyle w:val="FootnoteText"/>
        <w:rPr>
          <w:lang w:val="sv-SE"/>
        </w:rPr>
      </w:pPr>
      <w:r w:rsidRPr="00DB7A91">
        <w:rPr>
          <w:rStyle w:val="FootnoteReference"/>
        </w:rPr>
        <w:footnoteRef/>
      </w:r>
      <w:r w:rsidRPr="00CB570D">
        <w:rPr>
          <w:lang w:val="sv-SE"/>
        </w:rPr>
        <w:t xml:space="preserve"> </w:t>
      </w:r>
      <w:r w:rsidRPr="00CB570D">
        <w:rPr>
          <w:lang w:val="sv-SE"/>
        </w:rPr>
        <w:t>https://www.transportation.gov/sites/dot.gov/files/docs/policy-initiatives/automated-vehicles/360956/ensuringamericanleadershipav4.pdf.</w:t>
      </w:r>
    </w:p>
  </w:footnote>
  <w:footnote w:id="55">
    <w:p w14:paraId="17E737CE" w14:textId="77777777" w:rsidR="00502650" w:rsidRPr="00DB7A91" w:rsidRDefault="00502650" w:rsidP="001C3FC0">
      <w:pPr>
        <w:pStyle w:val="FootnoteText"/>
        <w:rPr>
          <w:lang w:val="en-US"/>
        </w:rPr>
      </w:pPr>
      <w:r w:rsidRPr="00DB7A91">
        <w:rPr>
          <w:rStyle w:val="FootnoteReference"/>
        </w:rPr>
        <w:footnoteRef/>
      </w:r>
      <w:r w:rsidRPr="00DB7A91">
        <w:t xml:space="preserve"> Federal Register / Vol. 86, No. 83 / Monday, May 3, 2021 / Proposed Rules, 23328</w:t>
      </w:r>
    </w:p>
  </w:footnote>
  <w:footnote w:id="56">
    <w:p w14:paraId="1C548931" w14:textId="77777777" w:rsidR="00502650" w:rsidRPr="00DB7A91" w:rsidRDefault="00502650" w:rsidP="001C3FC0">
      <w:pPr>
        <w:pStyle w:val="FootnoteText"/>
      </w:pPr>
      <w:r w:rsidRPr="00DB7A91">
        <w:rPr>
          <w:rStyle w:val="FootnoteReference"/>
        </w:rPr>
        <w:footnoteRef/>
      </w:r>
      <w:r w:rsidRPr="00DB7A91">
        <w:t xml:space="preserve"> Federal Register / Vol. 86, No. 83 / Monday, May 3, 2021 / Proposed Rules, 23328</w:t>
      </w:r>
    </w:p>
  </w:footnote>
  <w:footnote w:id="57">
    <w:p w14:paraId="721FEED8" w14:textId="77777777" w:rsidR="00502650" w:rsidRPr="00DB7A91" w:rsidRDefault="00502650" w:rsidP="001C3FC0">
      <w:pPr>
        <w:pStyle w:val="FootnoteText"/>
        <w:rPr>
          <w:lang w:val="en-US"/>
        </w:rPr>
      </w:pPr>
      <w:r w:rsidRPr="00DB7A91">
        <w:rPr>
          <w:rStyle w:val="FootnoteReference"/>
        </w:rPr>
        <w:footnoteRef/>
      </w:r>
      <w:r w:rsidRPr="00DB7A91">
        <w:t xml:space="preserve"> </w:t>
      </w:r>
      <w:r w:rsidRPr="00DB7A91">
        <w:rPr>
          <w:lang w:val="en-US"/>
        </w:rPr>
        <w:t>Federal Register / Vol. 86, No. 83 /Monday, May 3, 2021 / Rules and Regulations, 23281</w:t>
      </w:r>
    </w:p>
  </w:footnote>
  <w:footnote w:id="58">
    <w:p w14:paraId="4E1AD0B3" w14:textId="77777777" w:rsidR="00502650" w:rsidRPr="000710C1" w:rsidRDefault="00502650" w:rsidP="001C3FC0">
      <w:pPr>
        <w:pStyle w:val="FootnoteText"/>
        <w:rPr>
          <w:lang w:val="en-US"/>
        </w:rPr>
      </w:pPr>
      <w:r w:rsidRPr="00DB7A91">
        <w:rPr>
          <w:rStyle w:val="FootnoteReference"/>
        </w:rPr>
        <w:footnoteRef/>
      </w:r>
      <w:r w:rsidRPr="00DB7A91">
        <w:t xml:space="preserve"> Federal Register /Vol. 86, No. 83 /Monday, May 3, 2021 /Rules and Regulations, 23297</w:t>
      </w:r>
    </w:p>
  </w:footnote>
  <w:footnote w:id="59">
    <w:p w14:paraId="75C54328" w14:textId="77777777" w:rsidR="00502650" w:rsidRDefault="00502650" w:rsidP="001C3FC0">
      <w:pPr>
        <w:pStyle w:val="FootnoteText"/>
        <w:jc w:val="both"/>
        <w:rPr>
          <w:lang w:eastAsia="ja-JP"/>
        </w:rPr>
      </w:pPr>
      <w:r>
        <w:rPr>
          <w:rStyle w:val="FootnoteReference"/>
        </w:rPr>
        <w:footnoteRef/>
      </w:r>
      <w:r>
        <w:t xml:space="preserve"> </w:t>
      </w:r>
      <w:r>
        <w:rPr>
          <w:lang w:eastAsia="ja-JP"/>
        </w:rPr>
        <w:t>SIP stands for</w:t>
      </w:r>
      <w:r w:rsidRPr="001B23AE">
        <w:rPr>
          <w:lang w:eastAsia="ja-JP"/>
        </w:rPr>
        <w:t xml:space="preserve"> The Cross-Ministerial Strategic Innovation Promotion Program (SIP)</w:t>
      </w:r>
      <w:r>
        <w:rPr>
          <w:lang w:eastAsia="ja-JP"/>
        </w:rPr>
        <w:t xml:space="preserve"> and is </w:t>
      </w:r>
      <w:r w:rsidRPr="001B23AE">
        <w:rPr>
          <w:lang w:eastAsia="ja-JP"/>
        </w:rPr>
        <w:t xml:space="preserve">a </w:t>
      </w:r>
      <w:r>
        <w:rPr>
          <w:lang w:eastAsia="ja-JP"/>
        </w:rPr>
        <w:t xml:space="preserve">group of R &amp; D </w:t>
      </w:r>
      <w:r w:rsidRPr="001B23AE">
        <w:rPr>
          <w:lang w:eastAsia="ja-JP"/>
        </w:rPr>
        <w:t>program</w:t>
      </w:r>
      <w:r>
        <w:rPr>
          <w:lang w:eastAsia="ja-JP"/>
        </w:rPr>
        <w:t>mes</w:t>
      </w:r>
      <w:r w:rsidRPr="001B23AE">
        <w:rPr>
          <w:lang w:eastAsia="ja-JP"/>
        </w:rPr>
        <w:t xml:space="preserve"> for achieving science, </w:t>
      </w:r>
      <w:proofErr w:type="gramStart"/>
      <w:r w:rsidRPr="001B23AE">
        <w:rPr>
          <w:lang w:eastAsia="ja-JP"/>
        </w:rPr>
        <w:t>technology</w:t>
      </w:r>
      <w:proofErr w:type="gramEnd"/>
      <w:r w:rsidRPr="001B23AE">
        <w:rPr>
          <w:lang w:eastAsia="ja-JP"/>
        </w:rPr>
        <w:t xml:space="preserve"> and innovation as a result of the Council for Science, Technology and Innovation exercising its headquarters function to accomplish its role in leading science, technology and innovation beyond the framework of government ministries and traditional disciplines.</w:t>
      </w:r>
      <w:r>
        <w:rPr>
          <w:lang w:eastAsia="ja-JP"/>
        </w:rPr>
        <w:t xml:space="preserve"> SIP-adus is one of SIP programmes.</w:t>
      </w:r>
    </w:p>
  </w:footnote>
  <w:footnote w:id="60">
    <w:p w14:paraId="2BAE5775" w14:textId="77777777" w:rsidR="00502650" w:rsidRDefault="00502650" w:rsidP="001C3FC0">
      <w:pPr>
        <w:pStyle w:val="FootnoteText"/>
        <w:rPr>
          <w:lang w:eastAsia="ja-JP"/>
        </w:rPr>
      </w:pPr>
      <w:r>
        <w:rPr>
          <w:rStyle w:val="FootnoteReference"/>
        </w:rPr>
        <w:footnoteRef/>
      </w:r>
      <w:r>
        <w:t xml:space="preserve"> For further information, see </w:t>
      </w:r>
      <w:hyperlink r:id="rId31" w:history="1">
        <w:r>
          <w:rPr>
            <w:rStyle w:val="Hyperlink"/>
          </w:rPr>
          <w:t>https://en.sip-adus.go.jp/</w:t>
        </w:r>
      </w:hyperlink>
      <w:r>
        <w:rPr>
          <w:rStyle w:val="Hyperlink"/>
        </w:rPr>
        <w:t xml:space="preserve">. </w:t>
      </w:r>
    </w:p>
  </w:footnote>
  <w:footnote w:id="61">
    <w:p w14:paraId="5A5DFC25" w14:textId="77777777" w:rsidR="00502650" w:rsidRDefault="00502650" w:rsidP="001C3FC0">
      <w:pPr>
        <w:pStyle w:val="FootnoteText"/>
        <w:rPr>
          <w:lang w:eastAsia="ja-JP"/>
        </w:rPr>
      </w:pPr>
      <w:r>
        <w:rPr>
          <w:rStyle w:val="FootnoteReference"/>
        </w:rPr>
        <w:footnoteRef/>
      </w:r>
      <w:r>
        <w:t xml:space="preserve"> </w:t>
      </w:r>
      <w:hyperlink r:id="rId32" w:history="1">
        <w:r w:rsidRPr="00997B1F">
          <w:rPr>
            <w:rStyle w:val="Hyperlink"/>
          </w:rPr>
          <w:t>https://en.sip-adus.go.jp/rd/rddata/usecase.pdf</w:t>
        </w:r>
      </w:hyperlink>
      <w:r>
        <w:t>.</w:t>
      </w:r>
    </w:p>
  </w:footnote>
  <w:footnote w:id="62">
    <w:p w14:paraId="629EECB5" w14:textId="77777777" w:rsidR="00502650" w:rsidRDefault="00502650" w:rsidP="001C3FC0">
      <w:pPr>
        <w:pStyle w:val="FootnoteText"/>
        <w:rPr>
          <w:lang w:eastAsia="ko-KR"/>
        </w:rPr>
      </w:pPr>
      <w:r w:rsidRPr="00DB7A91">
        <w:rPr>
          <w:rStyle w:val="FootnoteReference"/>
        </w:rPr>
        <w:footnoteRef/>
      </w:r>
      <w:r w:rsidRPr="00DB7A91">
        <w:t xml:space="preserve"> Field experiment on 5G </w:t>
      </w:r>
      <w:r w:rsidRPr="00DB7A91">
        <w:rPr>
          <w:rFonts w:hint="eastAsia"/>
          <w:lang w:eastAsia="ko-KR"/>
        </w:rPr>
        <w:t>c</w:t>
      </w:r>
      <w:r w:rsidRPr="00DB7A91">
        <w:rPr>
          <w:lang w:eastAsia="ko-KR"/>
        </w:rPr>
        <w:t xml:space="preserve">ommunication </w:t>
      </w:r>
      <w:r w:rsidRPr="00DB7A91">
        <w:t>based mobile edge computing has been performed.</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F6859" w14:textId="564D2552" w:rsidR="00502650" w:rsidRDefault="00502650" w:rsidP="00330567">
    <w:pPr>
      <w:pStyle w:val="Header"/>
      <w:rPr>
        <w:rStyle w:val="PageNumber"/>
      </w:rPr>
    </w:pPr>
    <w:r>
      <w:rPr>
        <w:lang w:val="en-US"/>
      </w:rPr>
      <w:t xml:space="preserve">- </w:t>
    </w:r>
    <w:r>
      <w:rPr>
        <w:rStyle w:val="PageNumber"/>
      </w:rPr>
      <w:fldChar w:fldCharType="begin"/>
    </w:r>
    <w:r>
      <w:rPr>
        <w:rStyle w:val="PageNumber"/>
      </w:rPr>
      <w:instrText xml:space="preserve"> PAGE </w:instrText>
    </w:r>
    <w:r>
      <w:rPr>
        <w:rStyle w:val="PageNumber"/>
      </w:rPr>
      <w:fldChar w:fldCharType="separate"/>
    </w:r>
    <w:r w:rsidR="00154F6A">
      <w:rPr>
        <w:rStyle w:val="PageNumber"/>
        <w:noProof/>
      </w:rPr>
      <w:t>2</w:t>
    </w:r>
    <w:r>
      <w:rPr>
        <w:rStyle w:val="PageNumber"/>
      </w:rPr>
      <w:fldChar w:fldCharType="end"/>
    </w:r>
    <w:r>
      <w:rPr>
        <w:rStyle w:val="PageNumber"/>
      </w:rPr>
      <w:t xml:space="preserve"> -</w:t>
    </w:r>
  </w:p>
  <w:p w14:paraId="1C22FEC4" w14:textId="3DD07CA1" w:rsidR="00502650" w:rsidRDefault="00502650">
    <w:pPr>
      <w:pStyle w:val="Header"/>
      <w:rPr>
        <w:lang w:val="en-US"/>
      </w:rPr>
    </w:pPr>
    <w:r>
      <w:rPr>
        <w:lang w:val="en-US"/>
      </w:rPr>
      <w:t>5A/491 (Ann</w:t>
    </w:r>
    <w:r w:rsidR="00A5102D">
      <w:rPr>
        <w:lang w:val="en-US"/>
      </w:rPr>
      <w:t>e</w:t>
    </w:r>
    <w:r>
      <w:rPr>
        <w:lang w:val="en-US"/>
      </w:rPr>
      <w:t>x 23)-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72AF3"/>
    <w:multiLevelType w:val="hybridMultilevel"/>
    <w:tmpl w:val="5E58B0A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1007D59"/>
    <w:multiLevelType w:val="hybridMultilevel"/>
    <w:tmpl w:val="38301C1E"/>
    <w:lvl w:ilvl="0" w:tplc="4BD8F26E">
      <w:start w:val="1"/>
      <w:numFmt w:val="decimal"/>
      <w:lvlText w:val="(%1)"/>
      <w:lvlJc w:val="left"/>
      <w:pPr>
        <w:ind w:left="468"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04501683"/>
    <w:multiLevelType w:val="hybridMultilevel"/>
    <w:tmpl w:val="B4E2CB3E"/>
    <w:lvl w:ilvl="0" w:tplc="1E68DD7E">
      <w:numFmt w:val="bullet"/>
      <w:lvlText w:val="•"/>
      <w:lvlJc w:val="left"/>
      <w:pPr>
        <w:ind w:left="1490" w:hanging="113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5C7CFF"/>
    <w:multiLevelType w:val="hybridMultilevel"/>
    <w:tmpl w:val="07C0C9E4"/>
    <w:lvl w:ilvl="0" w:tplc="EFBE03DE">
      <w:start w:val="1"/>
      <w:numFmt w:val="decimal"/>
      <w:lvlText w:val="(%1)"/>
      <w:lvlJc w:val="left"/>
      <w:pPr>
        <w:ind w:left="360" w:hanging="360"/>
      </w:pPr>
      <w:rPr>
        <w:rFonts w:hint="default"/>
        <w:b/>
      </w:rPr>
    </w:lvl>
    <w:lvl w:ilvl="1" w:tplc="8E3C1334">
      <w:start w:val="1"/>
      <w:numFmt w:val="lowerLetter"/>
      <w:lvlText w:val="%2)"/>
      <w:lvlJc w:val="left"/>
      <w:pPr>
        <w:ind w:left="644" w:hanging="360"/>
      </w:pPr>
      <w:rPr>
        <w:rFonts w:hint="default"/>
      </w:rPr>
    </w:lvl>
    <w:lvl w:ilvl="2" w:tplc="0409001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0996005D"/>
    <w:multiLevelType w:val="hybridMultilevel"/>
    <w:tmpl w:val="223C98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DA20A0"/>
    <w:multiLevelType w:val="hybridMultilevel"/>
    <w:tmpl w:val="9AF080E8"/>
    <w:lvl w:ilvl="0" w:tplc="1E68DD7E">
      <w:numFmt w:val="bullet"/>
      <w:lvlText w:val="•"/>
      <w:lvlJc w:val="left"/>
      <w:pPr>
        <w:ind w:left="1490" w:hanging="113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F875E9"/>
    <w:multiLevelType w:val="hybridMultilevel"/>
    <w:tmpl w:val="3F5C34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7805D5"/>
    <w:multiLevelType w:val="hybridMultilevel"/>
    <w:tmpl w:val="B94C0C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CD7912"/>
    <w:multiLevelType w:val="hybridMultilevel"/>
    <w:tmpl w:val="E39A0CD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283D72FA"/>
    <w:multiLevelType w:val="hybridMultilevel"/>
    <w:tmpl w:val="155E3DA0"/>
    <w:lvl w:ilvl="0" w:tplc="EB142408">
      <w:start w:val="1"/>
      <w:numFmt w:val="bullet"/>
      <w:lvlText w:val="-"/>
      <w:lvlJc w:val="left"/>
      <w:pPr>
        <w:ind w:left="420" w:hanging="420"/>
      </w:pPr>
      <w:rPr>
        <w:rFonts w:ascii="Courier New" w:hAnsi="Courier New"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0" w15:restartNumberingAfterBreak="0">
    <w:nsid w:val="28C71A2A"/>
    <w:multiLevelType w:val="hybridMultilevel"/>
    <w:tmpl w:val="6D3E6536"/>
    <w:lvl w:ilvl="0" w:tplc="134EE8BE">
      <w:start w:val="1"/>
      <w:numFmt w:val="decimal"/>
      <w:lvlText w:val="%1)"/>
      <w:lvlJc w:val="left"/>
      <w:pPr>
        <w:ind w:left="1490" w:hanging="113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BDC5614"/>
    <w:multiLevelType w:val="hybridMultilevel"/>
    <w:tmpl w:val="EF74E9C8"/>
    <w:lvl w:ilvl="0" w:tplc="1E68DD7E">
      <w:numFmt w:val="bullet"/>
      <w:lvlText w:val="•"/>
      <w:lvlJc w:val="left"/>
      <w:pPr>
        <w:ind w:left="1490" w:hanging="113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DBC544B"/>
    <w:multiLevelType w:val="hybridMultilevel"/>
    <w:tmpl w:val="28521FF6"/>
    <w:lvl w:ilvl="0" w:tplc="1E68DD7E">
      <w:numFmt w:val="bullet"/>
      <w:lvlText w:val="•"/>
      <w:lvlJc w:val="left"/>
      <w:pPr>
        <w:ind w:left="1490" w:hanging="113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17E746B"/>
    <w:multiLevelType w:val="hybridMultilevel"/>
    <w:tmpl w:val="553AE644"/>
    <w:lvl w:ilvl="0" w:tplc="134EE8BE">
      <w:start w:val="1"/>
      <w:numFmt w:val="decimal"/>
      <w:lvlText w:val="%1)"/>
      <w:lvlJc w:val="left"/>
      <w:pPr>
        <w:ind w:left="1490" w:hanging="113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AB6352"/>
    <w:multiLevelType w:val="hybridMultilevel"/>
    <w:tmpl w:val="2C9A733E"/>
    <w:lvl w:ilvl="0" w:tplc="927045EE">
      <w:start w:val="1"/>
      <w:numFmt w:val="bullet"/>
      <w:lvlText w:val="•"/>
      <w:lvlJc w:val="left"/>
      <w:pPr>
        <w:tabs>
          <w:tab w:val="num" w:pos="720"/>
        </w:tabs>
        <w:ind w:left="720" w:hanging="360"/>
      </w:pPr>
      <w:rPr>
        <w:rFonts w:ascii="Arial" w:hAnsi="Arial" w:hint="default"/>
      </w:rPr>
    </w:lvl>
    <w:lvl w:ilvl="1" w:tplc="167CFA76" w:tentative="1">
      <w:start w:val="1"/>
      <w:numFmt w:val="bullet"/>
      <w:lvlText w:val="•"/>
      <w:lvlJc w:val="left"/>
      <w:pPr>
        <w:tabs>
          <w:tab w:val="num" w:pos="1440"/>
        </w:tabs>
        <w:ind w:left="1440" w:hanging="360"/>
      </w:pPr>
      <w:rPr>
        <w:rFonts w:ascii="Arial" w:hAnsi="Arial" w:hint="default"/>
      </w:rPr>
    </w:lvl>
    <w:lvl w:ilvl="2" w:tplc="2FC4DB2A" w:tentative="1">
      <w:start w:val="1"/>
      <w:numFmt w:val="bullet"/>
      <w:lvlText w:val="•"/>
      <w:lvlJc w:val="left"/>
      <w:pPr>
        <w:tabs>
          <w:tab w:val="num" w:pos="2160"/>
        </w:tabs>
        <w:ind w:left="2160" w:hanging="360"/>
      </w:pPr>
      <w:rPr>
        <w:rFonts w:ascii="Arial" w:hAnsi="Arial" w:hint="default"/>
      </w:rPr>
    </w:lvl>
    <w:lvl w:ilvl="3" w:tplc="5D642D54" w:tentative="1">
      <w:start w:val="1"/>
      <w:numFmt w:val="bullet"/>
      <w:lvlText w:val="•"/>
      <w:lvlJc w:val="left"/>
      <w:pPr>
        <w:tabs>
          <w:tab w:val="num" w:pos="2880"/>
        </w:tabs>
        <w:ind w:left="2880" w:hanging="360"/>
      </w:pPr>
      <w:rPr>
        <w:rFonts w:ascii="Arial" w:hAnsi="Arial" w:hint="default"/>
      </w:rPr>
    </w:lvl>
    <w:lvl w:ilvl="4" w:tplc="63261C04" w:tentative="1">
      <w:start w:val="1"/>
      <w:numFmt w:val="bullet"/>
      <w:lvlText w:val="•"/>
      <w:lvlJc w:val="left"/>
      <w:pPr>
        <w:tabs>
          <w:tab w:val="num" w:pos="3600"/>
        </w:tabs>
        <w:ind w:left="3600" w:hanging="360"/>
      </w:pPr>
      <w:rPr>
        <w:rFonts w:ascii="Arial" w:hAnsi="Arial" w:hint="default"/>
      </w:rPr>
    </w:lvl>
    <w:lvl w:ilvl="5" w:tplc="1C16CC70" w:tentative="1">
      <w:start w:val="1"/>
      <w:numFmt w:val="bullet"/>
      <w:lvlText w:val="•"/>
      <w:lvlJc w:val="left"/>
      <w:pPr>
        <w:tabs>
          <w:tab w:val="num" w:pos="4320"/>
        </w:tabs>
        <w:ind w:left="4320" w:hanging="360"/>
      </w:pPr>
      <w:rPr>
        <w:rFonts w:ascii="Arial" w:hAnsi="Arial" w:hint="default"/>
      </w:rPr>
    </w:lvl>
    <w:lvl w:ilvl="6" w:tplc="A1DCE90C" w:tentative="1">
      <w:start w:val="1"/>
      <w:numFmt w:val="bullet"/>
      <w:lvlText w:val="•"/>
      <w:lvlJc w:val="left"/>
      <w:pPr>
        <w:tabs>
          <w:tab w:val="num" w:pos="5040"/>
        </w:tabs>
        <w:ind w:left="5040" w:hanging="360"/>
      </w:pPr>
      <w:rPr>
        <w:rFonts w:ascii="Arial" w:hAnsi="Arial" w:hint="default"/>
      </w:rPr>
    </w:lvl>
    <w:lvl w:ilvl="7" w:tplc="FC922B08" w:tentative="1">
      <w:start w:val="1"/>
      <w:numFmt w:val="bullet"/>
      <w:lvlText w:val="•"/>
      <w:lvlJc w:val="left"/>
      <w:pPr>
        <w:tabs>
          <w:tab w:val="num" w:pos="5760"/>
        </w:tabs>
        <w:ind w:left="5760" w:hanging="360"/>
      </w:pPr>
      <w:rPr>
        <w:rFonts w:ascii="Arial" w:hAnsi="Arial" w:hint="default"/>
      </w:rPr>
    </w:lvl>
    <w:lvl w:ilvl="8" w:tplc="4FF6EF4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B2A0CCD"/>
    <w:multiLevelType w:val="hybridMultilevel"/>
    <w:tmpl w:val="AB8ED8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D300E2F"/>
    <w:multiLevelType w:val="hybridMultilevel"/>
    <w:tmpl w:val="8FD438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027687"/>
    <w:multiLevelType w:val="hybridMultilevel"/>
    <w:tmpl w:val="C8168E6E"/>
    <w:lvl w:ilvl="0" w:tplc="1E68DD7E">
      <w:numFmt w:val="bullet"/>
      <w:lvlText w:val="•"/>
      <w:lvlJc w:val="left"/>
      <w:pPr>
        <w:ind w:left="1490" w:hanging="113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AB843C6"/>
    <w:multiLevelType w:val="hybridMultilevel"/>
    <w:tmpl w:val="A1FCCCDE"/>
    <w:lvl w:ilvl="0" w:tplc="EFBE03DE">
      <w:start w:val="1"/>
      <w:numFmt w:val="decimal"/>
      <w:lvlText w:val="(%1)"/>
      <w:lvlJc w:val="left"/>
      <w:pPr>
        <w:ind w:left="360" w:hanging="360"/>
      </w:pPr>
      <w:rPr>
        <w:rFonts w:hint="default"/>
        <w:b/>
      </w:rPr>
    </w:lvl>
    <w:lvl w:ilvl="1" w:tplc="E2D6E422">
      <w:start w:val="1"/>
      <w:numFmt w:val="lowerLetter"/>
      <w:lvlText w:val="%2)"/>
      <w:lvlJc w:val="left"/>
      <w:pPr>
        <w:ind w:left="644" w:hanging="360"/>
      </w:pPr>
      <w:rPr>
        <w:rFonts w:hint="default"/>
      </w:rPr>
    </w:lvl>
    <w:lvl w:ilvl="2" w:tplc="0409001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9" w15:restartNumberingAfterBreak="0">
    <w:nsid w:val="4E7F2773"/>
    <w:multiLevelType w:val="hybridMultilevel"/>
    <w:tmpl w:val="8DA442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B088B"/>
    <w:multiLevelType w:val="hybridMultilevel"/>
    <w:tmpl w:val="E0A0FF08"/>
    <w:lvl w:ilvl="0" w:tplc="EFBE03DE">
      <w:start w:val="1"/>
      <w:numFmt w:val="decimal"/>
      <w:lvlText w:val="(%1)"/>
      <w:lvlJc w:val="left"/>
      <w:pPr>
        <w:ind w:left="360" w:hanging="360"/>
      </w:pPr>
      <w:rPr>
        <w:rFonts w:hint="default"/>
        <w:b/>
      </w:rPr>
    </w:lvl>
    <w:lvl w:ilvl="1" w:tplc="6B8427B0">
      <w:start w:val="1"/>
      <w:numFmt w:val="lowerLetter"/>
      <w:lvlText w:val="%2)"/>
      <w:lvlJc w:val="left"/>
      <w:pPr>
        <w:ind w:left="644" w:hanging="360"/>
      </w:pPr>
      <w:rPr>
        <w:rFonts w:hint="default"/>
      </w:rPr>
    </w:lvl>
    <w:lvl w:ilvl="2" w:tplc="0409001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1" w15:restartNumberingAfterBreak="0">
    <w:nsid w:val="581E36F6"/>
    <w:multiLevelType w:val="hybridMultilevel"/>
    <w:tmpl w:val="5F9C7CBC"/>
    <w:lvl w:ilvl="0" w:tplc="1E68DD7E">
      <w:numFmt w:val="bullet"/>
      <w:lvlText w:val="•"/>
      <w:lvlJc w:val="left"/>
      <w:pPr>
        <w:ind w:left="1490" w:hanging="113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A0E1B2A"/>
    <w:multiLevelType w:val="hybridMultilevel"/>
    <w:tmpl w:val="B8C85106"/>
    <w:lvl w:ilvl="0" w:tplc="1E68DD7E">
      <w:numFmt w:val="bullet"/>
      <w:lvlText w:val="•"/>
      <w:lvlJc w:val="left"/>
      <w:pPr>
        <w:ind w:left="1490" w:hanging="113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D846BBD"/>
    <w:multiLevelType w:val="hybridMultilevel"/>
    <w:tmpl w:val="F6584E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D70899"/>
    <w:multiLevelType w:val="hybridMultilevel"/>
    <w:tmpl w:val="6850643E"/>
    <w:lvl w:ilvl="0" w:tplc="C33457D6">
      <w:start w:val="1"/>
      <w:numFmt w:val="decimal"/>
      <w:lvlText w:val="(%1)"/>
      <w:lvlJc w:val="left"/>
      <w:pPr>
        <w:ind w:left="468" w:hanging="360"/>
      </w:pPr>
      <w:rPr>
        <w:rFonts w:hint="default"/>
      </w:rPr>
    </w:lvl>
    <w:lvl w:ilvl="1" w:tplc="04090017">
      <w:start w:val="1"/>
      <w:numFmt w:val="aiueoFullWidth"/>
      <w:lvlText w:val="(%2)"/>
      <w:lvlJc w:val="left"/>
      <w:pPr>
        <w:ind w:left="948" w:hanging="420"/>
      </w:pPr>
    </w:lvl>
    <w:lvl w:ilvl="2" w:tplc="04090011" w:tentative="1">
      <w:start w:val="1"/>
      <w:numFmt w:val="decimalEnclosedCircle"/>
      <w:lvlText w:val="%3"/>
      <w:lvlJc w:val="left"/>
      <w:pPr>
        <w:ind w:left="1368" w:hanging="420"/>
      </w:pPr>
    </w:lvl>
    <w:lvl w:ilvl="3" w:tplc="0409000F" w:tentative="1">
      <w:start w:val="1"/>
      <w:numFmt w:val="decimal"/>
      <w:lvlText w:val="%4."/>
      <w:lvlJc w:val="left"/>
      <w:pPr>
        <w:ind w:left="1788" w:hanging="420"/>
      </w:pPr>
    </w:lvl>
    <w:lvl w:ilvl="4" w:tplc="04090017" w:tentative="1">
      <w:start w:val="1"/>
      <w:numFmt w:val="aiueoFullWidth"/>
      <w:lvlText w:val="(%5)"/>
      <w:lvlJc w:val="left"/>
      <w:pPr>
        <w:ind w:left="2208" w:hanging="420"/>
      </w:pPr>
    </w:lvl>
    <w:lvl w:ilvl="5" w:tplc="04090011" w:tentative="1">
      <w:start w:val="1"/>
      <w:numFmt w:val="decimalEnclosedCircle"/>
      <w:lvlText w:val="%6"/>
      <w:lvlJc w:val="left"/>
      <w:pPr>
        <w:ind w:left="2628" w:hanging="420"/>
      </w:pPr>
    </w:lvl>
    <w:lvl w:ilvl="6" w:tplc="0409000F" w:tentative="1">
      <w:start w:val="1"/>
      <w:numFmt w:val="decimal"/>
      <w:lvlText w:val="%7."/>
      <w:lvlJc w:val="left"/>
      <w:pPr>
        <w:ind w:left="3048" w:hanging="420"/>
      </w:pPr>
    </w:lvl>
    <w:lvl w:ilvl="7" w:tplc="04090017" w:tentative="1">
      <w:start w:val="1"/>
      <w:numFmt w:val="aiueoFullWidth"/>
      <w:lvlText w:val="(%8)"/>
      <w:lvlJc w:val="left"/>
      <w:pPr>
        <w:ind w:left="3468" w:hanging="420"/>
      </w:pPr>
    </w:lvl>
    <w:lvl w:ilvl="8" w:tplc="04090011" w:tentative="1">
      <w:start w:val="1"/>
      <w:numFmt w:val="decimalEnclosedCircle"/>
      <w:lvlText w:val="%9"/>
      <w:lvlJc w:val="left"/>
      <w:pPr>
        <w:ind w:left="3888" w:hanging="420"/>
      </w:pPr>
    </w:lvl>
  </w:abstractNum>
  <w:abstractNum w:abstractNumId="25" w15:restartNumberingAfterBreak="0">
    <w:nsid w:val="745C3F52"/>
    <w:multiLevelType w:val="hybridMultilevel"/>
    <w:tmpl w:val="C8C840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74EB3CC4"/>
    <w:multiLevelType w:val="hybridMultilevel"/>
    <w:tmpl w:val="C9A4261A"/>
    <w:lvl w:ilvl="0" w:tplc="FB686A00">
      <w:start w:val="1"/>
      <w:numFmt w:val="bullet"/>
      <w:lvlText w:val="•"/>
      <w:lvlJc w:val="left"/>
      <w:pPr>
        <w:tabs>
          <w:tab w:val="num" w:pos="720"/>
        </w:tabs>
        <w:ind w:left="720" w:hanging="360"/>
      </w:pPr>
      <w:rPr>
        <w:rFonts w:ascii="Arial" w:hAnsi="Arial" w:hint="default"/>
      </w:rPr>
    </w:lvl>
    <w:lvl w:ilvl="1" w:tplc="F0B4C998" w:tentative="1">
      <w:start w:val="1"/>
      <w:numFmt w:val="bullet"/>
      <w:lvlText w:val="•"/>
      <w:lvlJc w:val="left"/>
      <w:pPr>
        <w:tabs>
          <w:tab w:val="num" w:pos="1440"/>
        </w:tabs>
        <w:ind w:left="1440" w:hanging="360"/>
      </w:pPr>
      <w:rPr>
        <w:rFonts w:ascii="Arial" w:hAnsi="Arial" w:hint="default"/>
      </w:rPr>
    </w:lvl>
    <w:lvl w:ilvl="2" w:tplc="6CF20A34" w:tentative="1">
      <w:start w:val="1"/>
      <w:numFmt w:val="bullet"/>
      <w:lvlText w:val="•"/>
      <w:lvlJc w:val="left"/>
      <w:pPr>
        <w:tabs>
          <w:tab w:val="num" w:pos="2160"/>
        </w:tabs>
        <w:ind w:left="2160" w:hanging="360"/>
      </w:pPr>
      <w:rPr>
        <w:rFonts w:ascii="Arial" w:hAnsi="Arial" w:hint="default"/>
      </w:rPr>
    </w:lvl>
    <w:lvl w:ilvl="3" w:tplc="E30A7744" w:tentative="1">
      <w:start w:val="1"/>
      <w:numFmt w:val="bullet"/>
      <w:lvlText w:val="•"/>
      <w:lvlJc w:val="left"/>
      <w:pPr>
        <w:tabs>
          <w:tab w:val="num" w:pos="2880"/>
        </w:tabs>
        <w:ind w:left="2880" w:hanging="360"/>
      </w:pPr>
      <w:rPr>
        <w:rFonts w:ascii="Arial" w:hAnsi="Arial" w:hint="default"/>
      </w:rPr>
    </w:lvl>
    <w:lvl w:ilvl="4" w:tplc="C65C6DA6" w:tentative="1">
      <w:start w:val="1"/>
      <w:numFmt w:val="bullet"/>
      <w:lvlText w:val="•"/>
      <w:lvlJc w:val="left"/>
      <w:pPr>
        <w:tabs>
          <w:tab w:val="num" w:pos="3600"/>
        </w:tabs>
        <w:ind w:left="3600" w:hanging="360"/>
      </w:pPr>
      <w:rPr>
        <w:rFonts w:ascii="Arial" w:hAnsi="Arial" w:hint="default"/>
      </w:rPr>
    </w:lvl>
    <w:lvl w:ilvl="5" w:tplc="ECA89506" w:tentative="1">
      <w:start w:val="1"/>
      <w:numFmt w:val="bullet"/>
      <w:lvlText w:val="•"/>
      <w:lvlJc w:val="left"/>
      <w:pPr>
        <w:tabs>
          <w:tab w:val="num" w:pos="4320"/>
        </w:tabs>
        <w:ind w:left="4320" w:hanging="360"/>
      </w:pPr>
      <w:rPr>
        <w:rFonts w:ascii="Arial" w:hAnsi="Arial" w:hint="default"/>
      </w:rPr>
    </w:lvl>
    <w:lvl w:ilvl="6" w:tplc="82E64010" w:tentative="1">
      <w:start w:val="1"/>
      <w:numFmt w:val="bullet"/>
      <w:lvlText w:val="•"/>
      <w:lvlJc w:val="left"/>
      <w:pPr>
        <w:tabs>
          <w:tab w:val="num" w:pos="5040"/>
        </w:tabs>
        <w:ind w:left="5040" w:hanging="360"/>
      </w:pPr>
      <w:rPr>
        <w:rFonts w:ascii="Arial" w:hAnsi="Arial" w:hint="default"/>
      </w:rPr>
    </w:lvl>
    <w:lvl w:ilvl="7" w:tplc="17BC0C5A" w:tentative="1">
      <w:start w:val="1"/>
      <w:numFmt w:val="bullet"/>
      <w:lvlText w:val="•"/>
      <w:lvlJc w:val="left"/>
      <w:pPr>
        <w:tabs>
          <w:tab w:val="num" w:pos="5760"/>
        </w:tabs>
        <w:ind w:left="5760" w:hanging="360"/>
      </w:pPr>
      <w:rPr>
        <w:rFonts w:ascii="Arial" w:hAnsi="Arial" w:hint="default"/>
      </w:rPr>
    </w:lvl>
    <w:lvl w:ilvl="8" w:tplc="1996DF66"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75A87BD0"/>
    <w:multiLevelType w:val="hybridMultilevel"/>
    <w:tmpl w:val="3920DBE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16"/>
  </w:num>
  <w:num w:numId="4">
    <w:abstractNumId w:val="15"/>
  </w:num>
  <w:num w:numId="5">
    <w:abstractNumId w:val="11"/>
  </w:num>
  <w:num w:numId="6">
    <w:abstractNumId w:val="2"/>
  </w:num>
  <w:num w:numId="7">
    <w:abstractNumId w:val="22"/>
  </w:num>
  <w:num w:numId="8">
    <w:abstractNumId w:val="13"/>
  </w:num>
  <w:num w:numId="9">
    <w:abstractNumId w:val="10"/>
  </w:num>
  <w:num w:numId="10">
    <w:abstractNumId w:val="25"/>
  </w:num>
  <w:num w:numId="11">
    <w:abstractNumId w:val="17"/>
  </w:num>
  <w:num w:numId="12">
    <w:abstractNumId w:val="5"/>
  </w:num>
  <w:num w:numId="13">
    <w:abstractNumId w:val="21"/>
  </w:num>
  <w:num w:numId="14">
    <w:abstractNumId w:val="12"/>
  </w:num>
  <w:num w:numId="15">
    <w:abstractNumId w:val="23"/>
  </w:num>
  <w:num w:numId="16">
    <w:abstractNumId w:val="19"/>
  </w:num>
  <w:num w:numId="17">
    <w:abstractNumId w:val="20"/>
  </w:num>
  <w:num w:numId="18">
    <w:abstractNumId w:val="3"/>
  </w:num>
  <w:num w:numId="19">
    <w:abstractNumId w:val="18"/>
  </w:num>
  <w:num w:numId="20">
    <w:abstractNumId w:val="24"/>
  </w:num>
  <w:num w:numId="21">
    <w:abstractNumId w:val="9"/>
  </w:num>
  <w:num w:numId="22">
    <w:abstractNumId w:val="1"/>
  </w:num>
  <w:num w:numId="23">
    <w:abstractNumId w:val="14"/>
  </w:num>
  <w:num w:numId="24">
    <w:abstractNumId w:val="26"/>
  </w:num>
  <w:num w:numId="25">
    <w:abstractNumId w:val="7"/>
  </w:num>
  <w:num w:numId="26">
    <w:abstractNumId w:val="27"/>
  </w:num>
  <w:num w:numId="27">
    <w:abstractNumId w:val="4"/>
  </w:num>
  <w:num w:numId="2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mova, Alisa">
    <w15:presenceInfo w15:providerId="AD" w15:userId="S::alisa.chamova@itu.int::22d471ad-1704-47cb-acab-d70b801be3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activeWritingStyle w:appName="MSWord" w:lang="en-GB" w:vendorID="64" w:dllVersion="5" w:nlCheck="1" w:checkStyle="1"/>
  <w:activeWritingStyle w:appName="MSWord" w:lang="en-GB" w:vendorID="64" w:dllVersion="6" w:nlCheck="1" w:checkStyle="1"/>
  <w:activeWritingStyle w:appName="MSWord" w:lang="en-US" w:vendorID="64" w:dllVersion="6" w:nlCheck="1" w:checkStyle="1"/>
  <w:activeWritingStyle w:appName="MSWord" w:lang="fr-FR" w:vendorID="64" w:dllVersion="0" w:nlCheck="1" w:checkStyle="0"/>
  <w:activeWritingStyle w:appName="MSWord" w:lang="en-GB" w:vendorID="64" w:dllVersion="0" w:nlCheck="1" w:checkStyle="0"/>
  <w:activeWritingStyle w:appName="MSWord" w:lang="en-US" w:vendorID="64" w:dllVersion="0" w:nlCheck="1" w:checkStyle="0"/>
  <w:activeWritingStyle w:appName="MSWord" w:lang="en-CA" w:vendorID="64" w:dllVersion="0" w:nlCheck="1" w:checkStyle="0"/>
  <w:activeWritingStyle w:appName="MSWord" w:lang="en-CA" w:vendorID="64" w:dllVersion="6" w:nlCheck="1" w:checkStyle="1"/>
  <w:activeWritingStyle w:appName="MSWord" w:lang="fr-FR"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en-CA" w:vendorID="64" w:dllVersion="4096" w:nlCheck="1" w:checkStyle="0"/>
  <w:activeWritingStyle w:appName="MSWord" w:lang="fr-FR" w:vendorID="64" w:dllVersion="4096" w:nlCheck="1" w:checkStyle="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oNotHyphenateCaps/>
  <w:displayHorizontalDrawingGridEvery w:val="0"/>
  <w:displayVerticalDrawingGridEvery w:val="0"/>
  <w:doNotUseMarginsForDrawingGridOrigin/>
  <w:doNotShadeFormData/>
  <w:noPunctuationKerning/>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1210"/>
    <w:rsid w:val="000069D4"/>
    <w:rsid w:val="000174AD"/>
    <w:rsid w:val="00036E9F"/>
    <w:rsid w:val="00047A1D"/>
    <w:rsid w:val="00052AE0"/>
    <w:rsid w:val="000604B9"/>
    <w:rsid w:val="0009470B"/>
    <w:rsid w:val="000A4784"/>
    <w:rsid w:val="000A7D55"/>
    <w:rsid w:val="000C12C8"/>
    <w:rsid w:val="000C2E8E"/>
    <w:rsid w:val="000E0E7C"/>
    <w:rsid w:val="000F1B4B"/>
    <w:rsid w:val="0012744F"/>
    <w:rsid w:val="00131178"/>
    <w:rsid w:val="00154F6A"/>
    <w:rsid w:val="00156F66"/>
    <w:rsid w:val="00163271"/>
    <w:rsid w:val="00172122"/>
    <w:rsid w:val="00182528"/>
    <w:rsid w:val="0018500B"/>
    <w:rsid w:val="00196A19"/>
    <w:rsid w:val="001C3FC0"/>
    <w:rsid w:val="001C7FC4"/>
    <w:rsid w:val="00202DC1"/>
    <w:rsid w:val="002116EE"/>
    <w:rsid w:val="002309D8"/>
    <w:rsid w:val="00266B05"/>
    <w:rsid w:val="002A7FE2"/>
    <w:rsid w:val="002E1B4F"/>
    <w:rsid w:val="002F2E67"/>
    <w:rsid w:val="002F7CB3"/>
    <w:rsid w:val="00315546"/>
    <w:rsid w:val="00330567"/>
    <w:rsid w:val="003664ED"/>
    <w:rsid w:val="003804C1"/>
    <w:rsid w:val="00386A9D"/>
    <w:rsid w:val="00391081"/>
    <w:rsid w:val="003B2789"/>
    <w:rsid w:val="003C13CE"/>
    <w:rsid w:val="003C697E"/>
    <w:rsid w:val="003D0FDB"/>
    <w:rsid w:val="003E2518"/>
    <w:rsid w:val="003E7CEF"/>
    <w:rsid w:val="00405DEC"/>
    <w:rsid w:val="00406E61"/>
    <w:rsid w:val="00437974"/>
    <w:rsid w:val="0046126B"/>
    <w:rsid w:val="00463A89"/>
    <w:rsid w:val="004B1EF7"/>
    <w:rsid w:val="004B3FAD"/>
    <w:rsid w:val="004C5749"/>
    <w:rsid w:val="00501DCA"/>
    <w:rsid w:val="00502650"/>
    <w:rsid w:val="00513A47"/>
    <w:rsid w:val="005408DF"/>
    <w:rsid w:val="0056449D"/>
    <w:rsid w:val="00567554"/>
    <w:rsid w:val="00573344"/>
    <w:rsid w:val="00583F9B"/>
    <w:rsid w:val="00590FB2"/>
    <w:rsid w:val="005B0D29"/>
    <w:rsid w:val="005E5C10"/>
    <w:rsid w:val="005F2C78"/>
    <w:rsid w:val="006144E4"/>
    <w:rsid w:val="00650299"/>
    <w:rsid w:val="00650FE9"/>
    <w:rsid w:val="00655FC5"/>
    <w:rsid w:val="00662121"/>
    <w:rsid w:val="0070254A"/>
    <w:rsid w:val="00761C81"/>
    <w:rsid w:val="00794A9B"/>
    <w:rsid w:val="007C6014"/>
    <w:rsid w:val="007E07FC"/>
    <w:rsid w:val="0080538C"/>
    <w:rsid w:val="00814E0A"/>
    <w:rsid w:val="00822581"/>
    <w:rsid w:val="008309DD"/>
    <w:rsid w:val="0083227A"/>
    <w:rsid w:val="00866900"/>
    <w:rsid w:val="00876A8A"/>
    <w:rsid w:val="00881BA1"/>
    <w:rsid w:val="00893054"/>
    <w:rsid w:val="008A4B3E"/>
    <w:rsid w:val="008C2302"/>
    <w:rsid w:val="008C26B8"/>
    <w:rsid w:val="008F208F"/>
    <w:rsid w:val="0094509F"/>
    <w:rsid w:val="009714E0"/>
    <w:rsid w:val="00982084"/>
    <w:rsid w:val="00995963"/>
    <w:rsid w:val="009B61EB"/>
    <w:rsid w:val="009C185B"/>
    <w:rsid w:val="009C2064"/>
    <w:rsid w:val="009D1697"/>
    <w:rsid w:val="009F3A46"/>
    <w:rsid w:val="009F6520"/>
    <w:rsid w:val="00A014F8"/>
    <w:rsid w:val="00A5102D"/>
    <w:rsid w:val="00A5173C"/>
    <w:rsid w:val="00A60FD8"/>
    <w:rsid w:val="00A61AEF"/>
    <w:rsid w:val="00A72299"/>
    <w:rsid w:val="00AA7FDF"/>
    <w:rsid w:val="00AD2345"/>
    <w:rsid w:val="00AD4151"/>
    <w:rsid w:val="00AF173A"/>
    <w:rsid w:val="00B066A4"/>
    <w:rsid w:val="00B07A13"/>
    <w:rsid w:val="00B4279B"/>
    <w:rsid w:val="00B45FC9"/>
    <w:rsid w:val="00B76F35"/>
    <w:rsid w:val="00B81138"/>
    <w:rsid w:val="00B91210"/>
    <w:rsid w:val="00BC5F21"/>
    <w:rsid w:val="00BC7CCF"/>
    <w:rsid w:val="00BE470B"/>
    <w:rsid w:val="00C27341"/>
    <w:rsid w:val="00C51FD4"/>
    <w:rsid w:val="00C57A91"/>
    <w:rsid w:val="00C96E10"/>
    <w:rsid w:val="00CC01C2"/>
    <w:rsid w:val="00CF21F2"/>
    <w:rsid w:val="00D02712"/>
    <w:rsid w:val="00D046A7"/>
    <w:rsid w:val="00D214D0"/>
    <w:rsid w:val="00D6546B"/>
    <w:rsid w:val="00D83E24"/>
    <w:rsid w:val="00DB178B"/>
    <w:rsid w:val="00DC17D3"/>
    <w:rsid w:val="00DD4BED"/>
    <w:rsid w:val="00DE39F0"/>
    <w:rsid w:val="00DF0AF3"/>
    <w:rsid w:val="00DF7E9F"/>
    <w:rsid w:val="00E228AA"/>
    <w:rsid w:val="00E26D6A"/>
    <w:rsid w:val="00E27D7E"/>
    <w:rsid w:val="00E42E13"/>
    <w:rsid w:val="00E56D5C"/>
    <w:rsid w:val="00E6257C"/>
    <w:rsid w:val="00E63C59"/>
    <w:rsid w:val="00ED33B0"/>
    <w:rsid w:val="00F170A1"/>
    <w:rsid w:val="00F25662"/>
    <w:rsid w:val="00FA124A"/>
    <w:rsid w:val="00FB3974"/>
    <w:rsid w:val="00FC08DD"/>
    <w:rsid w:val="00FC2316"/>
    <w:rsid w:val="00FC2CFD"/>
    <w:rsid w:val="00FC5A5D"/>
    <w:rsid w:val="00FF0FE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1F9EC35E"/>
  <w15:docId w15:val="{48BAD9FB-B894-42CB-9691-7F66838294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G Times" w:eastAsia="MS Mincho" w:hAnsi="CG Times"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uiPriority="99"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qFormat="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5102D"/>
    <w:pPr>
      <w:tabs>
        <w:tab w:val="left" w:pos="1134"/>
        <w:tab w:val="left" w:pos="1871"/>
        <w:tab w:val="left" w:pos="2268"/>
      </w:tabs>
      <w:overflowPunct w:val="0"/>
      <w:autoSpaceDE w:val="0"/>
      <w:autoSpaceDN w:val="0"/>
      <w:adjustRightInd w:val="0"/>
      <w:spacing w:before="120"/>
      <w:textAlignment w:val="baseline"/>
    </w:pPr>
    <w:rPr>
      <w:rFonts w:ascii="Times New Roman" w:hAnsi="Times New Roman"/>
      <w:sz w:val="24"/>
      <w:lang w:val="en-GB" w:eastAsia="en-US"/>
    </w:rPr>
  </w:style>
  <w:style w:type="paragraph" w:styleId="Heading1">
    <w:name w:val="heading 1"/>
    <w:basedOn w:val="Normal"/>
    <w:next w:val="Normal"/>
    <w:link w:val="Heading1Char"/>
    <w:qFormat/>
    <w:rsid w:val="009C185B"/>
    <w:pPr>
      <w:keepNext/>
      <w:keepLines/>
      <w:spacing w:before="280"/>
      <w:ind w:left="1134" w:hanging="1134"/>
      <w:outlineLvl w:val="0"/>
    </w:pPr>
    <w:rPr>
      <w:b/>
      <w:sz w:val="28"/>
    </w:rPr>
  </w:style>
  <w:style w:type="paragraph" w:styleId="Heading2">
    <w:name w:val="heading 2"/>
    <w:basedOn w:val="Heading1"/>
    <w:next w:val="Normal"/>
    <w:link w:val="Heading2Char"/>
    <w:qFormat/>
    <w:rsid w:val="009C185B"/>
    <w:pPr>
      <w:spacing w:before="200"/>
      <w:outlineLvl w:val="1"/>
    </w:pPr>
    <w:rPr>
      <w:sz w:val="24"/>
    </w:rPr>
  </w:style>
  <w:style w:type="paragraph" w:styleId="Heading3">
    <w:name w:val="heading 3"/>
    <w:basedOn w:val="Heading1"/>
    <w:next w:val="Normal"/>
    <w:link w:val="Heading3Char"/>
    <w:uiPriority w:val="99"/>
    <w:qFormat/>
    <w:rsid w:val="009C185B"/>
    <w:pPr>
      <w:tabs>
        <w:tab w:val="clear" w:pos="1134"/>
      </w:tabs>
      <w:spacing w:before="200"/>
      <w:outlineLvl w:val="2"/>
    </w:pPr>
    <w:rPr>
      <w:sz w:val="24"/>
    </w:rPr>
  </w:style>
  <w:style w:type="paragraph" w:styleId="Heading4">
    <w:name w:val="heading 4"/>
    <w:basedOn w:val="Heading3"/>
    <w:next w:val="Normal"/>
    <w:link w:val="Heading4Char"/>
    <w:qFormat/>
    <w:rsid w:val="009C185B"/>
    <w:pPr>
      <w:outlineLvl w:val="3"/>
    </w:pPr>
  </w:style>
  <w:style w:type="paragraph" w:styleId="Heading5">
    <w:name w:val="heading 5"/>
    <w:basedOn w:val="Heading4"/>
    <w:next w:val="Normal"/>
    <w:link w:val="Heading5Char"/>
    <w:qFormat/>
    <w:rsid w:val="009C185B"/>
    <w:pPr>
      <w:outlineLvl w:val="4"/>
    </w:pPr>
  </w:style>
  <w:style w:type="paragraph" w:styleId="Heading6">
    <w:name w:val="heading 6"/>
    <w:basedOn w:val="Heading4"/>
    <w:next w:val="Normal"/>
    <w:link w:val="Heading6Char"/>
    <w:qFormat/>
    <w:rsid w:val="009C185B"/>
    <w:pPr>
      <w:outlineLvl w:val="5"/>
    </w:pPr>
  </w:style>
  <w:style w:type="paragraph" w:styleId="Heading7">
    <w:name w:val="heading 7"/>
    <w:basedOn w:val="Heading6"/>
    <w:next w:val="Normal"/>
    <w:link w:val="Heading7Char"/>
    <w:qFormat/>
    <w:rsid w:val="009C185B"/>
    <w:pPr>
      <w:outlineLvl w:val="6"/>
    </w:pPr>
  </w:style>
  <w:style w:type="paragraph" w:styleId="Heading8">
    <w:name w:val="heading 8"/>
    <w:basedOn w:val="Heading6"/>
    <w:next w:val="Normal"/>
    <w:link w:val="Heading8Char"/>
    <w:qFormat/>
    <w:rsid w:val="009C185B"/>
    <w:pPr>
      <w:outlineLvl w:val="7"/>
    </w:pPr>
  </w:style>
  <w:style w:type="paragraph" w:styleId="Heading9">
    <w:name w:val="heading 9"/>
    <w:basedOn w:val="Heading6"/>
    <w:next w:val="Normal"/>
    <w:link w:val="Heading9Char"/>
    <w:qFormat/>
    <w:rsid w:val="009C185B"/>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aftertitle">
    <w:name w:val="Normal_after_title"/>
    <w:basedOn w:val="Normal"/>
    <w:next w:val="Normal"/>
    <w:rsid w:val="009C185B"/>
    <w:pPr>
      <w:spacing w:before="360"/>
    </w:pPr>
  </w:style>
  <w:style w:type="paragraph" w:customStyle="1" w:styleId="Artheading">
    <w:name w:val="Art_heading"/>
    <w:basedOn w:val="Normal"/>
    <w:next w:val="Normal"/>
    <w:rsid w:val="009C185B"/>
    <w:pPr>
      <w:keepNext/>
      <w:keepLines/>
      <w:spacing w:before="480"/>
      <w:jc w:val="center"/>
    </w:pPr>
    <w:rPr>
      <w:rFonts w:ascii="Times New Roman Bold" w:hAnsi="Times New Roman Bold"/>
      <w:b/>
      <w:sz w:val="28"/>
    </w:rPr>
  </w:style>
  <w:style w:type="paragraph" w:customStyle="1" w:styleId="ArtNo">
    <w:name w:val="Art_No"/>
    <w:basedOn w:val="Normal"/>
    <w:next w:val="Normal"/>
    <w:rsid w:val="009C185B"/>
    <w:pPr>
      <w:keepNext/>
      <w:keepLines/>
      <w:spacing w:before="480"/>
      <w:jc w:val="center"/>
    </w:pPr>
    <w:rPr>
      <w:caps/>
      <w:sz w:val="28"/>
    </w:rPr>
  </w:style>
  <w:style w:type="paragraph" w:customStyle="1" w:styleId="Arttitle">
    <w:name w:val="Art_title"/>
    <w:basedOn w:val="Normal"/>
    <w:next w:val="Normal"/>
    <w:rsid w:val="009C185B"/>
    <w:pPr>
      <w:keepNext/>
      <w:keepLines/>
      <w:spacing w:before="240"/>
      <w:jc w:val="center"/>
    </w:pPr>
    <w:rPr>
      <w:b/>
      <w:sz w:val="28"/>
    </w:rPr>
  </w:style>
  <w:style w:type="paragraph" w:customStyle="1" w:styleId="ASN1">
    <w:name w:val="ASN.1"/>
    <w:basedOn w:val="Normal"/>
    <w:rsid w:val="009C185B"/>
    <w:pPr>
      <w:tabs>
        <w:tab w:val="left" w:pos="567"/>
        <w:tab w:val="left" w:pos="1701"/>
        <w:tab w:val="left" w:pos="2835"/>
        <w:tab w:val="left" w:pos="3402"/>
        <w:tab w:val="left" w:pos="3969"/>
        <w:tab w:val="left" w:pos="4536"/>
        <w:tab w:val="left" w:pos="5103"/>
        <w:tab w:val="left" w:pos="5670"/>
      </w:tabs>
      <w:spacing w:before="0"/>
    </w:pPr>
    <w:rPr>
      <w:rFonts w:ascii="Times New Roman Bold" w:hAnsi="Times New Roman Bold"/>
      <w:b/>
      <w:noProof/>
      <w:sz w:val="20"/>
    </w:rPr>
  </w:style>
  <w:style w:type="paragraph" w:customStyle="1" w:styleId="Call">
    <w:name w:val="Call"/>
    <w:basedOn w:val="Normal"/>
    <w:next w:val="Normal"/>
    <w:rsid w:val="009C185B"/>
    <w:pPr>
      <w:keepNext/>
      <w:keepLines/>
      <w:spacing w:before="160"/>
      <w:ind w:left="1134"/>
    </w:pPr>
    <w:rPr>
      <w:i/>
    </w:rPr>
  </w:style>
  <w:style w:type="paragraph" w:customStyle="1" w:styleId="ChapNo">
    <w:name w:val="Chap_No"/>
    <w:basedOn w:val="ArtNo"/>
    <w:next w:val="Normal"/>
    <w:rsid w:val="009C185B"/>
    <w:rPr>
      <w:rFonts w:ascii="Times New Roman Bold" w:hAnsi="Times New Roman Bold"/>
      <w:b/>
    </w:rPr>
  </w:style>
  <w:style w:type="paragraph" w:customStyle="1" w:styleId="Chaptitle">
    <w:name w:val="Chap_title"/>
    <w:basedOn w:val="Arttitle"/>
    <w:next w:val="Normal"/>
    <w:rsid w:val="009C185B"/>
  </w:style>
  <w:style w:type="character" w:styleId="EndnoteReference">
    <w:name w:val="endnote reference"/>
    <w:basedOn w:val="DefaultParagraphFont"/>
    <w:rsid w:val="009C185B"/>
    <w:rPr>
      <w:vertAlign w:val="superscript"/>
    </w:rPr>
  </w:style>
  <w:style w:type="paragraph" w:customStyle="1" w:styleId="enumlev1">
    <w:name w:val="enumlev1"/>
    <w:basedOn w:val="Normal"/>
    <w:link w:val="enumlev1Char"/>
    <w:rsid w:val="009C185B"/>
    <w:pPr>
      <w:tabs>
        <w:tab w:val="clear" w:pos="2268"/>
        <w:tab w:val="left" w:pos="2608"/>
        <w:tab w:val="left" w:pos="3345"/>
      </w:tabs>
      <w:spacing w:before="80"/>
      <w:ind w:left="1134" w:hanging="1134"/>
    </w:pPr>
  </w:style>
  <w:style w:type="paragraph" w:customStyle="1" w:styleId="enumlev2">
    <w:name w:val="enumlev2"/>
    <w:basedOn w:val="enumlev1"/>
    <w:rsid w:val="009C185B"/>
    <w:pPr>
      <w:ind w:left="1871" w:hanging="737"/>
    </w:pPr>
  </w:style>
  <w:style w:type="paragraph" w:customStyle="1" w:styleId="enumlev3">
    <w:name w:val="enumlev3"/>
    <w:basedOn w:val="enumlev2"/>
    <w:rsid w:val="009C185B"/>
    <w:pPr>
      <w:ind w:left="2268" w:hanging="397"/>
    </w:pPr>
  </w:style>
  <w:style w:type="paragraph" w:customStyle="1" w:styleId="Equation">
    <w:name w:val="Equation"/>
    <w:basedOn w:val="Normal"/>
    <w:rsid w:val="009C185B"/>
    <w:pPr>
      <w:tabs>
        <w:tab w:val="clear" w:pos="1871"/>
        <w:tab w:val="clear" w:pos="2268"/>
        <w:tab w:val="center" w:pos="4820"/>
        <w:tab w:val="right" w:pos="9639"/>
      </w:tabs>
    </w:pPr>
  </w:style>
  <w:style w:type="paragraph" w:customStyle="1" w:styleId="Equationlegend">
    <w:name w:val="Equation_legend"/>
    <w:basedOn w:val="NormalIndent"/>
    <w:rsid w:val="009C185B"/>
    <w:pPr>
      <w:tabs>
        <w:tab w:val="clear" w:pos="1134"/>
        <w:tab w:val="clear" w:pos="2268"/>
        <w:tab w:val="right" w:pos="1871"/>
        <w:tab w:val="left" w:pos="2041"/>
      </w:tabs>
      <w:spacing w:before="80"/>
      <w:ind w:left="2041" w:hanging="2041"/>
    </w:pPr>
  </w:style>
  <w:style w:type="paragraph" w:customStyle="1" w:styleId="Figurelegend">
    <w:name w:val="Figure_legend"/>
    <w:basedOn w:val="Normal"/>
    <w:rsid w:val="009C185B"/>
    <w:pPr>
      <w:spacing w:before="20" w:after="240"/>
    </w:pPr>
    <w:rPr>
      <w:sz w:val="18"/>
    </w:rPr>
  </w:style>
  <w:style w:type="paragraph" w:customStyle="1" w:styleId="Tabletext">
    <w:name w:val="Table_text"/>
    <w:basedOn w:val="Normal"/>
    <w:link w:val="TabletextChar"/>
    <w:qFormat/>
    <w:rsid w:val="009C185B"/>
    <w:pPr>
      <w:tabs>
        <w:tab w:val="left" w:pos="284"/>
        <w:tab w:val="left" w:pos="567"/>
        <w:tab w:val="left" w:pos="851"/>
        <w:tab w:val="left" w:pos="1418"/>
        <w:tab w:val="left" w:pos="1701"/>
        <w:tab w:val="left" w:pos="1985"/>
        <w:tab w:val="left" w:pos="2552"/>
        <w:tab w:val="left" w:pos="2835"/>
        <w:tab w:val="left" w:pos="3119"/>
        <w:tab w:val="left" w:pos="3402"/>
        <w:tab w:val="left" w:pos="3686"/>
        <w:tab w:val="left" w:pos="3969"/>
      </w:tabs>
      <w:spacing w:before="40" w:after="40"/>
    </w:pPr>
    <w:rPr>
      <w:sz w:val="20"/>
    </w:rPr>
  </w:style>
  <w:style w:type="paragraph" w:customStyle="1" w:styleId="Figurewithouttitle">
    <w:name w:val="Figure_without_title"/>
    <w:basedOn w:val="FigureNo"/>
    <w:next w:val="Normal"/>
    <w:rsid w:val="009C185B"/>
    <w:pPr>
      <w:keepNext w:val="0"/>
    </w:pPr>
  </w:style>
  <w:style w:type="paragraph" w:styleId="Footer">
    <w:name w:val="footer"/>
    <w:basedOn w:val="Normal"/>
    <w:link w:val="FooterChar"/>
    <w:rsid w:val="009C185B"/>
    <w:pPr>
      <w:tabs>
        <w:tab w:val="clear" w:pos="1134"/>
        <w:tab w:val="clear" w:pos="1871"/>
        <w:tab w:val="clear" w:pos="2268"/>
        <w:tab w:val="left" w:pos="5954"/>
        <w:tab w:val="right" w:pos="9639"/>
      </w:tabs>
      <w:spacing w:before="0"/>
    </w:pPr>
    <w:rPr>
      <w:caps/>
      <w:noProof/>
      <w:sz w:val="16"/>
    </w:rPr>
  </w:style>
  <w:style w:type="paragraph" w:customStyle="1" w:styleId="FirstFooter">
    <w:name w:val="FirstFooter"/>
    <w:basedOn w:val="Footer"/>
    <w:rsid w:val="009C185B"/>
    <w:pPr>
      <w:tabs>
        <w:tab w:val="clear" w:pos="5954"/>
        <w:tab w:val="clear" w:pos="9639"/>
      </w:tabs>
      <w:overflowPunct/>
      <w:autoSpaceDE/>
      <w:autoSpaceDN/>
      <w:adjustRightInd/>
      <w:spacing w:before="40"/>
      <w:textAlignment w:val="auto"/>
    </w:pPr>
    <w:rPr>
      <w:caps w:val="0"/>
      <w:noProof w:val="0"/>
    </w:rPr>
  </w:style>
  <w:style w:type="character" w:styleId="FootnoteReference">
    <w:name w:val="footnote reference"/>
    <w:aliases w:val="Appel note de bas de p,Footnote Reference/,Footnote symbol,Style 12,(NECG) Footnote Reference,Style 124,o,fr,Style 13,FR,Style 17,Appel note de bas de p + 11 pt,Italic,Appel note de bas de p1,Appel note de bas de p2,Footnote,Ref"/>
    <w:basedOn w:val="DefaultParagraphFont"/>
    <w:uiPriority w:val="99"/>
    <w:qFormat/>
    <w:rsid w:val="009C185B"/>
    <w:rPr>
      <w:position w:val="6"/>
      <w:sz w:val="18"/>
    </w:rPr>
  </w:style>
  <w:style w:type="paragraph" w:styleId="FootnoteText">
    <w:name w:val="footnote text"/>
    <w:aliases w:val="Footnote Text Char1,Footnote Text Char Char1,Footnote Text Char4 Char Char,Footnote Text Char1 Char1 Char1 Char,Footnote Text Char Char1 Char1 Char Char,Footnote Text Char1 Char1 Char1 Char Char Char1,DNV-,DNV-FT,DNV-F,DN,footnote text,DNV"/>
    <w:basedOn w:val="Normal"/>
    <w:link w:val="FootnoteTextChar"/>
    <w:qFormat/>
    <w:rsid w:val="009C185B"/>
    <w:pPr>
      <w:keepLines/>
      <w:tabs>
        <w:tab w:val="left" w:pos="255"/>
      </w:tabs>
    </w:pPr>
  </w:style>
  <w:style w:type="paragraph" w:customStyle="1" w:styleId="Note">
    <w:name w:val="Note"/>
    <w:basedOn w:val="Normal"/>
    <w:next w:val="Normal"/>
    <w:link w:val="NoteChar"/>
    <w:rsid w:val="009C185B"/>
    <w:pPr>
      <w:tabs>
        <w:tab w:val="left" w:pos="284"/>
      </w:tabs>
      <w:spacing w:before="80"/>
    </w:pPr>
    <w:rPr>
      <w:sz w:val="22"/>
    </w:rPr>
  </w:style>
  <w:style w:type="paragraph" w:styleId="Header">
    <w:name w:val="header"/>
    <w:basedOn w:val="Normal"/>
    <w:link w:val="HeaderChar"/>
    <w:uiPriority w:val="99"/>
    <w:rsid w:val="009C185B"/>
    <w:pPr>
      <w:spacing w:before="0"/>
      <w:jc w:val="center"/>
    </w:pPr>
    <w:rPr>
      <w:sz w:val="18"/>
    </w:rPr>
  </w:style>
  <w:style w:type="paragraph" w:styleId="Index1">
    <w:name w:val="index 1"/>
    <w:basedOn w:val="Normal"/>
    <w:next w:val="Normal"/>
    <w:semiHidden/>
    <w:rsid w:val="009C185B"/>
  </w:style>
  <w:style w:type="paragraph" w:styleId="Index2">
    <w:name w:val="index 2"/>
    <w:basedOn w:val="Normal"/>
    <w:next w:val="Normal"/>
    <w:semiHidden/>
    <w:rsid w:val="009C185B"/>
    <w:pPr>
      <w:ind w:left="283"/>
    </w:pPr>
  </w:style>
  <w:style w:type="paragraph" w:styleId="Index3">
    <w:name w:val="index 3"/>
    <w:basedOn w:val="Normal"/>
    <w:next w:val="Normal"/>
    <w:semiHidden/>
    <w:rsid w:val="009C185B"/>
    <w:pPr>
      <w:ind w:left="566"/>
    </w:pPr>
  </w:style>
  <w:style w:type="paragraph" w:customStyle="1" w:styleId="PartNo">
    <w:name w:val="Part_No"/>
    <w:basedOn w:val="AnnexNo"/>
    <w:next w:val="Normal"/>
    <w:rsid w:val="009C185B"/>
  </w:style>
  <w:style w:type="paragraph" w:customStyle="1" w:styleId="Partref">
    <w:name w:val="Part_ref"/>
    <w:basedOn w:val="Annexref"/>
    <w:next w:val="Normal"/>
    <w:rsid w:val="009C185B"/>
  </w:style>
  <w:style w:type="paragraph" w:customStyle="1" w:styleId="Parttitle">
    <w:name w:val="Part_title"/>
    <w:basedOn w:val="Annextitle"/>
    <w:next w:val="Normalaftertitle0"/>
    <w:rsid w:val="009C185B"/>
  </w:style>
  <w:style w:type="paragraph" w:customStyle="1" w:styleId="RecNo">
    <w:name w:val="Rec_No"/>
    <w:basedOn w:val="Normal"/>
    <w:next w:val="Normal"/>
    <w:link w:val="RecNoChar"/>
    <w:rsid w:val="009C185B"/>
    <w:pPr>
      <w:keepNext/>
      <w:keepLines/>
      <w:spacing w:before="480"/>
      <w:jc w:val="center"/>
    </w:pPr>
    <w:rPr>
      <w:caps/>
      <w:sz w:val="28"/>
    </w:rPr>
  </w:style>
  <w:style w:type="paragraph" w:customStyle="1" w:styleId="Rectitle">
    <w:name w:val="Rec_title"/>
    <w:basedOn w:val="RecNo"/>
    <w:next w:val="Normal"/>
    <w:link w:val="Rectitle0"/>
    <w:rsid w:val="009C185B"/>
    <w:pPr>
      <w:spacing w:before="240"/>
    </w:pPr>
    <w:rPr>
      <w:rFonts w:ascii="Times New Roman Bold" w:hAnsi="Times New Roman Bold"/>
      <w:b/>
      <w:caps w:val="0"/>
    </w:rPr>
  </w:style>
  <w:style w:type="paragraph" w:customStyle="1" w:styleId="Recref">
    <w:name w:val="Rec_ref"/>
    <w:basedOn w:val="Rectitle"/>
    <w:next w:val="Recdate"/>
    <w:rsid w:val="009C185B"/>
    <w:pPr>
      <w:spacing w:before="120"/>
    </w:pPr>
    <w:rPr>
      <w:rFonts w:ascii="Times New Roman" w:hAnsi="Times New Roman"/>
      <w:b w:val="0"/>
      <w:sz w:val="24"/>
    </w:rPr>
  </w:style>
  <w:style w:type="paragraph" w:customStyle="1" w:styleId="Recdate">
    <w:name w:val="Rec_date"/>
    <w:basedOn w:val="Normal"/>
    <w:next w:val="Normalaftertitle0"/>
    <w:rsid w:val="009C185B"/>
    <w:pPr>
      <w:keepNext/>
      <w:keepLines/>
      <w:jc w:val="right"/>
    </w:pPr>
    <w:rPr>
      <w:sz w:val="22"/>
    </w:rPr>
  </w:style>
  <w:style w:type="paragraph" w:customStyle="1" w:styleId="Questiondate">
    <w:name w:val="Question_date"/>
    <w:basedOn w:val="Normal"/>
    <w:next w:val="Normalaftertitle0"/>
    <w:rsid w:val="009C185B"/>
    <w:pPr>
      <w:keepNext/>
      <w:keepLines/>
      <w:jc w:val="right"/>
    </w:pPr>
    <w:rPr>
      <w:sz w:val="22"/>
    </w:rPr>
  </w:style>
  <w:style w:type="paragraph" w:customStyle="1" w:styleId="QuestionNo">
    <w:name w:val="Question_No"/>
    <w:basedOn w:val="Normal"/>
    <w:next w:val="Normal"/>
    <w:rsid w:val="009C185B"/>
    <w:pPr>
      <w:keepNext/>
      <w:keepLines/>
      <w:spacing w:before="480"/>
      <w:jc w:val="center"/>
    </w:pPr>
    <w:rPr>
      <w:caps/>
      <w:sz w:val="28"/>
    </w:rPr>
  </w:style>
  <w:style w:type="paragraph" w:customStyle="1" w:styleId="Questiontitle">
    <w:name w:val="Question_title"/>
    <w:basedOn w:val="Normal"/>
    <w:next w:val="Normal"/>
    <w:rsid w:val="009C185B"/>
    <w:pPr>
      <w:keepNext/>
      <w:keepLines/>
      <w:spacing w:before="240"/>
      <w:jc w:val="center"/>
    </w:pPr>
    <w:rPr>
      <w:rFonts w:ascii="Times New Roman Bold" w:hAnsi="Times New Roman Bold"/>
      <w:b/>
      <w:sz w:val="28"/>
    </w:rPr>
  </w:style>
  <w:style w:type="paragraph" w:customStyle="1" w:styleId="Questionref">
    <w:name w:val="Question_ref"/>
    <w:basedOn w:val="Recref"/>
    <w:next w:val="Questiondate"/>
    <w:rsid w:val="009C185B"/>
  </w:style>
  <w:style w:type="paragraph" w:customStyle="1" w:styleId="Reftext">
    <w:name w:val="Ref_text"/>
    <w:basedOn w:val="Normal"/>
    <w:rsid w:val="009C185B"/>
    <w:pPr>
      <w:ind w:left="1134" w:hanging="1134"/>
    </w:pPr>
  </w:style>
  <w:style w:type="paragraph" w:customStyle="1" w:styleId="Reftitle">
    <w:name w:val="Ref_title"/>
    <w:basedOn w:val="Normal"/>
    <w:next w:val="Reftext"/>
    <w:rsid w:val="009C185B"/>
    <w:pPr>
      <w:spacing w:before="480"/>
      <w:jc w:val="center"/>
    </w:pPr>
    <w:rPr>
      <w:caps/>
    </w:rPr>
  </w:style>
  <w:style w:type="paragraph" w:customStyle="1" w:styleId="Repdate">
    <w:name w:val="Rep_date"/>
    <w:basedOn w:val="Recdate"/>
    <w:next w:val="Normalaftertitle0"/>
    <w:rsid w:val="009C185B"/>
  </w:style>
  <w:style w:type="paragraph" w:customStyle="1" w:styleId="RepNo">
    <w:name w:val="Rep_No"/>
    <w:basedOn w:val="RecNo"/>
    <w:next w:val="Reptitle"/>
    <w:rsid w:val="009C185B"/>
  </w:style>
  <w:style w:type="paragraph" w:customStyle="1" w:styleId="Reptitle">
    <w:name w:val="Rep_title"/>
    <w:basedOn w:val="Rectitle"/>
    <w:next w:val="Repref"/>
    <w:rsid w:val="009C185B"/>
  </w:style>
  <w:style w:type="paragraph" w:customStyle="1" w:styleId="Repref">
    <w:name w:val="Rep_ref"/>
    <w:basedOn w:val="Recref"/>
    <w:next w:val="Repdate"/>
    <w:rsid w:val="009C185B"/>
  </w:style>
  <w:style w:type="paragraph" w:customStyle="1" w:styleId="Resdate">
    <w:name w:val="Res_date"/>
    <w:basedOn w:val="Recdate"/>
    <w:next w:val="Normalaftertitle0"/>
    <w:rsid w:val="009C185B"/>
  </w:style>
  <w:style w:type="paragraph" w:customStyle="1" w:styleId="ResNo">
    <w:name w:val="Res_No"/>
    <w:basedOn w:val="RecNo"/>
    <w:next w:val="Normal"/>
    <w:rsid w:val="009C185B"/>
  </w:style>
  <w:style w:type="paragraph" w:customStyle="1" w:styleId="Restitle">
    <w:name w:val="Res_title"/>
    <w:basedOn w:val="Rectitle"/>
    <w:next w:val="Normal"/>
    <w:rsid w:val="009C185B"/>
  </w:style>
  <w:style w:type="paragraph" w:customStyle="1" w:styleId="Resref">
    <w:name w:val="Res_ref"/>
    <w:basedOn w:val="Recref"/>
    <w:next w:val="Resdate"/>
    <w:rsid w:val="009C185B"/>
  </w:style>
  <w:style w:type="paragraph" w:customStyle="1" w:styleId="SectionNo">
    <w:name w:val="Section_No"/>
    <w:basedOn w:val="AnnexNo"/>
    <w:next w:val="Normal"/>
    <w:rsid w:val="009C185B"/>
  </w:style>
  <w:style w:type="paragraph" w:customStyle="1" w:styleId="Sectiontitle">
    <w:name w:val="Section_title"/>
    <w:basedOn w:val="Annextitle"/>
    <w:next w:val="Normalaftertitle0"/>
    <w:rsid w:val="009C185B"/>
  </w:style>
  <w:style w:type="paragraph" w:customStyle="1" w:styleId="Source">
    <w:name w:val="Source"/>
    <w:basedOn w:val="Normal"/>
    <w:next w:val="Normal"/>
    <w:link w:val="SourceChar"/>
    <w:rsid w:val="009C185B"/>
    <w:pPr>
      <w:spacing w:before="840"/>
      <w:jc w:val="center"/>
    </w:pPr>
    <w:rPr>
      <w:b/>
      <w:sz w:val="28"/>
    </w:rPr>
  </w:style>
  <w:style w:type="paragraph" w:customStyle="1" w:styleId="SpecialFooter">
    <w:name w:val="Special Footer"/>
    <w:basedOn w:val="Footer"/>
    <w:rsid w:val="009C185B"/>
    <w:pPr>
      <w:tabs>
        <w:tab w:val="left" w:pos="567"/>
        <w:tab w:val="left" w:pos="1134"/>
        <w:tab w:val="left" w:pos="1701"/>
        <w:tab w:val="left" w:pos="2268"/>
        <w:tab w:val="left" w:pos="2835"/>
      </w:tabs>
      <w:jc w:val="both"/>
    </w:pPr>
    <w:rPr>
      <w:caps w:val="0"/>
      <w:noProof w:val="0"/>
    </w:rPr>
  </w:style>
  <w:style w:type="paragraph" w:customStyle="1" w:styleId="Tablehead">
    <w:name w:val="Table_head"/>
    <w:basedOn w:val="Normal"/>
    <w:link w:val="TableheadChar"/>
    <w:qFormat/>
    <w:rsid w:val="009C185B"/>
    <w:pPr>
      <w:keepNext/>
      <w:spacing w:before="80" w:after="80"/>
      <w:jc w:val="center"/>
    </w:pPr>
    <w:rPr>
      <w:rFonts w:ascii="Times New Roman Bold" w:hAnsi="Times New Roman Bold" w:cs="Times New Roman Bold"/>
      <w:b/>
      <w:sz w:val="20"/>
    </w:rPr>
  </w:style>
  <w:style w:type="paragraph" w:customStyle="1" w:styleId="Tablelegend">
    <w:name w:val="Table_legend"/>
    <w:basedOn w:val="Normal"/>
    <w:link w:val="TablelegendChar"/>
    <w:uiPriority w:val="99"/>
    <w:rsid w:val="009C185B"/>
    <w:pPr>
      <w:tabs>
        <w:tab w:val="left" w:pos="284"/>
        <w:tab w:val="left" w:pos="567"/>
        <w:tab w:val="left" w:pos="851"/>
      </w:tabs>
      <w:spacing w:before="40" w:after="40"/>
    </w:pPr>
    <w:rPr>
      <w:sz w:val="18"/>
    </w:rPr>
  </w:style>
  <w:style w:type="paragraph" w:customStyle="1" w:styleId="TableNo">
    <w:name w:val="Table_No"/>
    <w:basedOn w:val="Normal"/>
    <w:next w:val="Normal"/>
    <w:link w:val="TableNoChar"/>
    <w:qFormat/>
    <w:rsid w:val="009C185B"/>
    <w:pPr>
      <w:keepNext/>
      <w:spacing w:before="560" w:after="120"/>
      <w:jc w:val="center"/>
    </w:pPr>
    <w:rPr>
      <w:caps/>
      <w:sz w:val="20"/>
    </w:rPr>
  </w:style>
  <w:style w:type="paragraph" w:customStyle="1" w:styleId="Tabletitle">
    <w:name w:val="Table_title"/>
    <w:basedOn w:val="Normal"/>
    <w:next w:val="Tabletext"/>
    <w:link w:val="TabletitleChar"/>
    <w:rsid w:val="009C185B"/>
    <w:pPr>
      <w:keepNext/>
      <w:keepLines/>
      <w:spacing w:before="0" w:after="120"/>
      <w:jc w:val="center"/>
    </w:pPr>
    <w:rPr>
      <w:rFonts w:ascii="Times New Roman Bold" w:hAnsi="Times New Roman Bold"/>
      <w:b/>
      <w:sz w:val="20"/>
    </w:rPr>
  </w:style>
  <w:style w:type="paragraph" w:customStyle="1" w:styleId="Tableref">
    <w:name w:val="Table_ref"/>
    <w:basedOn w:val="Normal"/>
    <w:next w:val="Normal"/>
    <w:rsid w:val="009C185B"/>
    <w:pPr>
      <w:keepNext/>
      <w:spacing w:before="560"/>
      <w:jc w:val="center"/>
    </w:pPr>
    <w:rPr>
      <w:sz w:val="20"/>
    </w:rPr>
  </w:style>
  <w:style w:type="paragraph" w:customStyle="1" w:styleId="Title1">
    <w:name w:val="Title 1"/>
    <w:basedOn w:val="Source"/>
    <w:next w:val="Normal"/>
    <w:rsid w:val="009C185B"/>
    <w:pPr>
      <w:tabs>
        <w:tab w:val="left" w:pos="567"/>
        <w:tab w:val="left" w:pos="1701"/>
        <w:tab w:val="left" w:pos="2835"/>
      </w:tabs>
      <w:spacing w:before="240"/>
    </w:pPr>
    <w:rPr>
      <w:b w:val="0"/>
      <w:caps/>
    </w:rPr>
  </w:style>
  <w:style w:type="paragraph" w:customStyle="1" w:styleId="Title2">
    <w:name w:val="Title 2"/>
    <w:basedOn w:val="Source"/>
    <w:next w:val="Normal"/>
    <w:rsid w:val="009C185B"/>
    <w:pPr>
      <w:overflowPunct/>
      <w:autoSpaceDE/>
      <w:autoSpaceDN/>
      <w:adjustRightInd/>
      <w:spacing w:before="480"/>
      <w:textAlignment w:val="auto"/>
    </w:pPr>
    <w:rPr>
      <w:b w:val="0"/>
      <w:caps/>
    </w:rPr>
  </w:style>
  <w:style w:type="paragraph" w:customStyle="1" w:styleId="Title3">
    <w:name w:val="Title 3"/>
    <w:basedOn w:val="Title2"/>
    <w:next w:val="Normal"/>
    <w:rsid w:val="009C185B"/>
    <w:pPr>
      <w:spacing w:before="240"/>
    </w:pPr>
    <w:rPr>
      <w:caps w:val="0"/>
    </w:rPr>
  </w:style>
  <w:style w:type="paragraph" w:customStyle="1" w:styleId="Title4">
    <w:name w:val="Title 4"/>
    <w:basedOn w:val="Title3"/>
    <w:next w:val="Heading1"/>
    <w:rsid w:val="009C185B"/>
    <w:rPr>
      <w:b/>
    </w:rPr>
  </w:style>
  <w:style w:type="paragraph" w:customStyle="1" w:styleId="toc0">
    <w:name w:val="toc 0"/>
    <w:basedOn w:val="Normal"/>
    <w:next w:val="TOC1"/>
    <w:rsid w:val="009C185B"/>
    <w:pPr>
      <w:tabs>
        <w:tab w:val="clear" w:pos="1134"/>
        <w:tab w:val="clear" w:pos="1871"/>
        <w:tab w:val="clear" w:pos="2268"/>
        <w:tab w:val="right" w:pos="9781"/>
      </w:tabs>
    </w:pPr>
    <w:rPr>
      <w:b/>
    </w:rPr>
  </w:style>
  <w:style w:type="paragraph" w:styleId="TOC1">
    <w:name w:val="toc 1"/>
    <w:basedOn w:val="Normal"/>
    <w:uiPriority w:val="39"/>
    <w:rsid w:val="009C185B"/>
    <w:pPr>
      <w:keepLines/>
      <w:tabs>
        <w:tab w:val="clear" w:pos="1134"/>
        <w:tab w:val="clear" w:pos="1871"/>
        <w:tab w:val="clear" w:pos="2268"/>
        <w:tab w:val="left" w:pos="567"/>
        <w:tab w:val="left" w:leader="dot" w:pos="7938"/>
        <w:tab w:val="center" w:pos="9526"/>
      </w:tabs>
      <w:spacing w:before="240"/>
      <w:ind w:left="567" w:hanging="567"/>
    </w:pPr>
  </w:style>
  <w:style w:type="paragraph" w:styleId="TOC2">
    <w:name w:val="toc 2"/>
    <w:basedOn w:val="TOC1"/>
    <w:uiPriority w:val="39"/>
    <w:rsid w:val="009C185B"/>
    <w:pPr>
      <w:spacing w:before="120"/>
    </w:pPr>
  </w:style>
  <w:style w:type="paragraph" w:styleId="TOC3">
    <w:name w:val="toc 3"/>
    <w:basedOn w:val="TOC2"/>
    <w:uiPriority w:val="39"/>
    <w:rsid w:val="009C185B"/>
  </w:style>
  <w:style w:type="paragraph" w:styleId="TOC4">
    <w:name w:val="toc 4"/>
    <w:basedOn w:val="TOC3"/>
    <w:uiPriority w:val="39"/>
    <w:rsid w:val="009C185B"/>
  </w:style>
  <w:style w:type="paragraph" w:styleId="TOC5">
    <w:name w:val="toc 5"/>
    <w:basedOn w:val="TOC4"/>
    <w:uiPriority w:val="39"/>
    <w:rsid w:val="009C185B"/>
  </w:style>
  <w:style w:type="paragraph" w:styleId="TOC6">
    <w:name w:val="toc 6"/>
    <w:basedOn w:val="TOC4"/>
    <w:uiPriority w:val="39"/>
    <w:rsid w:val="009C185B"/>
  </w:style>
  <w:style w:type="paragraph" w:styleId="TOC7">
    <w:name w:val="toc 7"/>
    <w:basedOn w:val="TOC4"/>
    <w:uiPriority w:val="39"/>
    <w:rsid w:val="009C185B"/>
  </w:style>
  <w:style w:type="paragraph" w:styleId="TOC8">
    <w:name w:val="toc 8"/>
    <w:basedOn w:val="TOC4"/>
    <w:uiPriority w:val="39"/>
    <w:rsid w:val="009C185B"/>
  </w:style>
  <w:style w:type="character" w:customStyle="1" w:styleId="Appdef">
    <w:name w:val="App_def"/>
    <w:basedOn w:val="DefaultParagraphFont"/>
    <w:rsid w:val="009C185B"/>
    <w:rPr>
      <w:rFonts w:ascii="Times New Roman" w:hAnsi="Times New Roman"/>
      <w:b/>
    </w:rPr>
  </w:style>
  <w:style w:type="character" w:customStyle="1" w:styleId="Appref">
    <w:name w:val="App_ref"/>
    <w:basedOn w:val="DefaultParagraphFont"/>
    <w:rsid w:val="009C185B"/>
  </w:style>
  <w:style w:type="character" w:customStyle="1" w:styleId="Artdef">
    <w:name w:val="Art_def"/>
    <w:basedOn w:val="DefaultParagraphFont"/>
    <w:rsid w:val="009C185B"/>
    <w:rPr>
      <w:rFonts w:ascii="Times New Roman" w:hAnsi="Times New Roman"/>
      <w:b/>
    </w:rPr>
  </w:style>
  <w:style w:type="character" w:customStyle="1" w:styleId="Artref">
    <w:name w:val="Art_ref"/>
    <w:basedOn w:val="DefaultParagraphFont"/>
    <w:rsid w:val="009C185B"/>
  </w:style>
  <w:style w:type="character" w:customStyle="1" w:styleId="Tablefreq">
    <w:name w:val="Table_freq"/>
    <w:basedOn w:val="DefaultParagraphFont"/>
    <w:rsid w:val="009C185B"/>
    <w:rPr>
      <w:b/>
      <w:color w:val="auto"/>
      <w:sz w:val="20"/>
    </w:rPr>
  </w:style>
  <w:style w:type="paragraph" w:customStyle="1" w:styleId="Formal">
    <w:name w:val="Formal"/>
    <w:basedOn w:val="ASN1"/>
    <w:rsid w:val="009C185B"/>
    <w:rPr>
      <w:b w:val="0"/>
    </w:rPr>
  </w:style>
  <w:style w:type="paragraph" w:customStyle="1" w:styleId="Section1">
    <w:name w:val="Section_1"/>
    <w:basedOn w:val="Normal"/>
    <w:rsid w:val="009C185B"/>
    <w:pPr>
      <w:tabs>
        <w:tab w:val="clear" w:pos="1134"/>
        <w:tab w:val="clear" w:pos="1871"/>
        <w:tab w:val="clear" w:pos="2268"/>
        <w:tab w:val="center" w:pos="4820"/>
      </w:tabs>
      <w:spacing w:before="360"/>
      <w:jc w:val="center"/>
    </w:pPr>
    <w:rPr>
      <w:b/>
    </w:rPr>
  </w:style>
  <w:style w:type="paragraph" w:customStyle="1" w:styleId="Section2">
    <w:name w:val="Section_2"/>
    <w:basedOn w:val="Section1"/>
    <w:rsid w:val="009C185B"/>
    <w:rPr>
      <w:b w:val="0"/>
      <w:i/>
    </w:rPr>
  </w:style>
  <w:style w:type="paragraph" w:customStyle="1" w:styleId="Headingi">
    <w:name w:val="Heading_i"/>
    <w:basedOn w:val="Normal"/>
    <w:next w:val="Normal"/>
    <w:qFormat/>
    <w:rsid w:val="009C185B"/>
    <w:pPr>
      <w:keepNext/>
      <w:keepLines/>
      <w:spacing w:before="160"/>
    </w:pPr>
    <w:rPr>
      <w:i/>
    </w:rPr>
  </w:style>
  <w:style w:type="paragraph" w:customStyle="1" w:styleId="Headingb">
    <w:name w:val="Heading_b"/>
    <w:basedOn w:val="Normal"/>
    <w:next w:val="Normal"/>
    <w:link w:val="HeadingbChar"/>
    <w:qFormat/>
    <w:rsid w:val="009C185B"/>
    <w:pPr>
      <w:keepNext/>
      <w:keepLines/>
      <w:spacing w:before="160"/>
    </w:pPr>
    <w:rPr>
      <w:rFonts w:ascii="Times New Roman Bold" w:hAnsi="Times New Roman Bold" w:cs="Times New Roman Bold"/>
      <w:b/>
      <w:lang w:eastAsia="zh-CN"/>
    </w:rPr>
  </w:style>
  <w:style w:type="paragraph" w:customStyle="1" w:styleId="Figure">
    <w:name w:val="Figure"/>
    <w:basedOn w:val="Normal"/>
    <w:next w:val="Normal"/>
    <w:rsid w:val="009C185B"/>
    <w:pPr>
      <w:spacing w:after="240"/>
      <w:jc w:val="center"/>
    </w:pPr>
    <w:rPr>
      <w:noProof/>
      <w:lang w:eastAsia="zh-CN"/>
    </w:rPr>
  </w:style>
  <w:style w:type="character" w:styleId="PageNumber">
    <w:name w:val="page number"/>
    <w:basedOn w:val="DefaultParagraphFont"/>
    <w:rsid w:val="009C185B"/>
  </w:style>
  <w:style w:type="paragraph" w:customStyle="1" w:styleId="Figuretitle">
    <w:name w:val="Figure_title"/>
    <w:basedOn w:val="Normal"/>
    <w:next w:val="Normal"/>
    <w:link w:val="FiguretitleChar"/>
    <w:rsid w:val="009C185B"/>
    <w:pPr>
      <w:keepNext/>
      <w:keepLines/>
      <w:spacing w:before="0" w:after="120"/>
      <w:jc w:val="center"/>
    </w:pPr>
    <w:rPr>
      <w:rFonts w:ascii="Times New Roman Bold" w:hAnsi="Times New Roman Bold"/>
      <w:b/>
      <w:sz w:val="20"/>
    </w:rPr>
  </w:style>
  <w:style w:type="paragraph" w:customStyle="1" w:styleId="FigureNo">
    <w:name w:val="Figure_No"/>
    <w:basedOn w:val="Normal"/>
    <w:next w:val="Normal"/>
    <w:link w:val="FigureNoChar"/>
    <w:rsid w:val="009C185B"/>
    <w:pPr>
      <w:keepNext/>
      <w:keepLines/>
      <w:spacing w:before="480" w:after="120"/>
      <w:jc w:val="center"/>
    </w:pPr>
    <w:rPr>
      <w:caps/>
      <w:sz w:val="20"/>
    </w:rPr>
  </w:style>
  <w:style w:type="paragraph" w:customStyle="1" w:styleId="AnnexNo">
    <w:name w:val="Annex_No"/>
    <w:basedOn w:val="Normal"/>
    <w:next w:val="Normal"/>
    <w:link w:val="AnnexNoCar"/>
    <w:rsid w:val="009C185B"/>
    <w:pPr>
      <w:keepNext/>
      <w:keepLines/>
      <w:spacing w:before="480" w:after="80"/>
      <w:jc w:val="center"/>
    </w:pPr>
    <w:rPr>
      <w:caps/>
      <w:sz w:val="28"/>
    </w:rPr>
  </w:style>
  <w:style w:type="paragraph" w:customStyle="1" w:styleId="Annexref">
    <w:name w:val="Annex_ref"/>
    <w:basedOn w:val="Normal"/>
    <w:next w:val="Normal"/>
    <w:rsid w:val="009C185B"/>
    <w:pPr>
      <w:keepNext/>
      <w:keepLines/>
      <w:spacing w:after="280"/>
      <w:jc w:val="center"/>
    </w:pPr>
  </w:style>
  <w:style w:type="paragraph" w:customStyle="1" w:styleId="Annextitle">
    <w:name w:val="Annex_title"/>
    <w:basedOn w:val="Normal"/>
    <w:next w:val="Normal"/>
    <w:rsid w:val="009C185B"/>
    <w:pPr>
      <w:keepNext/>
      <w:keepLines/>
      <w:spacing w:before="240" w:after="280"/>
      <w:jc w:val="center"/>
    </w:pPr>
    <w:rPr>
      <w:rFonts w:ascii="Times New Roman Bold" w:hAnsi="Times New Roman Bold"/>
      <w:b/>
      <w:sz w:val="28"/>
    </w:rPr>
  </w:style>
  <w:style w:type="paragraph" w:customStyle="1" w:styleId="AppendixNo">
    <w:name w:val="Appendix_No"/>
    <w:basedOn w:val="AnnexNo"/>
    <w:next w:val="Annexref"/>
    <w:rsid w:val="009C185B"/>
  </w:style>
  <w:style w:type="paragraph" w:customStyle="1" w:styleId="Appendixref">
    <w:name w:val="Appendix_ref"/>
    <w:basedOn w:val="Annexref"/>
    <w:next w:val="Annextitle"/>
    <w:rsid w:val="009C185B"/>
  </w:style>
  <w:style w:type="paragraph" w:customStyle="1" w:styleId="Appendixtitle">
    <w:name w:val="Appendix_title"/>
    <w:basedOn w:val="Annextitle"/>
    <w:next w:val="Normal"/>
    <w:rsid w:val="009C185B"/>
  </w:style>
  <w:style w:type="paragraph" w:customStyle="1" w:styleId="Border">
    <w:name w:val="Border"/>
    <w:basedOn w:val="Normal"/>
    <w:rsid w:val="009C185B"/>
    <w:pPr>
      <w:pBdr>
        <w:bottom w:val="single" w:sz="6" w:space="0" w:color="auto"/>
      </w:pBdr>
      <w:tabs>
        <w:tab w:val="clear" w:pos="1134"/>
        <w:tab w:val="clear" w:pos="2268"/>
        <w:tab w:val="left" w:pos="170"/>
        <w:tab w:val="left" w:pos="567"/>
        <w:tab w:val="left" w:pos="737"/>
        <w:tab w:val="left" w:pos="2977"/>
        <w:tab w:val="left" w:pos="3266"/>
      </w:tabs>
      <w:spacing w:before="0" w:line="10" w:lineRule="exact"/>
      <w:ind w:left="28" w:right="28"/>
      <w:jc w:val="center"/>
    </w:pPr>
    <w:rPr>
      <w:b/>
      <w:noProof/>
      <w:sz w:val="20"/>
    </w:rPr>
  </w:style>
  <w:style w:type="paragraph" w:styleId="NormalIndent">
    <w:name w:val="Normal Indent"/>
    <w:aliases w:val="標準インデント Char"/>
    <w:basedOn w:val="Normal"/>
    <w:link w:val="NormalIndentChar"/>
    <w:rsid w:val="009C185B"/>
    <w:pPr>
      <w:ind w:left="1134"/>
    </w:pPr>
  </w:style>
  <w:style w:type="paragraph" w:styleId="Index4">
    <w:name w:val="index 4"/>
    <w:basedOn w:val="Normal"/>
    <w:next w:val="Normal"/>
    <w:rsid w:val="009C185B"/>
    <w:pPr>
      <w:ind w:left="849"/>
    </w:pPr>
  </w:style>
  <w:style w:type="paragraph" w:styleId="Index5">
    <w:name w:val="index 5"/>
    <w:basedOn w:val="Normal"/>
    <w:next w:val="Normal"/>
    <w:rsid w:val="009C185B"/>
    <w:pPr>
      <w:ind w:left="1132"/>
    </w:pPr>
  </w:style>
  <w:style w:type="paragraph" w:styleId="Index6">
    <w:name w:val="index 6"/>
    <w:basedOn w:val="Normal"/>
    <w:next w:val="Normal"/>
    <w:rsid w:val="009C185B"/>
    <w:pPr>
      <w:ind w:left="1415"/>
    </w:pPr>
  </w:style>
  <w:style w:type="paragraph" w:styleId="Index7">
    <w:name w:val="index 7"/>
    <w:basedOn w:val="Normal"/>
    <w:next w:val="Normal"/>
    <w:rsid w:val="009C185B"/>
    <w:pPr>
      <w:ind w:left="1698"/>
    </w:pPr>
  </w:style>
  <w:style w:type="paragraph" w:styleId="IndexHeading">
    <w:name w:val="index heading"/>
    <w:basedOn w:val="Normal"/>
    <w:next w:val="Index1"/>
    <w:rsid w:val="009C185B"/>
  </w:style>
  <w:style w:type="character" w:styleId="LineNumber">
    <w:name w:val="line number"/>
    <w:basedOn w:val="DefaultParagraphFont"/>
    <w:rsid w:val="009C185B"/>
  </w:style>
  <w:style w:type="paragraph" w:customStyle="1" w:styleId="Normalaftertitle0">
    <w:name w:val="Normal after title"/>
    <w:basedOn w:val="Normal"/>
    <w:next w:val="Normal"/>
    <w:link w:val="NormalaftertitleChar"/>
    <w:rsid w:val="009C185B"/>
    <w:pPr>
      <w:spacing w:before="280"/>
    </w:pPr>
  </w:style>
  <w:style w:type="paragraph" w:customStyle="1" w:styleId="Proposal">
    <w:name w:val="Proposal"/>
    <w:basedOn w:val="Normal"/>
    <w:next w:val="Normal"/>
    <w:rsid w:val="009C185B"/>
    <w:pPr>
      <w:keepNext/>
      <w:spacing w:before="240"/>
    </w:pPr>
    <w:rPr>
      <w:rFonts w:hAnsi="Times New Roman Bold"/>
      <w:b/>
    </w:rPr>
  </w:style>
  <w:style w:type="paragraph" w:customStyle="1" w:styleId="Reasons">
    <w:name w:val="Reasons"/>
    <w:basedOn w:val="Normal"/>
    <w:qFormat/>
    <w:rsid w:val="009C185B"/>
    <w:pPr>
      <w:tabs>
        <w:tab w:val="clear" w:pos="1871"/>
        <w:tab w:val="clear" w:pos="2268"/>
        <w:tab w:val="left" w:pos="1588"/>
        <w:tab w:val="left" w:pos="1985"/>
      </w:tabs>
    </w:pPr>
  </w:style>
  <w:style w:type="paragraph" w:customStyle="1" w:styleId="Section3">
    <w:name w:val="Section_3"/>
    <w:basedOn w:val="Section1"/>
    <w:rsid w:val="009C185B"/>
    <w:rPr>
      <w:b w:val="0"/>
    </w:rPr>
  </w:style>
  <w:style w:type="paragraph" w:customStyle="1" w:styleId="TableTextS5">
    <w:name w:val="Table_TextS5"/>
    <w:basedOn w:val="Normal"/>
    <w:rsid w:val="009C185B"/>
    <w:pPr>
      <w:tabs>
        <w:tab w:val="clear" w:pos="1134"/>
        <w:tab w:val="clear" w:pos="1871"/>
        <w:tab w:val="clear" w:pos="2268"/>
        <w:tab w:val="left" w:pos="170"/>
        <w:tab w:val="left" w:pos="567"/>
        <w:tab w:val="left" w:pos="737"/>
        <w:tab w:val="left" w:pos="2977"/>
        <w:tab w:val="left" w:pos="3266"/>
      </w:tabs>
      <w:spacing w:before="40" w:after="40"/>
      <w:ind w:left="170" w:hanging="170"/>
    </w:pPr>
    <w:rPr>
      <w:sz w:val="20"/>
    </w:rPr>
  </w:style>
  <w:style w:type="paragraph" w:customStyle="1" w:styleId="Agendaitem">
    <w:name w:val="Agenda_item"/>
    <w:basedOn w:val="Normal"/>
    <w:next w:val="Normal"/>
    <w:qFormat/>
    <w:rsid w:val="009C185B"/>
    <w:pPr>
      <w:overflowPunct/>
      <w:autoSpaceDE/>
      <w:autoSpaceDN/>
      <w:adjustRightInd/>
      <w:spacing w:before="240"/>
      <w:jc w:val="center"/>
      <w:textAlignment w:val="auto"/>
    </w:pPr>
    <w:rPr>
      <w:sz w:val="28"/>
    </w:rPr>
  </w:style>
  <w:style w:type="paragraph" w:customStyle="1" w:styleId="AppArtNo">
    <w:name w:val="App_Art_No"/>
    <w:basedOn w:val="ArtNo"/>
    <w:qFormat/>
    <w:rsid w:val="009C185B"/>
  </w:style>
  <w:style w:type="paragraph" w:customStyle="1" w:styleId="AppArttitle">
    <w:name w:val="App_Art_title"/>
    <w:basedOn w:val="Arttitle"/>
    <w:qFormat/>
    <w:rsid w:val="009C185B"/>
  </w:style>
  <w:style w:type="paragraph" w:customStyle="1" w:styleId="ApptoAnnex">
    <w:name w:val="App_to_Annex"/>
    <w:basedOn w:val="AppendixNo"/>
    <w:next w:val="Normal"/>
    <w:qFormat/>
    <w:rsid w:val="009C185B"/>
  </w:style>
  <w:style w:type="paragraph" w:customStyle="1" w:styleId="Committee">
    <w:name w:val="Committee"/>
    <w:basedOn w:val="Normal"/>
    <w:qFormat/>
    <w:rsid w:val="009C185B"/>
    <w:pPr>
      <w:framePr w:hSpace="180" w:wrap="around" w:hAnchor="margin" w:y="-675"/>
      <w:tabs>
        <w:tab w:val="left" w:pos="851"/>
      </w:tabs>
      <w:spacing w:before="0" w:line="240" w:lineRule="atLeast"/>
    </w:pPr>
    <w:rPr>
      <w:rFonts w:asciiTheme="minorHAnsi" w:hAnsiTheme="minorHAnsi" w:cstheme="minorHAnsi"/>
      <w:b/>
      <w:szCs w:val="24"/>
    </w:rPr>
  </w:style>
  <w:style w:type="character" w:customStyle="1" w:styleId="FooterChar">
    <w:name w:val="Footer Char"/>
    <w:basedOn w:val="DefaultParagraphFont"/>
    <w:link w:val="Footer"/>
    <w:rsid w:val="009C185B"/>
    <w:rPr>
      <w:rFonts w:ascii="Times New Roman" w:hAnsi="Times New Roman"/>
      <w:caps/>
      <w:noProof/>
      <w:sz w:val="16"/>
      <w:lang w:val="en-GB" w:eastAsia="en-US"/>
    </w:rPr>
  </w:style>
  <w:style w:type="character" w:customStyle="1" w:styleId="FootnoteTextChar">
    <w:name w:val="Footnote Text Char"/>
    <w:aliases w:val="Footnote Text Char1 Char,Footnote Text Char Char1 Char,Footnote Text Char4 Char Char Char,Footnote Text Char1 Char1 Char1 Char Char,Footnote Text Char Char1 Char1 Char Char Char,Footnote Text Char1 Char1 Char1 Char Char Char1 Char"/>
    <w:basedOn w:val="DefaultParagraphFont"/>
    <w:link w:val="FootnoteText"/>
    <w:qFormat/>
    <w:rsid w:val="009C185B"/>
    <w:rPr>
      <w:rFonts w:ascii="Times New Roman" w:hAnsi="Times New Roman"/>
      <w:sz w:val="24"/>
      <w:lang w:val="en-GB" w:eastAsia="en-US"/>
    </w:rPr>
  </w:style>
  <w:style w:type="character" w:customStyle="1" w:styleId="HeaderChar">
    <w:name w:val="Header Char"/>
    <w:basedOn w:val="DefaultParagraphFont"/>
    <w:link w:val="Header"/>
    <w:uiPriority w:val="99"/>
    <w:rsid w:val="009C185B"/>
    <w:rPr>
      <w:rFonts w:ascii="Times New Roman" w:hAnsi="Times New Roman"/>
      <w:sz w:val="18"/>
      <w:lang w:val="en-GB" w:eastAsia="en-US"/>
    </w:rPr>
  </w:style>
  <w:style w:type="paragraph" w:customStyle="1" w:styleId="Normalend">
    <w:name w:val="Normal_end"/>
    <w:basedOn w:val="Normal"/>
    <w:next w:val="Normal"/>
    <w:qFormat/>
    <w:rsid w:val="009C185B"/>
    <w:rPr>
      <w:lang w:val="en-US"/>
    </w:rPr>
  </w:style>
  <w:style w:type="paragraph" w:customStyle="1" w:styleId="Part1">
    <w:name w:val="Part_1"/>
    <w:basedOn w:val="Section1"/>
    <w:next w:val="Section1"/>
    <w:qFormat/>
    <w:rsid w:val="009C185B"/>
    <w:pPr>
      <w:keepNext/>
      <w:keepLines/>
    </w:pPr>
  </w:style>
  <w:style w:type="paragraph" w:customStyle="1" w:styleId="Subsection1">
    <w:name w:val="Subsection_1"/>
    <w:basedOn w:val="Section1"/>
    <w:next w:val="Normalaftertitle0"/>
    <w:qFormat/>
    <w:rsid w:val="009C185B"/>
  </w:style>
  <w:style w:type="paragraph" w:customStyle="1" w:styleId="Volumetitle">
    <w:name w:val="Volume_title"/>
    <w:basedOn w:val="Normal"/>
    <w:qFormat/>
    <w:rsid w:val="009C185B"/>
    <w:pPr>
      <w:jc w:val="center"/>
    </w:pPr>
    <w:rPr>
      <w:b/>
      <w:bCs/>
      <w:sz w:val="28"/>
      <w:szCs w:val="28"/>
    </w:rPr>
  </w:style>
  <w:style w:type="paragraph" w:customStyle="1" w:styleId="Headingsplit">
    <w:name w:val="Heading_split"/>
    <w:basedOn w:val="Headingi"/>
    <w:qFormat/>
    <w:rsid w:val="009C185B"/>
    <w:rPr>
      <w:lang w:val="en-US"/>
    </w:rPr>
  </w:style>
  <w:style w:type="paragraph" w:customStyle="1" w:styleId="Normalsplit">
    <w:name w:val="Normal_split"/>
    <w:basedOn w:val="Normal"/>
    <w:qFormat/>
    <w:rsid w:val="009C185B"/>
  </w:style>
  <w:style w:type="character" w:customStyle="1" w:styleId="Provsplit">
    <w:name w:val="Prov_split"/>
    <w:basedOn w:val="DefaultParagraphFont"/>
    <w:qFormat/>
    <w:rsid w:val="009C185B"/>
    <w:rPr>
      <w:rFonts w:ascii="Times New Roman" w:hAnsi="Times New Roman"/>
      <w:b w:val="0"/>
    </w:rPr>
  </w:style>
  <w:style w:type="paragraph" w:customStyle="1" w:styleId="Tablesplit">
    <w:name w:val="Table_split"/>
    <w:basedOn w:val="Tabletext"/>
    <w:qFormat/>
    <w:rsid w:val="009C185B"/>
    <w:pPr>
      <w:keepNext/>
      <w:tabs>
        <w:tab w:val="clear" w:pos="284"/>
        <w:tab w:val="clear" w:pos="567"/>
        <w:tab w:val="clear" w:pos="851"/>
        <w:tab w:val="clear" w:pos="1134"/>
        <w:tab w:val="clear" w:pos="1418"/>
        <w:tab w:val="clear" w:pos="1701"/>
        <w:tab w:val="clear" w:pos="1871"/>
        <w:tab w:val="clear" w:pos="1985"/>
        <w:tab w:val="clear" w:pos="2268"/>
        <w:tab w:val="clear" w:pos="2552"/>
        <w:tab w:val="clear" w:pos="2835"/>
        <w:tab w:val="clear" w:pos="3119"/>
        <w:tab w:val="clear" w:pos="3402"/>
        <w:tab w:val="clear" w:pos="3686"/>
        <w:tab w:val="clear" w:pos="3969"/>
        <w:tab w:val="left" w:pos="1409"/>
        <w:tab w:val="left" w:pos="2237"/>
        <w:tab w:val="left" w:pos="2828"/>
        <w:tab w:val="left" w:pos="4604"/>
        <w:tab w:val="left" w:pos="6023"/>
        <w:tab w:val="left" w:pos="6732"/>
        <w:tab w:val="left" w:pos="7323"/>
        <w:tab w:val="left" w:pos="7914"/>
      </w:tabs>
      <w:ind w:left="108" w:right="-113"/>
    </w:pPr>
    <w:rPr>
      <w:b/>
    </w:rPr>
  </w:style>
  <w:style w:type="paragraph" w:customStyle="1" w:styleId="Methodheading1">
    <w:name w:val="Method_heading1"/>
    <w:basedOn w:val="Heading1"/>
    <w:next w:val="Normal"/>
    <w:qFormat/>
    <w:rsid w:val="009C185B"/>
  </w:style>
  <w:style w:type="paragraph" w:customStyle="1" w:styleId="Methodheading2">
    <w:name w:val="Method_heading2"/>
    <w:basedOn w:val="Heading2"/>
    <w:next w:val="Normal"/>
    <w:qFormat/>
    <w:rsid w:val="009C185B"/>
  </w:style>
  <w:style w:type="paragraph" w:customStyle="1" w:styleId="Methodheading3">
    <w:name w:val="Method_heading3"/>
    <w:basedOn w:val="Heading3"/>
    <w:next w:val="Normal"/>
    <w:qFormat/>
    <w:rsid w:val="009C185B"/>
  </w:style>
  <w:style w:type="paragraph" w:customStyle="1" w:styleId="Methodheading4">
    <w:name w:val="Method_heading4"/>
    <w:basedOn w:val="Heading4"/>
    <w:next w:val="Normal"/>
    <w:qFormat/>
    <w:rsid w:val="009C185B"/>
  </w:style>
  <w:style w:type="paragraph" w:customStyle="1" w:styleId="MethodHeadingb">
    <w:name w:val="Method_Headingb"/>
    <w:basedOn w:val="Headingb"/>
    <w:next w:val="Normal"/>
    <w:qFormat/>
    <w:rsid w:val="009C185B"/>
    <w:pPr>
      <w:tabs>
        <w:tab w:val="clear" w:pos="1134"/>
        <w:tab w:val="clear" w:pos="1871"/>
        <w:tab w:val="clear" w:pos="2268"/>
      </w:tabs>
      <w:overflowPunct/>
      <w:autoSpaceDE/>
      <w:autoSpaceDN/>
      <w:adjustRightInd/>
      <w:textAlignment w:val="auto"/>
    </w:pPr>
  </w:style>
  <w:style w:type="paragraph" w:customStyle="1" w:styleId="EditorsNote">
    <w:name w:val="EditorsNote"/>
    <w:basedOn w:val="Normal"/>
    <w:rsid w:val="009C185B"/>
    <w:pPr>
      <w:spacing w:before="240" w:after="240"/>
    </w:pPr>
    <w:rPr>
      <w:i/>
      <w:iCs/>
    </w:rPr>
  </w:style>
  <w:style w:type="character" w:customStyle="1" w:styleId="FiguretitleChar">
    <w:name w:val="Figure_title Char"/>
    <w:basedOn w:val="DefaultParagraphFont"/>
    <w:link w:val="Figuretitle"/>
    <w:rsid w:val="009C185B"/>
    <w:rPr>
      <w:rFonts w:ascii="Times New Roman Bold" w:hAnsi="Times New Roman Bold"/>
      <w:b/>
      <w:lang w:val="en-GB" w:eastAsia="en-US"/>
    </w:rPr>
  </w:style>
  <w:style w:type="paragraph" w:customStyle="1" w:styleId="Figurewithlegend">
    <w:name w:val="Figure_with_legend"/>
    <w:basedOn w:val="Figure"/>
    <w:rsid w:val="009C185B"/>
  </w:style>
  <w:style w:type="paragraph" w:styleId="Signature">
    <w:name w:val="Signature"/>
    <w:basedOn w:val="Normal"/>
    <w:link w:val="SignatureChar"/>
    <w:unhideWhenUsed/>
    <w:rsid w:val="009C185B"/>
    <w:pPr>
      <w:tabs>
        <w:tab w:val="clear" w:pos="1134"/>
        <w:tab w:val="clear" w:pos="1871"/>
        <w:tab w:val="clear" w:pos="2268"/>
        <w:tab w:val="center" w:pos="7371"/>
      </w:tabs>
      <w:spacing w:before="600"/>
    </w:pPr>
  </w:style>
  <w:style w:type="character" w:customStyle="1" w:styleId="SignatureChar">
    <w:name w:val="Signature Char"/>
    <w:basedOn w:val="DefaultParagraphFont"/>
    <w:link w:val="Signature"/>
    <w:rsid w:val="009C185B"/>
    <w:rPr>
      <w:rFonts w:ascii="Times New Roman" w:hAnsi="Times New Roman"/>
      <w:sz w:val="24"/>
      <w:lang w:val="en-GB" w:eastAsia="en-US"/>
    </w:rPr>
  </w:style>
  <w:style w:type="paragraph" w:customStyle="1" w:styleId="Tablefin">
    <w:name w:val="Table_fin"/>
    <w:basedOn w:val="Normalaftertitle"/>
    <w:rsid w:val="009C185B"/>
    <w:pPr>
      <w:tabs>
        <w:tab w:val="clear" w:pos="1134"/>
        <w:tab w:val="clear" w:pos="1871"/>
        <w:tab w:val="clear" w:pos="2268"/>
      </w:tabs>
      <w:spacing w:before="0"/>
    </w:pPr>
    <w:rPr>
      <w:sz w:val="20"/>
      <w:lang w:eastAsia="zh-CN"/>
    </w:rPr>
  </w:style>
  <w:style w:type="character" w:styleId="Hyperlink">
    <w:name w:val="Hyperlink"/>
    <w:aliases w:val="CEO_Hyperlink,ECC Hyperlink"/>
    <w:basedOn w:val="DefaultParagraphFont"/>
    <w:uiPriority w:val="99"/>
    <w:unhideWhenUsed/>
    <w:rsid w:val="001C3FC0"/>
    <w:rPr>
      <w:color w:val="0000FF" w:themeColor="hyperlink"/>
      <w:u w:val="single"/>
    </w:rPr>
  </w:style>
  <w:style w:type="character" w:customStyle="1" w:styleId="1">
    <w:name w:val="未解決のメンション1"/>
    <w:basedOn w:val="DefaultParagraphFont"/>
    <w:uiPriority w:val="99"/>
    <w:semiHidden/>
    <w:unhideWhenUsed/>
    <w:rsid w:val="001C3FC0"/>
    <w:rPr>
      <w:color w:val="605E5C"/>
      <w:shd w:val="clear" w:color="auto" w:fill="E1DFDD"/>
    </w:rPr>
  </w:style>
  <w:style w:type="paragraph" w:customStyle="1" w:styleId="HeadingSum">
    <w:name w:val="Heading_Sum"/>
    <w:basedOn w:val="Headingb"/>
    <w:next w:val="Normal"/>
    <w:autoRedefine/>
    <w:rsid w:val="001C3FC0"/>
    <w:pPr>
      <w:tabs>
        <w:tab w:val="clear" w:pos="1134"/>
        <w:tab w:val="clear" w:pos="1871"/>
        <w:tab w:val="clear" w:pos="2268"/>
        <w:tab w:val="left" w:pos="794"/>
        <w:tab w:val="left" w:pos="1191"/>
        <w:tab w:val="left" w:pos="1588"/>
        <w:tab w:val="left" w:pos="1985"/>
      </w:tabs>
      <w:spacing w:before="240" w:after="120"/>
      <w:jc w:val="both"/>
    </w:pPr>
    <w:rPr>
      <w:rFonts w:ascii="Times New Roman" w:hAnsi="Times New Roman" w:cs="Times New Roman"/>
      <w:sz w:val="28"/>
      <w:szCs w:val="28"/>
      <w:lang w:val="en-US"/>
    </w:rPr>
  </w:style>
  <w:style w:type="paragraph" w:customStyle="1" w:styleId="Summary">
    <w:name w:val="Summary"/>
    <w:basedOn w:val="Normal"/>
    <w:next w:val="Normalaftertitle"/>
    <w:autoRedefine/>
    <w:rsid w:val="001C3FC0"/>
    <w:pPr>
      <w:tabs>
        <w:tab w:val="clear" w:pos="1134"/>
        <w:tab w:val="clear" w:pos="1871"/>
        <w:tab w:val="clear" w:pos="2268"/>
        <w:tab w:val="left" w:pos="794"/>
        <w:tab w:val="left" w:pos="1191"/>
        <w:tab w:val="left" w:pos="1588"/>
        <w:tab w:val="left" w:pos="1985"/>
      </w:tabs>
      <w:spacing w:after="480"/>
      <w:jc w:val="both"/>
    </w:pPr>
    <w:rPr>
      <w:szCs w:val="24"/>
      <w:lang w:val="en-US" w:eastAsia="zh-CN"/>
    </w:rPr>
  </w:style>
  <w:style w:type="character" w:customStyle="1" w:styleId="Recdef">
    <w:name w:val="Rec_def"/>
    <w:basedOn w:val="DefaultParagraphFont"/>
    <w:rsid w:val="001C3FC0"/>
    <w:rPr>
      <w:b/>
    </w:rPr>
  </w:style>
  <w:style w:type="character" w:customStyle="1" w:styleId="Resdef">
    <w:name w:val="Res_def"/>
    <w:basedOn w:val="DefaultParagraphFont"/>
    <w:rsid w:val="001C3FC0"/>
    <w:rPr>
      <w:rFonts w:ascii="Times New Roman" w:hAnsi="Times New Roman"/>
      <w:b/>
    </w:rPr>
  </w:style>
  <w:style w:type="paragraph" w:styleId="TOCHeading">
    <w:name w:val="TOC Heading"/>
    <w:basedOn w:val="Heading1"/>
    <w:next w:val="Normal"/>
    <w:uiPriority w:val="39"/>
    <w:unhideWhenUsed/>
    <w:qFormat/>
    <w:rsid w:val="001C3FC0"/>
    <w:pPr>
      <w:tabs>
        <w:tab w:val="clear" w:pos="1134"/>
        <w:tab w:val="clear" w:pos="1871"/>
        <w:tab w:val="clear" w:pos="2268"/>
      </w:tabs>
      <w:overflowPunct/>
      <w:autoSpaceDE/>
      <w:autoSpaceDN/>
      <w:adjustRightInd/>
      <w:spacing w:before="240" w:line="259" w:lineRule="auto"/>
      <w:ind w:left="0" w:firstLine="0"/>
      <w:textAlignment w:val="auto"/>
      <w:outlineLvl w:val="9"/>
    </w:pPr>
    <w:rPr>
      <w:rFonts w:asciiTheme="majorHAnsi" w:eastAsiaTheme="majorEastAsia" w:hAnsiTheme="majorHAnsi" w:cstheme="majorBidi"/>
      <w:b w:val="0"/>
      <w:color w:val="365F91" w:themeColor="accent1" w:themeShade="BF"/>
      <w:sz w:val="32"/>
      <w:szCs w:val="32"/>
      <w:lang w:val="en-US"/>
    </w:rPr>
  </w:style>
  <w:style w:type="table" w:styleId="TableGrid">
    <w:name w:val="Table Grid"/>
    <w:basedOn w:val="TableNormal"/>
    <w:uiPriority w:val="39"/>
    <w:qFormat/>
    <w:rsid w:val="001C3F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bletextChar">
    <w:name w:val="Table_text Char"/>
    <w:basedOn w:val="DefaultParagraphFont"/>
    <w:link w:val="Tabletext"/>
    <w:qFormat/>
    <w:locked/>
    <w:rsid w:val="001C3FC0"/>
    <w:rPr>
      <w:rFonts w:ascii="Times New Roman" w:hAnsi="Times New Roman"/>
      <w:lang w:val="en-GB" w:eastAsia="en-US"/>
    </w:rPr>
  </w:style>
  <w:style w:type="character" w:customStyle="1" w:styleId="TableheadChar">
    <w:name w:val="Table_head Char"/>
    <w:link w:val="Tablehead"/>
    <w:locked/>
    <w:rsid w:val="001C3FC0"/>
    <w:rPr>
      <w:rFonts w:ascii="Times New Roman Bold" w:hAnsi="Times New Roman Bold" w:cs="Times New Roman Bold"/>
      <w:b/>
      <w:lang w:val="en-GB" w:eastAsia="en-US"/>
    </w:rPr>
  </w:style>
  <w:style w:type="character" w:customStyle="1" w:styleId="FigureNoChar">
    <w:name w:val="Figure_No Char"/>
    <w:link w:val="FigureNo"/>
    <w:locked/>
    <w:rsid w:val="001C3FC0"/>
    <w:rPr>
      <w:rFonts w:ascii="Times New Roman" w:hAnsi="Times New Roman"/>
      <w:caps/>
      <w:lang w:val="en-GB" w:eastAsia="en-US"/>
    </w:rPr>
  </w:style>
  <w:style w:type="character" w:customStyle="1" w:styleId="TableNoChar">
    <w:name w:val="Table_No Char"/>
    <w:link w:val="TableNo"/>
    <w:locked/>
    <w:rsid w:val="001C3FC0"/>
    <w:rPr>
      <w:rFonts w:ascii="Times New Roman" w:hAnsi="Times New Roman"/>
      <w:caps/>
      <w:lang w:val="en-GB" w:eastAsia="en-US"/>
    </w:rPr>
  </w:style>
  <w:style w:type="character" w:customStyle="1" w:styleId="TabletitleChar">
    <w:name w:val="Table_title Char"/>
    <w:link w:val="Tabletitle"/>
    <w:locked/>
    <w:rsid w:val="001C3FC0"/>
    <w:rPr>
      <w:rFonts w:ascii="Times New Roman Bold" w:hAnsi="Times New Roman Bold"/>
      <w:b/>
      <w:lang w:val="en-GB" w:eastAsia="en-US"/>
    </w:rPr>
  </w:style>
  <w:style w:type="character" w:customStyle="1" w:styleId="enumlev1Char">
    <w:name w:val="enumlev1 Char"/>
    <w:link w:val="enumlev1"/>
    <w:locked/>
    <w:rsid w:val="001C3FC0"/>
    <w:rPr>
      <w:rFonts w:ascii="Times New Roman" w:hAnsi="Times New Roman"/>
      <w:sz w:val="24"/>
      <w:lang w:val="en-GB" w:eastAsia="en-US"/>
    </w:rPr>
  </w:style>
  <w:style w:type="character" w:customStyle="1" w:styleId="HeadingbChar">
    <w:name w:val="Heading_b Char"/>
    <w:link w:val="Headingb"/>
    <w:locked/>
    <w:rsid w:val="001C3FC0"/>
    <w:rPr>
      <w:rFonts w:ascii="Times New Roman Bold" w:hAnsi="Times New Roman Bold" w:cs="Times New Roman Bold"/>
      <w:b/>
      <w:sz w:val="24"/>
      <w:lang w:val="en-GB"/>
    </w:rPr>
  </w:style>
  <w:style w:type="character" w:customStyle="1" w:styleId="Heading1Char">
    <w:name w:val="Heading 1 Char"/>
    <w:basedOn w:val="DefaultParagraphFont"/>
    <w:link w:val="Heading1"/>
    <w:rsid w:val="001C3FC0"/>
    <w:rPr>
      <w:rFonts w:ascii="Times New Roman" w:hAnsi="Times New Roman"/>
      <w:b/>
      <w:sz w:val="28"/>
      <w:lang w:val="en-GB" w:eastAsia="en-US"/>
    </w:rPr>
  </w:style>
  <w:style w:type="character" w:customStyle="1" w:styleId="Heading2Char">
    <w:name w:val="Heading 2 Char"/>
    <w:basedOn w:val="DefaultParagraphFont"/>
    <w:link w:val="Heading2"/>
    <w:rsid w:val="001C3FC0"/>
    <w:rPr>
      <w:rFonts w:ascii="Times New Roman" w:hAnsi="Times New Roman"/>
      <w:b/>
      <w:sz w:val="24"/>
      <w:lang w:val="en-GB" w:eastAsia="en-US"/>
    </w:rPr>
  </w:style>
  <w:style w:type="paragraph" w:styleId="ListParagraph">
    <w:name w:val="List Paragraph"/>
    <w:aliases w:val="Texte tableau"/>
    <w:basedOn w:val="Normal"/>
    <w:link w:val="ListParagraphChar"/>
    <w:uiPriority w:val="34"/>
    <w:qFormat/>
    <w:rsid w:val="001C3FC0"/>
    <w:pPr>
      <w:ind w:left="720"/>
      <w:contextualSpacing/>
    </w:pPr>
  </w:style>
  <w:style w:type="character" w:styleId="FollowedHyperlink">
    <w:name w:val="FollowedHyperlink"/>
    <w:basedOn w:val="DefaultParagraphFont"/>
    <w:uiPriority w:val="99"/>
    <w:unhideWhenUsed/>
    <w:rsid w:val="001C3FC0"/>
    <w:rPr>
      <w:color w:val="800080" w:themeColor="followedHyperlink"/>
      <w:u w:val="single"/>
    </w:rPr>
  </w:style>
  <w:style w:type="paragraph" w:styleId="BalloonText">
    <w:name w:val="Balloon Text"/>
    <w:basedOn w:val="Normal"/>
    <w:link w:val="BalloonTextChar"/>
    <w:unhideWhenUsed/>
    <w:rsid w:val="001C3FC0"/>
    <w:pPr>
      <w:spacing w:before="0"/>
    </w:pPr>
    <w:rPr>
      <w:rFonts w:ascii="Segoe UI" w:hAnsi="Segoe UI" w:cs="Segoe UI"/>
      <w:sz w:val="18"/>
      <w:szCs w:val="18"/>
    </w:rPr>
  </w:style>
  <w:style w:type="character" w:customStyle="1" w:styleId="BalloonTextChar">
    <w:name w:val="Balloon Text Char"/>
    <w:basedOn w:val="DefaultParagraphFont"/>
    <w:link w:val="BalloonText"/>
    <w:rsid w:val="001C3FC0"/>
    <w:rPr>
      <w:rFonts w:ascii="Segoe UI" w:eastAsia="MS Mincho" w:hAnsi="Segoe UI" w:cs="Segoe UI"/>
      <w:sz w:val="18"/>
      <w:szCs w:val="18"/>
      <w:lang w:val="en-GB" w:eastAsia="en-US"/>
    </w:rPr>
  </w:style>
  <w:style w:type="character" w:styleId="CommentReference">
    <w:name w:val="annotation reference"/>
    <w:basedOn w:val="DefaultParagraphFont"/>
    <w:uiPriority w:val="99"/>
    <w:unhideWhenUsed/>
    <w:rsid w:val="001C3FC0"/>
    <w:rPr>
      <w:sz w:val="16"/>
      <w:szCs w:val="16"/>
    </w:rPr>
  </w:style>
  <w:style w:type="paragraph" w:styleId="CommentText">
    <w:name w:val="annotation text"/>
    <w:basedOn w:val="Normal"/>
    <w:link w:val="CommentTextChar"/>
    <w:uiPriority w:val="99"/>
    <w:unhideWhenUsed/>
    <w:rsid w:val="001C3FC0"/>
    <w:rPr>
      <w:sz w:val="20"/>
    </w:rPr>
  </w:style>
  <w:style w:type="character" w:customStyle="1" w:styleId="CommentTextChar">
    <w:name w:val="Comment Text Char"/>
    <w:basedOn w:val="DefaultParagraphFont"/>
    <w:link w:val="CommentText"/>
    <w:uiPriority w:val="99"/>
    <w:rsid w:val="001C3FC0"/>
    <w:rPr>
      <w:rFonts w:ascii="Times New Roman" w:eastAsia="MS Mincho" w:hAnsi="Times New Roman"/>
      <w:lang w:val="en-GB" w:eastAsia="en-US"/>
    </w:rPr>
  </w:style>
  <w:style w:type="paragraph" w:styleId="CommentSubject">
    <w:name w:val="annotation subject"/>
    <w:basedOn w:val="CommentText"/>
    <w:next w:val="CommentText"/>
    <w:link w:val="CommentSubjectChar"/>
    <w:unhideWhenUsed/>
    <w:rsid w:val="001C3FC0"/>
    <w:rPr>
      <w:b/>
      <w:bCs/>
    </w:rPr>
  </w:style>
  <w:style w:type="character" w:customStyle="1" w:styleId="CommentSubjectChar">
    <w:name w:val="Comment Subject Char"/>
    <w:basedOn w:val="CommentTextChar"/>
    <w:link w:val="CommentSubject"/>
    <w:rsid w:val="001C3FC0"/>
    <w:rPr>
      <w:rFonts w:ascii="Times New Roman" w:eastAsia="MS Mincho" w:hAnsi="Times New Roman"/>
      <w:b/>
      <w:bCs/>
      <w:lang w:val="en-GB" w:eastAsia="en-US"/>
    </w:rPr>
  </w:style>
  <w:style w:type="paragraph" w:customStyle="1" w:styleId="Pa17">
    <w:name w:val="Pa17"/>
    <w:basedOn w:val="Normal"/>
    <w:next w:val="Normal"/>
    <w:uiPriority w:val="99"/>
    <w:rsid w:val="001C3FC0"/>
    <w:pPr>
      <w:tabs>
        <w:tab w:val="clear" w:pos="1134"/>
        <w:tab w:val="clear" w:pos="1871"/>
        <w:tab w:val="clear" w:pos="2268"/>
      </w:tabs>
      <w:overflowPunct/>
      <w:spacing w:before="0" w:line="171" w:lineRule="atLeast"/>
      <w:textAlignment w:val="auto"/>
    </w:pPr>
    <w:rPr>
      <w:rFonts w:ascii="Open Sans SemiBold" w:hAnsi="Open Sans SemiBold"/>
      <w:szCs w:val="24"/>
      <w:lang w:val="en-US" w:eastAsia="zh-CN"/>
    </w:rPr>
  </w:style>
  <w:style w:type="paragraph" w:customStyle="1" w:styleId="Pa23">
    <w:name w:val="Pa23"/>
    <w:basedOn w:val="Normal"/>
    <w:next w:val="Normal"/>
    <w:uiPriority w:val="99"/>
    <w:rsid w:val="001C3FC0"/>
    <w:pPr>
      <w:tabs>
        <w:tab w:val="clear" w:pos="1134"/>
        <w:tab w:val="clear" w:pos="1871"/>
        <w:tab w:val="clear" w:pos="2268"/>
      </w:tabs>
      <w:overflowPunct/>
      <w:spacing w:before="0" w:line="171" w:lineRule="atLeast"/>
      <w:textAlignment w:val="auto"/>
    </w:pPr>
    <w:rPr>
      <w:rFonts w:ascii="Open Sans" w:hAnsi="Open Sans"/>
      <w:szCs w:val="24"/>
      <w:lang w:val="en-US" w:eastAsia="zh-CN"/>
    </w:rPr>
  </w:style>
  <w:style w:type="paragraph" w:customStyle="1" w:styleId="Default">
    <w:name w:val="Default"/>
    <w:rsid w:val="001C3FC0"/>
    <w:pPr>
      <w:autoSpaceDE w:val="0"/>
      <w:autoSpaceDN w:val="0"/>
      <w:adjustRightInd w:val="0"/>
    </w:pPr>
    <w:rPr>
      <w:rFonts w:ascii="Univia Pro Book" w:hAnsi="Univia Pro Book" w:cs="Univia Pro Book"/>
      <w:color w:val="000000"/>
      <w:sz w:val="24"/>
      <w:szCs w:val="24"/>
    </w:rPr>
  </w:style>
  <w:style w:type="character" w:customStyle="1" w:styleId="UnresolvedMention1">
    <w:name w:val="Unresolved Mention1"/>
    <w:basedOn w:val="DefaultParagraphFont"/>
    <w:uiPriority w:val="99"/>
    <w:semiHidden/>
    <w:unhideWhenUsed/>
    <w:rsid w:val="001C3FC0"/>
    <w:rPr>
      <w:color w:val="605E5C"/>
      <w:shd w:val="clear" w:color="auto" w:fill="E1DFDD"/>
    </w:rPr>
  </w:style>
  <w:style w:type="paragraph" w:styleId="BodyText">
    <w:name w:val="Body Text"/>
    <w:basedOn w:val="Normal"/>
    <w:link w:val="BodyTextChar"/>
    <w:rsid w:val="001C3FC0"/>
    <w:pPr>
      <w:tabs>
        <w:tab w:val="clear" w:pos="1134"/>
        <w:tab w:val="clear" w:pos="1871"/>
        <w:tab w:val="clear" w:pos="2268"/>
        <w:tab w:val="left" w:pos="288"/>
      </w:tabs>
      <w:overflowPunct/>
      <w:autoSpaceDE/>
      <w:autoSpaceDN/>
      <w:adjustRightInd/>
      <w:spacing w:before="0" w:after="120" w:line="228" w:lineRule="auto"/>
      <w:ind w:firstLine="288"/>
      <w:jc w:val="both"/>
      <w:textAlignment w:val="auto"/>
    </w:pPr>
    <w:rPr>
      <w:rFonts w:eastAsia="SimSun"/>
      <w:spacing w:val="-1"/>
      <w:sz w:val="20"/>
      <w:lang w:val="x-none" w:eastAsia="x-none"/>
    </w:rPr>
  </w:style>
  <w:style w:type="character" w:customStyle="1" w:styleId="BodyTextChar">
    <w:name w:val="Body Text Char"/>
    <w:basedOn w:val="DefaultParagraphFont"/>
    <w:link w:val="BodyText"/>
    <w:rsid w:val="001C3FC0"/>
    <w:rPr>
      <w:rFonts w:ascii="Times New Roman" w:eastAsia="SimSun" w:hAnsi="Times New Roman"/>
      <w:spacing w:val="-1"/>
      <w:lang w:val="x-none" w:eastAsia="x-none"/>
    </w:rPr>
  </w:style>
  <w:style w:type="paragraph" w:customStyle="1" w:styleId="Table">
    <w:name w:val="Table"/>
    <w:basedOn w:val="Normal"/>
    <w:link w:val="TableZchn"/>
    <w:qFormat/>
    <w:rsid w:val="001C3FC0"/>
    <w:pPr>
      <w:tabs>
        <w:tab w:val="clear" w:pos="1134"/>
        <w:tab w:val="clear" w:pos="1871"/>
        <w:tab w:val="clear" w:pos="2268"/>
      </w:tabs>
      <w:overflowPunct/>
      <w:autoSpaceDE/>
      <w:autoSpaceDN/>
      <w:adjustRightInd/>
      <w:spacing w:before="0" w:after="120"/>
      <w:jc w:val="both"/>
      <w:textAlignment w:val="auto"/>
    </w:pPr>
    <w:rPr>
      <w:rFonts w:eastAsiaTheme="minorEastAsia" w:cs="Helv"/>
      <w:color w:val="000000"/>
      <w:sz w:val="16"/>
      <w:lang w:val="en-US"/>
    </w:rPr>
  </w:style>
  <w:style w:type="character" w:customStyle="1" w:styleId="TableZchn">
    <w:name w:val="Table Zchn"/>
    <w:basedOn w:val="DefaultParagraphFont"/>
    <w:link w:val="Table"/>
    <w:rsid w:val="001C3FC0"/>
    <w:rPr>
      <w:rFonts w:ascii="Times New Roman" w:eastAsiaTheme="minorEastAsia" w:hAnsi="Times New Roman" w:cs="Helv"/>
      <w:color w:val="000000"/>
      <w:sz w:val="16"/>
      <w:lang w:eastAsia="en-US"/>
    </w:rPr>
  </w:style>
  <w:style w:type="paragraph" w:styleId="Caption">
    <w:name w:val="caption"/>
    <w:basedOn w:val="Normal"/>
    <w:next w:val="Normal"/>
    <w:uiPriority w:val="35"/>
    <w:unhideWhenUsed/>
    <w:qFormat/>
    <w:rsid w:val="001C3FC0"/>
    <w:pPr>
      <w:tabs>
        <w:tab w:val="clear" w:pos="1134"/>
        <w:tab w:val="clear" w:pos="1871"/>
        <w:tab w:val="clear" w:pos="2268"/>
      </w:tabs>
      <w:overflowPunct/>
      <w:autoSpaceDE/>
      <w:autoSpaceDN/>
      <w:adjustRightInd/>
      <w:spacing w:before="0" w:after="200"/>
      <w:textAlignment w:val="auto"/>
    </w:pPr>
    <w:rPr>
      <w:rFonts w:ascii="Calibri" w:eastAsia="Calibri" w:hAnsi="Calibri"/>
      <w:i/>
      <w:iCs/>
      <w:color w:val="1F497D"/>
      <w:sz w:val="18"/>
      <w:szCs w:val="18"/>
      <w:lang w:val="en-US" w:eastAsia="en-GB"/>
    </w:rPr>
  </w:style>
  <w:style w:type="character" w:customStyle="1" w:styleId="ListParagraphChar">
    <w:name w:val="List Paragraph Char"/>
    <w:aliases w:val="Texte tableau Char"/>
    <w:basedOn w:val="DefaultParagraphFont"/>
    <w:link w:val="ListParagraph"/>
    <w:uiPriority w:val="34"/>
    <w:rsid w:val="001C3FC0"/>
    <w:rPr>
      <w:rFonts w:ascii="Times New Roman" w:eastAsia="MS Mincho" w:hAnsi="Times New Roman"/>
      <w:sz w:val="24"/>
      <w:lang w:val="en-GB" w:eastAsia="en-US"/>
    </w:rPr>
  </w:style>
  <w:style w:type="character" w:customStyle="1" w:styleId="10">
    <w:name w:val="未解決のメンション1"/>
    <w:basedOn w:val="DefaultParagraphFont"/>
    <w:uiPriority w:val="99"/>
    <w:semiHidden/>
    <w:unhideWhenUsed/>
    <w:rsid w:val="001C3FC0"/>
    <w:rPr>
      <w:color w:val="605E5C"/>
      <w:shd w:val="clear" w:color="auto" w:fill="E1DFDD"/>
    </w:rPr>
  </w:style>
  <w:style w:type="numbering" w:customStyle="1" w:styleId="NoList1">
    <w:name w:val="No List1"/>
    <w:next w:val="NoList"/>
    <w:uiPriority w:val="99"/>
    <w:semiHidden/>
    <w:unhideWhenUsed/>
    <w:rsid w:val="001C3FC0"/>
  </w:style>
  <w:style w:type="character" w:customStyle="1" w:styleId="href">
    <w:name w:val="href"/>
    <w:basedOn w:val="DefaultParagraphFont"/>
    <w:rsid w:val="001C3FC0"/>
  </w:style>
  <w:style w:type="paragraph" w:customStyle="1" w:styleId="AnnexNoTitle">
    <w:name w:val="Annex_NoTitle"/>
    <w:basedOn w:val="Normal"/>
    <w:next w:val="Normalaftertitle"/>
    <w:rsid w:val="001C3FC0"/>
    <w:pPr>
      <w:keepNext/>
      <w:keepLines/>
      <w:tabs>
        <w:tab w:val="clear" w:pos="1134"/>
        <w:tab w:val="clear" w:pos="1871"/>
        <w:tab w:val="clear" w:pos="2268"/>
        <w:tab w:val="left" w:pos="794"/>
        <w:tab w:val="left" w:pos="1191"/>
        <w:tab w:val="left" w:pos="1588"/>
        <w:tab w:val="left" w:pos="1985"/>
      </w:tabs>
      <w:spacing w:before="480" w:after="80"/>
      <w:jc w:val="center"/>
      <w:outlineLvl w:val="0"/>
    </w:pPr>
    <w:rPr>
      <w:b/>
      <w:sz w:val="28"/>
      <w:lang w:val="fr-FR"/>
    </w:rPr>
  </w:style>
  <w:style w:type="paragraph" w:customStyle="1" w:styleId="AppendixNoTitle">
    <w:name w:val="Appendix_NoTitle"/>
    <w:basedOn w:val="AnnexNoTitle"/>
    <w:next w:val="Normal"/>
    <w:rsid w:val="001C3FC0"/>
  </w:style>
  <w:style w:type="paragraph" w:customStyle="1" w:styleId="tocpart">
    <w:name w:val="tocpart"/>
    <w:basedOn w:val="Normal"/>
    <w:rsid w:val="001C3FC0"/>
    <w:pPr>
      <w:tabs>
        <w:tab w:val="clear" w:pos="1134"/>
        <w:tab w:val="clear" w:pos="1871"/>
        <w:tab w:val="clear" w:pos="2268"/>
        <w:tab w:val="left" w:pos="2693"/>
        <w:tab w:val="left" w:pos="8789"/>
        <w:tab w:val="right" w:pos="9639"/>
      </w:tabs>
      <w:ind w:left="2693" w:hanging="2693"/>
      <w:jc w:val="both"/>
    </w:pPr>
    <w:rPr>
      <w:lang w:val="fr-FR"/>
    </w:rPr>
  </w:style>
  <w:style w:type="paragraph" w:customStyle="1" w:styleId="Blanc">
    <w:name w:val="Blanc"/>
    <w:basedOn w:val="Normal"/>
    <w:next w:val="Tabletext"/>
    <w:rsid w:val="001C3FC0"/>
    <w:pPr>
      <w:keepNext/>
      <w:keepLines/>
      <w:tabs>
        <w:tab w:val="clear" w:pos="1134"/>
        <w:tab w:val="clear" w:pos="1871"/>
        <w:tab w:val="clear" w:pos="2268"/>
      </w:tabs>
      <w:spacing w:before="0"/>
      <w:jc w:val="both"/>
    </w:pPr>
    <w:rPr>
      <w:sz w:val="16"/>
    </w:rPr>
  </w:style>
  <w:style w:type="paragraph" w:customStyle="1" w:styleId="Line">
    <w:name w:val="Line"/>
    <w:basedOn w:val="Normal"/>
    <w:next w:val="Normal"/>
    <w:rsid w:val="001C3FC0"/>
    <w:pPr>
      <w:pBdr>
        <w:top w:val="single" w:sz="6" w:space="1" w:color="auto"/>
      </w:pBdr>
      <w:tabs>
        <w:tab w:val="clear" w:pos="1134"/>
        <w:tab w:val="clear" w:pos="1871"/>
        <w:tab w:val="clear" w:pos="2268"/>
      </w:tabs>
      <w:spacing w:before="240"/>
      <w:ind w:left="3997" w:right="3997"/>
      <w:jc w:val="center"/>
    </w:pPr>
    <w:rPr>
      <w:sz w:val="20"/>
    </w:rPr>
  </w:style>
  <w:style w:type="paragraph" w:customStyle="1" w:styleId="toctemp">
    <w:name w:val="toctemp"/>
    <w:basedOn w:val="Normal"/>
    <w:rsid w:val="001C3FC0"/>
    <w:pPr>
      <w:tabs>
        <w:tab w:val="clear" w:pos="1134"/>
        <w:tab w:val="clear" w:pos="1871"/>
        <w:tab w:val="clear" w:pos="2268"/>
        <w:tab w:val="left" w:pos="2693"/>
        <w:tab w:val="left" w:leader="dot" w:pos="8789"/>
        <w:tab w:val="right" w:pos="9639"/>
      </w:tabs>
      <w:ind w:left="2693" w:right="964" w:hanging="2693"/>
      <w:jc w:val="both"/>
    </w:pPr>
    <w:rPr>
      <w:lang w:val="fr-FR"/>
    </w:rPr>
  </w:style>
  <w:style w:type="paragraph" w:customStyle="1" w:styleId="TableLegendNote">
    <w:name w:val="Table_Legend_Note"/>
    <w:basedOn w:val="Tablelegend"/>
    <w:next w:val="Tablelegend"/>
    <w:rsid w:val="001C3FC0"/>
    <w:pPr>
      <w:tabs>
        <w:tab w:val="clear" w:pos="1871"/>
        <w:tab w:val="left" w:pos="1418"/>
        <w:tab w:val="left" w:pos="1701"/>
        <w:tab w:val="left" w:pos="1985"/>
        <w:tab w:val="left" w:pos="2552"/>
        <w:tab w:val="left" w:pos="2835"/>
        <w:tab w:val="left" w:pos="3119"/>
        <w:tab w:val="left" w:pos="3402"/>
        <w:tab w:val="left" w:pos="3686"/>
        <w:tab w:val="left" w:pos="3969"/>
      </w:tabs>
      <w:spacing w:before="80" w:after="0"/>
      <w:ind w:left="-85" w:right="-85"/>
      <w:jc w:val="both"/>
    </w:pPr>
    <w:rPr>
      <w:sz w:val="22"/>
      <w:lang w:val="en-US"/>
    </w:rPr>
  </w:style>
  <w:style w:type="character" w:customStyle="1" w:styleId="Heading3Char">
    <w:name w:val="Heading 3 Char"/>
    <w:basedOn w:val="DefaultParagraphFont"/>
    <w:link w:val="Heading3"/>
    <w:uiPriority w:val="99"/>
    <w:rsid w:val="001C3FC0"/>
    <w:rPr>
      <w:rFonts w:ascii="Times New Roman" w:hAnsi="Times New Roman"/>
      <w:b/>
      <w:sz w:val="24"/>
      <w:lang w:val="en-GB" w:eastAsia="en-US"/>
    </w:rPr>
  </w:style>
  <w:style w:type="character" w:customStyle="1" w:styleId="Heading4Char">
    <w:name w:val="Heading 4 Char"/>
    <w:basedOn w:val="DefaultParagraphFont"/>
    <w:link w:val="Heading4"/>
    <w:rsid w:val="001C3FC0"/>
    <w:rPr>
      <w:rFonts w:ascii="Times New Roman" w:hAnsi="Times New Roman"/>
      <w:b/>
      <w:sz w:val="24"/>
      <w:lang w:val="en-GB" w:eastAsia="en-US"/>
    </w:rPr>
  </w:style>
  <w:style w:type="character" w:customStyle="1" w:styleId="Heading5Char">
    <w:name w:val="Heading 5 Char"/>
    <w:basedOn w:val="DefaultParagraphFont"/>
    <w:link w:val="Heading5"/>
    <w:rsid w:val="001C3FC0"/>
    <w:rPr>
      <w:rFonts w:ascii="Times New Roman" w:hAnsi="Times New Roman"/>
      <w:b/>
      <w:sz w:val="24"/>
      <w:lang w:val="en-GB" w:eastAsia="en-US"/>
    </w:rPr>
  </w:style>
  <w:style w:type="character" w:customStyle="1" w:styleId="Heading6Char">
    <w:name w:val="Heading 6 Char"/>
    <w:basedOn w:val="DefaultParagraphFont"/>
    <w:link w:val="Heading6"/>
    <w:rsid w:val="001C3FC0"/>
    <w:rPr>
      <w:rFonts w:ascii="Times New Roman" w:hAnsi="Times New Roman"/>
      <w:b/>
      <w:sz w:val="24"/>
      <w:lang w:val="en-GB" w:eastAsia="en-US"/>
    </w:rPr>
  </w:style>
  <w:style w:type="character" w:customStyle="1" w:styleId="Heading7Char">
    <w:name w:val="Heading 7 Char"/>
    <w:basedOn w:val="DefaultParagraphFont"/>
    <w:link w:val="Heading7"/>
    <w:rsid w:val="001C3FC0"/>
    <w:rPr>
      <w:rFonts w:ascii="Times New Roman" w:hAnsi="Times New Roman"/>
      <w:b/>
      <w:sz w:val="24"/>
      <w:lang w:val="en-GB" w:eastAsia="en-US"/>
    </w:rPr>
  </w:style>
  <w:style w:type="character" w:customStyle="1" w:styleId="Heading8Char">
    <w:name w:val="Heading 8 Char"/>
    <w:basedOn w:val="DefaultParagraphFont"/>
    <w:link w:val="Heading8"/>
    <w:rsid w:val="001C3FC0"/>
    <w:rPr>
      <w:rFonts w:ascii="Times New Roman" w:hAnsi="Times New Roman"/>
      <w:b/>
      <w:sz w:val="24"/>
      <w:lang w:val="en-GB" w:eastAsia="en-US"/>
    </w:rPr>
  </w:style>
  <w:style w:type="character" w:customStyle="1" w:styleId="Heading9Char">
    <w:name w:val="Heading 9 Char"/>
    <w:basedOn w:val="DefaultParagraphFont"/>
    <w:link w:val="Heading9"/>
    <w:rsid w:val="001C3FC0"/>
    <w:rPr>
      <w:rFonts w:ascii="Times New Roman" w:hAnsi="Times New Roman"/>
      <w:b/>
      <w:sz w:val="24"/>
      <w:lang w:val="en-GB" w:eastAsia="en-US"/>
    </w:rPr>
  </w:style>
  <w:style w:type="character" w:customStyle="1" w:styleId="NormalIndentChar">
    <w:name w:val="Normal Indent Char"/>
    <w:aliases w:val="標準インデント Char Char"/>
    <w:basedOn w:val="DefaultParagraphFont"/>
    <w:link w:val="NormalIndent"/>
    <w:rsid w:val="001C3FC0"/>
    <w:rPr>
      <w:rFonts w:ascii="Times New Roman" w:hAnsi="Times New Roman"/>
      <w:sz w:val="24"/>
      <w:lang w:val="en-GB" w:eastAsia="en-US"/>
    </w:rPr>
  </w:style>
  <w:style w:type="character" w:customStyle="1" w:styleId="NoteChar">
    <w:name w:val="Note Char"/>
    <w:link w:val="Note"/>
    <w:rsid w:val="001C3FC0"/>
    <w:rPr>
      <w:rFonts w:ascii="Times New Roman" w:hAnsi="Times New Roman"/>
      <w:sz w:val="22"/>
      <w:lang w:val="en-GB" w:eastAsia="en-US"/>
    </w:rPr>
  </w:style>
  <w:style w:type="character" w:customStyle="1" w:styleId="AnnexNoCar">
    <w:name w:val="Annex_No Car"/>
    <w:link w:val="AnnexNo"/>
    <w:locked/>
    <w:rsid w:val="001C3FC0"/>
    <w:rPr>
      <w:rFonts w:ascii="Times New Roman" w:hAnsi="Times New Roman"/>
      <w:caps/>
      <w:sz w:val="28"/>
      <w:lang w:val="en-GB" w:eastAsia="en-US"/>
    </w:rPr>
  </w:style>
  <w:style w:type="character" w:customStyle="1" w:styleId="NormalaftertitleChar">
    <w:name w:val="Normal after title Char"/>
    <w:link w:val="Normalaftertitle0"/>
    <w:locked/>
    <w:rsid w:val="001C3FC0"/>
    <w:rPr>
      <w:rFonts w:ascii="Times New Roman" w:hAnsi="Times New Roman"/>
      <w:sz w:val="24"/>
      <w:lang w:val="en-GB" w:eastAsia="en-US"/>
    </w:rPr>
  </w:style>
  <w:style w:type="character" w:customStyle="1" w:styleId="RecNoChar">
    <w:name w:val="Rec_No Char"/>
    <w:link w:val="RecNo"/>
    <w:locked/>
    <w:rsid w:val="001C3FC0"/>
    <w:rPr>
      <w:rFonts w:ascii="Times New Roman" w:hAnsi="Times New Roman"/>
      <w:caps/>
      <w:sz w:val="28"/>
      <w:lang w:val="en-GB" w:eastAsia="en-US"/>
    </w:rPr>
  </w:style>
  <w:style w:type="character" w:customStyle="1" w:styleId="Rectitle0">
    <w:name w:val="Rec_title Знак"/>
    <w:link w:val="Rectitle"/>
    <w:locked/>
    <w:rsid w:val="001C3FC0"/>
    <w:rPr>
      <w:rFonts w:ascii="Times New Roman Bold" w:hAnsi="Times New Roman Bold"/>
      <w:b/>
      <w:sz w:val="28"/>
      <w:lang w:val="en-GB" w:eastAsia="en-US"/>
    </w:rPr>
  </w:style>
  <w:style w:type="character" w:customStyle="1" w:styleId="SourceChar">
    <w:name w:val="Source Char"/>
    <w:link w:val="Source"/>
    <w:rsid w:val="001C3FC0"/>
    <w:rPr>
      <w:rFonts w:ascii="Times New Roman" w:hAnsi="Times New Roman"/>
      <w:b/>
      <w:sz w:val="28"/>
      <w:lang w:val="en-GB" w:eastAsia="en-US"/>
    </w:rPr>
  </w:style>
  <w:style w:type="character" w:customStyle="1" w:styleId="TablelegendChar">
    <w:name w:val="Table_legend Char"/>
    <w:basedOn w:val="DefaultParagraphFont"/>
    <w:link w:val="Tablelegend"/>
    <w:uiPriority w:val="99"/>
    <w:locked/>
    <w:rsid w:val="001C3FC0"/>
    <w:rPr>
      <w:rFonts w:ascii="Times New Roman" w:hAnsi="Times New Roman"/>
      <w:sz w:val="18"/>
      <w:lang w:val="en-GB" w:eastAsia="en-US"/>
    </w:rPr>
  </w:style>
  <w:style w:type="character" w:styleId="Strong">
    <w:name w:val="Strong"/>
    <w:qFormat/>
    <w:rsid w:val="001C3FC0"/>
    <w:rPr>
      <w:rFonts w:ascii="Times New Roman" w:hAnsi="Times New Roman" w:cs="Times New Roman" w:hint="default"/>
      <w:b/>
      <w:bCs/>
    </w:rPr>
  </w:style>
  <w:style w:type="paragraph" w:styleId="NormalWeb">
    <w:name w:val="Normal (Web)"/>
    <w:basedOn w:val="Normal"/>
    <w:unhideWhenUsed/>
    <w:rsid w:val="001C3FC0"/>
    <w:pPr>
      <w:tabs>
        <w:tab w:val="clear" w:pos="1134"/>
        <w:tab w:val="clear" w:pos="1871"/>
        <w:tab w:val="clear" w:pos="2268"/>
      </w:tabs>
      <w:overflowPunct/>
      <w:autoSpaceDE/>
      <w:autoSpaceDN/>
      <w:adjustRightInd/>
      <w:spacing w:before="100" w:beforeAutospacing="1" w:after="100" w:afterAutospacing="1"/>
      <w:textAlignment w:val="auto"/>
    </w:pPr>
    <w:rPr>
      <w:rFonts w:eastAsiaTheme="minorEastAsia"/>
      <w:color w:val="000000"/>
      <w:szCs w:val="24"/>
      <w:lang w:val="en-AU"/>
    </w:rPr>
  </w:style>
  <w:style w:type="paragraph" w:styleId="TOC9">
    <w:name w:val="toc 9"/>
    <w:basedOn w:val="Normal"/>
    <w:next w:val="Normal"/>
    <w:autoRedefine/>
    <w:uiPriority w:val="39"/>
    <w:rsid w:val="001C3FC0"/>
    <w:pPr>
      <w:tabs>
        <w:tab w:val="clear" w:pos="1134"/>
        <w:tab w:val="clear" w:pos="1871"/>
        <w:tab w:val="clear" w:pos="2268"/>
      </w:tabs>
      <w:spacing w:before="0"/>
      <w:ind w:left="1920"/>
    </w:pPr>
    <w:rPr>
      <w:rFonts w:ascii="Century" w:hAnsi="Century"/>
      <w:sz w:val="20"/>
      <w:lang w:val="fr-FR"/>
    </w:rPr>
  </w:style>
  <w:style w:type="paragraph" w:styleId="List">
    <w:name w:val="List"/>
    <w:basedOn w:val="Normal"/>
    <w:unhideWhenUsed/>
    <w:rsid w:val="001C3FC0"/>
    <w:pPr>
      <w:tabs>
        <w:tab w:val="clear" w:pos="1134"/>
        <w:tab w:val="clear" w:pos="1871"/>
        <w:tab w:val="clear" w:pos="2268"/>
        <w:tab w:val="left" w:pos="1701"/>
        <w:tab w:val="left" w:pos="2127"/>
      </w:tabs>
      <w:overflowPunct/>
      <w:autoSpaceDE/>
      <w:autoSpaceDN/>
      <w:adjustRightInd/>
      <w:ind w:left="2127" w:hanging="2127"/>
      <w:textAlignment w:val="auto"/>
    </w:pPr>
    <w:rPr>
      <w:rFonts w:eastAsia="SimSun"/>
    </w:rPr>
  </w:style>
  <w:style w:type="paragraph" w:styleId="Title">
    <w:name w:val="Title"/>
    <w:basedOn w:val="Normal"/>
    <w:next w:val="Normal"/>
    <w:link w:val="TitleChar"/>
    <w:qFormat/>
    <w:rsid w:val="001C3FC0"/>
    <w:pPr>
      <w:tabs>
        <w:tab w:val="clear" w:pos="1134"/>
        <w:tab w:val="clear" w:pos="1871"/>
        <w:tab w:val="clear" w:pos="2268"/>
        <w:tab w:val="left" w:pos="794"/>
        <w:tab w:val="left" w:pos="1191"/>
        <w:tab w:val="left" w:pos="1588"/>
        <w:tab w:val="left" w:pos="1985"/>
      </w:tabs>
      <w:overflowPunct/>
      <w:autoSpaceDE/>
      <w:autoSpaceDN/>
      <w:adjustRightInd/>
      <w:spacing w:before="240" w:after="60"/>
      <w:jc w:val="center"/>
      <w:textAlignment w:val="auto"/>
      <w:outlineLvl w:val="0"/>
    </w:pPr>
    <w:rPr>
      <w:rFonts w:ascii="Cambria" w:eastAsia="SimSun" w:hAnsi="Cambria"/>
      <w:b/>
      <w:bCs/>
      <w:sz w:val="32"/>
      <w:szCs w:val="32"/>
    </w:rPr>
  </w:style>
  <w:style w:type="character" w:customStyle="1" w:styleId="TitleChar">
    <w:name w:val="Title Char"/>
    <w:basedOn w:val="DefaultParagraphFont"/>
    <w:link w:val="Title"/>
    <w:rsid w:val="001C3FC0"/>
    <w:rPr>
      <w:rFonts w:ascii="Cambria" w:eastAsia="SimSun" w:hAnsi="Cambria"/>
      <w:b/>
      <w:bCs/>
      <w:sz w:val="32"/>
      <w:szCs w:val="32"/>
      <w:lang w:val="en-GB" w:eastAsia="en-US"/>
    </w:rPr>
  </w:style>
  <w:style w:type="paragraph" w:styleId="EndnoteText">
    <w:name w:val="endnote text"/>
    <w:basedOn w:val="Normal"/>
    <w:link w:val="EndnoteTextChar"/>
    <w:rsid w:val="001C3FC0"/>
    <w:pPr>
      <w:tabs>
        <w:tab w:val="clear" w:pos="1134"/>
        <w:tab w:val="clear" w:pos="1871"/>
        <w:tab w:val="clear" w:pos="2268"/>
        <w:tab w:val="left" w:pos="794"/>
        <w:tab w:val="left" w:pos="1191"/>
        <w:tab w:val="left" w:pos="1588"/>
        <w:tab w:val="left" w:pos="1985"/>
      </w:tabs>
      <w:spacing w:before="0"/>
      <w:jc w:val="both"/>
    </w:pPr>
    <w:rPr>
      <w:rFonts w:eastAsiaTheme="minorEastAsia"/>
      <w:sz w:val="20"/>
      <w:lang w:val="fr-FR"/>
    </w:rPr>
  </w:style>
  <w:style w:type="character" w:customStyle="1" w:styleId="EndnoteTextChar">
    <w:name w:val="Endnote Text Char"/>
    <w:basedOn w:val="DefaultParagraphFont"/>
    <w:link w:val="EndnoteText"/>
    <w:rsid w:val="001C3FC0"/>
    <w:rPr>
      <w:rFonts w:ascii="Times New Roman" w:eastAsiaTheme="minorEastAsia" w:hAnsi="Times New Roman"/>
      <w:lang w:val="fr-FR" w:eastAsia="en-US"/>
    </w:rPr>
  </w:style>
  <w:style w:type="character" w:customStyle="1" w:styleId="Tabletitle0">
    <w:name w:val="Table_title Знак"/>
    <w:locked/>
    <w:rsid w:val="001C3FC0"/>
    <w:rPr>
      <w:rFonts w:ascii="Times New Roman Bold" w:hAnsi="Times New Roman Bold"/>
      <w:b/>
      <w:lang w:val="en-GB" w:eastAsia="en-US"/>
    </w:rPr>
  </w:style>
  <w:style w:type="character" w:customStyle="1" w:styleId="TableNo0">
    <w:name w:val="Table_No Знак"/>
    <w:locked/>
    <w:rsid w:val="001C3FC0"/>
    <w:rPr>
      <w:rFonts w:ascii="Times New Roman" w:hAnsi="Times New Roman"/>
      <w:caps/>
      <w:lang w:val="en-GB" w:eastAsia="en-US"/>
    </w:rPr>
  </w:style>
  <w:style w:type="paragraph" w:customStyle="1" w:styleId="Head">
    <w:name w:val="Head"/>
    <w:basedOn w:val="Normal"/>
    <w:rsid w:val="001C3FC0"/>
    <w:pPr>
      <w:tabs>
        <w:tab w:val="clear" w:pos="1134"/>
        <w:tab w:val="clear" w:pos="1871"/>
        <w:tab w:val="clear" w:pos="2268"/>
        <w:tab w:val="left" w:pos="6663"/>
      </w:tabs>
      <w:overflowPunct/>
      <w:autoSpaceDE/>
      <w:autoSpaceDN/>
      <w:adjustRightInd/>
      <w:spacing w:before="0"/>
      <w:textAlignment w:val="auto"/>
    </w:pPr>
    <w:rPr>
      <w:rFonts w:eastAsia="SimSun"/>
    </w:rPr>
  </w:style>
  <w:style w:type="paragraph" w:customStyle="1" w:styleId="Rec">
    <w:name w:val="Rec_#"/>
    <w:basedOn w:val="Normal"/>
    <w:next w:val="Rectitle"/>
    <w:rsid w:val="001C3FC0"/>
    <w:pPr>
      <w:keepNext/>
      <w:keepLines/>
      <w:tabs>
        <w:tab w:val="clear" w:pos="1134"/>
        <w:tab w:val="clear" w:pos="1871"/>
        <w:tab w:val="clear" w:pos="2268"/>
        <w:tab w:val="left" w:pos="794"/>
        <w:tab w:val="left" w:pos="1191"/>
        <w:tab w:val="left" w:pos="1588"/>
        <w:tab w:val="left" w:pos="1985"/>
      </w:tabs>
      <w:overflowPunct/>
      <w:autoSpaceDE/>
      <w:autoSpaceDN/>
      <w:adjustRightInd/>
      <w:spacing w:before="480"/>
      <w:jc w:val="center"/>
      <w:textAlignment w:val="auto"/>
    </w:pPr>
    <w:rPr>
      <w:rFonts w:eastAsia="SimSun"/>
      <w:caps/>
    </w:rPr>
  </w:style>
  <w:style w:type="paragraph" w:customStyle="1" w:styleId="English">
    <w:name w:val="English"/>
    <w:basedOn w:val="Normal"/>
    <w:rsid w:val="001C3FC0"/>
    <w:pPr>
      <w:widowControl w:val="0"/>
      <w:tabs>
        <w:tab w:val="clear" w:pos="1134"/>
        <w:tab w:val="clear" w:pos="1871"/>
        <w:tab w:val="clear" w:pos="2268"/>
      </w:tabs>
      <w:overflowPunct/>
      <w:autoSpaceDE/>
      <w:autoSpaceDN/>
      <w:adjustRightInd/>
      <w:spacing w:before="0" w:after="136"/>
      <w:textAlignment w:val="auto"/>
    </w:pPr>
    <w:rPr>
      <w:rFonts w:eastAsia="SimSun"/>
    </w:rPr>
  </w:style>
  <w:style w:type="paragraph" w:customStyle="1" w:styleId="a">
    <w:name w:val="表文"/>
    <w:basedOn w:val="Normal"/>
    <w:rsid w:val="001C3FC0"/>
    <w:pPr>
      <w:widowControl w:val="0"/>
      <w:tabs>
        <w:tab w:val="clear" w:pos="1134"/>
        <w:tab w:val="clear" w:pos="1871"/>
        <w:tab w:val="clear" w:pos="2268"/>
      </w:tabs>
      <w:overflowPunct/>
      <w:topLinePunct/>
      <w:autoSpaceDE/>
      <w:autoSpaceDN/>
      <w:adjustRightInd/>
      <w:spacing w:before="0"/>
      <w:jc w:val="both"/>
      <w:textAlignment w:val="auto"/>
    </w:pPr>
    <w:rPr>
      <w:rFonts w:eastAsia="SimSun"/>
      <w:sz w:val="18"/>
      <w:szCs w:val="24"/>
      <w:lang w:val="en-US" w:eastAsia="zh-CN"/>
    </w:rPr>
  </w:style>
  <w:style w:type="paragraph" w:styleId="Date">
    <w:name w:val="Date"/>
    <w:basedOn w:val="Normal"/>
    <w:next w:val="Normal"/>
    <w:link w:val="DateChar"/>
    <w:rsid w:val="001C3FC0"/>
  </w:style>
  <w:style w:type="character" w:customStyle="1" w:styleId="DateChar">
    <w:name w:val="Date Char"/>
    <w:basedOn w:val="DefaultParagraphFont"/>
    <w:link w:val="Date"/>
    <w:rsid w:val="001C3FC0"/>
    <w:rPr>
      <w:rFonts w:ascii="Times New Roman" w:eastAsia="MS Mincho" w:hAnsi="Times New Roman"/>
      <w:sz w:val="24"/>
      <w:lang w:val="en-GB" w:eastAsia="en-US"/>
    </w:rPr>
  </w:style>
  <w:style w:type="paragraph" w:styleId="PlainText">
    <w:name w:val="Plain Text"/>
    <w:basedOn w:val="Normal"/>
    <w:link w:val="PlainTextChar"/>
    <w:uiPriority w:val="99"/>
    <w:unhideWhenUsed/>
    <w:rsid w:val="001C3FC0"/>
    <w:pPr>
      <w:tabs>
        <w:tab w:val="clear" w:pos="1134"/>
        <w:tab w:val="clear" w:pos="1871"/>
        <w:tab w:val="clear" w:pos="2268"/>
      </w:tabs>
      <w:overflowPunct/>
      <w:autoSpaceDE/>
      <w:autoSpaceDN/>
      <w:adjustRightInd/>
      <w:spacing w:before="0"/>
      <w:textAlignment w:val="auto"/>
    </w:pPr>
    <w:rPr>
      <w:rFonts w:eastAsiaTheme="minorHAnsi" w:cstheme="minorBidi"/>
      <w:szCs w:val="21"/>
      <w:lang w:val="en-US"/>
    </w:rPr>
  </w:style>
  <w:style w:type="character" w:customStyle="1" w:styleId="PlainTextChar">
    <w:name w:val="Plain Text Char"/>
    <w:basedOn w:val="DefaultParagraphFont"/>
    <w:link w:val="PlainText"/>
    <w:uiPriority w:val="99"/>
    <w:rsid w:val="001C3FC0"/>
    <w:rPr>
      <w:rFonts w:ascii="Times New Roman" w:eastAsiaTheme="minorHAnsi" w:hAnsi="Times New Roman" w:cstheme="minorBidi"/>
      <w:sz w:val="24"/>
      <w:szCs w:val="21"/>
      <w:lang w:eastAsia="en-US"/>
    </w:rPr>
  </w:style>
  <w:style w:type="character" w:customStyle="1" w:styleId="UnresolvedMention2">
    <w:name w:val="Unresolved Mention2"/>
    <w:basedOn w:val="DefaultParagraphFont"/>
    <w:uiPriority w:val="99"/>
    <w:semiHidden/>
    <w:unhideWhenUsed/>
    <w:rsid w:val="001C3FC0"/>
    <w:rPr>
      <w:color w:val="605E5C"/>
      <w:shd w:val="clear" w:color="auto" w:fill="E1DFDD"/>
    </w:rPr>
  </w:style>
  <w:style w:type="paragraph" w:styleId="Revision">
    <w:name w:val="Revision"/>
    <w:hidden/>
    <w:uiPriority w:val="99"/>
    <w:semiHidden/>
    <w:rsid w:val="001C3FC0"/>
    <w:rPr>
      <w:rFonts w:ascii="Times New Roman" w:hAnsi="Times New Roman"/>
      <w:sz w:val="24"/>
      <w:lang w:val="en-GB" w:eastAsia="en-US"/>
    </w:rPr>
  </w:style>
  <w:style w:type="character" w:customStyle="1" w:styleId="UnresolvedMention3">
    <w:name w:val="Unresolved Mention3"/>
    <w:basedOn w:val="DefaultParagraphFont"/>
    <w:uiPriority w:val="99"/>
    <w:semiHidden/>
    <w:unhideWhenUsed/>
    <w:rsid w:val="0089305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conti-engineering.com/wp-content/uploads/2020/02/SRR308-21_EN_HS.pdf" TargetMode="External"/><Relationship Id="rId21" Type="http://schemas.openxmlformats.org/officeDocument/2006/relationships/hyperlink" Target="https://gcc01.safelinks.protection.outlook.com/?url=https%3A%2F%2Fwww.itu.int%2Fpub%2FR-REP-M.2445&amp;data=02%7C01%7CTom.Schaffnit%40dot.gov%7C813dcfdab2e54a26b34708d83219da81%7Cc4cd245b44f04395a1aa3848d258f78b%7C0%7C0%7C637314433910806401&amp;sdata=uRQauQmAtYyyXFXnBb2JmJTfREgW4RGPtPFngwh8Dtk%3D&amp;reserved=0" TargetMode="External"/><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image" Target="media/image36.emf"/><Relationship Id="rId68" Type="http://schemas.openxmlformats.org/officeDocument/2006/relationships/image" Target="media/image41.png"/><Relationship Id="rId84" Type="http://schemas.openxmlformats.org/officeDocument/2006/relationships/hyperlink" Target="https://5gaa.org/news/c-v2x-use-cases-volume-ii-examples-and-service-level-requirements/" TargetMode="External"/><Relationship Id="rId89" Type="http://schemas.openxmlformats.org/officeDocument/2006/relationships/image" Target="media/image49.png"/><Relationship Id="rId16" Type="http://schemas.openxmlformats.org/officeDocument/2006/relationships/hyperlink" Target="https://gcc01.safelinks.protection.outlook.com/?url=https%3A%2F%2Fwww.itu.int%2Frec%2FR-REC-M.2084%2Fen&amp;data=02%7C01%7CTom.Schaffnit%40dot.gov%7C813dcfdab2e54a26b34708d83219da81%7Cc4cd245b44f04395a1aa3848d258f78b%7C0%7C0%7C637314433910786409&amp;sdata=5zXuXWKV2DX4W%2BagKxKyLosbTS5D0nbUDZ36jHXJ%2FH4%3D&amp;reserved=0" TargetMode="External"/><Relationship Id="rId11" Type="http://schemas.openxmlformats.org/officeDocument/2006/relationships/image" Target="media/image1.png"/><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image" Target="media/image30.png"/><Relationship Id="rId58" Type="http://schemas.openxmlformats.org/officeDocument/2006/relationships/image" Target="media/image34.png"/><Relationship Id="rId74" Type="http://schemas.openxmlformats.org/officeDocument/2006/relationships/hyperlink" Target="https://www.3gpp.org/DynaReport/22185.htm" TargetMode="External"/><Relationship Id="rId79" Type="http://schemas.openxmlformats.org/officeDocument/2006/relationships/hyperlink" Target="https://www.3gpp.org/DynaReport/37985.htm" TargetMode="External"/><Relationship Id="rId102" Type="http://schemas.microsoft.com/office/2011/relationships/people" Target="people.xml"/><Relationship Id="rId5" Type="http://schemas.openxmlformats.org/officeDocument/2006/relationships/numbering" Target="numbering.xml"/><Relationship Id="rId90" Type="http://schemas.openxmlformats.org/officeDocument/2006/relationships/image" Target="media/image50.png"/><Relationship Id="rId95" Type="http://schemas.openxmlformats.org/officeDocument/2006/relationships/image" Target="media/image55.png"/><Relationship Id="rId22" Type="http://schemas.openxmlformats.org/officeDocument/2006/relationships/image" Target="media/image2.png"/><Relationship Id="rId27" Type="http://schemas.openxmlformats.org/officeDocument/2006/relationships/image" Target="media/image4.jpeg"/><Relationship Id="rId43" Type="http://schemas.openxmlformats.org/officeDocument/2006/relationships/image" Target="media/image20.png"/><Relationship Id="rId48" Type="http://schemas.openxmlformats.org/officeDocument/2006/relationships/image" Target="media/image25.png"/><Relationship Id="rId64" Type="http://schemas.openxmlformats.org/officeDocument/2006/relationships/image" Target="media/image37.png"/><Relationship Id="rId69" Type="http://schemas.openxmlformats.org/officeDocument/2006/relationships/image" Target="media/image42.emf"/><Relationship Id="rId80" Type="http://schemas.openxmlformats.org/officeDocument/2006/relationships/hyperlink" Target="https://www.3gpp.org/DynaReport/36300.htm" TargetMode="External"/><Relationship Id="rId85" Type="http://schemas.openxmlformats.org/officeDocument/2006/relationships/hyperlink" Target="https://www.etsi.org/deliver/etsi_gs/MEC/001_099/030/02.01.01_60/gs_MEC030v020101p.pdf" TargetMode="External"/><Relationship Id="rId12" Type="http://schemas.openxmlformats.org/officeDocument/2006/relationships/hyperlink" Target="https://gcc01.safelinks.protection.outlook.com/?url=https%3A%2F%2Fwww.itu.int%2Frec%2FR-REC-M.1452%2Fen&amp;data=02%7C01%7CTom.Schaffnit%40dot.gov%7C813dcfdab2e54a26b34708d83219da81%7Cc4cd245b44f04395a1aa3848d258f78b%7C0%7C0%7C637314433910756423&amp;sdata=mSNLHbzn3tu1%2F974KmQS%2FHfkY%2FHHQH0KbAM14VOOLv4%3D&amp;reserved=0" TargetMode="External"/><Relationship Id="rId17" Type="http://schemas.openxmlformats.org/officeDocument/2006/relationships/hyperlink" Target="https://gcc01.safelinks.protection.outlook.com/?url=https%3A%2F%2Fwww.itu.int%2Frec%2FR-REC-M.2121%2Fen&amp;data=02%7C01%7CTom.Schaffnit%40dot.gov%7C813dcfdab2e54a26b34708d83219da81%7Cc4cd245b44f04395a1aa3848d258f78b%7C0%7C0%7C637314433910786409&amp;sdata=e66gFradfU5rnXYvJk8rDM8Ez79C5kaeGjW2t2%2FwnJo%3D&amp;reserved=0" TargetMode="External"/><Relationship Id="rId25" Type="http://schemas.openxmlformats.org/officeDocument/2006/relationships/image" Target="media/image3.jpeg"/><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5.png"/><Relationship Id="rId67" Type="http://schemas.openxmlformats.org/officeDocument/2006/relationships/image" Target="media/image40.png"/><Relationship Id="rId103" Type="http://schemas.openxmlformats.org/officeDocument/2006/relationships/theme" Target="theme/theme1.xml"/><Relationship Id="rId20" Type="http://schemas.openxmlformats.org/officeDocument/2006/relationships/hyperlink" Target="https://gcc01.safelinks.protection.outlook.com/?url=https%3A%2F%2Fwww.itu.int%2Fpub%2FR-REP-M.2444&amp;data=02%7C01%7CTom.Schaffnit%40dot.gov%7C813dcfdab2e54a26b34708d83219da81%7Cc4cd245b44f04395a1aa3848d258f78b%7C0%7C0%7C637314433910796403&amp;sdata=uMtOaYJrjtRq7JEUVKkYJ6jZ9i0QcPvvCuATrCXVMgw%3D&amp;reserved=0" TargetMode="External"/><Relationship Id="rId41" Type="http://schemas.openxmlformats.org/officeDocument/2006/relationships/image" Target="media/image18.png"/><Relationship Id="rId54" Type="http://schemas.openxmlformats.org/officeDocument/2006/relationships/hyperlink" Target="https://imagine-online.de/en/home/" TargetMode="External"/><Relationship Id="rId62" Type="http://schemas.openxmlformats.org/officeDocument/2006/relationships/hyperlink" Target="https://www.itu.int/pub/R-QUE-SG05.261" TargetMode="External"/><Relationship Id="rId70" Type="http://schemas.openxmlformats.org/officeDocument/2006/relationships/image" Target="media/image43.png"/><Relationship Id="rId75" Type="http://schemas.openxmlformats.org/officeDocument/2006/relationships/hyperlink" Target="https://www.3gpp.org/DynaReport/22186.htm" TargetMode="External"/><Relationship Id="rId83" Type="http://schemas.openxmlformats.org/officeDocument/2006/relationships/hyperlink" Target="https://5gaa.org/news/the-new-c-v2x-roadmap-for-automotive-connectivity/" TargetMode="External"/><Relationship Id="rId88" Type="http://schemas.openxmlformats.org/officeDocument/2006/relationships/image" Target="media/image48.png"/><Relationship Id="rId91" Type="http://schemas.openxmlformats.org/officeDocument/2006/relationships/image" Target="media/image51.png"/><Relationship Id="rId96" Type="http://schemas.openxmlformats.org/officeDocument/2006/relationships/image" Target="media/image56.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gcc01.safelinks.protection.outlook.com/?url=https%3A%2F%2Fwww.itu.int%2Frec%2FR-REC-M.2057%2Fen&amp;data=02%7C01%7CTom.Schaffnit%40dot.gov%7C813dcfdab2e54a26b34708d83219da81%7Cc4cd245b44f04395a1aa3848d258f78b%7C0%7C0%7C637314433910776415&amp;sdata=5lDdQD1wB3Ruy2f3gccyRk2UKXun3dbsH518QBQWAes%3D&amp;reserved=0" TargetMode="External"/><Relationship Id="rId23" Type="http://schemas.openxmlformats.org/officeDocument/2006/relationships/hyperlink" Target="https://www.itu.int/pub/R-REP-M.2445" TargetMode="External"/><Relationship Id="rId28" Type="http://schemas.openxmlformats.org/officeDocument/2006/relationships/image" Target="media/image5.jpeg"/><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3.png"/><Relationship Id="rId10" Type="http://schemas.openxmlformats.org/officeDocument/2006/relationships/endnotes" Target="endnotes.xml"/><Relationship Id="rId31" Type="http://schemas.openxmlformats.org/officeDocument/2006/relationships/image" Target="media/image8.emf"/><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hyperlink" Target="https://www.itu.int/rec/R-REC-M.2121/en" TargetMode="External"/><Relationship Id="rId65" Type="http://schemas.openxmlformats.org/officeDocument/2006/relationships/image" Target="media/image38.png"/><Relationship Id="rId73" Type="http://schemas.openxmlformats.org/officeDocument/2006/relationships/image" Target="media/image45.png"/><Relationship Id="rId78" Type="http://schemas.openxmlformats.org/officeDocument/2006/relationships/hyperlink" Target="https://www.3gpp.org/DynaReport/23286.htm" TargetMode="External"/><Relationship Id="rId81" Type="http://schemas.openxmlformats.org/officeDocument/2006/relationships/hyperlink" Target="https://www.3gpp.org/DynaReport/38300.htm" TargetMode="External"/><Relationship Id="rId86" Type="http://schemas.openxmlformats.org/officeDocument/2006/relationships/image" Target="media/image46.png"/><Relationship Id="rId94" Type="http://schemas.openxmlformats.org/officeDocument/2006/relationships/image" Target="media/image54.png"/><Relationship Id="rId99" Type="http://schemas.openxmlformats.org/officeDocument/2006/relationships/footer" Target="footer1.xml"/><Relationship Id="rId10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gcc01.safelinks.protection.outlook.com/?url=https%3A%2F%2Fwww.itu.int%2Frec%2FR-REC-M.1453%2Fen&amp;data=02%7C01%7CTom.Schaffnit%40dot.gov%7C813dcfdab2e54a26b34708d83219da81%7Cc4cd245b44f04395a1aa3848d258f78b%7C0%7C0%7C637314433910766419&amp;sdata=1YbuWK4zmNu%2BpXJyvADVHaYMS3vVVHOafPx%2FlWNcjjM%3D&amp;reserved=0" TargetMode="External"/><Relationship Id="rId18" Type="http://schemas.openxmlformats.org/officeDocument/2006/relationships/hyperlink" Target="https://gcc01.safelinks.protection.outlook.com/?url=https%3A%2F%2Fwww.itu.int%2Fpub%2FR-REP-M.2228&amp;data=02%7C01%7CTom.Schaffnit%40dot.gov%7C813dcfdab2e54a26b34708d83219da81%7Cc4cd245b44f04395a1aa3848d258f78b%7C0%7C0%7C637314433910786409&amp;sdata=NEEk3iq5MrQ5zmXaagnptqFSh0waqXwOUrOODnYOd8I%3D&amp;reserved=0" TargetMode="External"/><Relationship Id="rId39" Type="http://schemas.openxmlformats.org/officeDocument/2006/relationships/image" Target="media/image16.png"/><Relationship Id="rId34" Type="http://schemas.openxmlformats.org/officeDocument/2006/relationships/image" Target="media/image11.png"/><Relationship Id="rId50" Type="http://schemas.openxmlformats.org/officeDocument/2006/relationships/image" Target="media/image27.png"/><Relationship Id="rId55" Type="http://schemas.openxmlformats.org/officeDocument/2006/relationships/image" Target="media/image31.png"/><Relationship Id="rId76" Type="http://schemas.openxmlformats.org/officeDocument/2006/relationships/hyperlink" Target="https://www.3gpp.org/DynaReport/23285.htm" TargetMode="External"/><Relationship Id="rId97" Type="http://schemas.openxmlformats.org/officeDocument/2006/relationships/image" Target="media/image57.png"/><Relationship Id="rId7" Type="http://schemas.openxmlformats.org/officeDocument/2006/relationships/settings" Target="settings.xml"/><Relationship Id="rId71" Type="http://schemas.openxmlformats.org/officeDocument/2006/relationships/hyperlink" Target="file:///C:\Users\KhademJ\AppData\Local\Microsoft\Windows\INetCache\Content.Outlook\GESLEDHI\www.AreaXO.com" TargetMode="External"/><Relationship Id="rId92" Type="http://schemas.openxmlformats.org/officeDocument/2006/relationships/image" Target="media/image52.png"/><Relationship Id="rId2" Type="http://schemas.openxmlformats.org/officeDocument/2006/relationships/customXml" Target="../customXml/item2.xml"/><Relationship Id="rId29" Type="http://schemas.openxmlformats.org/officeDocument/2006/relationships/image" Target="media/image6.png"/><Relationship Id="rId24" Type="http://schemas.openxmlformats.org/officeDocument/2006/relationships/hyperlink" Target="https://www.itu.int/rec/R-REC-M.2084/en" TargetMode="External"/><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39.png"/><Relationship Id="rId87" Type="http://schemas.openxmlformats.org/officeDocument/2006/relationships/image" Target="media/image47.png"/><Relationship Id="rId61" Type="http://schemas.openxmlformats.org/officeDocument/2006/relationships/hyperlink" Target="https://www.itu.int/rec/R-REC-M.2121/en" TargetMode="External"/><Relationship Id="rId82" Type="http://schemas.openxmlformats.org/officeDocument/2006/relationships/hyperlink" Target="https://5gaa.org/news/study-of-spectrum-needs-for-safety-related-intelligent-transportation-systems-day-1-and-advanced-use-cases/" TargetMode="External"/><Relationship Id="rId19" Type="http://schemas.openxmlformats.org/officeDocument/2006/relationships/hyperlink" Target="https://gcc01.safelinks.protection.outlook.com/?url=https%3A%2F%2Fwww.itu.int%2Fpub%2FR-REP-M.2322&amp;data=02%7C01%7CTom.Schaffnit%40dot.gov%7C813dcfdab2e54a26b34708d83219da81%7Cc4cd245b44f04395a1aa3848d258f78b%7C0%7C0%7C637314433910796403&amp;sdata=nHkxl4IzfKtGh8Ub%2F3khDAwVgzaDN2wk8%2FU1hdgJYME%3D&amp;reserved=0" TargetMode="External"/><Relationship Id="rId14" Type="http://schemas.openxmlformats.org/officeDocument/2006/relationships/hyperlink" Target="https://gcc01.safelinks.protection.outlook.com/?url=https%3A%2F%2Fwww.itu.int%2Frec%2FR-REC-M.1890%2Fen&amp;data=02%7C01%7CTom.Schaffnit%40dot.gov%7C813dcfdab2e54a26b34708d83219da81%7Cc4cd245b44f04395a1aa3848d258f78b%7C0%7C0%7C637314433910776415&amp;sdata=CBuOuYhEUdJNbQg4WHWI354uhqpyN%2FGZBKu3kiIG48A%3D&amp;reserved=0" TargetMode="External"/><Relationship Id="rId30" Type="http://schemas.openxmlformats.org/officeDocument/2006/relationships/image" Target="media/image7.png"/><Relationship Id="rId35" Type="http://schemas.openxmlformats.org/officeDocument/2006/relationships/image" Target="media/image12.png"/><Relationship Id="rId56" Type="http://schemas.openxmlformats.org/officeDocument/2006/relationships/image" Target="media/image32.png"/><Relationship Id="rId77" Type="http://schemas.openxmlformats.org/officeDocument/2006/relationships/hyperlink" Target="https://www.3gpp.org/DynaReport/23287.htm" TargetMode="External"/><Relationship Id="rId100" Type="http://schemas.openxmlformats.org/officeDocument/2006/relationships/footer" Target="footer2.xml"/><Relationship Id="rId8" Type="http://schemas.openxmlformats.org/officeDocument/2006/relationships/webSettings" Target="webSettings.xml"/><Relationship Id="rId51" Type="http://schemas.openxmlformats.org/officeDocument/2006/relationships/image" Target="media/image28.png"/><Relationship Id="rId72" Type="http://schemas.openxmlformats.org/officeDocument/2006/relationships/image" Target="media/image44.png"/><Relationship Id="rId93" Type="http://schemas.openxmlformats.org/officeDocument/2006/relationships/image" Target="media/image53.png"/><Relationship Id="rId98" Type="http://schemas.openxmlformats.org/officeDocument/2006/relationships/header" Target="header1.xml"/><Relationship Id="rId3"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8" Type="http://schemas.openxmlformats.org/officeDocument/2006/relationships/hyperlink" Target="https://5gaa.org/wp-content/uploads/2020/12/5GAA_T-200111_TR_C-V2X_Use_Cases_and_Service_Level_Requirements_Vol_I-V3.pdf" TargetMode="External"/><Relationship Id="rId13" Type="http://schemas.openxmlformats.org/officeDocument/2006/relationships/hyperlink" Target="http://www.ieee802.org/11/Reports/tgbd_update.htm" TargetMode="External"/><Relationship Id="rId18" Type="http://schemas.openxmlformats.org/officeDocument/2006/relationships/hyperlink" Target="https://portal.etsi.org/webapp/WorkProgram/Report_WorkItem.asp?WKI_ID=53495&amp;curItemNr=1&amp;totalNrItems=1&amp;optDisplay=10&amp;titleType=all&amp;qSORT=HIGHVERSION&amp;qETSI_ALL=&amp;SearchPage=TRUE&amp;qINCLUDE_SUB_TB=True&amp;qINCLUDE_MOVED_ON=&amp;qSTOP_FLG=N&amp;qKEYWORD_BOOLEAN=OR&amp;qCLUSTER_BOOLEAN=OR&amp;qFREQUENCIES_BOOLEAN=OR&amp;qTITLE=collective&amp;qSTOPPING_OUTDATED=&amp;butExpertSearch=Search&amp;includeNonActiveTB=FALSE&amp;includeSubProjectCode=FALSE&amp;qREPORT_TYPE=SUMMARY" TargetMode="External"/><Relationship Id="rId26" Type="http://schemas.openxmlformats.org/officeDocument/2006/relationships/hyperlink" Target="http://maven-its.eu/" TargetMode="External"/><Relationship Id="rId3" Type="http://schemas.openxmlformats.org/officeDocument/2006/relationships/hyperlink" Target="https://www.car-2-car.org/fileadmin/documents/General_Documents/C2CCC_TR_2050_Spectrum_Needs.pdf" TargetMode="External"/><Relationship Id="rId21" Type="http://schemas.openxmlformats.org/officeDocument/2006/relationships/hyperlink" Target="https://5gaa.org/wp-content/uploads/2020/09/A-Visionary-Roadmap-for-Advanced-Driving-Use-Cases-Connectivity-Technologies-and-Radio-Spectrum-Needs.pdf" TargetMode="External"/><Relationship Id="rId7" Type="http://schemas.openxmlformats.org/officeDocument/2006/relationships/hyperlink" Target="https://www.qualcomm.com/media/documents/files/c-v2x-congestion-control-study.pdf" TargetMode="External"/><Relationship Id="rId12" Type="http://schemas.openxmlformats.org/officeDocument/2006/relationships/hyperlink" Target="https://imagine-online.de/en/home/" TargetMode="External"/><Relationship Id="rId17" Type="http://schemas.openxmlformats.org/officeDocument/2006/relationships/hyperlink" Target="https://platooningensemble.eu/news/using-its-g5-for-efficient-truck-platooning5c1a203e7a226" TargetMode="External"/><Relationship Id="rId25" Type="http://schemas.openxmlformats.org/officeDocument/2006/relationships/hyperlink" Target="https://imagine-online.de/en/home/" TargetMode="External"/><Relationship Id="rId2" Type="http://schemas.openxmlformats.org/officeDocument/2006/relationships/hyperlink" Target="https://ec.europa.eu/inea/en/horizon-2020/projects/H2020-Transport/Safety/PROSPECT" TargetMode="External"/><Relationship Id="rId16" Type="http://schemas.openxmlformats.org/officeDocument/2006/relationships/hyperlink" Target="https://platooningensemble.eu/" TargetMode="External"/><Relationship Id="rId20" Type="http://schemas.openxmlformats.org/officeDocument/2006/relationships/hyperlink" Target="https://www.car-2-car.org/fileadmin/downloads/PDFs/roadmap/CAR2CAR_Roadmap_Nov_2018.pdf" TargetMode="External"/><Relationship Id="rId29" Type="http://schemas.openxmlformats.org/officeDocument/2006/relationships/hyperlink" Target="https://www.secforcars.de" TargetMode="External"/><Relationship Id="rId1" Type="http://schemas.openxmlformats.org/officeDocument/2006/relationships/hyperlink" Target="https://www.bast.de/BASt_2017/DE/Publikationen/Archiv/Infos/2007-2006/11-2007.html" TargetMode="External"/><Relationship Id="rId6" Type="http://schemas.openxmlformats.org/officeDocument/2006/relationships/hyperlink" Target="https://5gaa.org/wp-content/uploads/2020/12/5GAA_T-200111_TR_C-V2X_Use_Cases_and_Service_Level_Requirements_Vol_I-V3.pdf" TargetMode="External"/><Relationship Id="rId11" Type="http://schemas.openxmlformats.org/officeDocument/2006/relationships/hyperlink" Target="https://imagine-online.de/en/home/" TargetMode="External"/><Relationship Id="rId24" Type="http://schemas.openxmlformats.org/officeDocument/2006/relationships/hyperlink" Target="https://ikopa.de" TargetMode="External"/><Relationship Id="rId32" Type="http://schemas.openxmlformats.org/officeDocument/2006/relationships/hyperlink" Target="https://en.sip-adus.go.jp/rd/rddata/usecase.pdf" TargetMode="External"/><Relationship Id="rId5" Type="http://schemas.openxmlformats.org/officeDocument/2006/relationships/hyperlink" Target="https://5gaa.org/wp-content/uploads/2020/12/5GAA_T-200111_TR_C-V2X_Use_Cases_and_Service_Level_Requirements_Vol_I-V3.pdf" TargetMode="External"/><Relationship Id="rId15" Type="http://schemas.openxmlformats.org/officeDocument/2006/relationships/hyperlink" Target="https://www.sae.org/standards/content/j2945/9_201703/" TargetMode="External"/><Relationship Id="rId23" Type="http://schemas.openxmlformats.org/officeDocument/2006/relationships/hyperlink" Target="https://www.ict4cart.eu/" TargetMode="External"/><Relationship Id="rId28" Type="http://schemas.openxmlformats.org/officeDocument/2006/relationships/hyperlink" Target="http://propart-project.eu/about/" TargetMode="External"/><Relationship Id="rId10" Type="http://schemas.openxmlformats.org/officeDocument/2006/relationships/hyperlink" Target="https://5gaa.org/wp-content/uploads/2020/10/5GAA_White-Paper_C-V2X-Use-Cases-Volume-II.pdf" TargetMode="External"/><Relationship Id="rId19" Type="http://schemas.openxmlformats.org/officeDocument/2006/relationships/hyperlink" Target="https://imagine-online.de/en/home/" TargetMode="External"/><Relationship Id="rId31" Type="http://schemas.openxmlformats.org/officeDocument/2006/relationships/hyperlink" Target="https://en.sip-adus.go.jp/" TargetMode="External"/><Relationship Id="rId4" Type="http://schemas.openxmlformats.org/officeDocument/2006/relationships/hyperlink" Target="https://5gaa.org/wp-content/uploads/2020/06/5GAA_S-200137_Day1_and_adv_Use_Cases_Spectrum-Needs-Study_V2.0-cover.pdf" TargetMode="External"/><Relationship Id="rId9" Type="http://schemas.openxmlformats.org/officeDocument/2006/relationships/hyperlink" Target="https://5gaa.org/wp-content/uploads/2020/12/5GAA_T-200111_TR_C-V2X_Use_Cases_and_Service_Level_Requirements_Vol_I-V3.pdf" TargetMode="External"/><Relationship Id="rId14" Type="http://schemas.openxmlformats.org/officeDocument/2006/relationships/hyperlink" Target="https://www.car-2-car.org/fileadmin/documents/General_Documents/C2CCC_TR_2050_Spectrum_Needs.pdf" TargetMode="External"/><Relationship Id="rId22" Type="http://schemas.openxmlformats.org/officeDocument/2006/relationships/hyperlink" Target="https://ieeexplore.ieee.org/abstract/document/8375118" TargetMode="External"/><Relationship Id="rId27" Type="http://schemas.openxmlformats.org/officeDocument/2006/relationships/hyperlink" Target="http://www.mec-view.de/" TargetMode="External"/><Relationship Id="rId30" Type="http://schemas.openxmlformats.org/officeDocument/2006/relationships/hyperlink" Target="https://www.transaid.e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imousin\AppData\Roaming\Microsoft\Templates\POOL%20E%20-%20ITU\PE_BR.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Comments xmlns="4c6a61cb-1973-4fc6-92ae-f4d7a4471404"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7BF50F04B0195A4593392ECA23D33DCE" ma:contentTypeVersion="2" ma:contentTypeDescription="Create a new document." ma:contentTypeScope="" ma:versionID="1cb364e4dd92944185283f07b7208dfc">
  <xsd:schema xmlns:xsd="http://www.w3.org/2001/XMLSchema" xmlns:xs="http://www.w3.org/2001/XMLSchema" xmlns:p="http://schemas.microsoft.com/office/2006/metadata/properties" xmlns:ns2="4c6a61cb-1973-4fc6-92ae-f4d7a4471404" xmlns:ns3="52e7451a-2438-4699-974e-3752ec5efa44" targetNamespace="http://schemas.microsoft.com/office/2006/metadata/properties" ma:root="true" ma:fieldsID="6db1753b3fe3d8f1327563c9ce009791" ns2:_="" ns3:_="">
    <xsd:import namespace="4c6a61cb-1973-4fc6-92ae-f4d7a4471404"/>
    <xsd:import namespace="52e7451a-2438-4699-974e-3752ec5efa44"/>
    <xsd:element name="properties">
      <xsd:complexType>
        <xsd:sequence>
          <xsd:element name="documentManagement">
            <xsd:complexType>
              <xsd:all>
                <xsd:element ref="ns2:Comments" minOccurs="0"/>
                <xsd:element ref="ns3: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c6a61cb-1973-4fc6-92ae-f4d7a4471404" elementFormDefault="qualified">
    <xsd:import namespace="http://schemas.microsoft.com/office/2006/documentManagement/types"/>
    <xsd:import namespace="http://schemas.microsoft.com/office/infopath/2007/PartnerControls"/>
    <xsd:element name="Comments" ma:index="8" nillable="true" ma:displayName="Comments" ma:internalName="Comments">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2e7451a-2438-4699-974e-3752ec5efa44" elementFormDefault="qualified">
    <xsd:import namespace="http://schemas.microsoft.com/office/2006/documentManagement/types"/>
    <xsd:import namespace="http://schemas.microsoft.com/office/infopath/2007/PartnerControls"/>
    <xsd:element name="SharedWithUsers" ma:index="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6EAAA14-D6EE-4642-9100-E53F9DB524D7}">
  <ds:schemaRefs>
    <ds:schemaRef ds:uri="http://www.w3.org/XML/1998/namespace"/>
    <ds:schemaRef ds:uri="http://schemas.microsoft.com/office/infopath/2007/PartnerControls"/>
    <ds:schemaRef ds:uri="http://purl.org/dc/terms/"/>
    <ds:schemaRef ds:uri="http://schemas.microsoft.com/office/2006/documentManagement/types"/>
    <ds:schemaRef ds:uri="http://purl.org/dc/dcmitype/"/>
    <ds:schemaRef ds:uri="http://purl.org/dc/elements/1.1/"/>
    <ds:schemaRef ds:uri="4c6a61cb-1973-4fc6-92ae-f4d7a4471404"/>
    <ds:schemaRef ds:uri="http://schemas.openxmlformats.org/package/2006/metadata/core-properties"/>
    <ds:schemaRef ds:uri="52e7451a-2438-4699-974e-3752ec5efa44"/>
    <ds:schemaRef ds:uri="http://schemas.microsoft.com/office/2006/metadata/properties"/>
  </ds:schemaRefs>
</ds:datastoreItem>
</file>

<file path=customXml/itemProps2.xml><?xml version="1.0" encoding="utf-8"?>
<ds:datastoreItem xmlns:ds="http://schemas.openxmlformats.org/officeDocument/2006/customXml" ds:itemID="{E81A470C-6E3E-4616-A48B-7789A4293096}">
  <ds:schemaRefs>
    <ds:schemaRef ds:uri="http://schemas.openxmlformats.org/officeDocument/2006/bibliography"/>
  </ds:schemaRefs>
</ds:datastoreItem>
</file>

<file path=customXml/itemProps3.xml><?xml version="1.0" encoding="utf-8"?>
<ds:datastoreItem xmlns:ds="http://schemas.openxmlformats.org/officeDocument/2006/customXml" ds:itemID="{1687ADF0-CDDF-46AB-8206-4B844C72020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c6a61cb-1973-4fc6-92ae-f4d7a4471404"/>
    <ds:schemaRef ds:uri="52e7451a-2438-4699-974e-3752ec5efa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25BC37C-0212-4C94-8FF9-C8099DB62FE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PE_BR.dotm</Template>
  <TotalTime>72</TotalTime>
  <Pages>110</Pages>
  <Words>29680</Words>
  <Characters>193583</Characters>
  <Application>Microsoft Office Word</Application>
  <DocSecurity>0</DocSecurity>
  <Lines>1613</Lines>
  <Paragraphs>44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ITU</Company>
  <LinksUpToDate>false</LinksUpToDate>
  <CharactersWithSpaces>222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mousin Catherine</dc:creator>
  <cp:lastModifiedBy>Chamova, Alisa</cp:lastModifiedBy>
  <cp:revision>10</cp:revision>
  <cp:lastPrinted>2008-02-21T14:04:00Z</cp:lastPrinted>
  <dcterms:created xsi:type="dcterms:W3CDTF">2021-11-29T14:03:00Z</dcterms:created>
  <dcterms:modified xsi:type="dcterms:W3CDTF">2021-11-29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num">
    <vt:lpwstr>PE_BR.DOT</vt:lpwstr>
  </property>
  <property fmtid="{D5CDD505-2E9C-101B-9397-08002B2CF9AE}" pid="3" name="Docdate">
    <vt:lpwstr/>
  </property>
  <property fmtid="{D5CDD505-2E9C-101B-9397-08002B2CF9AE}" pid="4" name="Docorlang">
    <vt:lpwstr/>
  </property>
  <property fmtid="{D5CDD505-2E9C-101B-9397-08002B2CF9AE}" pid="5" name="ContentTypeId">
    <vt:lpwstr>0x0101007BF50F04B0195A4593392ECA23D33DCE</vt:lpwstr>
  </property>
</Properties>
</file>